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E78FD8" w14:textId="7CCE4CDF" w:rsidR="00EC47E0" w:rsidRDefault="00EC47E0" w:rsidP="00402007">
      <w:pPr>
        <w:widowControl w:val="0"/>
        <w:autoSpaceDE w:val="0"/>
        <w:autoSpaceDN w:val="0"/>
        <w:adjustRightInd w:val="0"/>
        <w:spacing w:after="240" w:line="480" w:lineRule="auto"/>
        <w:rPr>
          <w:b/>
          <w:szCs w:val="28"/>
        </w:rPr>
      </w:pPr>
    </w:p>
    <w:p w14:paraId="6468484A" w14:textId="77777777" w:rsidR="00402007" w:rsidRPr="003A3183" w:rsidRDefault="00402007" w:rsidP="0010331B">
      <w:pPr>
        <w:widowControl w:val="0"/>
        <w:autoSpaceDE w:val="0"/>
        <w:autoSpaceDN w:val="0"/>
        <w:adjustRightInd w:val="0"/>
        <w:spacing w:after="240" w:line="480" w:lineRule="auto"/>
        <w:jc w:val="center"/>
        <w:rPr>
          <w:b/>
          <w:szCs w:val="28"/>
        </w:rPr>
      </w:pPr>
    </w:p>
    <w:p w14:paraId="0885F643" w14:textId="21D4D22E" w:rsidR="00EC47E0" w:rsidRPr="00E04314" w:rsidRDefault="00D9756E" w:rsidP="0010331B">
      <w:pPr>
        <w:pStyle w:val="Heading1"/>
        <w:numPr>
          <w:ilvl w:val="0"/>
          <w:numId w:val="0"/>
        </w:numPr>
        <w:rPr>
          <w:shd w:val="clear" w:color="auto" w:fill="FFFFFF"/>
        </w:rPr>
      </w:pPr>
      <w:bookmarkStart w:id="0" w:name="_Toc106185741"/>
      <w:proofErr w:type="spellStart"/>
      <w:r w:rsidRPr="00E04314">
        <w:rPr>
          <w:shd w:val="clear" w:color="auto" w:fill="FFFFFF"/>
        </w:rPr>
        <w:t>m</w:t>
      </w:r>
      <w:r w:rsidR="00283905" w:rsidRPr="00E04314">
        <w:rPr>
          <w:shd w:val="clear" w:color="auto" w:fill="FFFFFF"/>
        </w:rPr>
        <w:t>y</w:t>
      </w:r>
      <w:r w:rsidR="00EC47E0" w:rsidRPr="00E04314">
        <w:rPr>
          <w:shd w:val="clear" w:color="auto" w:fill="FFFFFF"/>
        </w:rPr>
        <w:t>LPU</w:t>
      </w:r>
      <w:proofErr w:type="spellEnd"/>
      <w:r w:rsidR="00EC47E0" w:rsidRPr="00E04314">
        <w:rPr>
          <w:shd w:val="clear" w:color="auto" w:fill="FFFFFF"/>
        </w:rPr>
        <w:t xml:space="preserve"> A</w:t>
      </w:r>
      <w:r w:rsidR="004D611C" w:rsidRPr="00E04314">
        <w:rPr>
          <w:shd w:val="clear" w:color="auto" w:fill="FFFFFF"/>
        </w:rPr>
        <w:t>I</w:t>
      </w:r>
      <w:r w:rsidR="00EC47E0" w:rsidRPr="00E04314">
        <w:rPr>
          <w:shd w:val="clear" w:color="auto" w:fill="FFFFFF"/>
        </w:rPr>
        <w:t xml:space="preserve">R-ID: AUGMENTED REALITY APPLICATION </w:t>
      </w:r>
      <w:r w:rsidR="00F0235E" w:rsidRPr="00E04314">
        <w:rPr>
          <w:shd w:val="clear" w:color="auto" w:fill="FFFFFF"/>
        </w:rPr>
        <w:t xml:space="preserve">USING </w:t>
      </w:r>
      <w:r w:rsidR="0019225E" w:rsidRPr="00E04314">
        <w:rPr>
          <w:shd w:val="clear" w:color="auto" w:fill="FFFFFF"/>
        </w:rPr>
        <w:t>KANADE-LUCAS-TOMASI (KLT</w:t>
      </w:r>
      <w:r w:rsidR="00C25F11" w:rsidRPr="00E04314">
        <w:rPr>
          <w:shd w:val="clear" w:color="auto" w:fill="FFFFFF"/>
        </w:rPr>
        <w:t xml:space="preserve">) </w:t>
      </w:r>
      <w:r w:rsidR="00EC47E0" w:rsidRPr="00E04314">
        <w:rPr>
          <w:shd w:val="clear" w:color="auto" w:fill="FFFFFF"/>
        </w:rPr>
        <w:t>ALGORITHM FOR LYCEUM OF THE PHILIPPINES UNIVERSITY CAVITE</w:t>
      </w:r>
      <w:bookmarkEnd w:id="0"/>
    </w:p>
    <w:p w14:paraId="788E7347" w14:textId="77777777" w:rsidR="00ED1AC3" w:rsidRPr="003A3183" w:rsidRDefault="00ED1AC3" w:rsidP="003A3183">
      <w:pPr>
        <w:widowControl w:val="0"/>
        <w:autoSpaceDE w:val="0"/>
        <w:autoSpaceDN w:val="0"/>
        <w:adjustRightInd w:val="0"/>
        <w:spacing w:after="240"/>
        <w:jc w:val="center"/>
        <w:rPr>
          <w:rFonts w:eastAsia="SimSun"/>
          <w:b/>
          <w:color w:val="000000"/>
          <w:shd w:val="clear" w:color="auto" w:fill="FFFFFF"/>
          <w:lang w:eastAsia="en-PH"/>
        </w:rPr>
      </w:pPr>
    </w:p>
    <w:p w14:paraId="164522F0" w14:textId="77777777" w:rsidR="00EC47E0" w:rsidRPr="003A3183" w:rsidRDefault="00EC47E0" w:rsidP="003A3183">
      <w:pPr>
        <w:widowControl w:val="0"/>
        <w:autoSpaceDE w:val="0"/>
        <w:autoSpaceDN w:val="0"/>
        <w:adjustRightInd w:val="0"/>
        <w:spacing w:after="240" w:line="259" w:lineRule="auto"/>
        <w:jc w:val="center"/>
        <w:rPr>
          <w:rFonts w:eastAsia="Calibri"/>
          <w:color w:val="000000"/>
          <w:lang w:val="en-PH" w:eastAsia="en-PH"/>
        </w:rPr>
      </w:pPr>
      <w:r>
        <w:rPr>
          <w:noProof/>
        </w:rPr>
        <mc:AlternateContent>
          <mc:Choice Requires="wps">
            <w:drawing>
              <wp:inline distT="0" distB="0" distL="114300" distR="114300" wp14:anchorId="4DB78F57" wp14:editId="1602E44F">
                <wp:extent cx="4152900" cy="1209675"/>
                <wp:effectExtent l="0" t="0" r="0" b="9525"/>
                <wp:docPr id="1106325242" name="Text Box 15"/>
                <wp:cNvGraphicFramePr/>
                <a:graphic xmlns:a="http://schemas.openxmlformats.org/drawingml/2006/main">
                  <a:graphicData uri="http://schemas.microsoft.com/office/word/2010/wordprocessingShape">
                    <wps:wsp>
                      <wps:cNvSpPr txBox="1"/>
                      <wps:spPr>
                        <a:xfrm>
                          <a:off x="0" y="0"/>
                          <a:ext cx="4152900" cy="1209675"/>
                        </a:xfrm>
                        <a:prstGeom prst="rect">
                          <a:avLst/>
                        </a:prstGeom>
                        <a:noFill/>
                        <a:ln>
                          <a:noFill/>
                        </a:ln>
                        <a:effectLst/>
                      </wps:spPr>
                      <wps:txbx>
                        <w:txbxContent>
                          <w:p w14:paraId="1DBC5745" w14:textId="77777777" w:rsidR="00614F01" w:rsidRPr="00081FD3" w:rsidRDefault="00614F01" w:rsidP="003A3183">
                            <w:pPr>
                              <w:jc w:val="center"/>
                            </w:pPr>
                            <w:r w:rsidRPr="00081FD3">
                              <w:t>A Thesis Project</w:t>
                            </w:r>
                          </w:p>
                          <w:p w14:paraId="5D6CB533" w14:textId="77777777" w:rsidR="00614F01" w:rsidRPr="00081FD3" w:rsidRDefault="00614F01" w:rsidP="003A3183">
                            <w:pPr>
                              <w:jc w:val="center"/>
                            </w:pPr>
                            <w:r w:rsidRPr="00081FD3">
                              <w:t>Presented to the Faculty of the</w:t>
                            </w:r>
                          </w:p>
                          <w:p w14:paraId="2E705C24" w14:textId="77777777" w:rsidR="00614F01" w:rsidRPr="00081FD3" w:rsidRDefault="00614F01" w:rsidP="003A3183">
                            <w:pPr>
                              <w:jc w:val="center"/>
                            </w:pPr>
                            <w:r w:rsidRPr="00081FD3">
                              <w:t>College of Engineering Computer Studies and Architecture</w:t>
                            </w:r>
                          </w:p>
                          <w:p w14:paraId="278B9929" w14:textId="77777777" w:rsidR="00614F01" w:rsidRPr="00081FD3" w:rsidRDefault="00614F01" w:rsidP="003A3183">
                            <w:pPr>
                              <w:jc w:val="center"/>
                            </w:pPr>
                            <w:r w:rsidRPr="00081FD3">
                              <w:t>Lyceum</w:t>
                            </w:r>
                            <w:r>
                              <w:t xml:space="preserve"> of the Philippines University - </w:t>
                            </w:r>
                            <w:r w:rsidRPr="00081FD3">
                              <w:t>Cavite</w:t>
                            </w:r>
                          </w:p>
                          <w:p w14:paraId="317F89B2" w14:textId="77777777" w:rsidR="00614F01" w:rsidRPr="00AB211A" w:rsidRDefault="00614F01" w:rsidP="003A3183">
                            <w:pPr>
                              <w:spacing w:line="276" w:lineRule="auto"/>
                              <w:jc w:val="center"/>
                            </w:pPr>
                          </w:p>
                          <w:p w14:paraId="04D2364D" w14:textId="77777777" w:rsidR="00614F01" w:rsidRPr="00AB211A" w:rsidRDefault="00614F01" w:rsidP="003A3183">
                            <w:pPr>
                              <w:spacing w:line="276" w:lineRule="auto"/>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4DB78F57" id="_x0000_t202" coordsize="21600,21600" o:spt="202" path="m,l,21600r21600,l21600,xe">
                <v:stroke joinstyle="miter"/>
                <v:path gradientshapeok="t" o:connecttype="rect"/>
              </v:shapetype>
              <v:shape id="Text Box 15" o:spid="_x0000_s1026" type="#_x0000_t202" style="width:327pt;height:9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" filled="f" stroked="f">
                <v:textbox>
                  <w:txbxContent>
                    <w:p w14:paraId="1DBC5745" w14:textId="77777777" w:rsidR="00614F01" w:rsidRPr="00081FD3" w:rsidRDefault="00614F01" w:rsidP="003A3183">
                      <w:pPr>
                        <w:jc w:val="center"/>
                      </w:pPr>
                      <w:r w:rsidRPr="00081FD3">
                        <w:t>A Thesis Project</w:t>
                      </w:r>
                    </w:p>
                    <w:p w14:paraId="5D6CB533" w14:textId="77777777" w:rsidR="00614F01" w:rsidRPr="00081FD3" w:rsidRDefault="00614F01" w:rsidP="003A3183">
                      <w:pPr>
                        <w:jc w:val="center"/>
                      </w:pPr>
                      <w:r w:rsidRPr="00081FD3">
                        <w:t>Presented to the Faculty of the</w:t>
                      </w:r>
                    </w:p>
                    <w:p w14:paraId="2E705C24" w14:textId="77777777" w:rsidR="00614F01" w:rsidRPr="00081FD3" w:rsidRDefault="00614F01" w:rsidP="003A3183">
                      <w:pPr>
                        <w:jc w:val="center"/>
                      </w:pPr>
                      <w:r w:rsidRPr="00081FD3">
                        <w:t>College of Engineering Computer Studies and Architecture</w:t>
                      </w:r>
                    </w:p>
                    <w:p w14:paraId="278B9929" w14:textId="77777777" w:rsidR="00614F01" w:rsidRPr="00081FD3" w:rsidRDefault="00614F01" w:rsidP="003A3183">
                      <w:pPr>
                        <w:jc w:val="center"/>
                      </w:pPr>
                      <w:r w:rsidRPr="00081FD3">
                        <w:t>Lyceum</w:t>
                      </w:r>
                      <w:r>
                        <w:t xml:space="preserve"> of the Philippines University - </w:t>
                      </w:r>
                      <w:r w:rsidRPr="00081FD3">
                        <w:t>Cavite</w:t>
                      </w:r>
                    </w:p>
                    <w:p w14:paraId="317F89B2" w14:textId="77777777" w:rsidR="00614F01" w:rsidRPr="00AB211A" w:rsidRDefault="00614F01" w:rsidP="003A3183">
                      <w:pPr>
                        <w:spacing w:line="276" w:lineRule="auto"/>
                        <w:jc w:val="center"/>
                      </w:pPr>
                    </w:p>
                    <w:p w14:paraId="04D2364D" w14:textId="77777777" w:rsidR="00614F01" w:rsidRPr="00AB211A" w:rsidRDefault="00614F01" w:rsidP="003A3183">
                      <w:pPr>
                        <w:spacing w:line="276" w:lineRule="auto"/>
                        <w:jc w:val="center"/>
                      </w:pPr>
                    </w:p>
                  </w:txbxContent>
                </v:textbox>
                <w10:anchorlock/>
              </v:shape>
            </w:pict>
          </mc:Fallback>
        </mc:AlternateContent>
      </w:r>
    </w:p>
    <w:p w14:paraId="755A1D4D" w14:textId="77777777" w:rsidR="00EC47E0" w:rsidRPr="003A3183" w:rsidRDefault="00EC47E0" w:rsidP="003A3183">
      <w:pPr>
        <w:widowControl w:val="0"/>
        <w:autoSpaceDE w:val="0"/>
        <w:autoSpaceDN w:val="0"/>
        <w:adjustRightInd w:val="0"/>
        <w:spacing w:after="240" w:line="480" w:lineRule="auto"/>
        <w:jc w:val="center"/>
        <w:rPr>
          <w:rFonts w:eastAsia="Calibri"/>
          <w:bCs/>
          <w:color w:val="000000"/>
          <w:lang w:val="en-PH" w:eastAsia="en-PH"/>
        </w:rPr>
      </w:pPr>
    </w:p>
    <w:p w14:paraId="667F5D29" w14:textId="745FEABD" w:rsidR="00EC47E0" w:rsidRPr="003A3183" w:rsidRDefault="00EC47E0" w:rsidP="4D884B3D">
      <w:pPr>
        <w:widowControl w:val="0"/>
        <w:spacing w:after="240" w:line="480" w:lineRule="auto"/>
        <w:jc w:val="center"/>
        <w:rPr>
          <w:rFonts w:eastAsia="Calibri"/>
          <w:color w:val="000000" w:themeColor="text1"/>
          <w:lang w:val="en-PH" w:eastAsia="en-PH"/>
        </w:rPr>
      </w:pPr>
      <w:r>
        <w:rPr>
          <w:noProof/>
        </w:rPr>
        <mc:AlternateContent>
          <mc:Choice Requires="wps">
            <w:drawing>
              <wp:inline distT="0" distB="0" distL="114300" distR="114300" wp14:anchorId="3F8433B4" wp14:editId="79713AD1">
                <wp:extent cx="2886075" cy="895350"/>
                <wp:effectExtent l="0" t="0" r="0" b="0"/>
                <wp:docPr id="530249861" name="Text Box 16"/>
                <wp:cNvGraphicFramePr/>
                <a:graphic xmlns:a="http://schemas.openxmlformats.org/drawingml/2006/main">
                  <a:graphicData uri="http://schemas.microsoft.com/office/word/2010/wordprocessingShape">
                    <wps:wsp>
                      <wps:cNvSpPr/>
                      <wps:spPr>
                        <a:xfrm>
                          <a:off x="0" y="0"/>
                          <a:ext cx="2886075" cy="895350"/>
                        </a:xfrm>
                        <a:prstGeom prst="rect">
                          <a:avLst/>
                        </a:prstGeom>
                        <a:noFill/>
                        <a:ln>
                          <a:noFill/>
                        </a:ln>
                      </wps:spPr>
                      <wps:txbx>
                        <w:txbxContent>
                          <w:p w14:paraId="5318031A" w14:textId="77777777" w:rsidR="00614F01" w:rsidRPr="00283905" w:rsidRDefault="00614F01" w:rsidP="00E21287">
                            <w:pPr>
                              <w:spacing w:line="276" w:lineRule="auto"/>
                              <w:jc w:val="center"/>
                              <w:rPr>
                                <w:rFonts w:eastAsia="Calibri"/>
                                <w:color w:val="000000"/>
                              </w:rPr>
                            </w:pPr>
                            <w:r w:rsidRPr="00283905">
                              <w:rPr>
                                <w:rFonts w:eastAsia="Calibri"/>
                                <w:color w:val="000000"/>
                              </w:rPr>
                              <w:t>In Partial Fulfillment</w:t>
                            </w:r>
                          </w:p>
                          <w:p w14:paraId="5B3BD3BC" w14:textId="77777777" w:rsidR="00614F01" w:rsidRPr="00283905" w:rsidRDefault="00614F01" w:rsidP="00E21287">
                            <w:pPr>
                              <w:spacing w:line="276" w:lineRule="auto"/>
                              <w:jc w:val="center"/>
                              <w:rPr>
                                <w:rFonts w:eastAsia="Calibri"/>
                              </w:rPr>
                            </w:pPr>
                            <w:r w:rsidRPr="00283905">
                              <w:t>of the Requirements for the Degree</w:t>
                            </w:r>
                          </w:p>
                          <w:p w14:paraId="2136C497" w14:textId="77777777" w:rsidR="00614F01" w:rsidRPr="00283905" w:rsidRDefault="00614F01" w:rsidP="003A3183">
                            <w:pPr>
                              <w:spacing w:line="276" w:lineRule="auto"/>
                              <w:jc w:val="center"/>
                            </w:pPr>
                            <w:r w:rsidRPr="00283905">
                              <w:t>Bachelor of Science in Computer Science</w:t>
                            </w:r>
                          </w:p>
                          <w:p w14:paraId="4D20A0E8" w14:textId="77777777" w:rsidR="00614F01" w:rsidRPr="00283905" w:rsidRDefault="00614F01" w:rsidP="00E21287">
                            <w:pPr>
                              <w:spacing w:line="276" w:lineRule="auto"/>
                              <w:jc w:val="center"/>
                            </w:pPr>
                            <w:r w:rsidRPr="00283905">
                              <w:t> </w:t>
                            </w:r>
                          </w:p>
                          <w:p w14:paraId="77C9CC21" w14:textId="77777777" w:rsidR="00614F01" w:rsidRDefault="00614F01" w:rsidP="00E21287">
                            <w:pPr>
                              <w:spacing w:after="240" w:line="276" w:lineRule="auto"/>
                              <w:jc w:val="center"/>
                              <w:rPr>
                                <w:rFonts w:ascii="Calibri" w:hAnsi="Calibri" w:cs="Calibri"/>
                                <w:color w:val="000000"/>
                              </w:rPr>
                            </w:pPr>
                            <w:r>
                              <w:rPr>
                                <w:rFonts w:ascii="Calibri" w:hAnsi="Calibri" w:cs="Calibri"/>
                                <w:color w:val="000000"/>
                              </w:rPr>
                              <w:t> </w:t>
                            </w:r>
                          </w:p>
                          <w:p w14:paraId="13A904C1" w14:textId="77777777" w:rsidR="00614F01" w:rsidRDefault="00614F01" w:rsidP="00E21287">
                            <w:pPr>
                              <w:spacing w:after="240" w:line="276" w:lineRule="auto"/>
                              <w:jc w:val="center"/>
                              <w:rPr>
                                <w:rFonts w:ascii="Calibri" w:hAnsi="Calibri" w:cs="Calibri"/>
                                <w:color w:val="000000"/>
                              </w:rPr>
                            </w:pPr>
                            <w:r>
                              <w:rPr>
                                <w:rFonts w:ascii="Calibri" w:hAnsi="Calibri" w:cs="Calibri"/>
                                <w:color w:val="000000"/>
                              </w:rPr>
                              <w:t> </w:t>
                            </w:r>
                          </w:p>
                          <w:p w14:paraId="56280FD7" w14:textId="77777777" w:rsidR="00614F01" w:rsidRDefault="00614F01" w:rsidP="003A3183">
                            <w:pPr>
                              <w:spacing w:line="276" w:lineRule="auto"/>
                              <w:rPr>
                                <w:rFonts w:ascii="Calibri" w:hAnsi="Calibri" w:cs="Calibri"/>
                              </w:rPr>
                            </w:pPr>
                            <w:r>
                              <w:rPr>
                                <w:rFonts w:ascii="Calibri" w:hAnsi="Calibri" w:cs="Calibri"/>
                              </w:rPr>
                              <w:t> </w:t>
                            </w:r>
                          </w:p>
                        </w:txbxContent>
                      </wps:txbx>
                      <wps:bodyPr wrap="square" lIns="91440" tIns="45720" rIns="91440" bIns="45720" anchor="t">
                        <a:noAutofit/>
                      </wps:bodyPr>
                    </wps:wsp>
                  </a:graphicData>
                </a:graphic>
              </wp:inline>
            </w:drawing>
          </mc:Choice>
          <mc:Fallback>
            <w:pict>
              <v:rect w14:anchorId="3F8433B4" id="Text Box 16" o:spid="_x0000_s1027" style="width:227.25pt;height:7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" filled="f" stroked="f">
                <v:textbox>
                  <w:txbxContent>
                    <w:p w14:paraId="5318031A" w14:textId="77777777" w:rsidR="00614F01" w:rsidRPr="00283905" w:rsidRDefault="00614F01" w:rsidP="00E21287">
                      <w:pPr>
                        <w:spacing w:line="276" w:lineRule="auto"/>
                        <w:jc w:val="center"/>
                        <w:rPr>
                          <w:rFonts w:eastAsia="Calibri"/>
                          <w:color w:val="000000"/>
                        </w:rPr>
                      </w:pPr>
                      <w:r w:rsidRPr="00283905">
                        <w:rPr>
                          <w:rFonts w:eastAsia="Calibri"/>
                          <w:color w:val="000000"/>
                        </w:rPr>
                        <w:t>In Partial Fulfillment</w:t>
                      </w:r>
                    </w:p>
                    <w:p w14:paraId="5B3BD3BC" w14:textId="77777777" w:rsidR="00614F01" w:rsidRPr="00283905" w:rsidRDefault="00614F01" w:rsidP="00E21287">
                      <w:pPr>
                        <w:spacing w:line="276" w:lineRule="auto"/>
                        <w:jc w:val="center"/>
                        <w:rPr>
                          <w:rFonts w:eastAsia="Calibri"/>
                        </w:rPr>
                      </w:pPr>
                      <w:r w:rsidRPr="00283905">
                        <w:t>of the Requirements for the Degree</w:t>
                      </w:r>
                    </w:p>
                    <w:p w14:paraId="2136C497" w14:textId="77777777" w:rsidR="00614F01" w:rsidRPr="00283905" w:rsidRDefault="00614F01" w:rsidP="003A3183">
                      <w:pPr>
                        <w:spacing w:line="276" w:lineRule="auto"/>
                        <w:jc w:val="center"/>
                      </w:pPr>
                      <w:r w:rsidRPr="00283905">
                        <w:t>Bachelor of Science in Computer Science</w:t>
                      </w:r>
                    </w:p>
                    <w:p w14:paraId="4D20A0E8" w14:textId="77777777" w:rsidR="00614F01" w:rsidRPr="00283905" w:rsidRDefault="00614F01" w:rsidP="00E21287">
                      <w:pPr>
                        <w:spacing w:line="276" w:lineRule="auto"/>
                        <w:jc w:val="center"/>
                      </w:pPr>
                      <w:r w:rsidRPr="00283905">
                        <w:t> </w:t>
                      </w:r>
                    </w:p>
                    <w:p w14:paraId="77C9CC21" w14:textId="77777777" w:rsidR="00614F01" w:rsidRDefault="00614F01" w:rsidP="00E21287">
                      <w:pPr>
                        <w:spacing w:after="240" w:line="276" w:lineRule="auto"/>
                        <w:jc w:val="center"/>
                        <w:rPr>
                          <w:rFonts w:ascii="Calibri" w:hAnsi="Calibri" w:cs="Calibri"/>
                          <w:color w:val="000000"/>
                        </w:rPr>
                      </w:pPr>
                      <w:r>
                        <w:rPr>
                          <w:rFonts w:ascii="Calibri" w:hAnsi="Calibri" w:cs="Calibri"/>
                          <w:color w:val="000000"/>
                        </w:rPr>
                        <w:t> </w:t>
                      </w:r>
                    </w:p>
                    <w:p w14:paraId="13A904C1" w14:textId="77777777" w:rsidR="00614F01" w:rsidRDefault="00614F01" w:rsidP="00E21287">
                      <w:pPr>
                        <w:spacing w:after="240" w:line="276" w:lineRule="auto"/>
                        <w:jc w:val="center"/>
                        <w:rPr>
                          <w:rFonts w:ascii="Calibri" w:hAnsi="Calibri" w:cs="Calibri"/>
                          <w:color w:val="000000"/>
                        </w:rPr>
                      </w:pPr>
                      <w:r>
                        <w:rPr>
                          <w:rFonts w:ascii="Calibri" w:hAnsi="Calibri" w:cs="Calibri"/>
                          <w:color w:val="000000"/>
                        </w:rPr>
                        <w:t> </w:t>
                      </w:r>
                    </w:p>
                    <w:p w14:paraId="56280FD7" w14:textId="77777777" w:rsidR="00614F01" w:rsidRDefault="00614F01" w:rsidP="003A3183">
                      <w:pPr>
                        <w:spacing w:line="276" w:lineRule="auto"/>
                        <w:rPr>
                          <w:rFonts w:ascii="Calibri" w:hAnsi="Calibri" w:cs="Calibri"/>
                        </w:rPr>
                      </w:pPr>
                      <w:r>
                        <w:rPr>
                          <w:rFonts w:ascii="Calibri" w:hAnsi="Calibri" w:cs="Calibri"/>
                        </w:rPr>
                        <w:t> </w:t>
                      </w:r>
                    </w:p>
                  </w:txbxContent>
                </v:textbox>
                <w10:anchorlock/>
              </v:rect>
            </w:pict>
          </mc:Fallback>
        </mc:AlternateContent>
      </w:r>
    </w:p>
    <w:p w14:paraId="3F25E8C7" w14:textId="77C0DC1C" w:rsidR="00EC47E0" w:rsidRPr="003A3183" w:rsidRDefault="00F117BD" w:rsidP="003A3183">
      <w:pPr>
        <w:widowControl w:val="0"/>
        <w:autoSpaceDE w:val="0"/>
        <w:autoSpaceDN w:val="0"/>
        <w:adjustRightInd w:val="0"/>
        <w:spacing w:after="240" w:line="480" w:lineRule="auto"/>
        <w:jc w:val="center"/>
        <w:rPr>
          <w:rFonts w:eastAsia="Calibri"/>
          <w:b/>
          <w:color w:val="000000"/>
          <w:lang w:val="en-PH" w:eastAsia="en-PH"/>
        </w:rPr>
      </w:pPr>
      <w:r>
        <w:rPr>
          <w:rFonts w:eastAsia="Calibri"/>
          <w:b/>
          <w:color w:val="000000"/>
          <w:lang w:val="en-PH" w:eastAsia="en-PH"/>
        </w:rPr>
        <w:t xml:space="preserve"> </w:t>
      </w:r>
    </w:p>
    <w:p w14:paraId="421C04FC" w14:textId="16FD9856" w:rsidR="00EC47E0" w:rsidRDefault="00EC47E0" w:rsidP="00A16EE5">
      <w:pPr>
        <w:widowControl w:val="0"/>
        <w:autoSpaceDE w:val="0"/>
        <w:autoSpaceDN w:val="0"/>
        <w:adjustRightInd w:val="0"/>
        <w:spacing w:after="240" w:line="259" w:lineRule="auto"/>
        <w:jc w:val="center"/>
        <w:rPr>
          <w:rFonts w:eastAsia="MS Mincho"/>
          <w:color w:val="000000"/>
          <w:lang w:val="en-PH" w:eastAsia="en-PH"/>
        </w:rPr>
      </w:pPr>
      <w:r>
        <w:rPr>
          <w:noProof/>
        </w:rPr>
        <mc:AlternateContent>
          <mc:Choice Requires="wps">
            <w:drawing>
              <wp:inline distT="0" distB="0" distL="114300" distR="114300" wp14:anchorId="75E07156" wp14:editId="3E68E308">
                <wp:extent cx="3213735" cy="1446530"/>
                <wp:effectExtent l="0" t="0" r="0" b="1270"/>
                <wp:docPr id="2110927910" name="Text Box 17"/>
                <wp:cNvGraphicFramePr/>
                <a:graphic xmlns:a="http://schemas.openxmlformats.org/drawingml/2006/main">
                  <a:graphicData uri="http://schemas.microsoft.com/office/word/2010/wordprocessingShape">
                    <wps:wsp>
                      <wps:cNvSpPr txBox="1"/>
                      <wps:spPr>
                        <a:xfrm>
                          <a:off x="0" y="0"/>
                          <a:ext cx="3213735" cy="1446530"/>
                        </a:xfrm>
                        <a:prstGeom prst="rect">
                          <a:avLst/>
                        </a:prstGeom>
                        <a:noFill/>
                        <a:ln>
                          <a:noFill/>
                        </a:ln>
                        <a:effectLst/>
                      </wps:spPr>
                      <wps:txbx>
                        <w:txbxContent>
                          <w:p w14:paraId="18AABAE7" w14:textId="77777777" w:rsidR="00614F01" w:rsidRDefault="00614F01" w:rsidP="003A3183">
                            <w:pPr>
                              <w:jc w:val="center"/>
                              <w:rPr>
                                <w:b/>
                              </w:rPr>
                            </w:pPr>
                            <w:r>
                              <w:rPr>
                                <w:b/>
                              </w:rPr>
                              <w:t>IAN CARLO ROXAS</w:t>
                            </w:r>
                          </w:p>
                          <w:p w14:paraId="1E86278A" w14:textId="2D85A850" w:rsidR="00614F01" w:rsidRPr="00081FD3" w:rsidRDefault="00614F01" w:rsidP="003A3183">
                            <w:pPr>
                              <w:jc w:val="center"/>
                              <w:rPr>
                                <w:b/>
                              </w:rPr>
                            </w:pPr>
                            <w:r>
                              <w:rPr>
                                <w:b/>
                              </w:rPr>
                              <w:t>MIGUEL LEDESMA</w:t>
                            </w:r>
                          </w:p>
                          <w:p w14:paraId="68D0EB69" w14:textId="77777777" w:rsidR="00614F01" w:rsidRDefault="00614F01" w:rsidP="003A3183">
                            <w:pPr>
                              <w:jc w:val="center"/>
                              <w:rPr>
                                <w:b/>
                              </w:rPr>
                            </w:pPr>
                            <w:r>
                              <w:rPr>
                                <w:b/>
                              </w:rPr>
                              <w:t>DAVID ISAIAH FRANCISCO</w:t>
                            </w:r>
                          </w:p>
                          <w:p w14:paraId="31E3FD87" w14:textId="77777777" w:rsidR="00614F01" w:rsidRDefault="00614F01" w:rsidP="003A3183">
                            <w:pPr>
                              <w:jc w:val="center"/>
                              <w:rPr>
                                <w:b/>
                              </w:rPr>
                            </w:pPr>
                            <w:r>
                              <w:rPr>
                                <w:b/>
                              </w:rPr>
                              <w:t>MATTHEW ANGELO PURIFICACION</w:t>
                            </w:r>
                          </w:p>
                          <w:p w14:paraId="1281EA7B" w14:textId="77777777" w:rsidR="00614F01" w:rsidRPr="00FF29D8" w:rsidRDefault="00614F01" w:rsidP="003A3183">
                            <w:pPr>
                              <w:jc w:val="cente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5E07156" id="Text Box 17" o:spid="_x0000_s1028" type="#_x0000_t202" style="width:253.05pt;height:113.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" filled="f" stroked="f">
                <v:textbox>
                  <w:txbxContent>
                    <w:p w14:paraId="18AABAE7" w14:textId="77777777" w:rsidR="00614F01" w:rsidRDefault="00614F01" w:rsidP="003A3183">
                      <w:pPr>
                        <w:jc w:val="center"/>
                        <w:rPr>
                          <w:b/>
                        </w:rPr>
                      </w:pPr>
                      <w:r>
                        <w:rPr>
                          <w:b/>
                        </w:rPr>
                        <w:t>IAN CARLO ROXAS</w:t>
                      </w:r>
                    </w:p>
                    <w:p w14:paraId="1E86278A" w14:textId="2D85A850" w:rsidR="00614F01" w:rsidRPr="00081FD3" w:rsidRDefault="00614F01" w:rsidP="003A3183">
                      <w:pPr>
                        <w:jc w:val="center"/>
                        <w:rPr>
                          <w:b/>
                        </w:rPr>
                      </w:pPr>
                      <w:r>
                        <w:rPr>
                          <w:b/>
                        </w:rPr>
                        <w:t>MIGUEL LEDESMA</w:t>
                      </w:r>
                    </w:p>
                    <w:p w14:paraId="68D0EB69" w14:textId="77777777" w:rsidR="00614F01" w:rsidRDefault="00614F01" w:rsidP="003A3183">
                      <w:pPr>
                        <w:jc w:val="center"/>
                        <w:rPr>
                          <w:b/>
                        </w:rPr>
                      </w:pPr>
                      <w:r>
                        <w:rPr>
                          <w:b/>
                        </w:rPr>
                        <w:t>DAVID ISAIAH FRANCISCO</w:t>
                      </w:r>
                    </w:p>
                    <w:p w14:paraId="31E3FD87" w14:textId="77777777" w:rsidR="00614F01" w:rsidRDefault="00614F01" w:rsidP="003A3183">
                      <w:pPr>
                        <w:jc w:val="center"/>
                        <w:rPr>
                          <w:b/>
                        </w:rPr>
                      </w:pPr>
                      <w:r>
                        <w:rPr>
                          <w:b/>
                        </w:rPr>
                        <w:t>MATTHEW ANGELO PURIFICACION</w:t>
                      </w:r>
                    </w:p>
                    <w:p w14:paraId="1281EA7B" w14:textId="77777777" w:rsidR="00614F01" w:rsidRPr="00FF29D8" w:rsidRDefault="00614F01" w:rsidP="003A3183">
                      <w:pPr>
                        <w:jc w:val="center"/>
                        <w:rPr>
                          <w:b/>
                        </w:rPr>
                      </w:pPr>
                    </w:p>
                  </w:txbxContent>
                </v:textbox>
                <w10:anchorlock/>
              </v:shape>
            </w:pict>
          </mc:Fallback>
        </mc:AlternateContent>
      </w:r>
    </w:p>
    <w:p w14:paraId="5F981AAF" w14:textId="77777777" w:rsidR="00B216E7" w:rsidRPr="003A3183" w:rsidRDefault="00B216E7" w:rsidP="00A16EE5">
      <w:pPr>
        <w:widowControl w:val="0"/>
        <w:autoSpaceDE w:val="0"/>
        <w:autoSpaceDN w:val="0"/>
        <w:adjustRightInd w:val="0"/>
        <w:spacing w:after="240" w:line="259" w:lineRule="auto"/>
        <w:jc w:val="center"/>
        <w:rPr>
          <w:rFonts w:eastAsia="MS Mincho"/>
          <w:color w:val="000000"/>
          <w:lang w:val="en-PH" w:eastAsia="en-PH"/>
        </w:rPr>
      </w:pPr>
    </w:p>
    <w:p w14:paraId="3E45FC1C" w14:textId="31E1587B" w:rsidR="00EC47E0" w:rsidRPr="003A3183" w:rsidRDefault="009A2D9B" w:rsidP="003A3183">
      <w:pPr>
        <w:widowControl w:val="0"/>
        <w:autoSpaceDE w:val="0"/>
        <w:autoSpaceDN w:val="0"/>
        <w:adjustRightInd w:val="0"/>
        <w:spacing w:after="240" w:line="259" w:lineRule="auto"/>
        <w:jc w:val="center"/>
        <w:rPr>
          <w:rFonts w:eastAsia="Calibri"/>
          <w:color w:val="000000"/>
          <w:lang w:val="en-PH" w:eastAsia="en-PH"/>
        </w:rPr>
      </w:pPr>
      <w:r>
        <w:rPr>
          <w:rFonts w:eastAsia="Calibri"/>
          <w:color w:val="000000"/>
          <w:lang w:val="en-PH" w:eastAsia="en-PH"/>
        </w:rPr>
        <w:t>January 2022</w:t>
      </w:r>
    </w:p>
    <w:p w14:paraId="0D055141" w14:textId="77777777" w:rsidR="00EC47E0" w:rsidRPr="004F37C4" w:rsidRDefault="00EC47E0" w:rsidP="004F37C4">
      <w:pPr>
        <w:jc w:val="center"/>
        <w:rPr>
          <w:b/>
        </w:rPr>
      </w:pPr>
    </w:p>
    <w:p w14:paraId="200AEE80" w14:textId="77777777" w:rsidR="00EC47E0" w:rsidRDefault="00EC47E0" w:rsidP="004F37C4">
      <w:pPr>
        <w:jc w:val="center"/>
        <w:rPr>
          <w:rFonts w:eastAsia="SimSun"/>
          <w:b/>
          <w:lang w:val="en-PH" w:eastAsia="en-PH"/>
        </w:rPr>
      </w:pPr>
      <w:r w:rsidRPr="004F37C4">
        <w:rPr>
          <w:rFonts w:eastAsia="SimSun"/>
          <w:b/>
          <w:lang w:val="en-PH" w:eastAsia="en-PH"/>
        </w:rPr>
        <w:t>College of Engineering, Computer Studies and Architecture</w:t>
      </w:r>
    </w:p>
    <w:p w14:paraId="5768D145" w14:textId="77777777" w:rsidR="009320C6" w:rsidRPr="004F37C4" w:rsidRDefault="009320C6" w:rsidP="004F37C4">
      <w:pPr>
        <w:jc w:val="center"/>
        <w:rPr>
          <w:rFonts w:eastAsia="SimSun"/>
          <w:b/>
          <w:lang w:val="en-PH" w:eastAsia="en-PH"/>
        </w:rPr>
      </w:pPr>
    </w:p>
    <w:p w14:paraId="5E6C6DB4" w14:textId="77777777" w:rsidR="00EC47E0" w:rsidRPr="006A25EE" w:rsidRDefault="00EC47E0" w:rsidP="00A16EE5">
      <w:pPr>
        <w:ind w:left="2880" w:firstLine="720"/>
        <w:rPr>
          <w:b/>
          <w:lang w:val="en-PH" w:eastAsia="en-PH"/>
        </w:rPr>
      </w:pPr>
      <w:r w:rsidRPr="006A25EE">
        <w:rPr>
          <w:lang w:val="en-PH" w:eastAsia="en-PH"/>
        </w:rPr>
        <w:t>APPROVAL SHEET</w:t>
      </w:r>
    </w:p>
    <w:p w14:paraId="00B97DFE" w14:textId="77777777" w:rsidR="00EC47E0" w:rsidRPr="003A3183" w:rsidRDefault="00EC47E0" w:rsidP="003A3183">
      <w:pPr>
        <w:spacing w:after="160" w:line="360" w:lineRule="auto"/>
        <w:ind w:left="-270"/>
        <w:jc w:val="center"/>
        <w:rPr>
          <w:rFonts w:eastAsia="SimSun"/>
          <w:b/>
          <w:sz w:val="2"/>
          <w:szCs w:val="22"/>
          <w:lang w:val="en-PH" w:eastAsia="en-PH"/>
        </w:rPr>
      </w:pPr>
    </w:p>
    <w:p w14:paraId="67232674" w14:textId="4A110101" w:rsidR="00EC47E0" w:rsidRPr="003A3183" w:rsidRDefault="00EC47E0" w:rsidP="35CC9376">
      <w:pPr>
        <w:spacing w:after="160"/>
        <w:jc w:val="both"/>
        <w:rPr>
          <w:rFonts w:eastAsia="SimSun"/>
          <w:b/>
          <w:bCs/>
          <w:lang w:val="en-PH" w:eastAsia="en-PH"/>
        </w:rPr>
      </w:pPr>
      <w:r w:rsidRPr="35CC9376">
        <w:rPr>
          <w:rFonts w:eastAsia="SimSun"/>
          <w:lang w:val="en-PH" w:eastAsia="en-PH"/>
        </w:rPr>
        <w:t>This thesis entitled</w:t>
      </w:r>
      <w:r w:rsidRPr="35CC9376">
        <w:rPr>
          <w:rFonts w:eastAsia="SimSun"/>
          <w:b/>
          <w:bCs/>
          <w:lang w:val="en-PH" w:eastAsia="en-PH"/>
        </w:rPr>
        <w:t xml:space="preserve"> “</w:t>
      </w:r>
      <w:bookmarkStart w:id="1" w:name="_Hlk40323196"/>
      <w:r w:rsidRPr="35CC9376">
        <w:rPr>
          <w:rFonts w:eastAsia="SimSun"/>
          <w:b/>
          <w:bCs/>
          <w:color w:val="000000"/>
          <w:shd w:val="clear" w:color="auto" w:fill="FFFFFF"/>
          <w:lang w:eastAsia="en-PH"/>
        </w:rPr>
        <w:t>MYLPU A</w:t>
      </w:r>
      <w:r w:rsidR="004D611C" w:rsidRPr="35CC9376">
        <w:rPr>
          <w:rFonts w:eastAsia="SimSun"/>
          <w:b/>
          <w:bCs/>
          <w:color w:val="000000"/>
          <w:shd w:val="clear" w:color="auto" w:fill="FFFFFF"/>
          <w:lang w:eastAsia="en-PH"/>
        </w:rPr>
        <w:t>I</w:t>
      </w:r>
      <w:r w:rsidRPr="35CC9376">
        <w:rPr>
          <w:rFonts w:eastAsia="SimSun"/>
          <w:b/>
          <w:bCs/>
          <w:color w:val="000000"/>
          <w:shd w:val="clear" w:color="auto" w:fill="FFFFFF"/>
          <w:lang w:eastAsia="en-PH"/>
        </w:rPr>
        <w:t xml:space="preserve">R-ID: AUGMENTED REALITY APPLICATION </w:t>
      </w:r>
      <w:r w:rsidR="007E09B9" w:rsidRPr="35CC9376">
        <w:rPr>
          <w:rFonts w:eastAsia="SimSun"/>
          <w:b/>
          <w:bCs/>
          <w:color w:val="000000"/>
          <w:shd w:val="clear" w:color="auto" w:fill="FFFFFF"/>
          <w:lang w:eastAsia="en-PH"/>
        </w:rPr>
        <w:t>USING KANADE</w:t>
      </w:r>
      <w:r w:rsidR="00C53FD1" w:rsidRPr="35CC9376">
        <w:rPr>
          <w:rFonts w:eastAsia="SimSun"/>
          <w:b/>
          <w:bCs/>
          <w:color w:val="000000"/>
          <w:shd w:val="clear" w:color="auto" w:fill="FFFFFF"/>
          <w:lang w:eastAsia="en-PH"/>
        </w:rPr>
        <w:t>-</w:t>
      </w:r>
      <w:r w:rsidR="007E09B9" w:rsidRPr="35CC9376">
        <w:rPr>
          <w:rFonts w:eastAsia="SimSun"/>
          <w:b/>
          <w:bCs/>
          <w:color w:val="000000"/>
          <w:shd w:val="clear" w:color="auto" w:fill="FFFFFF"/>
          <w:lang w:eastAsia="en-PH"/>
        </w:rPr>
        <w:t>LUCAS</w:t>
      </w:r>
      <w:r w:rsidR="007669F7" w:rsidRPr="35CC9376">
        <w:rPr>
          <w:rFonts w:eastAsia="SimSun"/>
          <w:b/>
          <w:bCs/>
          <w:color w:val="000000"/>
          <w:shd w:val="clear" w:color="auto" w:fill="FFFFFF"/>
          <w:lang w:eastAsia="en-PH"/>
        </w:rPr>
        <w:t>-</w:t>
      </w:r>
      <w:r w:rsidR="007E09B9" w:rsidRPr="35CC9376">
        <w:rPr>
          <w:rFonts w:eastAsia="SimSun"/>
          <w:b/>
          <w:bCs/>
          <w:color w:val="000000"/>
          <w:shd w:val="clear" w:color="auto" w:fill="FFFFFF"/>
          <w:lang w:eastAsia="en-PH"/>
        </w:rPr>
        <w:t>TOMASI</w:t>
      </w:r>
      <w:r w:rsidR="007669F7" w:rsidRPr="35CC9376">
        <w:rPr>
          <w:rFonts w:eastAsia="SimSun"/>
          <w:b/>
          <w:bCs/>
          <w:color w:val="000000"/>
          <w:shd w:val="clear" w:color="auto" w:fill="FFFFFF"/>
          <w:lang w:eastAsia="en-PH"/>
        </w:rPr>
        <w:t xml:space="preserve"> (KLT)</w:t>
      </w:r>
      <w:r w:rsidRPr="35CC9376">
        <w:rPr>
          <w:rFonts w:eastAsia="SimSun"/>
          <w:b/>
          <w:bCs/>
          <w:color w:val="000000"/>
          <w:shd w:val="clear" w:color="auto" w:fill="FFFFFF"/>
          <w:lang w:eastAsia="en-PH"/>
        </w:rPr>
        <w:t xml:space="preserve"> ALGORITHM FOR LYCEUM OF THE PHILIPPINES UNIVERSITY CAVITE</w:t>
      </w:r>
      <w:bookmarkEnd w:id="1"/>
      <w:r w:rsidRPr="35CC9376">
        <w:rPr>
          <w:rFonts w:eastAsia="SimSun"/>
          <w:b/>
          <w:bCs/>
          <w:color w:val="000000"/>
          <w:shd w:val="clear" w:color="auto" w:fill="FFFFFF"/>
          <w:lang w:eastAsia="en-PH"/>
        </w:rPr>
        <w:t>”</w:t>
      </w:r>
      <w:r w:rsidRPr="35CC9376">
        <w:rPr>
          <w:rFonts w:eastAsia="SimSun"/>
          <w:b/>
          <w:bCs/>
          <w:color w:val="000000"/>
          <w:shd w:val="clear" w:color="auto" w:fill="FFFFFF"/>
          <w:lang w:val="en-PH" w:eastAsia="en-PH"/>
        </w:rPr>
        <w:t xml:space="preserve"> </w:t>
      </w:r>
      <w:r w:rsidRPr="35CC9376">
        <w:rPr>
          <w:rFonts w:eastAsia="SimSun"/>
          <w:lang w:val="en-PH" w:eastAsia="en-PH"/>
        </w:rPr>
        <w:t xml:space="preserve">prepared and submitted by </w:t>
      </w:r>
      <w:r w:rsidRPr="35CC9376">
        <w:rPr>
          <w:rFonts w:eastAsia="SimSun"/>
          <w:b/>
          <w:bCs/>
          <w:lang w:val="en-PH" w:eastAsia="en-PH"/>
        </w:rPr>
        <w:t xml:space="preserve">IAN CARLO ROXAS, MIGUEL LEDESMA, DAVID ISAIAH FRANCISCO </w:t>
      </w:r>
      <w:r w:rsidRPr="35CC9376">
        <w:rPr>
          <w:rFonts w:eastAsia="SimSun"/>
          <w:lang w:val="en-PH" w:eastAsia="en-PH"/>
        </w:rPr>
        <w:t>and</w:t>
      </w:r>
      <w:r w:rsidRPr="35CC9376">
        <w:rPr>
          <w:rFonts w:eastAsia="SimSun"/>
          <w:b/>
          <w:bCs/>
          <w:lang w:val="en-PH" w:eastAsia="en-PH"/>
        </w:rPr>
        <w:t xml:space="preserve"> MATTHEW ANGELO PURIFICACION </w:t>
      </w:r>
      <w:r w:rsidRPr="35CC9376">
        <w:rPr>
          <w:rFonts w:eastAsia="SimSun"/>
          <w:lang w:val="en-PH" w:eastAsia="en-PH"/>
        </w:rPr>
        <w:t>has been reviewed and recommended as partial fulfillment of the requirements for the degree of Bachelor of Science in Computer Science.</w:t>
      </w:r>
    </w:p>
    <w:p w14:paraId="4A871E49" w14:textId="77777777" w:rsidR="00EC47E0" w:rsidRPr="003A3183" w:rsidRDefault="00EC47E0" w:rsidP="003A3183">
      <w:pPr>
        <w:spacing w:line="259" w:lineRule="auto"/>
        <w:jc w:val="both"/>
        <w:rPr>
          <w:rFonts w:eastAsia="SimSun"/>
          <w:b/>
          <w:szCs w:val="22"/>
          <w:lang w:val="en-PH" w:eastAsia="en-PH"/>
        </w:rPr>
      </w:pPr>
    </w:p>
    <w:p w14:paraId="1954C963" w14:textId="4241D2D8" w:rsidR="00EC47E0" w:rsidRPr="003A3183" w:rsidRDefault="00835E4D" w:rsidP="2613B3F3">
      <w:pPr>
        <w:ind w:left="4320" w:firstLine="720"/>
        <w:rPr>
          <w:rFonts w:eastAsia="SimSun"/>
          <w:b/>
          <w:bCs/>
          <w:u w:val="single"/>
          <w:lang w:val="en-PH" w:eastAsia="en-PH"/>
        </w:rPr>
      </w:pPr>
      <w:bookmarkStart w:id="2" w:name="_Hlk33541339"/>
      <w:r w:rsidRPr="2613B3F3">
        <w:rPr>
          <w:rFonts w:eastAsia="SimSun"/>
          <w:b/>
          <w:bCs/>
          <w:lang w:val="en-PH" w:eastAsia="en-PH"/>
        </w:rPr>
        <w:t xml:space="preserve">        D</w:t>
      </w:r>
      <w:r w:rsidR="007C2018" w:rsidRPr="2613B3F3">
        <w:rPr>
          <w:rFonts w:eastAsia="SimSun"/>
          <w:b/>
          <w:bCs/>
          <w:lang w:val="en-PH" w:eastAsia="en-PH"/>
        </w:rPr>
        <w:t>R</w:t>
      </w:r>
      <w:r w:rsidRPr="2613B3F3">
        <w:rPr>
          <w:rFonts w:eastAsia="SimSun"/>
          <w:b/>
          <w:bCs/>
          <w:lang w:val="en-PH" w:eastAsia="en-PH"/>
        </w:rPr>
        <w:t xml:space="preserve">. </w:t>
      </w:r>
      <w:r w:rsidR="00EC47E0" w:rsidRPr="2613B3F3">
        <w:rPr>
          <w:rFonts w:eastAsia="SimSun"/>
          <w:b/>
          <w:bCs/>
          <w:lang w:val="en-PH" w:eastAsia="en-PH"/>
        </w:rPr>
        <w:t>ELMER C. MATEL</w:t>
      </w:r>
      <w:bookmarkEnd w:id="2"/>
    </w:p>
    <w:p w14:paraId="3CA1BC46" w14:textId="712B703C" w:rsidR="00EC47E0" w:rsidRPr="003A3183" w:rsidRDefault="00EC47E0" w:rsidP="39305A0E">
      <w:pPr>
        <w:ind w:left="4320" w:firstLine="720"/>
        <w:rPr>
          <w:rFonts w:eastAsia="SimSun"/>
          <w:b/>
          <w:bCs/>
          <w:u w:val="single"/>
          <w:lang w:val="en-PH" w:eastAsia="en-PH"/>
        </w:rPr>
      </w:pPr>
      <w:r w:rsidRPr="2613B3F3">
        <w:rPr>
          <w:rFonts w:eastAsia="SimSun"/>
          <w:b/>
          <w:bCs/>
          <w:u w:val="single"/>
          <w:lang w:val="en-PH" w:eastAsia="en-PH"/>
        </w:rPr>
        <w:t xml:space="preserve">                                                           </w:t>
      </w:r>
    </w:p>
    <w:p w14:paraId="23C09688" w14:textId="77777777" w:rsidR="00EC47E0" w:rsidRPr="003A3183" w:rsidRDefault="00EC47E0" w:rsidP="00F77AEB">
      <w:pPr>
        <w:ind w:left="5040"/>
        <w:rPr>
          <w:rFonts w:eastAsia="SimSun"/>
          <w:i/>
          <w:szCs w:val="22"/>
          <w:lang w:val="en-PH" w:eastAsia="en-PH"/>
        </w:rPr>
      </w:pPr>
      <w:r>
        <w:rPr>
          <w:rFonts w:eastAsia="SimSun"/>
          <w:i/>
          <w:szCs w:val="22"/>
          <w:lang w:val="en-PH" w:eastAsia="en-PH"/>
        </w:rPr>
        <w:t xml:space="preserve">             </w:t>
      </w:r>
      <w:r w:rsidRPr="003A3183">
        <w:rPr>
          <w:rFonts w:eastAsia="SimSun"/>
          <w:i/>
          <w:szCs w:val="22"/>
          <w:lang w:val="en-PH" w:eastAsia="en-PH"/>
        </w:rPr>
        <w:t>Research Professor</w:t>
      </w:r>
    </w:p>
    <w:p w14:paraId="2E5BB5BA" w14:textId="77777777" w:rsidR="00EC47E0" w:rsidRPr="003A3183" w:rsidRDefault="00EC47E0" w:rsidP="003A3183">
      <w:pPr>
        <w:ind w:left="5040"/>
        <w:jc w:val="center"/>
        <w:rPr>
          <w:rFonts w:eastAsia="SimSun"/>
          <w:i/>
          <w:szCs w:val="22"/>
          <w:lang w:val="en-PH" w:eastAsia="en-PH"/>
        </w:rPr>
      </w:pPr>
    </w:p>
    <w:p w14:paraId="0F575DA4" w14:textId="77777777" w:rsidR="00EC47E0" w:rsidRPr="003A3183" w:rsidRDefault="00EC47E0" w:rsidP="003A3183">
      <w:pPr>
        <w:spacing w:line="259" w:lineRule="auto"/>
        <w:jc w:val="both"/>
        <w:rPr>
          <w:rFonts w:eastAsia="SimSun"/>
          <w:szCs w:val="22"/>
          <w:lang w:val="en-PH" w:eastAsia="en-PH"/>
        </w:rPr>
      </w:pPr>
      <w:r w:rsidRPr="003A3183">
        <w:rPr>
          <w:rFonts w:eastAsia="SimSun"/>
          <w:szCs w:val="22"/>
          <w:lang w:val="en-PH" w:eastAsia="en-PH"/>
        </w:rPr>
        <w:t xml:space="preserve">Accepted and approved by the panel of examiners following a successful Oral Defense on </w:t>
      </w:r>
      <w:r>
        <w:rPr>
          <w:rFonts w:eastAsia="SimSun"/>
          <w:szCs w:val="22"/>
          <w:lang w:val="en-PH" w:eastAsia="en-PH"/>
        </w:rPr>
        <w:t>[</w:t>
      </w:r>
      <w:r>
        <w:rPr>
          <w:rFonts w:eastAsia="SimSun"/>
          <w:i/>
          <w:iCs/>
          <w:szCs w:val="22"/>
          <w:lang w:val="en-PH" w:eastAsia="en-PH"/>
        </w:rPr>
        <w:t>defense date here</w:t>
      </w:r>
      <w:r>
        <w:rPr>
          <w:rFonts w:eastAsia="SimSun"/>
          <w:szCs w:val="22"/>
          <w:lang w:val="en-PH" w:eastAsia="en-PH"/>
        </w:rPr>
        <w:t>]</w:t>
      </w:r>
      <w:r w:rsidRPr="003A3183">
        <w:rPr>
          <w:rFonts w:eastAsia="SimSun"/>
          <w:szCs w:val="22"/>
          <w:lang w:val="en-PH" w:eastAsia="en-PH"/>
        </w:rPr>
        <w:t>, with a grade of ________.</w:t>
      </w:r>
    </w:p>
    <w:p w14:paraId="25B0117B" w14:textId="77777777" w:rsidR="00EC47E0" w:rsidRPr="003A3183" w:rsidRDefault="00EC47E0" w:rsidP="003A3183">
      <w:pPr>
        <w:spacing w:line="259" w:lineRule="auto"/>
        <w:jc w:val="both"/>
        <w:rPr>
          <w:rFonts w:eastAsia="SimSun"/>
          <w:szCs w:val="22"/>
          <w:lang w:val="en-PH" w:eastAsia="en-PH"/>
        </w:rPr>
      </w:pPr>
    </w:p>
    <w:p w14:paraId="6E9B584C" w14:textId="77777777" w:rsidR="00EC47E0" w:rsidRPr="003A3183" w:rsidRDefault="00EC47E0" w:rsidP="003A3183">
      <w:pPr>
        <w:spacing w:after="160" w:line="259" w:lineRule="auto"/>
        <w:jc w:val="both"/>
        <w:rPr>
          <w:rFonts w:eastAsia="SimSun"/>
          <w:sz w:val="4"/>
          <w:szCs w:val="22"/>
          <w:lang w:val="en-PH" w:eastAsia="en-PH"/>
        </w:rPr>
      </w:pPr>
    </w:p>
    <w:p w14:paraId="589759CA" w14:textId="6F4FF699" w:rsidR="00EC47E0" w:rsidRPr="003A3183" w:rsidRDefault="00E055B3" w:rsidP="39305A0E">
      <w:pPr>
        <w:rPr>
          <w:rFonts w:eastAsia="SimSun"/>
          <w:i/>
          <w:iCs/>
          <w:lang w:val="en-PH" w:eastAsia="en-PH"/>
        </w:rPr>
      </w:pPr>
      <w:r>
        <w:rPr>
          <w:b/>
          <w:bCs/>
        </w:rPr>
        <w:t xml:space="preserve">   </w:t>
      </w:r>
      <w:r w:rsidR="001537C4">
        <w:rPr>
          <w:b/>
          <w:bCs/>
        </w:rPr>
        <w:t>MS</w:t>
      </w:r>
      <w:r w:rsidRPr="00E055B3">
        <w:rPr>
          <w:b/>
          <w:bCs/>
        </w:rPr>
        <w:t>. AMANDA MENTA</w:t>
      </w:r>
      <w:r w:rsidR="001537C4">
        <w:rPr>
          <w:b/>
          <w:bCs/>
        </w:rPr>
        <w:t>, MIT</w:t>
      </w:r>
      <w:r w:rsidR="00EC47E0">
        <w:tab/>
      </w:r>
      <w:r w:rsidR="00EC47E0" w:rsidRPr="39305A0E">
        <w:rPr>
          <w:rFonts w:eastAsia="SimSun"/>
          <w:lang w:val="en-PH" w:eastAsia="en-PH"/>
        </w:rPr>
        <w:t xml:space="preserve">            </w:t>
      </w:r>
      <w:r w:rsidR="00627125">
        <w:rPr>
          <w:rFonts w:eastAsia="SimSun"/>
          <w:lang w:val="en-PH" w:eastAsia="en-PH"/>
        </w:rPr>
        <w:tab/>
      </w:r>
      <w:r w:rsidR="00627125">
        <w:rPr>
          <w:rFonts w:eastAsia="SimSun"/>
          <w:lang w:val="en-PH" w:eastAsia="en-PH"/>
        </w:rPr>
        <w:tab/>
      </w:r>
      <w:r>
        <w:rPr>
          <w:rFonts w:eastAsia="SimSun"/>
          <w:b/>
          <w:bCs/>
          <w:lang w:val="en-PH" w:eastAsia="en-PH"/>
        </w:rPr>
        <w:t>MS. JERIAN PEREN</w:t>
      </w:r>
    </w:p>
    <w:p w14:paraId="415C6FBA" w14:textId="43E68859" w:rsidR="00EC47E0" w:rsidRPr="003A3183" w:rsidRDefault="00EC47E0" w:rsidP="39305A0E">
      <w:pPr>
        <w:ind w:firstLine="720"/>
        <w:rPr>
          <w:rFonts w:eastAsia="SimSun"/>
          <w:i/>
          <w:iCs/>
          <w:lang w:val="en-PH" w:eastAsia="en-PH"/>
        </w:rPr>
      </w:pPr>
      <w:r w:rsidRPr="39305A0E">
        <w:rPr>
          <w:rFonts w:eastAsia="SimSun"/>
          <w:i/>
          <w:iCs/>
          <w:lang w:val="en-PH" w:eastAsia="en-PH"/>
        </w:rPr>
        <w:t xml:space="preserve">     </w:t>
      </w:r>
      <w:proofErr w:type="spellStart"/>
      <w:r w:rsidRPr="39305A0E">
        <w:rPr>
          <w:rFonts w:eastAsia="SimSun"/>
          <w:i/>
          <w:iCs/>
          <w:lang w:val="en-PH" w:eastAsia="en-PH"/>
        </w:rPr>
        <w:t>Panelist</w:t>
      </w:r>
      <w:proofErr w:type="spellEnd"/>
      <w:r>
        <w:tab/>
      </w:r>
      <w:r>
        <w:tab/>
      </w:r>
      <w:r w:rsidRPr="39305A0E">
        <w:rPr>
          <w:rFonts w:eastAsia="SimSun"/>
          <w:b/>
          <w:bCs/>
          <w:lang w:val="en-PH" w:eastAsia="en-PH"/>
        </w:rPr>
        <w:t xml:space="preserve"> </w:t>
      </w:r>
      <w:r>
        <w:tab/>
      </w:r>
      <w:r w:rsidRPr="39305A0E">
        <w:rPr>
          <w:rFonts w:eastAsia="SimSun"/>
          <w:b/>
          <w:bCs/>
          <w:lang w:val="en-PH" w:eastAsia="en-PH"/>
        </w:rPr>
        <w:t xml:space="preserve">            </w:t>
      </w:r>
      <w:r w:rsidR="00627125">
        <w:rPr>
          <w:rFonts w:eastAsia="SimSun"/>
          <w:b/>
          <w:bCs/>
          <w:lang w:val="en-PH" w:eastAsia="en-PH"/>
        </w:rPr>
        <w:tab/>
        <w:t xml:space="preserve">                          </w:t>
      </w:r>
      <w:proofErr w:type="spellStart"/>
      <w:r w:rsidRPr="39305A0E">
        <w:rPr>
          <w:rFonts w:eastAsia="SimSun"/>
          <w:i/>
          <w:iCs/>
          <w:lang w:val="en-PH" w:eastAsia="en-PH"/>
        </w:rPr>
        <w:t>Panelist</w:t>
      </w:r>
      <w:proofErr w:type="spellEnd"/>
    </w:p>
    <w:p w14:paraId="12370824" w14:textId="4D353423" w:rsidR="00EC47E0" w:rsidRPr="003A3183" w:rsidRDefault="00EC47E0" w:rsidP="003A3183">
      <w:pPr>
        <w:ind w:left="720" w:firstLine="720"/>
        <w:rPr>
          <w:rFonts w:eastAsia="SimSun"/>
          <w:b/>
          <w:sz w:val="14"/>
          <w:szCs w:val="22"/>
          <w:lang w:val="en-PH" w:eastAsia="en-PH"/>
        </w:rPr>
      </w:pPr>
      <w:r w:rsidRPr="003A3183">
        <w:rPr>
          <w:rFonts w:eastAsia="SimSun"/>
          <w:b/>
          <w:szCs w:val="22"/>
          <w:lang w:val="en-PH" w:eastAsia="en-PH"/>
        </w:rPr>
        <w:tab/>
      </w:r>
      <w:r w:rsidR="00627125">
        <w:rPr>
          <w:rFonts w:eastAsia="SimSun"/>
          <w:b/>
          <w:szCs w:val="22"/>
          <w:lang w:val="en-PH" w:eastAsia="en-PH"/>
        </w:rPr>
        <w:tab/>
      </w:r>
    </w:p>
    <w:p w14:paraId="64401130" w14:textId="77777777" w:rsidR="00EC47E0" w:rsidRPr="003A3183" w:rsidRDefault="00EC47E0" w:rsidP="003A3183">
      <w:pPr>
        <w:ind w:left="720" w:firstLine="720"/>
        <w:rPr>
          <w:rFonts w:eastAsia="SimSun"/>
          <w:b/>
          <w:szCs w:val="22"/>
          <w:lang w:val="en-PH" w:eastAsia="en-PH"/>
        </w:rPr>
      </w:pPr>
      <w:r w:rsidRPr="003A3183">
        <w:rPr>
          <w:rFonts w:eastAsia="SimSun"/>
          <w:b/>
          <w:szCs w:val="22"/>
          <w:lang w:val="en-PH" w:eastAsia="en-PH"/>
        </w:rPr>
        <w:tab/>
      </w:r>
    </w:p>
    <w:p w14:paraId="4AB49306" w14:textId="01B94CB5" w:rsidR="00283905" w:rsidRDefault="00E055B3" w:rsidP="003A3183">
      <w:pPr>
        <w:jc w:val="center"/>
        <w:rPr>
          <w:rFonts w:eastAsia="SimSun"/>
          <w:i/>
          <w:szCs w:val="22"/>
          <w:lang w:val="en-PH" w:eastAsia="en-PH"/>
        </w:rPr>
      </w:pPr>
      <w:r>
        <w:rPr>
          <w:rFonts w:eastAsia="SimSun"/>
          <w:b/>
          <w:bCs/>
          <w:lang w:val="en-PH" w:eastAsia="en-PH"/>
        </w:rPr>
        <w:t>MR. RENEN PAUL VIADO</w:t>
      </w:r>
      <w:r w:rsidR="00283905" w:rsidRPr="003A3183">
        <w:rPr>
          <w:rFonts w:eastAsia="SimSun"/>
          <w:i/>
          <w:szCs w:val="22"/>
          <w:lang w:val="en-PH" w:eastAsia="en-PH"/>
        </w:rPr>
        <w:t xml:space="preserve"> </w:t>
      </w:r>
    </w:p>
    <w:p w14:paraId="1D7FA618" w14:textId="66F47189" w:rsidR="00EC47E0" w:rsidRPr="003A3183" w:rsidRDefault="00EC47E0" w:rsidP="003A3183">
      <w:pPr>
        <w:jc w:val="center"/>
        <w:rPr>
          <w:rFonts w:eastAsia="SimSun"/>
          <w:i/>
          <w:szCs w:val="22"/>
          <w:lang w:val="en-PH" w:eastAsia="en-PH"/>
        </w:rPr>
      </w:pPr>
      <w:r w:rsidRPr="003A3183">
        <w:rPr>
          <w:rFonts w:eastAsia="SimSun"/>
          <w:i/>
          <w:szCs w:val="22"/>
          <w:lang w:val="en-PH" w:eastAsia="en-PH"/>
        </w:rPr>
        <w:t>Panelist</w:t>
      </w:r>
    </w:p>
    <w:p w14:paraId="4513BB63" w14:textId="77777777" w:rsidR="00EC47E0" w:rsidRPr="003A3183" w:rsidRDefault="00EC47E0" w:rsidP="003A3183">
      <w:pPr>
        <w:jc w:val="center"/>
        <w:rPr>
          <w:rFonts w:eastAsia="SimSun"/>
          <w:i/>
          <w:szCs w:val="22"/>
          <w:lang w:val="en-PH" w:eastAsia="en-PH"/>
        </w:rPr>
      </w:pPr>
    </w:p>
    <w:p w14:paraId="2108A88C" w14:textId="77777777" w:rsidR="00EC47E0" w:rsidRPr="003A3183" w:rsidRDefault="00EC47E0" w:rsidP="003A3183">
      <w:pPr>
        <w:jc w:val="center"/>
        <w:rPr>
          <w:rFonts w:eastAsia="SimSun"/>
          <w:b/>
          <w:szCs w:val="22"/>
          <w:lang w:val="en-PH" w:eastAsia="en-PH"/>
        </w:rPr>
      </w:pPr>
    </w:p>
    <w:p w14:paraId="6436C5B2" w14:textId="7FC4ACB5" w:rsidR="00EC47E0" w:rsidRDefault="00835E4D" w:rsidP="465CFD28">
      <w:pPr>
        <w:jc w:val="center"/>
        <w:rPr>
          <w:b/>
          <w:bCs/>
          <w:lang w:val="en-PH" w:eastAsia="en-PH"/>
        </w:rPr>
      </w:pPr>
      <w:r>
        <w:rPr>
          <w:rFonts w:eastAsia="SimSun"/>
          <w:b/>
          <w:bCs/>
          <w:lang w:val="en-PH" w:eastAsia="en-PH"/>
        </w:rPr>
        <w:t>D</w:t>
      </w:r>
      <w:r w:rsidR="007C2018">
        <w:rPr>
          <w:rFonts w:eastAsia="SimSun"/>
          <w:b/>
          <w:bCs/>
          <w:lang w:val="en-PH" w:eastAsia="en-PH"/>
        </w:rPr>
        <w:t>R</w:t>
      </w:r>
      <w:r>
        <w:rPr>
          <w:rFonts w:eastAsia="SimSun"/>
          <w:b/>
          <w:bCs/>
          <w:lang w:val="en-PH" w:eastAsia="en-PH"/>
        </w:rPr>
        <w:t xml:space="preserve">. </w:t>
      </w:r>
      <w:r w:rsidR="00EC47E0" w:rsidRPr="465CFD28">
        <w:rPr>
          <w:rFonts w:eastAsia="SimSun"/>
          <w:b/>
          <w:bCs/>
          <w:lang w:val="en-PH" w:eastAsia="en-PH"/>
        </w:rPr>
        <w:t>ELMER C. MATEL</w:t>
      </w:r>
    </w:p>
    <w:p w14:paraId="244B1867" w14:textId="77777777" w:rsidR="00EC47E0" w:rsidRPr="003A3183" w:rsidRDefault="00EC47E0" w:rsidP="003A3183">
      <w:pPr>
        <w:jc w:val="center"/>
        <w:rPr>
          <w:rFonts w:eastAsia="SimSun"/>
          <w:i/>
          <w:szCs w:val="22"/>
          <w:lang w:val="en-PH" w:eastAsia="en-PH"/>
        </w:rPr>
      </w:pPr>
      <w:r w:rsidRPr="003A3183">
        <w:rPr>
          <w:rFonts w:eastAsia="SimSun"/>
          <w:i/>
          <w:szCs w:val="22"/>
          <w:lang w:val="en-PH" w:eastAsia="en-PH"/>
        </w:rPr>
        <w:t>Research Adviser</w:t>
      </w:r>
    </w:p>
    <w:p w14:paraId="6FF3FFFB" w14:textId="77777777" w:rsidR="00EC47E0" w:rsidRPr="003A3183" w:rsidRDefault="00EC47E0" w:rsidP="003A3183">
      <w:pPr>
        <w:jc w:val="center"/>
        <w:rPr>
          <w:rFonts w:eastAsia="SimSun"/>
          <w:b/>
          <w:szCs w:val="22"/>
          <w:lang w:val="en-PH" w:eastAsia="en-PH"/>
        </w:rPr>
      </w:pPr>
    </w:p>
    <w:p w14:paraId="7EB034D8" w14:textId="77777777" w:rsidR="00EC47E0" w:rsidRPr="003A3183" w:rsidRDefault="00EC47E0" w:rsidP="003A3183">
      <w:pPr>
        <w:jc w:val="center"/>
        <w:rPr>
          <w:rFonts w:eastAsia="SimSun"/>
          <w:b/>
          <w:szCs w:val="22"/>
          <w:lang w:val="en-PH" w:eastAsia="en-PH"/>
        </w:rPr>
      </w:pPr>
    </w:p>
    <w:p w14:paraId="48E83BA1" w14:textId="77777777" w:rsidR="00EC47E0" w:rsidRPr="003A3183" w:rsidRDefault="00EC47E0" w:rsidP="003A3183">
      <w:pPr>
        <w:jc w:val="center"/>
        <w:rPr>
          <w:rFonts w:eastAsia="SimSun"/>
          <w:b/>
          <w:szCs w:val="22"/>
          <w:lang w:val="en-PH" w:eastAsia="en-PH"/>
        </w:rPr>
      </w:pPr>
      <w:r w:rsidRPr="003A3183">
        <w:rPr>
          <w:rFonts w:eastAsia="SimSun"/>
          <w:b/>
          <w:szCs w:val="22"/>
          <w:lang w:val="en-PH" w:eastAsia="en-PH"/>
        </w:rPr>
        <w:t>MR. JOVEN B. CAJIGAS, MIT</w:t>
      </w:r>
    </w:p>
    <w:p w14:paraId="10445E64" w14:textId="77777777" w:rsidR="00EC47E0" w:rsidRPr="003A3183" w:rsidRDefault="00EC47E0" w:rsidP="003A3183">
      <w:pPr>
        <w:jc w:val="center"/>
        <w:rPr>
          <w:rFonts w:eastAsia="SimSun"/>
          <w:i/>
          <w:szCs w:val="22"/>
          <w:lang w:val="en-PH" w:eastAsia="en-PH"/>
        </w:rPr>
      </w:pPr>
      <w:r w:rsidRPr="003A3183">
        <w:rPr>
          <w:rFonts w:eastAsia="SimSun"/>
          <w:i/>
          <w:szCs w:val="22"/>
          <w:lang w:val="en-PH" w:eastAsia="en-PH"/>
        </w:rPr>
        <w:t>Chairperson</w:t>
      </w:r>
    </w:p>
    <w:p w14:paraId="29E5E012" w14:textId="77777777" w:rsidR="00EC47E0" w:rsidRPr="003A3183" w:rsidRDefault="00EC47E0" w:rsidP="003A3183">
      <w:pPr>
        <w:spacing w:after="160" w:line="259" w:lineRule="auto"/>
        <w:ind w:left="1440" w:hanging="1440"/>
        <w:jc w:val="center"/>
        <w:rPr>
          <w:rFonts w:eastAsia="SimSun"/>
          <w:b/>
          <w:sz w:val="10"/>
          <w:szCs w:val="22"/>
          <w:lang w:val="en-PH" w:eastAsia="en-PH"/>
        </w:rPr>
      </w:pPr>
    </w:p>
    <w:p w14:paraId="72D1DFCA" w14:textId="77777777" w:rsidR="00EC47E0" w:rsidRPr="003A3183" w:rsidRDefault="00EC47E0" w:rsidP="003A3183">
      <w:pPr>
        <w:spacing w:line="259" w:lineRule="auto"/>
        <w:jc w:val="both"/>
        <w:rPr>
          <w:rFonts w:eastAsia="SimSun"/>
          <w:szCs w:val="22"/>
          <w:lang w:val="en-PH" w:eastAsia="en-PH"/>
        </w:rPr>
      </w:pPr>
      <w:r w:rsidRPr="003A3183">
        <w:rPr>
          <w:rFonts w:eastAsia="SimSun"/>
          <w:szCs w:val="22"/>
          <w:lang w:val="en-PH" w:eastAsia="en-PH"/>
        </w:rPr>
        <w:t>Accepted and approved in partial fulfillment of the requirements for the degree of Bachelor of Science in Computer Science.</w:t>
      </w:r>
    </w:p>
    <w:p w14:paraId="78832CA2" w14:textId="77777777" w:rsidR="00EC47E0" w:rsidRPr="003A3183" w:rsidRDefault="00EC47E0" w:rsidP="003A3183">
      <w:pPr>
        <w:spacing w:after="160" w:line="259" w:lineRule="auto"/>
        <w:jc w:val="center"/>
        <w:rPr>
          <w:rFonts w:eastAsia="SimSun"/>
          <w:szCs w:val="22"/>
          <w:u w:val="single"/>
          <w:lang w:val="en-PH" w:eastAsia="en-PH"/>
        </w:rPr>
      </w:pPr>
    </w:p>
    <w:p w14:paraId="5B54448D" w14:textId="77777777" w:rsidR="00EC47E0" w:rsidRPr="003A3183" w:rsidRDefault="00EC47E0" w:rsidP="003A3183">
      <w:pPr>
        <w:jc w:val="center"/>
        <w:rPr>
          <w:rFonts w:eastAsia="SimSun"/>
          <w:b/>
          <w:szCs w:val="22"/>
          <w:lang w:val="en-PH" w:eastAsia="en-PH"/>
        </w:rPr>
      </w:pPr>
      <w:r w:rsidRPr="003A3183">
        <w:rPr>
          <w:rFonts w:eastAsia="SimSun"/>
          <w:b/>
          <w:szCs w:val="22"/>
          <w:lang w:val="en-PH" w:eastAsia="en-PH"/>
        </w:rPr>
        <w:t>RAMON C. MANIAGO, PhD</w:t>
      </w:r>
    </w:p>
    <w:p w14:paraId="4AD6BF3F" w14:textId="77777777" w:rsidR="00EC47E0" w:rsidRPr="003A3183" w:rsidRDefault="00EC47E0" w:rsidP="003A3183">
      <w:pPr>
        <w:jc w:val="center"/>
        <w:rPr>
          <w:rFonts w:eastAsia="SimSun"/>
          <w:i/>
          <w:szCs w:val="22"/>
          <w:lang w:val="en-PH" w:eastAsia="en-PH"/>
        </w:rPr>
      </w:pPr>
      <w:r w:rsidRPr="003A3183">
        <w:rPr>
          <w:rFonts w:eastAsia="SimSun"/>
          <w:i/>
          <w:szCs w:val="22"/>
          <w:lang w:val="en-PH" w:eastAsia="en-PH"/>
        </w:rPr>
        <w:t xml:space="preserve">Executive </w:t>
      </w:r>
      <w:r>
        <w:rPr>
          <w:rFonts w:eastAsia="SimSun"/>
          <w:i/>
          <w:szCs w:val="22"/>
          <w:lang w:val="en-PH" w:eastAsia="en-PH"/>
        </w:rPr>
        <w:t>Director</w:t>
      </w:r>
    </w:p>
    <w:p w14:paraId="2B73AE8D" w14:textId="77777777" w:rsidR="00EC47E0" w:rsidRPr="003A3183" w:rsidRDefault="00EC47E0" w:rsidP="003A3183">
      <w:pPr>
        <w:jc w:val="center"/>
        <w:rPr>
          <w:rFonts w:eastAsia="SimSun"/>
          <w:i/>
          <w:sz w:val="10"/>
          <w:szCs w:val="22"/>
          <w:lang w:val="en-PH" w:eastAsia="en-PH"/>
        </w:rPr>
      </w:pPr>
    </w:p>
    <w:p w14:paraId="0FFC28D3" w14:textId="77777777" w:rsidR="00EC47E0" w:rsidRPr="003A3183" w:rsidRDefault="00EC47E0" w:rsidP="003A3183">
      <w:pPr>
        <w:jc w:val="center"/>
        <w:rPr>
          <w:rFonts w:eastAsia="SimSun"/>
          <w:i/>
          <w:sz w:val="2"/>
          <w:szCs w:val="2"/>
          <w:lang w:val="en-PH" w:eastAsia="en-PH"/>
        </w:rPr>
      </w:pPr>
    </w:p>
    <w:p w14:paraId="57B6D2B6" w14:textId="769AFE17" w:rsidR="00EC47E0" w:rsidRPr="003A3183" w:rsidRDefault="00EC47E0" w:rsidP="003A3183">
      <w:pPr>
        <w:spacing w:after="160" w:line="259" w:lineRule="auto"/>
        <w:jc w:val="center"/>
        <w:rPr>
          <w:rFonts w:eastAsia="SimSun"/>
          <w:szCs w:val="22"/>
          <w:lang w:val="en-PH" w:eastAsia="en-PH"/>
        </w:rPr>
      </w:pPr>
      <w:r w:rsidRPr="003A3183">
        <w:rPr>
          <w:rFonts w:eastAsia="SimSun"/>
          <w:szCs w:val="22"/>
          <w:lang w:val="en-PH" w:eastAsia="en-PH"/>
        </w:rPr>
        <w:t xml:space="preserve">Date: </w:t>
      </w:r>
      <w:r w:rsidR="00E3577E">
        <w:rPr>
          <w:rFonts w:eastAsia="SimSun"/>
          <w:szCs w:val="22"/>
          <w:lang w:val="en-PH" w:eastAsia="en-PH"/>
        </w:rPr>
        <w:t>June 24, 2022</w:t>
      </w:r>
    </w:p>
    <w:p w14:paraId="1BBE6277" w14:textId="77777777" w:rsidR="00EC47E0" w:rsidRPr="003A3183" w:rsidRDefault="00EC47E0" w:rsidP="003A3183">
      <w:pPr>
        <w:spacing w:line="259" w:lineRule="auto"/>
        <w:jc w:val="center"/>
        <w:rPr>
          <w:rFonts w:ascii="Verdana" w:eastAsia="SimSun" w:hAnsi="Verdana" w:cs="SimSun"/>
          <w:b/>
          <w:lang w:val="en-PH" w:eastAsia="en-PH"/>
        </w:rPr>
      </w:pPr>
    </w:p>
    <w:p w14:paraId="71D43A9B" w14:textId="77777777" w:rsidR="00EC47E0" w:rsidRDefault="00EC47E0" w:rsidP="003A3183">
      <w:pPr>
        <w:spacing w:after="160" w:line="259" w:lineRule="auto"/>
        <w:jc w:val="center"/>
        <w:rPr>
          <w:rFonts w:ascii="Verdana" w:eastAsia="SimSun" w:hAnsi="Verdana" w:cs="SimSun"/>
          <w:b/>
          <w:lang w:val="en-PH" w:eastAsia="en-PH"/>
        </w:rPr>
      </w:pPr>
    </w:p>
    <w:p w14:paraId="5F4B8A23" w14:textId="77777777" w:rsidR="004F37C4" w:rsidRDefault="004F37C4" w:rsidP="009320C6">
      <w:pPr>
        <w:pStyle w:val="Heading1"/>
        <w:numPr>
          <w:ilvl w:val="0"/>
          <w:numId w:val="0"/>
        </w:numPr>
        <w:ind w:left="4230"/>
      </w:pPr>
    </w:p>
    <w:p w14:paraId="75D9422B" w14:textId="2512DA40" w:rsidR="00EC47E0" w:rsidRPr="004F37C4" w:rsidRDefault="00EC47E0" w:rsidP="009320C6">
      <w:pPr>
        <w:pStyle w:val="Heading1"/>
        <w:numPr>
          <w:ilvl w:val="0"/>
          <w:numId w:val="0"/>
        </w:numPr>
      </w:pPr>
      <w:bookmarkStart w:id="3" w:name="_Toc106185742"/>
      <w:r w:rsidRPr="004F37C4">
        <w:t>C</w:t>
      </w:r>
      <w:r w:rsidR="004F37C4">
        <w:t>ERTIFICATE OF ORIGINALITY</w:t>
      </w:r>
      <w:bookmarkEnd w:id="3"/>
    </w:p>
    <w:p w14:paraId="2ACC612F" w14:textId="77777777" w:rsidR="00EC47E0" w:rsidRPr="003A3183" w:rsidRDefault="00EC47E0" w:rsidP="003A3183">
      <w:pPr>
        <w:spacing w:after="160" w:line="259" w:lineRule="auto"/>
        <w:rPr>
          <w:rFonts w:eastAsia="SimSun"/>
          <w:szCs w:val="22"/>
          <w:lang w:val="en-PH" w:eastAsia="en-PH"/>
        </w:rPr>
      </w:pPr>
    </w:p>
    <w:p w14:paraId="7DB921C3" w14:textId="77777777" w:rsidR="00EC47E0" w:rsidRPr="003A3183" w:rsidRDefault="00EC47E0" w:rsidP="003A3183">
      <w:pPr>
        <w:spacing w:after="160" w:line="259" w:lineRule="auto"/>
        <w:ind w:firstLine="720"/>
        <w:rPr>
          <w:rFonts w:eastAsia="SimSun"/>
          <w:szCs w:val="22"/>
          <w:lang w:val="en-PH" w:eastAsia="en-PH"/>
        </w:rPr>
      </w:pPr>
      <w:r w:rsidRPr="003A3183">
        <w:rPr>
          <w:rFonts w:eastAsia="SimSun"/>
          <w:szCs w:val="22"/>
          <w:lang w:val="en-PH" w:eastAsia="en-PH"/>
        </w:rPr>
        <w:t xml:space="preserve">I/We hereby declare that the research paper entitled: </w:t>
      </w:r>
    </w:p>
    <w:p w14:paraId="42511FF0" w14:textId="77777777" w:rsidR="00EC47E0" w:rsidRPr="003A3183" w:rsidRDefault="00EC47E0" w:rsidP="003A3183">
      <w:pPr>
        <w:spacing w:after="160" w:line="259" w:lineRule="auto"/>
        <w:rPr>
          <w:rFonts w:eastAsia="SimSun"/>
          <w:szCs w:val="22"/>
          <w:lang w:val="en-PH" w:eastAsia="en-PH"/>
        </w:rPr>
      </w:pPr>
      <w:r w:rsidRPr="003A3183">
        <w:rPr>
          <w:rFonts w:ascii="Calibri" w:eastAsia="SimSun" w:hAnsi="Calibri" w:cs="SimSun"/>
          <w:noProof/>
          <w:sz w:val="22"/>
          <w:szCs w:val="22"/>
        </w:rPr>
        <mc:AlternateContent>
          <mc:Choice Requires="wps">
            <w:drawing>
              <wp:anchor distT="0" distB="0" distL="114300" distR="114300" simplePos="0" relativeHeight="251658244" behindDoc="1" locked="0" layoutInCell="1" allowOverlap="1" wp14:anchorId="58DA8E3C" wp14:editId="25BD315E">
                <wp:simplePos x="0" y="0"/>
                <wp:positionH relativeFrom="margin">
                  <wp:align>right</wp:align>
                </wp:positionH>
                <wp:positionV relativeFrom="paragraph">
                  <wp:posOffset>79375</wp:posOffset>
                </wp:positionV>
                <wp:extent cx="5451447" cy="545492"/>
                <wp:effectExtent l="19050" t="19050" r="16510" b="26035"/>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51447" cy="545492"/>
                        </a:xfrm>
                        <a:prstGeom prst="rect">
                          <a:avLst/>
                        </a:prstGeom>
                        <a:solidFill>
                          <a:srgbClr val="FFFFFF"/>
                        </a:solidFill>
                        <a:ln w="38100" cmpd="thickThin">
                          <a:solidFill>
                            <a:srgbClr val="000000"/>
                          </a:solidFill>
                          <a:miter lim="800000"/>
                          <a:headEnd/>
                          <a:tailEnd/>
                        </a:ln>
                        <a:effectLst/>
                        <a:extLst>
                          <a:ext uri="{AF507438-7753-43E0-B8FC-AC1667EBCBE1}">
                            <a14:hiddenEffects xmlns:a14="http://schemas.microsoft.com/office/drawing/2010/main">
                              <a:effectLst>
                                <a:outerShdw blurRad="63500" dist="38099" dir="2700000" algn="ctr" rotWithShape="0">
                                  <a:srgbClr val="868686">
                                    <a:alpha val="74998"/>
                                  </a:srgbClr>
                                </a:outerShdw>
                              </a:effectLst>
                            </a14:hiddenEffects>
                          </a:ext>
                        </a:extLst>
                      </wps:spPr>
                      <wps:txbx>
                        <w:txbxContent>
                          <w:p w14:paraId="54A1CFB1" w14:textId="565917BB" w:rsidR="00614F01" w:rsidRPr="00835E4D" w:rsidRDefault="00614F01" w:rsidP="00835E4D">
                            <w:pPr>
                              <w:widowControl w:val="0"/>
                              <w:autoSpaceDE w:val="0"/>
                              <w:autoSpaceDN w:val="0"/>
                              <w:adjustRightInd w:val="0"/>
                              <w:spacing w:after="240"/>
                              <w:jc w:val="center"/>
                              <w:rPr>
                                <w:rFonts w:eastAsia="SimSun"/>
                                <w:b/>
                                <w:color w:val="000000"/>
                                <w:sz w:val="20"/>
                                <w:szCs w:val="20"/>
                                <w:shd w:val="clear" w:color="auto" w:fill="FFFFFF"/>
                                <w:lang w:eastAsia="en-PH"/>
                              </w:rPr>
                            </w:pPr>
                            <w:proofErr w:type="spellStart"/>
                            <w:r w:rsidRPr="00835E4D">
                              <w:rPr>
                                <w:rFonts w:eastAsia="SimSun"/>
                                <w:b/>
                                <w:bCs/>
                                <w:color w:val="000000"/>
                                <w:sz w:val="20"/>
                                <w:szCs w:val="20"/>
                                <w:shd w:val="clear" w:color="auto" w:fill="FFFFFF"/>
                                <w:lang w:eastAsia="en-PH"/>
                              </w:rPr>
                              <w:t>myLPU</w:t>
                            </w:r>
                            <w:proofErr w:type="spellEnd"/>
                            <w:r w:rsidRPr="00835E4D">
                              <w:rPr>
                                <w:rFonts w:eastAsia="SimSun"/>
                                <w:b/>
                                <w:bCs/>
                                <w:color w:val="000000"/>
                                <w:sz w:val="20"/>
                                <w:szCs w:val="20"/>
                                <w:shd w:val="clear" w:color="auto" w:fill="FFFFFF"/>
                                <w:lang w:eastAsia="en-PH"/>
                              </w:rPr>
                              <w:t xml:space="preserve"> AIR-ID: AUGMENTED REALITY APPLICATION </w:t>
                            </w:r>
                            <w:r>
                              <w:rPr>
                                <w:rFonts w:eastAsia="SimSun"/>
                                <w:b/>
                                <w:bCs/>
                                <w:color w:val="000000"/>
                                <w:sz w:val="20"/>
                                <w:szCs w:val="20"/>
                                <w:shd w:val="clear" w:color="auto" w:fill="FFFFFF"/>
                                <w:lang w:eastAsia="en-PH"/>
                              </w:rPr>
                              <w:t>USING KANADE-LUCAS-TOMASI (KLT)</w:t>
                            </w:r>
                            <w:r w:rsidRPr="00835E4D">
                              <w:rPr>
                                <w:rFonts w:eastAsia="SimSun"/>
                                <w:b/>
                                <w:bCs/>
                                <w:color w:val="000000"/>
                                <w:sz w:val="20"/>
                                <w:szCs w:val="20"/>
                                <w:shd w:val="clear" w:color="auto" w:fill="FFFFFF"/>
                                <w:lang w:eastAsia="en-PH"/>
                              </w:rPr>
                              <w:t xml:space="preserve"> ALGORITHM FOR LYCEUM OF THE PHILIPPINES UNIVERSITY CAVITE</w:t>
                            </w:r>
                          </w:p>
                          <w:p w14:paraId="1AB59BA4" w14:textId="0595887D" w:rsidR="00614F01" w:rsidRPr="00A133B3" w:rsidRDefault="00614F01" w:rsidP="003A3183">
                            <w:pPr>
                              <w:spacing w:line="276" w:lineRule="auto"/>
                              <w:jc w:val="center"/>
                              <w:rPr>
                                <w:i/>
                                <w:color w:val="FF0000"/>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DA8E3C" id="Rectangle 18" o:spid="_x0000_s1029" style="position:absolute;margin-left:378.05pt;margin-top:6.25pt;width:429.25pt;height:42.95pt;z-index:-2516582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" strokeweight="3pt">
                <v:stroke linestyle="thickThin"/>
                <v:shadow color="#868686" opacity="49150f" offset=".74833mm,.74833mm"/>
                <v:textbox>
                  <w:txbxContent>
                    <w:p w14:paraId="54A1CFB1" w14:textId="565917BB" w:rsidR="00614F01" w:rsidRPr="00835E4D" w:rsidRDefault="00614F01" w:rsidP="00835E4D">
                      <w:pPr>
                        <w:widowControl w:val="0"/>
                        <w:autoSpaceDE w:val="0"/>
                        <w:autoSpaceDN w:val="0"/>
                        <w:adjustRightInd w:val="0"/>
                        <w:spacing w:after="240"/>
                        <w:jc w:val="center"/>
                        <w:rPr>
                          <w:rFonts w:eastAsia="SimSun"/>
                          <w:b/>
                          <w:color w:val="000000"/>
                          <w:sz w:val="20"/>
                          <w:szCs w:val="20"/>
                          <w:shd w:val="clear" w:color="auto" w:fill="FFFFFF"/>
                          <w:lang w:eastAsia="en-PH"/>
                        </w:rPr>
                      </w:pPr>
                      <w:proofErr w:type="spellStart"/>
                      <w:r w:rsidRPr="00835E4D">
                        <w:rPr>
                          <w:rFonts w:eastAsia="SimSun"/>
                          <w:b/>
                          <w:bCs/>
                          <w:color w:val="000000"/>
                          <w:sz w:val="20"/>
                          <w:szCs w:val="20"/>
                          <w:shd w:val="clear" w:color="auto" w:fill="FFFFFF"/>
                          <w:lang w:eastAsia="en-PH"/>
                        </w:rPr>
                        <w:t>myLPU</w:t>
                      </w:r>
                      <w:proofErr w:type="spellEnd"/>
                      <w:r w:rsidRPr="00835E4D">
                        <w:rPr>
                          <w:rFonts w:eastAsia="SimSun"/>
                          <w:b/>
                          <w:bCs/>
                          <w:color w:val="000000"/>
                          <w:sz w:val="20"/>
                          <w:szCs w:val="20"/>
                          <w:shd w:val="clear" w:color="auto" w:fill="FFFFFF"/>
                          <w:lang w:eastAsia="en-PH"/>
                        </w:rPr>
                        <w:t xml:space="preserve"> AIR-ID: AUGMENTED REALITY APPLICATION </w:t>
                      </w:r>
                      <w:r>
                        <w:rPr>
                          <w:rFonts w:eastAsia="SimSun"/>
                          <w:b/>
                          <w:bCs/>
                          <w:color w:val="000000"/>
                          <w:sz w:val="20"/>
                          <w:szCs w:val="20"/>
                          <w:shd w:val="clear" w:color="auto" w:fill="FFFFFF"/>
                          <w:lang w:eastAsia="en-PH"/>
                        </w:rPr>
                        <w:t>USING KANADE-LUCAS-TOMASI (KLT)</w:t>
                      </w:r>
                      <w:r w:rsidRPr="00835E4D">
                        <w:rPr>
                          <w:rFonts w:eastAsia="SimSun"/>
                          <w:b/>
                          <w:bCs/>
                          <w:color w:val="000000"/>
                          <w:sz w:val="20"/>
                          <w:szCs w:val="20"/>
                          <w:shd w:val="clear" w:color="auto" w:fill="FFFFFF"/>
                          <w:lang w:eastAsia="en-PH"/>
                        </w:rPr>
                        <w:t xml:space="preserve"> ALGORITHM FOR LYCEUM OF THE PHILIPPINES UNIVERSITY CAVITE</w:t>
                      </w:r>
                    </w:p>
                    <w:p w14:paraId="1AB59BA4" w14:textId="0595887D" w:rsidR="00614F01" w:rsidRPr="00A133B3" w:rsidRDefault="00614F01" w:rsidP="003A3183">
                      <w:pPr>
                        <w:spacing w:line="276" w:lineRule="auto"/>
                        <w:jc w:val="center"/>
                        <w:rPr>
                          <w:i/>
                          <w:color w:val="FF0000"/>
                          <w:sz w:val="20"/>
                          <w:szCs w:val="20"/>
                        </w:rPr>
                      </w:pPr>
                    </w:p>
                  </w:txbxContent>
                </v:textbox>
                <w10:wrap anchorx="margin"/>
              </v:rect>
            </w:pict>
          </mc:Fallback>
        </mc:AlternateContent>
      </w:r>
    </w:p>
    <w:p w14:paraId="3D431BD2" w14:textId="77777777" w:rsidR="00EC47E0" w:rsidRPr="003A3183" w:rsidRDefault="00EC47E0" w:rsidP="003A3183">
      <w:pPr>
        <w:spacing w:after="160" w:line="259" w:lineRule="auto"/>
        <w:rPr>
          <w:rFonts w:eastAsia="SimSun"/>
          <w:szCs w:val="22"/>
          <w:lang w:val="en-PH" w:eastAsia="en-PH"/>
        </w:rPr>
      </w:pPr>
    </w:p>
    <w:p w14:paraId="528F14C4" w14:textId="77777777" w:rsidR="00EC47E0" w:rsidRPr="003A3183" w:rsidRDefault="00EC47E0" w:rsidP="003A3183">
      <w:pPr>
        <w:spacing w:after="160" w:line="259" w:lineRule="auto"/>
        <w:ind w:firstLine="720"/>
        <w:jc w:val="both"/>
        <w:rPr>
          <w:rFonts w:eastAsia="SimSun"/>
          <w:sz w:val="8"/>
          <w:szCs w:val="22"/>
          <w:lang w:val="en-PH" w:eastAsia="en-PH"/>
        </w:rPr>
      </w:pPr>
    </w:p>
    <w:p w14:paraId="561C75FF" w14:textId="77777777" w:rsidR="00EC47E0" w:rsidRPr="003A3183" w:rsidRDefault="00EC47E0" w:rsidP="003A3183">
      <w:pPr>
        <w:ind w:firstLine="720"/>
        <w:jc w:val="both"/>
        <w:rPr>
          <w:rFonts w:eastAsia="SimSun"/>
          <w:szCs w:val="22"/>
          <w:lang w:val="en-PH" w:eastAsia="en-PH"/>
        </w:rPr>
      </w:pPr>
      <w:r w:rsidRPr="003A3183">
        <w:rPr>
          <w:rFonts w:eastAsia="SimSun"/>
          <w:szCs w:val="22"/>
          <w:lang w:val="en-PH" w:eastAsia="en-PH"/>
        </w:rPr>
        <w:t>is my/our own work and that, to the best of my/our knowledge and belief, it contains no material previously published or written by another person nor material to which to a substantial extent has been accepted for award of any other degree or diploma of a university or other institute of higher learning, except where due acknowledgment is made in the text.</w:t>
      </w:r>
    </w:p>
    <w:p w14:paraId="1CE7ACD4" w14:textId="77777777" w:rsidR="00EC47E0" w:rsidRPr="003A3183" w:rsidRDefault="00EC47E0" w:rsidP="003A3183">
      <w:pPr>
        <w:ind w:firstLine="720"/>
        <w:jc w:val="both"/>
        <w:rPr>
          <w:rFonts w:eastAsia="SimSun"/>
          <w:szCs w:val="22"/>
          <w:lang w:val="en-PH" w:eastAsia="en-PH"/>
        </w:rPr>
      </w:pPr>
    </w:p>
    <w:p w14:paraId="7EDDF7C9" w14:textId="77777777" w:rsidR="00EC47E0" w:rsidRPr="003A3183" w:rsidRDefault="00EC47E0" w:rsidP="003A3183">
      <w:pPr>
        <w:ind w:firstLine="720"/>
        <w:jc w:val="both"/>
        <w:rPr>
          <w:rFonts w:eastAsia="SimSun"/>
          <w:szCs w:val="22"/>
          <w:lang w:val="en-PH" w:eastAsia="en-PH"/>
        </w:rPr>
      </w:pPr>
      <w:r w:rsidRPr="003A3183">
        <w:rPr>
          <w:rFonts w:eastAsia="SimSun"/>
          <w:szCs w:val="22"/>
          <w:lang w:val="en-PH" w:eastAsia="en-PH"/>
        </w:rPr>
        <w:t>I/We also declare that the intellectual content of this thesis is the product of my/our work, even though I/we may have received assistance from others on style, presentation, and language expression.</w:t>
      </w:r>
    </w:p>
    <w:p w14:paraId="2477D1C2" w14:textId="77777777" w:rsidR="00EC47E0" w:rsidRPr="003A3183" w:rsidRDefault="00EC47E0" w:rsidP="003A3183">
      <w:pPr>
        <w:ind w:firstLine="720"/>
        <w:jc w:val="both"/>
        <w:rPr>
          <w:rFonts w:eastAsia="SimSun"/>
          <w:szCs w:val="22"/>
          <w:lang w:val="en-PH" w:eastAsia="en-PH"/>
        </w:rPr>
      </w:pPr>
    </w:p>
    <w:p w14:paraId="23B6BD25" w14:textId="77777777" w:rsidR="00EC47E0" w:rsidRPr="003A3183" w:rsidRDefault="00EC47E0" w:rsidP="003A3183">
      <w:pPr>
        <w:ind w:firstLine="720"/>
        <w:jc w:val="center"/>
        <w:rPr>
          <w:rFonts w:eastAsia="SimSun"/>
          <w:szCs w:val="22"/>
          <w:lang w:val="en-PH" w:eastAsia="en-PH"/>
        </w:rPr>
      </w:pPr>
    </w:p>
    <w:p w14:paraId="3482FABA" w14:textId="65367CA1" w:rsidR="00EC47E0" w:rsidRPr="003A3183" w:rsidRDefault="00C11806" w:rsidP="00C11806">
      <w:pPr>
        <w:rPr>
          <w:rFonts w:eastAsia="SimSun"/>
          <w:b/>
          <w:sz w:val="28"/>
          <w:lang w:val="en-PH" w:eastAsia="en-PH"/>
        </w:rPr>
      </w:pPr>
      <w:r>
        <w:rPr>
          <w:rFonts w:eastAsia="SimSun"/>
          <w:b/>
          <w:sz w:val="28"/>
          <w:szCs w:val="22"/>
          <w:lang w:val="en-PH" w:eastAsia="en-PH"/>
        </w:rPr>
        <w:t xml:space="preserve">    </w:t>
      </w:r>
      <w:r w:rsidR="002759F6">
        <w:rPr>
          <w:rFonts w:eastAsia="SimSun"/>
          <w:b/>
          <w:sz w:val="28"/>
          <w:szCs w:val="22"/>
          <w:lang w:val="en-PH" w:eastAsia="en-PH"/>
        </w:rPr>
        <w:t>DAVID ISAIAH FRANCISCO</w:t>
      </w:r>
      <w:r w:rsidR="00EC47E0" w:rsidRPr="003A3183">
        <w:rPr>
          <w:rFonts w:eastAsia="SimSun"/>
          <w:b/>
          <w:sz w:val="32"/>
          <w:szCs w:val="28"/>
          <w:lang w:val="en-PH" w:eastAsia="en-PH"/>
        </w:rPr>
        <w:tab/>
        <w:t xml:space="preserve">    </w:t>
      </w:r>
      <w:r w:rsidR="00EC47E0">
        <w:rPr>
          <w:rFonts w:eastAsia="SimSun"/>
          <w:b/>
          <w:sz w:val="32"/>
          <w:szCs w:val="28"/>
          <w:lang w:val="en-PH" w:eastAsia="en-PH"/>
        </w:rPr>
        <w:tab/>
      </w:r>
      <w:r>
        <w:rPr>
          <w:rFonts w:eastAsia="SimSun"/>
          <w:b/>
          <w:sz w:val="32"/>
          <w:szCs w:val="28"/>
          <w:lang w:val="en-PH" w:eastAsia="en-PH"/>
        </w:rPr>
        <w:t xml:space="preserve">       </w:t>
      </w:r>
      <w:r w:rsidR="00443D02">
        <w:rPr>
          <w:rFonts w:eastAsia="SimSun"/>
          <w:b/>
          <w:sz w:val="28"/>
          <w:lang w:val="en-PH" w:eastAsia="en-PH"/>
        </w:rPr>
        <w:t>IAN CARLO ROXAS</w:t>
      </w:r>
    </w:p>
    <w:p w14:paraId="1FD97396" w14:textId="0D3B133B" w:rsidR="00EC47E0" w:rsidRPr="003A3183" w:rsidRDefault="00EC47E0" w:rsidP="003A3183">
      <w:pPr>
        <w:ind w:left="720" w:firstLine="720"/>
        <w:rPr>
          <w:rFonts w:eastAsia="SimSun"/>
          <w:i/>
          <w:szCs w:val="22"/>
          <w:lang w:val="en-PH" w:eastAsia="en-PH"/>
        </w:rPr>
      </w:pPr>
      <w:r w:rsidRPr="003A3183">
        <w:rPr>
          <w:rFonts w:eastAsia="SimSun"/>
          <w:i/>
          <w:szCs w:val="22"/>
          <w:lang w:val="en-PH" w:eastAsia="en-PH"/>
        </w:rPr>
        <w:t xml:space="preserve">  Proponent</w:t>
      </w:r>
      <w:r w:rsidRPr="003A3183">
        <w:rPr>
          <w:rFonts w:eastAsia="SimSun"/>
          <w:i/>
          <w:szCs w:val="22"/>
          <w:lang w:val="en-PH" w:eastAsia="en-PH"/>
        </w:rPr>
        <w:tab/>
      </w:r>
      <w:r w:rsidRPr="003A3183">
        <w:rPr>
          <w:rFonts w:eastAsia="SimSun"/>
          <w:i/>
          <w:szCs w:val="22"/>
          <w:lang w:val="en-PH" w:eastAsia="en-PH"/>
        </w:rPr>
        <w:tab/>
        <w:t xml:space="preserve">    </w:t>
      </w:r>
      <w:r w:rsidRPr="003A3183">
        <w:rPr>
          <w:rFonts w:eastAsia="SimSun"/>
          <w:i/>
          <w:szCs w:val="22"/>
          <w:lang w:val="en-PH" w:eastAsia="en-PH"/>
        </w:rPr>
        <w:tab/>
        <w:t xml:space="preserve">                        </w:t>
      </w:r>
      <w:r w:rsidR="00443D02">
        <w:rPr>
          <w:rFonts w:eastAsia="SimSun"/>
          <w:i/>
          <w:szCs w:val="22"/>
          <w:lang w:val="en-PH" w:eastAsia="en-PH"/>
        </w:rPr>
        <w:tab/>
      </w:r>
      <w:proofErr w:type="spellStart"/>
      <w:r w:rsidRPr="003A3183">
        <w:rPr>
          <w:rFonts w:eastAsia="SimSun"/>
          <w:i/>
          <w:szCs w:val="22"/>
          <w:lang w:val="en-PH" w:eastAsia="en-PH"/>
        </w:rPr>
        <w:t>Proponent</w:t>
      </w:r>
      <w:proofErr w:type="spellEnd"/>
    </w:p>
    <w:p w14:paraId="7433F5F0" w14:textId="77777777" w:rsidR="00EC47E0" w:rsidRPr="003A3183" w:rsidRDefault="00EC47E0" w:rsidP="003A3183">
      <w:pPr>
        <w:jc w:val="center"/>
        <w:rPr>
          <w:rFonts w:eastAsia="SimSun"/>
          <w:szCs w:val="22"/>
          <w:lang w:val="en-PH" w:eastAsia="en-PH"/>
        </w:rPr>
      </w:pPr>
    </w:p>
    <w:p w14:paraId="7CE02D4A" w14:textId="0938145F" w:rsidR="003206DE" w:rsidRDefault="00C11806" w:rsidP="00445516">
      <w:pPr>
        <w:ind w:firstLine="720"/>
        <w:rPr>
          <w:rFonts w:eastAsia="SimSun"/>
          <w:b/>
          <w:sz w:val="28"/>
          <w:lang w:val="en-PH" w:eastAsia="en-PH"/>
        </w:rPr>
      </w:pPr>
      <w:r>
        <w:rPr>
          <w:rFonts w:eastAsia="SimSun"/>
          <w:b/>
          <w:sz w:val="28"/>
          <w:lang w:val="en-PH" w:eastAsia="en-PH"/>
        </w:rPr>
        <w:t>MIGUEL LEDESM</w:t>
      </w:r>
      <w:r w:rsidR="00445516">
        <w:rPr>
          <w:rFonts w:eastAsia="SimSun"/>
          <w:b/>
          <w:sz w:val="28"/>
          <w:lang w:val="en-PH" w:eastAsia="en-PH"/>
        </w:rPr>
        <w:t>A</w:t>
      </w:r>
      <w:r w:rsidR="00445516">
        <w:rPr>
          <w:rFonts w:eastAsia="SimSun"/>
          <w:b/>
          <w:sz w:val="28"/>
          <w:lang w:val="en-PH" w:eastAsia="en-PH"/>
        </w:rPr>
        <w:tab/>
      </w:r>
      <w:r w:rsidR="00445516">
        <w:rPr>
          <w:rFonts w:eastAsia="SimSun"/>
          <w:b/>
          <w:sz w:val="28"/>
          <w:lang w:val="en-PH" w:eastAsia="en-PH"/>
        </w:rPr>
        <w:tab/>
      </w:r>
      <w:r w:rsidR="00445516">
        <w:rPr>
          <w:rFonts w:eastAsia="SimSun"/>
          <w:b/>
          <w:sz w:val="28"/>
          <w:lang w:val="en-PH" w:eastAsia="en-PH"/>
        </w:rPr>
        <w:tab/>
        <w:t xml:space="preserve">        </w:t>
      </w:r>
      <w:r w:rsidR="00443D02">
        <w:rPr>
          <w:rFonts w:eastAsia="SimSun"/>
          <w:b/>
          <w:sz w:val="28"/>
          <w:lang w:val="en-PH" w:eastAsia="en-PH"/>
        </w:rPr>
        <w:t>MATTHEW ANGELO</w:t>
      </w:r>
    </w:p>
    <w:p w14:paraId="06661E60" w14:textId="5D871A91" w:rsidR="00445516" w:rsidRPr="003A3183" w:rsidRDefault="00C11806" w:rsidP="00445516">
      <w:pPr>
        <w:ind w:left="4320" w:firstLine="720"/>
        <w:rPr>
          <w:rFonts w:eastAsia="SimSun"/>
          <w:b/>
          <w:sz w:val="28"/>
          <w:lang w:val="en-PH" w:eastAsia="en-PH"/>
        </w:rPr>
      </w:pPr>
      <w:r>
        <w:rPr>
          <w:rFonts w:eastAsia="SimSun"/>
          <w:b/>
          <w:sz w:val="28"/>
          <w:lang w:val="en-PH" w:eastAsia="en-PH"/>
        </w:rPr>
        <w:t xml:space="preserve">             </w:t>
      </w:r>
      <w:r w:rsidR="00443D02">
        <w:rPr>
          <w:rFonts w:eastAsia="SimSun"/>
          <w:b/>
          <w:sz w:val="28"/>
          <w:lang w:val="en-PH" w:eastAsia="en-PH"/>
        </w:rPr>
        <w:t>PURIFICACION</w:t>
      </w:r>
    </w:p>
    <w:p w14:paraId="10FEA6A2" w14:textId="3CA3710A" w:rsidR="00445516" w:rsidRPr="003A3183" w:rsidRDefault="00EC47E0" w:rsidP="00445516">
      <w:pPr>
        <w:ind w:left="720" w:firstLine="720"/>
        <w:rPr>
          <w:rFonts w:eastAsia="SimSun"/>
          <w:i/>
          <w:szCs w:val="22"/>
          <w:lang w:val="en-PH" w:eastAsia="en-PH"/>
        </w:rPr>
      </w:pPr>
      <w:r w:rsidRPr="003A3183">
        <w:rPr>
          <w:rFonts w:eastAsia="SimSun"/>
          <w:i/>
          <w:szCs w:val="22"/>
          <w:lang w:val="en-PH" w:eastAsia="en-PH"/>
        </w:rPr>
        <w:t>Proponent</w:t>
      </w:r>
      <w:r w:rsidR="00445516" w:rsidRPr="00445516">
        <w:rPr>
          <w:rFonts w:eastAsia="SimSun"/>
          <w:i/>
          <w:szCs w:val="22"/>
          <w:lang w:val="en-PH" w:eastAsia="en-PH"/>
        </w:rPr>
        <w:t xml:space="preserve"> </w:t>
      </w:r>
      <w:r w:rsidR="00445516">
        <w:rPr>
          <w:rFonts w:eastAsia="SimSun"/>
          <w:i/>
          <w:szCs w:val="22"/>
          <w:lang w:val="en-PH" w:eastAsia="en-PH"/>
        </w:rPr>
        <w:tab/>
      </w:r>
      <w:r w:rsidR="00445516">
        <w:rPr>
          <w:rFonts w:eastAsia="SimSun"/>
          <w:i/>
          <w:szCs w:val="22"/>
          <w:lang w:val="en-PH" w:eastAsia="en-PH"/>
        </w:rPr>
        <w:tab/>
      </w:r>
      <w:r w:rsidR="00445516">
        <w:rPr>
          <w:rFonts w:eastAsia="SimSun"/>
          <w:i/>
          <w:szCs w:val="22"/>
          <w:lang w:val="en-PH" w:eastAsia="en-PH"/>
        </w:rPr>
        <w:tab/>
      </w:r>
      <w:r w:rsidR="00445516">
        <w:rPr>
          <w:rFonts w:eastAsia="SimSun"/>
          <w:i/>
          <w:szCs w:val="22"/>
          <w:lang w:val="en-PH" w:eastAsia="en-PH"/>
        </w:rPr>
        <w:tab/>
      </w:r>
      <w:r w:rsidR="00445516">
        <w:rPr>
          <w:rFonts w:eastAsia="SimSun"/>
          <w:i/>
          <w:szCs w:val="22"/>
          <w:lang w:val="en-PH" w:eastAsia="en-PH"/>
        </w:rPr>
        <w:tab/>
      </w:r>
      <w:r w:rsidR="00445516">
        <w:rPr>
          <w:rFonts w:eastAsia="SimSun"/>
          <w:i/>
          <w:szCs w:val="22"/>
          <w:lang w:val="en-PH" w:eastAsia="en-PH"/>
        </w:rPr>
        <w:tab/>
      </w:r>
      <w:proofErr w:type="spellStart"/>
      <w:r w:rsidR="00445516" w:rsidRPr="003A3183">
        <w:rPr>
          <w:rFonts w:eastAsia="SimSun"/>
          <w:i/>
          <w:szCs w:val="22"/>
          <w:lang w:val="en-PH" w:eastAsia="en-PH"/>
        </w:rPr>
        <w:t>Proponent</w:t>
      </w:r>
      <w:proofErr w:type="spellEnd"/>
    </w:p>
    <w:p w14:paraId="05C06EDC" w14:textId="144B45EF" w:rsidR="00EC47E0" w:rsidRPr="003A3183" w:rsidRDefault="00EC47E0" w:rsidP="00445516">
      <w:pPr>
        <w:ind w:left="720" w:firstLine="720"/>
        <w:rPr>
          <w:rFonts w:eastAsia="SimSun"/>
          <w:i/>
          <w:szCs w:val="22"/>
          <w:lang w:val="en-PH" w:eastAsia="en-PH"/>
        </w:rPr>
      </w:pPr>
    </w:p>
    <w:p w14:paraId="42699496" w14:textId="77777777" w:rsidR="00EC47E0" w:rsidRPr="003A3183" w:rsidRDefault="00EC47E0" w:rsidP="003A3183">
      <w:pPr>
        <w:jc w:val="center"/>
        <w:rPr>
          <w:rFonts w:eastAsia="SimSun"/>
          <w:szCs w:val="22"/>
          <w:lang w:val="en-PH" w:eastAsia="en-PH"/>
        </w:rPr>
      </w:pPr>
    </w:p>
    <w:p w14:paraId="67760DD7" w14:textId="77777777" w:rsidR="00EC47E0" w:rsidRPr="003A3183" w:rsidRDefault="00EC47E0" w:rsidP="003A3183">
      <w:pPr>
        <w:jc w:val="center"/>
        <w:rPr>
          <w:rFonts w:eastAsia="SimSun"/>
          <w:sz w:val="28"/>
          <w:szCs w:val="22"/>
          <w:lang w:val="en-PH" w:eastAsia="en-PH"/>
        </w:rPr>
      </w:pPr>
    </w:p>
    <w:p w14:paraId="36FDD8A8" w14:textId="77777777" w:rsidR="00EC47E0" w:rsidRPr="003A3183" w:rsidRDefault="00EC47E0" w:rsidP="003A3183">
      <w:pPr>
        <w:jc w:val="center"/>
        <w:rPr>
          <w:rFonts w:eastAsia="SimSun"/>
          <w:szCs w:val="22"/>
          <w:lang w:val="en-PH" w:eastAsia="en-PH"/>
        </w:rPr>
      </w:pPr>
      <w:r w:rsidRPr="003A3183">
        <w:rPr>
          <w:rFonts w:eastAsia="SimSun"/>
          <w:b/>
          <w:lang w:val="en-PH" w:eastAsia="en-PH"/>
        </w:rPr>
        <w:t>Date of Completion</w:t>
      </w:r>
      <w:r w:rsidRPr="003A3183">
        <w:rPr>
          <w:rFonts w:eastAsia="SimSun"/>
          <w:lang w:val="en-PH" w:eastAsia="en-PH"/>
        </w:rPr>
        <w:t>:</w:t>
      </w:r>
      <w:r w:rsidRPr="003A3183">
        <w:rPr>
          <w:rFonts w:ascii="Calibri" w:eastAsia="SimSun" w:hAnsi="Calibri" w:cs="Arial"/>
          <w:lang w:val="en-PH" w:eastAsia="en-PH"/>
        </w:rPr>
        <w:t xml:space="preserve">   ___________</w:t>
      </w:r>
    </w:p>
    <w:p w14:paraId="436D7FEB" w14:textId="77777777" w:rsidR="00EC47E0" w:rsidRPr="003A3183" w:rsidRDefault="00EC47E0" w:rsidP="003A3183">
      <w:pPr>
        <w:ind w:left="1440" w:firstLine="720"/>
        <w:jc w:val="center"/>
        <w:rPr>
          <w:rFonts w:eastAsia="SimSun"/>
          <w:i/>
          <w:szCs w:val="22"/>
          <w:lang w:val="en-PH" w:eastAsia="en-PH"/>
        </w:rPr>
      </w:pPr>
      <w:r w:rsidRPr="003A3183">
        <w:rPr>
          <w:rFonts w:eastAsia="SimSun"/>
          <w:szCs w:val="22"/>
          <w:lang w:val="en-PH" w:eastAsia="en-PH"/>
        </w:rPr>
        <w:t xml:space="preserve"> </w:t>
      </w:r>
      <w:r w:rsidRPr="003A3183">
        <w:rPr>
          <w:rFonts w:eastAsia="SimSun"/>
          <w:i/>
          <w:szCs w:val="22"/>
          <w:lang w:val="en-PH" w:eastAsia="en-PH"/>
        </w:rPr>
        <w:t>(mm/</w:t>
      </w:r>
      <w:proofErr w:type="spellStart"/>
      <w:r w:rsidRPr="003A3183">
        <w:rPr>
          <w:rFonts w:eastAsia="SimSun"/>
          <w:i/>
          <w:szCs w:val="22"/>
          <w:lang w:val="en-PH" w:eastAsia="en-PH"/>
        </w:rPr>
        <w:t>dd</w:t>
      </w:r>
      <w:proofErr w:type="spellEnd"/>
      <w:r w:rsidRPr="003A3183">
        <w:rPr>
          <w:rFonts w:eastAsia="SimSun"/>
          <w:i/>
          <w:szCs w:val="22"/>
          <w:lang w:val="en-PH" w:eastAsia="en-PH"/>
        </w:rPr>
        <w:t>/</w:t>
      </w:r>
      <w:proofErr w:type="spellStart"/>
      <w:r w:rsidRPr="003A3183">
        <w:rPr>
          <w:rFonts w:eastAsia="SimSun"/>
          <w:i/>
          <w:szCs w:val="22"/>
          <w:lang w:val="en-PH" w:eastAsia="en-PH"/>
        </w:rPr>
        <w:t>yyyy</w:t>
      </w:r>
      <w:proofErr w:type="spellEnd"/>
      <w:r w:rsidRPr="003A3183">
        <w:rPr>
          <w:rFonts w:eastAsia="SimSun"/>
          <w:i/>
          <w:szCs w:val="22"/>
          <w:lang w:val="en-PH" w:eastAsia="en-PH"/>
        </w:rPr>
        <w:t>)</w:t>
      </w:r>
    </w:p>
    <w:p w14:paraId="5AD140DF" w14:textId="77777777" w:rsidR="00EC47E0" w:rsidRPr="003A3183" w:rsidRDefault="00EC47E0" w:rsidP="003A3183">
      <w:pPr>
        <w:rPr>
          <w:rFonts w:eastAsia="SimSun"/>
          <w:i/>
          <w:szCs w:val="22"/>
          <w:lang w:val="en-PH" w:eastAsia="en-PH"/>
        </w:rPr>
      </w:pPr>
    </w:p>
    <w:p w14:paraId="28B2976F" w14:textId="77777777" w:rsidR="00EC47E0" w:rsidRPr="003A3183" w:rsidRDefault="00EC47E0" w:rsidP="003A3183">
      <w:pPr>
        <w:rPr>
          <w:rFonts w:eastAsia="SimSun"/>
          <w:b/>
          <w:szCs w:val="22"/>
          <w:lang w:val="en-PH" w:eastAsia="en-PH"/>
        </w:rPr>
      </w:pPr>
      <w:r w:rsidRPr="003A3183">
        <w:rPr>
          <w:rFonts w:eastAsia="SimSun"/>
          <w:b/>
          <w:szCs w:val="22"/>
          <w:lang w:val="en-PH" w:eastAsia="en-PH"/>
        </w:rPr>
        <w:t>Attested by:</w:t>
      </w:r>
    </w:p>
    <w:p w14:paraId="666850CB" w14:textId="77777777" w:rsidR="00EC47E0" w:rsidRPr="003A3183" w:rsidRDefault="00EC47E0" w:rsidP="003A3183">
      <w:pPr>
        <w:rPr>
          <w:rFonts w:eastAsia="SimSun"/>
          <w:szCs w:val="22"/>
          <w:lang w:val="en-PH" w:eastAsia="en-PH"/>
        </w:rPr>
      </w:pPr>
    </w:p>
    <w:p w14:paraId="4AF062EC" w14:textId="77777777" w:rsidR="00EC47E0" w:rsidRPr="003A3183" w:rsidRDefault="00EC47E0" w:rsidP="003A3183">
      <w:pPr>
        <w:rPr>
          <w:rFonts w:eastAsia="SimSun"/>
          <w:szCs w:val="22"/>
          <w:lang w:val="en-PH" w:eastAsia="en-PH"/>
        </w:rPr>
      </w:pPr>
    </w:p>
    <w:p w14:paraId="030FD626" w14:textId="77777777" w:rsidR="00EC47E0" w:rsidRPr="003A3183" w:rsidRDefault="00EC47E0" w:rsidP="003A3183">
      <w:pPr>
        <w:rPr>
          <w:rFonts w:eastAsia="SimSun"/>
          <w:szCs w:val="22"/>
          <w:lang w:val="en-PH" w:eastAsia="en-PH"/>
        </w:rPr>
      </w:pPr>
    </w:p>
    <w:p w14:paraId="11971E30" w14:textId="77777777" w:rsidR="00EC47E0" w:rsidRPr="003A3183" w:rsidRDefault="00EC47E0" w:rsidP="003A3183">
      <w:pPr>
        <w:rPr>
          <w:rFonts w:eastAsia="SimSun"/>
          <w:szCs w:val="22"/>
          <w:lang w:val="en-PH" w:eastAsia="en-PH"/>
        </w:rPr>
      </w:pPr>
      <w:bookmarkStart w:id="4" w:name="_Hlk33541653"/>
      <w:r>
        <w:rPr>
          <w:rFonts w:eastAsia="SimSun"/>
          <w:b/>
          <w:sz w:val="28"/>
          <w:szCs w:val="22"/>
          <w:lang w:val="en-PH" w:eastAsia="en-PH"/>
        </w:rPr>
        <w:t xml:space="preserve">           D</w:t>
      </w:r>
      <w:r w:rsidRPr="003A3183">
        <w:rPr>
          <w:rFonts w:eastAsia="SimSun"/>
          <w:b/>
          <w:sz w:val="28"/>
          <w:szCs w:val="22"/>
          <w:lang w:val="en-PH" w:eastAsia="en-PH"/>
        </w:rPr>
        <w:t>R. ELMER C. MATEL</w:t>
      </w:r>
      <w:bookmarkEnd w:id="4"/>
      <w:r w:rsidRPr="003A3183">
        <w:rPr>
          <w:rFonts w:eastAsia="SimSun"/>
          <w:b/>
          <w:sz w:val="28"/>
          <w:szCs w:val="22"/>
          <w:lang w:val="en-PH" w:eastAsia="en-PH"/>
        </w:rPr>
        <w:t xml:space="preserve">    </w:t>
      </w:r>
      <w:r>
        <w:rPr>
          <w:rFonts w:eastAsia="SimSun"/>
        </w:rPr>
        <w:tab/>
      </w:r>
      <w:r w:rsidRPr="003A3183">
        <w:rPr>
          <w:rFonts w:eastAsia="SimSun"/>
          <w:b/>
          <w:sz w:val="28"/>
          <w:szCs w:val="22"/>
          <w:lang w:val="en-PH" w:eastAsia="en-PH"/>
        </w:rPr>
        <w:t xml:space="preserve"> </w:t>
      </w:r>
      <w:r>
        <w:rPr>
          <w:rFonts w:eastAsia="SimSun"/>
          <w:b/>
          <w:sz w:val="28"/>
          <w:szCs w:val="22"/>
          <w:lang w:val="en-PH" w:eastAsia="en-PH"/>
        </w:rPr>
        <w:t xml:space="preserve">           </w:t>
      </w:r>
      <w:r w:rsidRPr="003A3183">
        <w:rPr>
          <w:rFonts w:eastAsia="SimSun"/>
          <w:b/>
          <w:szCs w:val="22"/>
          <w:lang w:val="en-PH" w:eastAsia="en-PH"/>
        </w:rPr>
        <w:t>Date of Completion:</w:t>
      </w:r>
      <w:r w:rsidRPr="003A3183">
        <w:rPr>
          <w:rFonts w:eastAsia="SimSun"/>
          <w:szCs w:val="22"/>
          <w:lang w:val="en-PH" w:eastAsia="en-PH"/>
        </w:rPr>
        <w:t xml:space="preserve">  _________</w:t>
      </w:r>
    </w:p>
    <w:p w14:paraId="59365684" w14:textId="65C7B8DF" w:rsidR="00CF623A" w:rsidRDefault="00EC47E0" w:rsidP="00CF623A">
      <w:pPr>
        <w:spacing w:after="200" w:line="276" w:lineRule="auto"/>
        <w:rPr>
          <w:rFonts w:eastAsia="SimSun"/>
          <w:i/>
          <w:szCs w:val="22"/>
          <w:lang w:val="en-PH" w:eastAsia="en-PH"/>
        </w:rPr>
      </w:pPr>
      <w:r w:rsidRPr="003A3183">
        <w:rPr>
          <w:rFonts w:eastAsia="SimSun"/>
          <w:i/>
          <w:szCs w:val="22"/>
          <w:lang w:val="en-PH" w:eastAsia="en-PH"/>
        </w:rPr>
        <w:t xml:space="preserve">      </w:t>
      </w:r>
      <w:r>
        <w:rPr>
          <w:rFonts w:eastAsia="SimSun"/>
          <w:i/>
          <w:szCs w:val="22"/>
          <w:lang w:val="en-PH" w:eastAsia="en-PH"/>
        </w:rPr>
        <w:t xml:space="preserve">      </w:t>
      </w:r>
      <w:r w:rsidRPr="003A3183">
        <w:rPr>
          <w:rFonts w:eastAsia="SimSun"/>
          <w:i/>
          <w:szCs w:val="22"/>
          <w:lang w:val="en-PH" w:eastAsia="en-PH"/>
        </w:rPr>
        <w:t>Research Professor’s Signature</w:t>
      </w:r>
      <w:r w:rsidRPr="003A3183">
        <w:rPr>
          <w:rFonts w:eastAsia="SimSun"/>
          <w:i/>
          <w:szCs w:val="22"/>
          <w:lang w:val="en-PH" w:eastAsia="en-PH"/>
        </w:rPr>
        <w:tab/>
      </w:r>
      <w:r w:rsidRPr="003A3183">
        <w:rPr>
          <w:rFonts w:eastAsia="SimSun"/>
          <w:i/>
          <w:szCs w:val="22"/>
          <w:lang w:val="en-PH" w:eastAsia="en-PH"/>
        </w:rPr>
        <w:tab/>
        <w:t xml:space="preserve">       </w:t>
      </w:r>
      <w:r w:rsidRPr="003A3183">
        <w:rPr>
          <w:rFonts w:eastAsia="SimSun"/>
          <w:i/>
          <w:szCs w:val="22"/>
          <w:lang w:val="en-PH" w:eastAsia="en-PH"/>
        </w:rPr>
        <w:tab/>
      </w:r>
      <w:r w:rsidRPr="003A3183">
        <w:rPr>
          <w:rFonts w:eastAsia="SimSun"/>
          <w:i/>
          <w:szCs w:val="22"/>
          <w:lang w:val="en-PH" w:eastAsia="en-PH"/>
        </w:rPr>
        <w:tab/>
      </w:r>
      <w:r>
        <w:rPr>
          <w:rFonts w:eastAsia="SimSun"/>
          <w:i/>
          <w:szCs w:val="22"/>
          <w:lang w:val="en-PH" w:eastAsia="en-PH"/>
        </w:rPr>
        <w:t xml:space="preserve">            </w:t>
      </w:r>
      <w:r w:rsidRPr="003A3183">
        <w:rPr>
          <w:rFonts w:eastAsia="SimSun"/>
          <w:i/>
          <w:szCs w:val="22"/>
          <w:lang w:val="en-PH" w:eastAsia="en-PH"/>
        </w:rPr>
        <w:t>(mm/</w:t>
      </w:r>
      <w:proofErr w:type="spellStart"/>
      <w:r w:rsidRPr="003A3183">
        <w:rPr>
          <w:rFonts w:eastAsia="SimSun"/>
          <w:i/>
          <w:szCs w:val="22"/>
          <w:lang w:val="en-PH" w:eastAsia="en-PH"/>
        </w:rPr>
        <w:t>dd</w:t>
      </w:r>
      <w:proofErr w:type="spellEnd"/>
      <w:r w:rsidRPr="003A3183">
        <w:rPr>
          <w:rFonts w:eastAsia="SimSun"/>
          <w:i/>
          <w:szCs w:val="22"/>
          <w:lang w:val="en-PH" w:eastAsia="en-PH"/>
        </w:rPr>
        <w:t>/</w:t>
      </w:r>
      <w:proofErr w:type="spellStart"/>
      <w:r w:rsidRPr="003A3183">
        <w:rPr>
          <w:rFonts w:eastAsia="SimSun"/>
          <w:i/>
          <w:szCs w:val="22"/>
          <w:lang w:val="en-PH" w:eastAsia="en-PH"/>
        </w:rPr>
        <w:t>yyyy</w:t>
      </w:r>
      <w:proofErr w:type="spellEnd"/>
      <w:r w:rsidRPr="003A3183">
        <w:rPr>
          <w:rFonts w:eastAsia="SimSun"/>
          <w:i/>
          <w:szCs w:val="22"/>
          <w:lang w:val="en-PH" w:eastAsia="en-PH"/>
        </w:rPr>
        <w:t>)</w:t>
      </w:r>
    </w:p>
    <w:p w14:paraId="3278F3B1" w14:textId="77777777" w:rsidR="00CF623A" w:rsidRDefault="00CF623A" w:rsidP="00CF623A">
      <w:pPr>
        <w:spacing w:after="200" w:line="276" w:lineRule="auto"/>
        <w:rPr>
          <w:rFonts w:eastAsia="SimSun"/>
          <w:i/>
          <w:szCs w:val="22"/>
          <w:lang w:val="en-PH" w:eastAsia="en-PH"/>
        </w:rPr>
      </w:pPr>
    </w:p>
    <w:p w14:paraId="14A1DBD3" w14:textId="77777777" w:rsidR="00CF623A" w:rsidRPr="00CF623A" w:rsidRDefault="00CF623A" w:rsidP="00CF623A">
      <w:pPr>
        <w:spacing w:after="200" w:line="276" w:lineRule="auto"/>
        <w:rPr>
          <w:rFonts w:eastAsia="SimSun"/>
          <w:i/>
          <w:szCs w:val="22"/>
          <w:lang w:val="en-PH" w:eastAsia="en-PH"/>
        </w:rPr>
      </w:pPr>
    </w:p>
    <w:p w14:paraId="207AE746" w14:textId="77777777" w:rsidR="00EC47E0" w:rsidRPr="004F37C4" w:rsidRDefault="00EC47E0" w:rsidP="009320C6">
      <w:pPr>
        <w:pStyle w:val="Heading1"/>
        <w:numPr>
          <w:ilvl w:val="0"/>
          <w:numId w:val="0"/>
        </w:numPr>
      </w:pPr>
      <w:bookmarkStart w:id="5" w:name="_Toc106185743"/>
      <w:r w:rsidRPr="004F37C4">
        <w:t>ACKNOWLEDGMENT</w:t>
      </w:r>
      <w:bookmarkEnd w:id="5"/>
    </w:p>
    <w:p w14:paraId="2607360F" w14:textId="2FA498A9" w:rsidR="00EC47E0" w:rsidRPr="003A3183" w:rsidRDefault="00EC47E0" w:rsidP="003A3183">
      <w:pPr>
        <w:spacing w:after="240"/>
      </w:pPr>
    </w:p>
    <w:p w14:paraId="644DC955" w14:textId="602AD087" w:rsidR="00BD15BA" w:rsidRDefault="00614F01" w:rsidP="00614F01">
      <w:pPr>
        <w:spacing w:line="480" w:lineRule="auto"/>
        <w:ind w:firstLine="720"/>
        <w:jc w:val="both"/>
        <w:rPr>
          <w:color w:val="000000"/>
        </w:rPr>
      </w:pPr>
      <w:r w:rsidRPr="00614F01">
        <w:rPr>
          <w:color w:val="000000" w:themeColor="text1"/>
        </w:rPr>
        <w:t>The researchers would like to express their gratitude and appreciation to the following people who helped and guided them throughout their research; without them, this undergraduate thesis would not have been possible.</w:t>
      </w:r>
    </w:p>
    <w:p w14:paraId="07ED79C9" w14:textId="77777777" w:rsidR="00614F01" w:rsidRDefault="00BD15BA" w:rsidP="007B20C5">
      <w:pPr>
        <w:spacing w:line="480" w:lineRule="auto"/>
        <w:ind w:firstLine="720"/>
        <w:jc w:val="both"/>
        <w:rPr>
          <w:color w:val="000000" w:themeColor="text1"/>
        </w:rPr>
      </w:pPr>
      <w:r w:rsidRPr="6CC75138">
        <w:rPr>
          <w:b/>
          <w:color w:val="000000" w:themeColor="text1"/>
        </w:rPr>
        <w:t xml:space="preserve">Mr. </w:t>
      </w:r>
      <w:proofErr w:type="spellStart"/>
      <w:r w:rsidRPr="6CC75138">
        <w:rPr>
          <w:b/>
          <w:color w:val="000000" w:themeColor="text1"/>
        </w:rPr>
        <w:t>Ray</w:t>
      </w:r>
      <w:r w:rsidR="002E7160" w:rsidRPr="6CC75138">
        <w:rPr>
          <w:b/>
          <w:color w:val="000000" w:themeColor="text1"/>
        </w:rPr>
        <w:t>mund</w:t>
      </w:r>
      <w:proofErr w:type="spellEnd"/>
      <w:r w:rsidR="002E7160" w:rsidRPr="6CC75138">
        <w:rPr>
          <w:b/>
          <w:color w:val="000000" w:themeColor="text1"/>
        </w:rPr>
        <w:t xml:space="preserve"> </w:t>
      </w:r>
      <w:proofErr w:type="spellStart"/>
      <w:r w:rsidR="001E6429" w:rsidRPr="6CC75138">
        <w:rPr>
          <w:b/>
          <w:color w:val="000000" w:themeColor="text1"/>
        </w:rPr>
        <w:t>Constante</w:t>
      </w:r>
      <w:proofErr w:type="spellEnd"/>
      <w:r w:rsidR="001E6429" w:rsidRPr="6CC75138">
        <w:rPr>
          <w:color w:val="000000" w:themeColor="text1"/>
        </w:rPr>
        <w:t xml:space="preserve">, </w:t>
      </w:r>
      <w:r w:rsidR="00614F01" w:rsidRPr="00614F01">
        <w:rPr>
          <w:color w:val="000000" w:themeColor="text1"/>
        </w:rPr>
        <w:t>their research professor, for his time and dedication in thoroughly checking this manuscript and for guiding and encouraging the researchers to finish and accomplish this study.</w:t>
      </w:r>
    </w:p>
    <w:p w14:paraId="6BE11F1F" w14:textId="77777777" w:rsidR="00614F01" w:rsidRDefault="00687E18" w:rsidP="007B20C5">
      <w:pPr>
        <w:spacing w:line="480" w:lineRule="auto"/>
        <w:ind w:firstLine="720"/>
        <w:jc w:val="both"/>
        <w:rPr>
          <w:color w:val="000000" w:themeColor="text1"/>
        </w:rPr>
      </w:pPr>
      <w:r>
        <w:rPr>
          <w:b/>
          <w:bCs/>
          <w:color w:val="000000" w:themeColor="text1"/>
        </w:rPr>
        <w:t xml:space="preserve">DR. </w:t>
      </w:r>
      <w:r w:rsidR="00D471F9">
        <w:rPr>
          <w:b/>
          <w:bCs/>
          <w:color w:val="000000" w:themeColor="text1"/>
        </w:rPr>
        <w:t xml:space="preserve">Elmer </w:t>
      </w:r>
      <w:proofErr w:type="spellStart"/>
      <w:r w:rsidR="00D471F9">
        <w:rPr>
          <w:b/>
          <w:bCs/>
          <w:color w:val="000000" w:themeColor="text1"/>
        </w:rPr>
        <w:t>Matel</w:t>
      </w:r>
      <w:proofErr w:type="spellEnd"/>
      <w:r w:rsidR="00D471F9">
        <w:rPr>
          <w:color w:val="000000" w:themeColor="text1"/>
        </w:rPr>
        <w:t xml:space="preserve">, </w:t>
      </w:r>
      <w:r w:rsidR="00614F01" w:rsidRPr="00614F01">
        <w:rPr>
          <w:color w:val="000000" w:themeColor="text1"/>
        </w:rPr>
        <w:t>their research professor, for his time and dedication in thoroughly checking this manuscript and for guiding and encouraging the researchers to finish and accomplish this study.</w:t>
      </w:r>
    </w:p>
    <w:p w14:paraId="7183108D" w14:textId="77777777" w:rsidR="00614F01" w:rsidRDefault="001E5D15" w:rsidP="005860AF">
      <w:pPr>
        <w:spacing w:line="480" w:lineRule="auto"/>
        <w:ind w:firstLine="720"/>
        <w:jc w:val="both"/>
        <w:rPr>
          <w:color w:val="000000" w:themeColor="text1"/>
        </w:rPr>
      </w:pPr>
      <w:r w:rsidRPr="00711DAC">
        <w:rPr>
          <w:b/>
          <w:bCs/>
          <w:color w:val="000000" w:themeColor="text1"/>
        </w:rPr>
        <w:t>Ms.</w:t>
      </w:r>
      <w:r w:rsidR="00A10537" w:rsidRPr="00711DAC">
        <w:rPr>
          <w:b/>
          <w:bCs/>
          <w:color w:val="000000" w:themeColor="text1"/>
        </w:rPr>
        <w:t xml:space="preserve"> Ivy Claire Ong</w:t>
      </w:r>
      <w:r w:rsidR="00A10537">
        <w:rPr>
          <w:color w:val="000000" w:themeColor="text1"/>
        </w:rPr>
        <w:t xml:space="preserve">, </w:t>
      </w:r>
      <w:r w:rsidR="00614F01" w:rsidRPr="00614F01">
        <w:rPr>
          <w:color w:val="000000" w:themeColor="text1"/>
        </w:rPr>
        <w:t>Manager of Information and Communication Technology Department, for her helpful, constructive criticism and recommendations that helped the researchers to improve their system.</w:t>
      </w:r>
    </w:p>
    <w:p w14:paraId="67A6FB72" w14:textId="4C1EE3F0" w:rsidR="00111028" w:rsidRDefault="00551929" w:rsidP="005860AF">
      <w:pPr>
        <w:spacing w:line="480" w:lineRule="auto"/>
        <w:ind w:firstLine="720"/>
        <w:jc w:val="both"/>
        <w:rPr>
          <w:color w:val="000000"/>
        </w:rPr>
      </w:pPr>
      <w:r w:rsidRPr="16F5A507">
        <w:rPr>
          <w:b/>
          <w:color w:val="000000" w:themeColor="text1"/>
        </w:rPr>
        <w:t>Respondents</w:t>
      </w:r>
      <w:r w:rsidRPr="16F5A507">
        <w:rPr>
          <w:color w:val="000000" w:themeColor="text1"/>
        </w:rPr>
        <w:t xml:space="preserve">, for their </w:t>
      </w:r>
      <w:r w:rsidR="00A329F9" w:rsidRPr="16F5A507">
        <w:rPr>
          <w:color w:val="000000" w:themeColor="text1"/>
        </w:rPr>
        <w:t>honest and positive evaluation of the system</w:t>
      </w:r>
      <w:r w:rsidR="00F23077" w:rsidRPr="16F5A507">
        <w:rPr>
          <w:color w:val="000000" w:themeColor="text1"/>
        </w:rPr>
        <w:t>.</w:t>
      </w:r>
      <w:r w:rsidR="00683253">
        <w:rPr>
          <w:color w:val="000000" w:themeColor="text1"/>
        </w:rPr>
        <w:t xml:space="preserve"> </w:t>
      </w:r>
    </w:p>
    <w:p w14:paraId="3A1534EB" w14:textId="2D5FE2E8" w:rsidR="00EC47E0" w:rsidRDefault="00E11111" w:rsidP="00614F01">
      <w:pPr>
        <w:spacing w:line="480" w:lineRule="auto"/>
        <w:ind w:firstLine="720"/>
        <w:jc w:val="both"/>
      </w:pPr>
      <w:r w:rsidRPr="00E11111">
        <w:rPr>
          <w:b/>
          <w:bCs/>
          <w:color w:val="000000"/>
        </w:rPr>
        <w:t>Parents</w:t>
      </w:r>
      <w:r>
        <w:rPr>
          <w:color w:val="000000"/>
        </w:rPr>
        <w:t xml:space="preserve">, </w:t>
      </w:r>
      <w:r w:rsidR="00614F01" w:rsidRPr="00614F01">
        <w:rPr>
          <w:color w:val="000000"/>
        </w:rPr>
        <w:t>for their overwhelming love and support. Without their guidance and assistance, this study will not be successful.</w:t>
      </w:r>
    </w:p>
    <w:p w14:paraId="5A9BE3AD" w14:textId="77777777" w:rsidR="00EC47E0" w:rsidRDefault="00EC47E0" w:rsidP="50043D04">
      <w:pPr>
        <w:jc w:val="right"/>
      </w:pPr>
      <w:r w:rsidRPr="50043D04">
        <w:rPr>
          <w:b/>
          <w:bCs/>
          <w:color w:val="000000" w:themeColor="text1"/>
        </w:rPr>
        <w:t>MATTHEW ANGELO PURIFICACION</w:t>
      </w:r>
    </w:p>
    <w:p w14:paraId="296FDC98" w14:textId="11A4CCEF" w:rsidR="00C4214E" w:rsidRDefault="00EC47E0" w:rsidP="43AF7509">
      <w:pPr>
        <w:jc w:val="right"/>
        <w:rPr>
          <w:b/>
          <w:bCs/>
          <w:color w:val="000000" w:themeColor="text1"/>
        </w:rPr>
      </w:pPr>
      <w:r w:rsidRPr="43AF7509">
        <w:rPr>
          <w:b/>
          <w:bCs/>
          <w:color w:val="000000" w:themeColor="text1"/>
        </w:rPr>
        <w:t>DAVID ISAIAH FRANCISCO</w:t>
      </w:r>
    </w:p>
    <w:p w14:paraId="533E27DB" w14:textId="77777777" w:rsidR="00EC47E0" w:rsidRDefault="00EC47E0" w:rsidP="00492268">
      <w:pPr>
        <w:jc w:val="right"/>
        <w:rPr>
          <w:b/>
          <w:bCs/>
          <w:color w:val="000000"/>
        </w:rPr>
      </w:pPr>
      <w:r w:rsidRPr="50043D04">
        <w:rPr>
          <w:b/>
          <w:color w:val="000000" w:themeColor="text1"/>
        </w:rPr>
        <w:t>IAN CARLO ROXAS</w:t>
      </w:r>
    </w:p>
    <w:p w14:paraId="257CC8D8" w14:textId="11A4CCEF" w:rsidR="746E13D4" w:rsidRDefault="746E13D4" w:rsidP="1775D54E">
      <w:pPr>
        <w:jc w:val="right"/>
        <w:rPr>
          <w:b/>
          <w:bCs/>
          <w:color w:val="000000" w:themeColor="text1"/>
        </w:rPr>
      </w:pPr>
      <w:r w:rsidRPr="1775D54E">
        <w:rPr>
          <w:b/>
          <w:bCs/>
          <w:color w:val="000000" w:themeColor="text1"/>
        </w:rPr>
        <w:t>MIGUEL LEDESMA</w:t>
      </w:r>
    </w:p>
    <w:p w14:paraId="2C890F0A" w14:textId="77777777" w:rsidR="00EC47E0" w:rsidRDefault="00EC47E0" w:rsidP="00CF623A">
      <w:pPr>
        <w:spacing w:line="259" w:lineRule="auto"/>
        <w:rPr>
          <w:rFonts w:eastAsia="SimSun"/>
          <w:b/>
          <w:bCs/>
          <w:color w:val="000000"/>
          <w:sz w:val="28"/>
          <w:szCs w:val="28"/>
          <w:shd w:val="clear" w:color="auto" w:fill="FFFFFF"/>
          <w:lang w:val="en-PH" w:eastAsia="en-PH"/>
        </w:rPr>
      </w:pPr>
    </w:p>
    <w:p w14:paraId="77345D1B" w14:textId="77777777" w:rsidR="00CF623A" w:rsidRDefault="00CF623A" w:rsidP="00CF623A">
      <w:pPr>
        <w:spacing w:line="259" w:lineRule="auto"/>
        <w:rPr>
          <w:rFonts w:eastAsia="SimSun"/>
          <w:b/>
          <w:bCs/>
          <w:color w:val="000000"/>
          <w:sz w:val="28"/>
          <w:szCs w:val="28"/>
          <w:shd w:val="clear" w:color="auto" w:fill="FFFFFF"/>
          <w:lang w:val="en-PH" w:eastAsia="en-PH"/>
        </w:rPr>
      </w:pPr>
    </w:p>
    <w:p w14:paraId="74C9B37D" w14:textId="77777777" w:rsidR="00CF623A" w:rsidRPr="003A3183" w:rsidRDefault="00CF623A" w:rsidP="00CF623A">
      <w:pPr>
        <w:spacing w:line="259" w:lineRule="auto"/>
        <w:rPr>
          <w:rFonts w:eastAsia="SimSun"/>
          <w:b/>
          <w:bCs/>
          <w:color w:val="000000"/>
          <w:sz w:val="28"/>
          <w:szCs w:val="28"/>
          <w:shd w:val="clear" w:color="auto" w:fill="FFFFFF"/>
          <w:lang w:val="en-PH" w:eastAsia="en-PH"/>
        </w:rPr>
      </w:pPr>
    </w:p>
    <w:p w14:paraId="2112CAFA" w14:textId="77777777" w:rsidR="00EC47E0" w:rsidRPr="003A3183" w:rsidRDefault="00EC47E0" w:rsidP="003A3183"/>
    <w:p w14:paraId="69019237" w14:textId="3CD16E57" w:rsidR="00EC47E0" w:rsidRPr="003A3183" w:rsidRDefault="00EC47E0" w:rsidP="003A3183">
      <w:pPr>
        <w:jc w:val="center"/>
      </w:pPr>
      <w:r w:rsidRPr="003A3183">
        <w:rPr>
          <w:b/>
          <w:bCs/>
          <w:color w:val="000000"/>
          <w:sz w:val="28"/>
          <w:szCs w:val="28"/>
          <w:shd w:val="clear" w:color="auto" w:fill="FFFFFF"/>
        </w:rPr>
        <w:t xml:space="preserve">College of Engineering, Computer </w:t>
      </w:r>
      <w:r w:rsidR="00695238" w:rsidRPr="003A3183">
        <w:rPr>
          <w:b/>
          <w:bCs/>
          <w:color w:val="000000"/>
          <w:sz w:val="28"/>
          <w:szCs w:val="28"/>
          <w:shd w:val="clear" w:color="auto" w:fill="FFFFFF"/>
        </w:rPr>
        <w:t>Studies,</w:t>
      </w:r>
      <w:r w:rsidRPr="003A3183">
        <w:rPr>
          <w:b/>
          <w:bCs/>
          <w:color w:val="000000"/>
          <w:sz w:val="28"/>
          <w:szCs w:val="28"/>
          <w:shd w:val="clear" w:color="auto" w:fill="FFFFFF"/>
        </w:rPr>
        <w:t xml:space="preserve"> and Architecture</w:t>
      </w:r>
    </w:p>
    <w:p w14:paraId="7C532710" w14:textId="77777777" w:rsidR="00EC47E0" w:rsidRPr="003A3183" w:rsidRDefault="00EC47E0" w:rsidP="003A3183">
      <w:pPr>
        <w:jc w:val="center"/>
      </w:pPr>
      <w:r w:rsidRPr="003A3183">
        <w:rPr>
          <w:color w:val="000000"/>
          <w:shd w:val="clear" w:color="auto" w:fill="FFFFFF"/>
        </w:rPr>
        <w:t>Bachelor of Science in Computer Science</w:t>
      </w:r>
    </w:p>
    <w:p w14:paraId="1D0E7DE9" w14:textId="77777777" w:rsidR="00EC47E0" w:rsidRPr="003A3183" w:rsidRDefault="00EC47E0" w:rsidP="003A3183">
      <w:pPr>
        <w:spacing w:after="240"/>
      </w:pPr>
    </w:p>
    <w:p w14:paraId="5001191A" w14:textId="6C43E79B" w:rsidR="00EC47E0" w:rsidRPr="004F37C4" w:rsidRDefault="004F37C4" w:rsidP="009320C6">
      <w:pPr>
        <w:pStyle w:val="Heading1"/>
        <w:numPr>
          <w:ilvl w:val="0"/>
          <w:numId w:val="0"/>
        </w:numPr>
      </w:pPr>
      <w:bookmarkStart w:id="6" w:name="_Toc106185744"/>
      <w:r w:rsidRPr="004F37C4">
        <w:rPr>
          <w:shd w:val="clear" w:color="auto" w:fill="FFFFFF"/>
        </w:rPr>
        <w:t>ABSTRACT</w:t>
      </w:r>
      <w:bookmarkEnd w:id="6"/>
    </w:p>
    <w:p w14:paraId="552CE2E5" w14:textId="77777777" w:rsidR="00EC47E0" w:rsidRPr="003A3183" w:rsidRDefault="00EC47E0" w:rsidP="003A3183"/>
    <w:p w14:paraId="36094CF9" w14:textId="77777777" w:rsidR="00EC47E0" w:rsidRPr="003A3183" w:rsidRDefault="00EC47E0" w:rsidP="003A3183">
      <w:pPr>
        <w:jc w:val="center"/>
      </w:pPr>
      <w:r w:rsidRPr="003A3183">
        <w:rPr>
          <w:color w:val="000000"/>
          <w:sz w:val="22"/>
          <w:szCs w:val="22"/>
        </w:rPr>
        <w:t> </w:t>
      </w:r>
    </w:p>
    <w:p w14:paraId="1DDAC7DF" w14:textId="5E4286FE" w:rsidR="00EC47E0" w:rsidRPr="003A3183" w:rsidRDefault="00EC47E0" w:rsidP="003A3183">
      <w:pPr>
        <w:spacing w:after="160"/>
        <w:jc w:val="center"/>
      </w:pPr>
      <w:r w:rsidRPr="003A3183">
        <w:rPr>
          <w:b/>
          <w:bCs/>
          <w:color w:val="000000"/>
          <w:sz w:val="28"/>
          <w:szCs w:val="28"/>
          <w:shd w:val="clear" w:color="auto" w:fill="FFFFFF"/>
        </w:rPr>
        <w:t>MYLPU</w:t>
      </w:r>
      <w:r>
        <w:rPr>
          <w:b/>
          <w:bCs/>
          <w:color w:val="000000"/>
          <w:sz w:val="28"/>
          <w:szCs w:val="28"/>
          <w:shd w:val="clear" w:color="auto" w:fill="FFFFFF"/>
        </w:rPr>
        <w:t xml:space="preserve"> A</w:t>
      </w:r>
      <w:r w:rsidR="004D611C">
        <w:rPr>
          <w:b/>
          <w:bCs/>
          <w:color w:val="000000"/>
          <w:sz w:val="28"/>
          <w:szCs w:val="28"/>
          <w:shd w:val="clear" w:color="auto" w:fill="FFFFFF"/>
        </w:rPr>
        <w:t>I</w:t>
      </w:r>
      <w:r>
        <w:rPr>
          <w:b/>
          <w:bCs/>
          <w:color w:val="000000"/>
          <w:sz w:val="28"/>
          <w:szCs w:val="28"/>
          <w:shd w:val="clear" w:color="auto" w:fill="FFFFFF"/>
        </w:rPr>
        <w:t>R-ID</w:t>
      </w:r>
      <w:r w:rsidRPr="003A3183">
        <w:rPr>
          <w:b/>
          <w:bCs/>
          <w:color w:val="000000"/>
          <w:sz w:val="28"/>
          <w:szCs w:val="28"/>
          <w:shd w:val="clear" w:color="auto" w:fill="FFFFFF"/>
        </w:rPr>
        <w:t xml:space="preserve">: </w:t>
      </w:r>
      <w:r>
        <w:rPr>
          <w:b/>
          <w:bCs/>
          <w:color w:val="000000"/>
          <w:sz w:val="28"/>
          <w:szCs w:val="28"/>
          <w:shd w:val="clear" w:color="auto" w:fill="FFFFFF"/>
        </w:rPr>
        <w:t xml:space="preserve">AUGMENTED REALITY APPLICATION </w:t>
      </w:r>
      <w:r w:rsidR="00E7072F">
        <w:rPr>
          <w:b/>
          <w:bCs/>
          <w:color w:val="000000"/>
          <w:sz w:val="28"/>
          <w:szCs w:val="28"/>
          <w:shd w:val="clear" w:color="auto" w:fill="FFFFFF"/>
        </w:rPr>
        <w:t>USING KANADE-LUCAS-TOMASI (KLT</w:t>
      </w:r>
      <w:r w:rsidR="00F6314B">
        <w:rPr>
          <w:b/>
          <w:bCs/>
          <w:color w:val="000000"/>
          <w:sz w:val="28"/>
          <w:szCs w:val="28"/>
          <w:shd w:val="clear" w:color="auto" w:fill="FFFFFF"/>
        </w:rPr>
        <w:t>)</w:t>
      </w:r>
      <w:r>
        <w:rPr>
          <w:b/>
          <w:bCs/>
          <w:color w:val="000000"/>
          <w:sz w:val="28"/>
          <w:szCs w:val="28"/>
          <w:shd w:val="clear" w:color="auto" w:fill="FFFFFF"/>
        </w:rPr>
        <w:t xml:space="preserve"> </w:t>
      </w:r>
      <w:r w:rsidRPr="003A3183">
        <w:rPr>
          <w:b/>
          <w:bCs/>
          <w:color w:val="000000"/>
          <w:sz w:val="28"/>
          <w:szCs w:val="28"/>
          <w:shd w:val="clear" w:color="auto" w:fill="FFFFFF"/>
        </w:rPr>
        <w:t>ALGORITHM FOR LYCEUM OF THE PHILIPPINES UNIVERSITY CAVITE</w:t>
      </w:r>
    </w:p>
    <w:p w14:paraId="6D328090" w14:textId="77777777" w:rsidR="00EC47E0" w:rsidRPr="003A3183" w:rsidRDefault="00EC47E0" w:rsidP="003A3183"/>
    <w:p w14:paraId="30214D5C" w14:textId="77777777" w:rsidR="005C39F3" w:rsidRPr="003A3183" w:rsidRDefault="005C39F3" w:rsidP="005C39F3"/>
    <w:p w14:paraId="08A192D3" w14:textId="2E744EA6" w:rsidR="005C39F3" w:rsidRPr="003A3183" w:rsidRDefault="005C39F3" w:rsidP="005C39F3">
      <w:pPr>
        <w:jc w:val="center"/>
      </w:pPr>
      <w:r>
        <w:rPr>
          <w:color w:val="000000"/>
          <w:shd w:val="clear" w:color="auto" w:fill="FFFFFF"/>
        </w:rPr>
        <w:t>David Isaiah Francisco</w:t>
      </w:r>
      <w:r w:rsidRPr="003A3183">
        <w:rPr>
          <w:color w:val="000000"/>
          <w:sz w:val="14"/>
          <w:szCs w:val="14"/>
          <w:shd w:val="clear" w:color="auto" w:fill="FFFFFF"/>
          <w:vertAlign w:val="superscript"/>
        </w:rPr>
        <w:t>1</w:t>
      </w:r>
      <w:r w:rsidRPr="003A3183">
        <w:rPr>
          <w:color w:val="000000"/>
          <w:shd w:val="clear" w:color="auto" w:fill="FFFFFF"/>
        </w:rPr>
        <w:t xml:space="preserve">, </w:t>
      </w:r>
      <w:r w:rsidR="007C2018">
        <w:rPr>
          <w:color w:val="000000"/>
          <w:shd w:val="clear" w:color="auto" w:fill="FFFFFF"/>
        </w:rPr>
        <w:t>Miguel Ledesma</w:t>
      </w:r>
      <w:r w:rsidR="007C2018">
        <w:rPr>
          <w:color w:val="000000"/>
          <w:sz w:val="14"/>
          <w:szCs w:val="14"/>
          <w:shd w:val="clear" w:color="auto" w:fill="FFFFFF"/>
          <w:vertAlign w:val="superscript"/>
        </w:rPr>
        <w:t>2</w:t>
      </w:r>
      <w:r w:rsidR="007C2018">
        <w:rPr>
          <w:color w:val="000000"/>
          <w:shd w:val="clear" w:color="auto" w:fill="FFFFFF"/>
        </w:rPr>
        <w:t>, M</w:t>
      </w:r>
      <w:r>
        <w:rPr>
          <w:color w:val="000000"/>
          <w:shd w:val="clear" w:color="auto" w:fill="FFFFFF"/>
        </w:rPr>
        <w:t>atthew Angelo Purificacion</w:t>
      </w:r>
      <w:r w:rsidR="007C2018">
        <w:rPr>
          <w:color w:val="000000"/>
          <w:sz w:val="14"/>
          <w:szCs w:val="14"/>
          <w:shd w:val="clear" w:color="auto" w:fill="FFFFFF"/>
          <w:vertAlign w:val="superscript"/>
        </w:rPr>
        <w:t>3</w:t>
      </w:r>
      <w:r w:rsidRPr="003A3183">
        <w:rPr>
          <w:color w:val="000000"/>
          <w:shd w:val="clear" w:color="auto" w:fill="FFFFFF"/>
        </w:rPr>
        <w:t xml:space="preserve">, </w:t>
      </w:r>
      <w:r>
        <w:rPr>
          <w:color w:val="000000"/>
          <w:shd w:val="clear" w:color="auto" w:fill="FFFFFF"/>
        </w:rPr>
        <w:t>Ian Carlo Roxas</w:t>
      </w:r>
      <w:r w:rsidR="007C2018">
        <w:rPr>
          <w:color w:val="000000"/>
          <w:sz w:val="14"/>
          <w:szCs w:val="14"/>
          <w:shd w:val="clear" w:color="auto" w:fill="FFFFFF"/>
          <w:vertAlign w:val="superscript"/>
        </w:rPr>
        <w:t>4</w:t>
      </w:r>
      <w:r w:rsidRPr="003A3183">
        <w:rPr>
          <w:color w:val="000000"/>
          <w:shd w:val="clear" w:color="auto" w:fill="FFFFFF"/>
        </w:rPr>
        <w:t>,</w:t>
      </w:r>
    </w:p>
    <w:p w14:paraId="398A584F" w14:textId="2102D391" w:rsidR="005C39F3" w:rsidRPr="004176A5" w:rsidRDefault="005C39F3" w:rsidP="005C39F3">
      <w:pPr>
        <w:jc w:val="center"/>
        <w:rPr>
          <w:color w:val="000000" w:themeColor="text1"/>
          <w:vertAlign w:val="superscript"/>
        </w:rPr>
      </w:pPr>
      <w:r>
        <w:rPr>
          <w:color w:val="000000"/>
          <w:shd w:val="clear" w:color="auto" w:fill="FFFFFF"/>
        </w:rPr>
        <w:t xml:space="preserve">Mr. </w:t>
      </w:r>
      <w:proofErr w:type="spellStart"/>
      <w:r>
        <w:rPr>
          <w:color w:val="000000"/>
          <w:shd w:val="clear" w:color="auto" w:fill="FFFFFF"/>
        </w:rPr>
        <w:t>Raymund</w:t>
      </w:r>
      <w:proofErr w:type="spellEnd"/>
      <w:r>
        <w:rPr>
          <w:color w:val="000000"/>
          <w:shd w:val="clear" w:color="auto" w:fill="FFFFFF"/>
        </w:rPr>
        <w:t xml:space="preserve"> P. Constante</w:t>
      </w:r>
      <w:r w:rsidR="007C2018">
        <w:rPr>
          <w:i/>
          <w:iCs/>
          <w:color w:val="000000"/>
          <w:sz w:val="14"/>
          <w:szCs w:val="14"/>
          <w:shd w:val="clear" w:color="auto" w:fill="FFFFFF"/>
          <w:vertAlign w:val="superscript"/>
        </w:rPr>
        <w:t>5</w:t>
      </w:r>
      <w:r>
        <w:rPr>
          <w:color w:val="000000" w:themeColor="text1"/>
        </w:rPr>
        <w:t xml:space="preserve">, </w:t>
      </w:r>
      <w:r w:rsidR="0099342D">
        <w:rPr>
          <w:color w:val="000000" w:themeColor="text1"/>
        </w:rPr>
        <w:t>D</w:t>
      </w:r>
      <w:r>
        <w:rPr>
          <w:color w:val="000000" w:themeColor="text1"/>
        </w:rPr>
        <w:t>r. Elmer C. Matel</w:t>
      </w:r>
      <w:r w:rsidR="007C2018">
        <w:rPr>
          <w:i/>
          <w:iCs/>
          <w:color w:val="000000"/>
          <w:sz w:val="14"/>
          <w:szCs w:val="14"/>
          <w:shd w:val="clear" w:color="auto" w:fill="FFFFFF"/>
          <w:vertAlign w:val="superscript"/>
        </w:rPr>
        <w:t>6</w:t>
      </w:r>
    </w:p>
    <w:p w14:paraId="0B6A9642" w14:textId="5A4784A7" w:rsidR="005C39F3" w:rsidRPr="003A3183" w:rsidRDefault="005C39F3" w:rsidP="005C39F3">
      <w:pPr>
        <w:spacing w:line="480" w:lineRule="auto"/>
        <w:jc w:val="center"/>
      </w:pPr>
      <w:r w:rsidRPr="003A3183">
        <w:rPr>
          <w:i/>
          <w:iCs/>
          <w:color w:val="000000"/>
          <w:shd w:val="clear" w:color="auto" w:fill="FFFFFF"/>
        </w:rPr>
        <w:t xml:space="preserve">Proponents </w:t>
      </w:r>
      <w:r w:rsidRPr="003A3183">
        <w:rPr>
          <w:i/>
          <w:iCs/>
          <w:color w:val="000000"/>
          <w:sz w:val="14"/>
          <w:szCs w:val="14"/>
          <w:shd w:val="clear" w:color="auto" w:fill="FFFFFF"/>
          <w:vertAlign w:val="superscript"/>
        </w:rPr>
        <w:t>1,2</w:t>
      </w:r>
      <w:r w:rsidR="007C2018">
        <w:rPr>
          <w:i/>
          <w:iCs/>
          <w:color w:val="000000"/>
          <w:sz w:val="14"/>
          <w:szCs w:val="14"/>
          <w:shd w:val="clear" w:color="auto" w:fill="FFFFFF"/>
          <w:vertAlign w:val="superscript"/>
        </w:rPr>
        <w:t>,</w:t>
      </w:r>
      <w:r w:rsidRPr="003A3183">
        <w:rPr>
          <w:i/>
          <w:iCs/>
          <w:color w:val="000000"/>
          <w:sz w:val="14"/>
          <w:szCs w:val="14"/>
          <w:shd w:val="clear" w:color="auto" w:fill="FFFFFF"/>
          <w:vertAlign w:val="superscript"/>
        </w:rPr>
        <w:t>3</w:t>
      </w:r>
      <w:r w:rsidR="007C2018">
        <w:rPr>
          <w:i/>
          <w:iCs/>
          <w:color w:val="000000"/>
          <w:sz w:val="14"/>
          <w:szCs w:val="14"/>
          <w:shd w:val="clear" w:color="auto" w:fill="FFFFFF"/>
          <w:vertAlign w:val="superscript"/>
        </w:rPr>
        <w:t>,4</w:t>
      </w:r>
      <w:r w:rsidRPr="003A3183">
        <w:rPr>
          <w:i/>
          <w:iCs/>
          <w:color w:val="000000"/>
          <w:shd w:val="clear" w:color="auto" w:fill="FFFFFF"/>
        </w:rPr>
        <w:t xml:space="preserve"> Research Adviser </w:t>
      </w:r>
      <w:r w:rsidR="007C2018">
        <w:rPr>
          <w:i/>
          <w:iCs/>
          <w:color w:val="000000"/>
          <w:sz w:val="14"/>
          <w:szCs w:val="14"/>
          <w:shd w:val="clear" w:color="auto" w:fill="FFFFFF"/>
          <w:vertAlign w:val="superscript"/>
        </w:rPr>
        <w:t>5</w:t>
      </w:r>
      <w:r w:rsidRPr="003A3183">
        <w:rPr>
          <w:i/>
          <w:iCs/>
          <w:color w:val="000000"/>
          <w:shd w:val="clear" w:color="auto" w:fill="FFFFFF"/>
        </w:rPr>
        <w:t xml:space="preserve"> and Research Professor </w:t>
      </w:r>
      <w:r w:rsidR="007C2018">
        <w:rPr>
          <w:i/>
          <w:iCs/>
          <w:color w:val="000000"/>
          <w:sz w:val="14"/>
          <w:szCs w:val="14"/>
          <w:shd w:val="clear" w:color="auto" w:fill="FFFFFF"/>
          <w:vertAlign w:val="superscript"/>
        </w:rPr>
        <w:t>6</w:t>
      </w:r>
    </w:p>
    <w:p w14:paraId="0B1DAA2F" w14:textId="11022E1E" w:rsidR="00EC47E0" w:rsidRDefault="00EC47E0" w:rsidP="003A3183"/>
    <w:p w14:paraId="7AE2978D" w14:textId="77777777" w:rsidR="00614F01" w:rsidRPr="00614F01" w:rsidRDefault="00614F01" w:rsidP="00614F01">
      <w:pPr>
        <w:spacing w:line="480" w:lineRule="auto"/>
        <w:ind w:firstLine="720"/>
        <w:jc w:val="both"/>
        <w:rPr>
          <w:rStyle w:val="normaltextrun"/>
          <w:color w:val="000000"/>
          <w:shd w:val="clear" w:color="auto" w:fill="FFFFFF"/>
        </w:rPr>
      </w:pPr>
      <w:r w:rsidRPr="00614F01">
        <w:rPr>
          <w:rStyle w:val="normaltextrun"/>
          <w:color w:val="000000"/>
          <w:shd w:val="clear" w:color="auto" w:fill="FFFFFF"/>
        </w:rPr>
        <w:t xml:space="preserve">In this paper, the proponents used the AR technology as an extension of information for their school ID, but the challenge of scanning school ID is the wear and tear over usage. This poses a challenge in object recognition and tracking. With the Optical Flow Solution in the KLT algorithm, the proponents tried to solve the object recognition tracking of their current software, the AIR ID. </w:t>
      </w:r>
    </w:p>
    <w:p w14:paraId="73C74A9F" w14:textId="3F86A302" w:rsidR="00614F01" w:rsidRPr="00614F01" w:rsidRDefault="00614F01" w:rsidP="00614F01">
      <w:pPr>
        <w:spacing w:line="480" w:lineRule="auto"/>
        <w:jc w:val="both"/>
        <w:rPr>
          <w:color w:val="000000"/>
          <w:shd w:val="clear" w:color="auto" w:fill="FFFFFF"/>
        </w:rPr>
      </w:pPr>
      <w:r w:rsidRPr="00614F01">
        <w:rPr>
          <w:rStyle w:val="normaltextrun"/>
          <w:color w:val="000000"/>
          <w:shd w:val="clear" w:color="auto" w:fill="FFFFFF"/>
        </w:rPr>
        <w:t>In this study, the researchers want to contribute new ways for future studies to incorporate AR technology in solving today’s current problems.</w:t>
      </w:r>
    </w:p>
    <w:p w14:paraId="579EC3C3" w14:textId="225B6EA9" w:rsidR="00EC47E0" w:rsidRPr="003A3183" w:rsidRDefault="00EC47E0" w:rsidP="00614F01">
      <w:pPr>
        <w:spacing w:after="200" w:line="480" w:lineRule="auto"/>
        <w:jc w:val="both"/>
      </w:pPr>
      <w:r w:rsidRPr="3E7BA2DE">
        <w:rPr>
          <w:color w:val="000000" w:themeColor="text1"/>
        </w:rPr>
        <w:t xml:space="preserve">Keywords: Augmented Reality, </w:t>
      </w:r>
      <w:r w:rsidR="00B06B97">
        <w:rPr>
          <w:color w:val="000000" w:themeColor="text1"/>
        </w:rPr>
        <w:t>KLT</w:t>
      </w:r>
      <w:r w:rsidRPr="3E7BA2DE">
        <w:rPr>
          <w:color w:val="000000" w:themeColor="text1"/>
        </w:rPr>
        <w:t xml:space="preserve"> Algorithm, Unity 3D, </w:t>
      </w:r>
      <w:r w:rsidRPr="07CB3101">
        <w:rPr>
          <w:color w:val="000000" w:themeColor="text1"/>
        </w:rPr>
        <w:t>Vuforia</w:t>
      </w:r>
      <w:r w:rsidR="00B54DF2">
        <w:rPr>
          <w:color w:val="000000" w:themeColor="text1"/>
        </w:rPr>
        <w:t>, Firebase</w:t>
      </w:r>
    </w:p>
    <w:p w14:paraId="298BA0A1" w14:textId="6C9E0FC3" w:rsidR="00835E4D" w:rsidRDefault="00835E4D" w:rsidP="003A3183">
      <w:pPr>
        <w:autoSpaceDE w:val="0"/>
        <w:autoSpaceDN w:val="0"/>
        <w:adjustRightInd w:val="0"/>
        <w:spacing w:after="160"/>
        <w:jc w:val="both"/>
        <w:rPr>
          <w:rFonts w:eastAsia="SimSun"/>
          <w:b/>
          <w:lang w:val="en-PH" w:eastAsia="en-PH"/>
        </w:rPr>
      </w:pPr>
    </w:p>
    <w:p w14:paraId="2B285746" w14:textId="77777777" w:rsidR="00614F01" w:rsidRDefault="00614F01" w:rsidP="003A3183">
      <w:pPr>
        <w:autoSpaceDE w:val="0"/>
        <w:autoSpaceDN w:val="0"/>
        <w:adjustRightInd w:val="0"/>
        <w:spacing w:after="160"/>
        <w:jc w:val="both"/>
        <w:rPr>
          <w:rFonts w:eastAsia="SimSun"/>
          <w:b/>
          <w:lang w:val="en-PH" w:eastAsia="en-PH"/>
        </w:rPr>
      </w:pPr>
    </w:p>
    <w:p w14:paraId="45A8E036" w14:textId="77777777" w:rsidR="00614F01" w:rsidRDefault="00614F01" w:rsidP="003A3183">
      <w:pPr>
        <w:autoSpaceDE w:val="0"/>
        <w:autoSpaceDN w:val="0"/>
        <w:adjustRightInd w:val="0"/>
        <w:spacing w:after="160"/>
        <w:jc w:val="both"/>
        <w:rPr>
          <w:rFonts w:eastAsia="SimSun"/>
          <w:b/>
          <w:lang w:val="en-PH" w:eastAsia="en-PH"/>
        </w:rPr>
      </w:pPr>
    </w:p>
    <w:p w14:paraId="06CF8C6D" w14:textId="031202DF" w:rsidR="00835E4D" w:rsidRPr="00920A4B" w:rsidRDefault="00920A4B" w:rsidP="009320C6">
      <w:pPr>
        <w:pStyle w:val="Heading1"/>
        <w:numPr>
          <w:ilvl w:val="0"/>
          <w:numId w:val="0"/>
        </w:numPr>
      </w:pPr>
      <w:bookmarkStart w:id="7" w:name="_Toc106185745"/>
      <w:r w:rsidRPr="00920A4B">
        <w:rPr>
          <w:rStyle w:val="Heading1Char"/>
          <w:b/>
          <w:bCs/>
        </w:rPr>
        <w:lastRenderedPageBreak/>
        <w:t>TABLE OF CONTENTS</w:t>
      </w:r>
      <w:bookmarkEnd w:id="7"/>
    </w:p>
    <w:sdt>
      <w:sdtPr>
        <w:rPr>
          <w:rFonts w:eastAsia="Times New Roman"/>
          <w:b w:val="0"/>
          <w:bCs w:val="0"/>
          <w:color w:val="auto"/>
          <w:lang w:val="en-US" w:eastAsia="en-US"/>
        </w:rPr>
        <w:id w:val="1410887663"/>
        <w:docPartObj>
          <w:docPartGallery w:val="Table of Contents"/>
          <w:docPartUnique/>
        </w:docPartObj>
      </w:sdtPr>
      <w:sdtContent>
        <w:p w14:paraId="376A44FC" w14:textId="33D72BF8" w:rsidR="00920A4B" w:rsidRPr="00B57D9C" w:rsidRDefault="00920A4B" w:rsidP="00372A33">
          <w:pPr>
            <w:pStyle w:val="TOCHeading"/>
            <w:numPr>
              <w:ilvl w:val="0"/>
              <w:numId w:val="0"/>
            </w:numPr>
            <w:spacing w:line="240" w:lineRule="auto"/>
            <w:ind w:left="4230"/>
            <w:jc w:val="left"/>
            <w:rPr>
              <w:color w:val="auto"/>
            </w:rPr>
          </w:pPr>
        </w:p>
        <w:p w14:paraId="739DAA1D" w14:textId="35DBF7FB" w:rsidR="00B57D9C" w:rsidRPr="008A2485" w:rsidRDefault="00217A47" w:rsidP="008A2485">
          <w:pPr>
            <w:pStyle w:val="TOC1"/>
            <w:rPr>
              <w:lang w:val="en-PH" w:eastAsia="en-PH"/>
            </w:rPr>
          </w:pPr>
          <w:r w:rsidRPr="00B57D9C">
            <w:rPr>
              <w:noProof w:val="0"/>
            </w:rPr>
            <w:fldChar w:fldCharType="begin"/>
          </w:r>
          <w:r w:rsidRPr="00B57D9C">
            <w:instrText xml:space="preserve"> TOC \o "1-3" \h \z \u </w:instrText>
          </w:r>
          <w:r w:rsidRPr="00B57D9C">
            <w:rPr>
              <w:noProof w:val="0"/>
            </w:rPr>
            <w:fldChar w:fldCharType="separate"/>
          </w:r>
          <w:hyperlink w:anchor="_Toc106185741" w:history="1">
            <w:r w:rsidR="00B57D9C" w:rsidRPr="008A2485">
              <w:rPr>
                <w:rStyle w:val="Hyperlink"/>
                <w:color w:val="auto"/>
                <w:shd w:val="clear" w:color="auto" w:fill="FFFFFF"/>
              </w:rPr>
              <w:t>TITLE PAGE</w:t>
            </w:r>
            <w:r w:rsidR="00B57D9C" w:rsidRPr="008A2485">
              <w:rPr>
                <w:webHidden/>
              </w:rPr>
              <w:tab/>
            </w:r>
            <w:r w:rsidR="00B57D9C" w:rsidRPr="008A2485">
              <w:rPr>
                <w:webHidden/>
              </w:rPr>
              <w:fldChar w:fldCharType="begin"/>
            </w:r>
            <w:r w:rsidR="00B57D9C" w:rsidRPr="008A2485">
              <w:rPr>
                <w:webHidden/>
              </w:rPr>
              <w:instrText xml:space="preserve"> PAGEREF _Toc106185741 \h </w:instrText>
            </w:r>
            <w:r w:rsidR="00B57D9C" w:rsidRPr="008A2485">
              <w:rPr>
                <w:webHidden/>
              </w:rPr>
            </w:r>
            <w:r w:rsidR="00B57D9C" w:rsidRPr="008A2485">
              <w:rPr>
                <w:webHidden/>
              </w:rPr>
              <w:fldChar w:fldCharType="separate"/>
            </w:r>
            <w:r w:rsidR="00962EB4">
              <w:rPr>
                <w:webHidden/>
              </w:rPr>
              <w:t>i</w:t>
            </w:r>
            <w:r w:rsidR="00B57D9C" w:rsidRPr="008A2485">
              <w:rPr>
                <w:webHidden/>
              </w:rPr>
              <w:fldChar w:fldCharType="end"/>
            </w:r>
          </w:hyperlink>
        </w:p>
        <w:p w14:paraId="0294040A" w14:textId="68CBA8D2" w:rsidR="00B57D9C" w:rsidRPr="008A2485" w:rsidRDefault="00614F01" w:rsidP="008A2485">
          <w:pPr>
            <w:pStyle w:val="TOC1"/>
            <w:rPr>
              <w:lang w:val="en-PH" w:eastAsia="en-PH"/>
            </w:rPr>
          </w:pPr>
          <w:hyperlink w:anchor="_Toc106185742" w:history="1">
            <w:r w:rsidR="00B57D9C" w:rsidRPr="008A2485">
              <w:rPr>
                <w:rStyle w:val="Hyperlink"/>
                <w:color w:val="auto"/>
              </w:rPr>
              <w:t>CERTIFICATE OF ORIGINALITY</w:t>
            </w:r>
            <w:r w:rsidR="00B57D9C" w:rsidRPr="008A2485">
              <w:rPr>
                <w:webHidden/>
              </w:rPr>
              <w:tab/>
            </w:r>
            <w:r w:rsidR="00B57D9C" w:rsidRPr="008A2485">
              <w:rPr>
                <w:webHidden/>
              </w:rPr>
              <w:fldChar w:fldCharType="begin"/>
            </w:r>
            <w:r w:rsidR="00B57D9C" w:rsidRPr="008A2485">
              <w:rPr>
                <w:webHidden/>
              </w:rPr>
              <w:instrText xml:space="preserve"> PAGEREF _Toc106185742 \h </w:instrText>
            </w:r>
            <w:r w:rsidR="00B57D9C" w:rsidRPr="008A2485">
              <w:rPr>
                <w:webHidden/>
              </w:rPr>
            </w:r>
            <w:r w:rsidR="00B57D9C" w:rsidRPr="008A2485">
              <w:rPr>
                <w:webHidden/>
              </w:rPr>
              <w:fldChar w:fldCharType="separate"/>
            </w:r>
            <w:r w:rsidR="00962EB4">
              <w:rPr>
                <w:webHidden/>
              </w:rPr>
              <w:t>iii</w:t>
            </w:r>
            <w:r w:rsidR="00B57D9C" w:rsidRPr="008A2485">
              <w:rPr>
                <w:webHidden/>
              </w:rPr>
              <w:fldChar w:fldCharType="end"/>
            </w:r>
          </w:hyperlink>
        </w:p>
        <w:p w14:paraId="036B9D86" w14:textId="0AFE41E0" w:rsidR="00B57D9C" w:rsidRPr="008A2485" w:rsidRDefault="00614F01" w:rsidP="008A2485">
          <w:pPr>
            <w:pStyle w:val="TOC1"/>
            <w:rPr>
              <w:lang w:val="en-PH" w:eastAsia="en-PH"/>
            </w:rPr>
          </w:pPr>
          <w:hyperlink w:anchor="_Toc106185743" w:history="1">
            <w:r w:rsidR="00B57D9C" w:rsidRPr="008A2485">
              <w:rPr>
                <w:rStyle w:val="Hyperlink"/>
                <w:color w:val="auto"/>
              </w:rPr>
              <w:t>ACKNOWLEDGMENT</w:t>
            </w:r>
            <w:r w:rsidR="00B57D9C" w:rsidRPr="008A2485">
              <w:rPr>
                <w:webHidden/>
              </w:rPr>
              <w:tab/>
            </w:r>
            <w:r w:rsidR="00B57D9C" w:rsidRPr="008A2485">
              <w:rPr>
                <w:webHidden/>
              </w:rPr>
              <w:fldChar w:fldCharType="begin"/>
            </w:r>
            <w:r w:rsidR="00B57D9C" w:rsidRPr="008A2485">
              <w:rPr>
                <w:webHidden/>
              </w:rPr>
              <w:instrText xml:space="preserve"> PAGEREF _Toc106185743 \h </w:instrText>
            </w:r>
            <w:r w:rsidR="00B57D9C" w:rsidRPr="008A2485">
              <w:rPr>
                <w:webHidden/>
              </w:rPr>
            </w:r>
            <w:r w:rsidR="00B57D9C" w:rsidRPr="008A2485">
              <w:rPr>
                <w:webHidden/>
              </w:rPr>
              <w:fldChar w:fldCharType="separate"/>
            </w:r>
            <w:r w:rsidR="00962EB4">
              <w:rPr>
                <w:webHidden/>
              </w:rPr>
              <w:t>iv</w:t>
            </w:r>
            <w:r w:rsidR="00B57D9C" w:rsidRPr="008A2485">
              <w:rPr>
                <w:webHidden/>
              </w:rPr>
              <w:fldChar w:fldCharType="end"/>
            </w:r>
          </w:hyperlink>
        </w:p>
        <w:p w14:paraId="166992DA" w14:textId="32DFB545" w:rsidR="00B57D9C" w:rsidRPr="008A2485" w:rsidRDefault="00614F01" w:rsidP="008A2485">
          <w:pPr>
            <w:pStyle w:val="TOC1"/>
            <w:rPr>
              <w:lang w:val="en-PH" w:eastAsia="en-PH"/>
            </w:rPr>
          </w:pPr>
          <w:hyperlink w:anchor="_Toc106185744" w:history="1">
            <w:r w:rsidR="00B57D9C" w:rsidRPr="008A2485">
              <w:rPr>
                <w:rStyle w:val="Hyperlink"/>
                <w:color w:val="auto"/>
                <w:shd w:val="clear" w:color="auto" w:fill="FFFFFF"/>
              </w:rPr>
              <w:t>ABSTRACT</w:t>
            </w:r>
            <w:r w:rsidR="00B57D9C" w:rsidRPr="008A2485">
              <w:rPr>
                <w:webHidden/>
              </w:rPr>
              <w:tab/>
            </w:r>
            <w:r w:rsidR="00B57D9C" w:rsidRPr="008A2485">
              <w:rPr>
                <w:webHidden/>
              </w:rPr>
              <w:fldChar w:fldCharType="begin"/>
            </w:r>
            <w:r w:rsidR="00B57D9C" w:rsidRPr="008A2485">
              <w:rPr>
                <w:webHidden/>
              </w:rPr>
              <w:instrText xml:space="preserve"> PAGEREF _Toc106185744 \h </w:instrText>
            </w:r>
            <w:r w:rsidR="00B57D9C" w:rsidRPr="008A2485">
              <w:rPr>
                <w:webHidden/>
              </w:rPr>
            </w:r>
            <w:r w:rsidR="00B57D9C" w:rsidRPr="008A2485">
              <w:rPr>
                <w:webHidden/>
              </w:rPr>
              <w:fldChar w:fldCharType="separate"/>
            </w:r>
            <w:r w:rsidR="00962EB4">
              <w:rPr>
                <w:webHidden/>
              </w:rPr>
              <w:t>v</w:t>
            </w:r>
            <w:r w:rsidR="00B57D9C" w:rsidRPr="008A2485">
              <w:rPr>
                <w:webHidden/>
              </w:rPr>
              <w:fldChar w:fldCharType="end"/>
            </w:r>
          </w:hyperlink>
          <w:r w:rsidR="00EA6887" w:rsidRPr="008A2485">
            <w:rPr>
              <w:lang w:val="en-PH" w:eastAsia="en-PH"/>
            </w:rPr>
            <w:t xml:space="preserve"> </w:t>
          </w:r>
        </w:p>
        <w:p w14:paraId="6B33617A" w14:textId="06A39E3F" w:rsidR="00B57D9C" w:rsidRPr="008A2485" w:rsidRDefault="00614F01" w:rsidP="008A2485">
          <w:pPr>
            <w:pStyle w:val="TOC1"/>
            <w:rPr>
              <w:lang w:val="en-PH" w:eastAsia="en-PH"/>
            </w:rPr>
          </w:pPr>
          <w:hyperlink w:anchor="_Toc106185746" w:history="1">
            <w:r w:rsidR="00B57D9C" w:rsidRPr="008A2485">
              <w:rPr>
                <w:rStyle w:val="Hyperlink"/>
                <w:color w:val="auto"/>
              </w:rPr>
              <w:t>LIST OF TABLES AND FIGURES</w:t>
            </w:r>
            <w:r w:rsidR="00B57D9C" w:rsidRPr="008A2485">
              <w:rPr>
                <w:webHidden/>
              </w:rPr>
              <w:tab/>
            </w:r>
            <w:r w:rsidR="00B57D9C" w:rsidRPr="008A2485">
              <w:rPr>
                <w:webHidden/>
              </w:rPr>
              <w:fldChar w:fldCharType="begin"/>
            </w:r>
            <w:r w:rsidR="00B57D9C" w:rsidRPr="008A2485">
              <w:rPr>
                <w:webHidden/>
              </w:rPr>
              <w:instrText xml:space="preserve"> PAGEREF _Toc106185746 \h </w:instrText>
            </w:r>
            <w:r w:rsidR="00B57D9C" w:rsidRPr="008A2485">
              <w:rPr>
                <w:webHidden/>
              </w:rPr>
            </w:r>
            <w:r w:rsidR="00B57D9C" w:rsidRPr="008A2485">
              <w:rPr>
                <w:webHidden/>
              </w:rPr>
              <w:fldChar w:fldCharType="separate"/>
            </w:r>
            <w:r w:rsidR="00962EB4">
              <w:rPr>
                <w:webHidden/>
              </w:rPr>
              <w:t>viii</w:t>
            </w:r>
            <w:r w:rsidR="00B57D9C" w:rsidRPr="008A2485">
              <w:rPr>
                <w:webHidden/>
              </w:rPr>
              <w:fldChar w:fldCharType="end"/>
            </w:r>
          </w:hyperlink>
        </w:p>
        <w:p w14:paraId="2D2F6C93" w14:textId="1D9E1A5A" w:rsidR="00B57D9C" w:rsidRPr="008A2485" w:rsidRDefault="00614F01" w:rsidP="008A2485">
          <w:pPr>
            <w:pStyle w:val="TOC1"/>
            <w:rPr>
              <w:rStyle w:val="Hyperlink"/>
              <w:color w:val="auto"/>
            </w:rPr>
          </w:pPr>
          <w:hyperlink w:anchor="_Toc106185747" w:history="1">
            <w:r w:rsidR="00B57D9C" w:rsidRPr="008A2485">
              <w:rPr>
                <w:rStyle w:val="Hyperlink"/>
                <w:color w:val="auto"/>
              </w:rPr>
              <w:t>LIST OF TABLES</w:t>
            </w:r>
            <w:r w:rsidR="00B57D9C" w:rsidRPr="008A2485">
              <w:rPr>
                <w:webHidden/>
              </w:rPr>
              <w:tab/>
            </w:r>
            <w:r w:rsidR="00B57D9C" w:rsidRPr="008A2485">
              <w:rPr>
                <w:webHidden/>
              </w:rPr>
              <w:fldChar w:fldCharType="begin"/>
            </w:r>
            <w:r w:rsidR="00B57D9C" w:rsidRPr="008A2485">
              <w:rPr>
                <w:webHidden/>
              </w:rPr>
              <w:instrText xml:space="preserve"> PAGEREF _Toc106185747 \h </w:instrText>
            </w:r>
            <w:r w:rsidR="00B57D9C" w:rsidRPr="008A2485">
              <w:rPr>
                <w:webHidden/>
              </w:rPr>
            </w:r>
            <w:r w:rsidR="00B57D9C" w:rsidRPr="008A2485">
              <w:rPr>
                <w:webHidden/>
              </w:rPr>
              <w:fldChar w:fldCharType="separate"/>
            </w:r>
            <w:r w:rsidR="00962EB4">
              <w:rPr>
                <w:webHidden/>
              </w:rPr>
              <w:t>x</w:t>
            </w:r>
            <w:r w:rsidR="00B57D9C" w:rsidRPr="008A2485">
              <w:rPr>
                <w:webHidden/>
              </w:rPr>
              <w:fldChar w:fldCharType="end"/>
            </w:r>
          </w:hyperlink>
        </w:p>
        <w:p w14:paraId="5A77E912" w14:textId="77777777" w:rsidR="00B57D9C" w:rsidRPr="00B57D9C" w:rsidRDefault="00B57D9C" w:rsidP="00B57D9C"/>
        <w:p w14:paraId="0F650292" w14:textId="370E2387" w:rsidR="00B57D9C" w:rsidRPr="008A2485" w:rsidRDefault="00614F01" w:rsidP="00B57D9C">
          <w:pPr>
            <w:pStyle w:val="TOC2"/>
            <w:tabs>
              <w:tab w:val="right" w:leader="dot" w:pos="8630"/>
            </w:tabs>
            <w:ind w:left="0"/>
            <w:rPr>
              <w:rFonts w:ascii="Times New Roman" w:hAnsi="Times New Roman"/>
              <w:b/>
              <w:bCs/>
              <w:noProof/>
              <w:sz w:val="24"/>
              <w:szCs w:val="24"/>
              <w:lang w:val="en-PH" w:eastAsia="en-PH"/>
            </w:rPr>
          </w:pPr>
          <w:hyperlink w:anchor="_Toc106185748" w:history="1">
            <w:r w:rsidR="00B57D9C" w:rsidRPr="008A2485">
              <w:rPr>
                <w:rStyle w:val="Hyperlink"/>
                <w:rFonts w:ascii="Times New Roman" w:hAnsi="Times New Roman"/>
                <w:b/>
                <w:bCs/>
                <w:noProof/>
                <w:color w:val="auto"/>
                <w:sz w:val="24"/>
                <w:szCs w:val="24"/>
              </w:rPr>
              <w:t>INTRODUCTION</w:t>
            </w:r>
            <w:r w:rsidR="00B57D9C" w:rsidRPr="008A2485">
              <w:rPr>
                <w:rFonts w:ascii="Times New Roman" w:hAnsi="Times New Roman"/>
                <w:b/>
                <w:bCs/>
                <w:noProof/>
                <w:webHidden/>
                <w:sz w:val="24"/>
                <w:szCs w:val="24"/>
              </w:rPr>
              <w:tab/>
            </w:r>
            <w:r w:rsidR="00B57D9C" w:rsidRPr="008A2485">
              <w:rPr>
                <w:rFonts w:ascii="Times New Roman" w:hAnsi="Times New Roman"/>
                <w:b/>
                <w:bCs/>
                <w:noProof/>
                <w:webHidden/>
                <w:sz w:val="24"/>
                <w:szCs w:val="24"/>
              </w:rPr>
              <w:fldChar w:fldCharType="begin"/>
            </w:r>
            <w:r w:rsidR="00B57D9C" w:rsidRPr="008A2485">
              <w:rPr>
                <w:rFonts w:ascii="Times New Roman" w:hAnsi="Times New Roman"/>
                <w:b/>
                <w:bCs/>
                <w:noProof/>
                <w:webHidden/>
                <w:sz w:val="24"/>
                <w:szCs w:val="24"/>
              </w:rPr>
              <w:instrText xml:space="preserve"> PAGEREF _Toc106185748 \h </w:instrText>
            </w:r>
            <w:r w:rsidR="00B57D9C" w:rsidRPr="008A2485">
              <w:rPr>
                <w:rFonts w:ascii="Times New Roman" w:hAnsi="Times New Roman"/>
                <w:b/>
                <w:bCs/>
                <w:noProof/>
                <w:webHidden/>
                <w:sz w:val="24"/>
                <w:szCs w:val="24"/>
              </w:rPr>
            </w:r>
            <w:r w:rsidR="00B57D9C" w:rsidRPr="008A2485">
              <w:rPr>
                <w:rFonts w:ascii="Times New Roman" w:hAnsi="Times New Roman"/>
                <w:b/>
                <w:bCs/>
                <w:noProof/>
                <w:webHidden/>
                <w:sz w:val="24"/>
                <w:szCs w:val="24"/>
              </w:rPr>
              <w:fldChar w:fldCharType="separate"/>
            </w:r>
            <w:r w:rsidR="00962EB4">
              <w:rPr>
                <w:rFonts w:ascii="Times New Roman" w:hAnsi="Times New Roman"/>
                <w:b/>
                <w:bCs/>
                <w:noProof/>
                <w:webHidden/>
                <w:sz w:val="24"/>
                <w:szCs w:val="24"/>
              </w:rPr>
              <w:t>1</w:t>
            </w:r>
            <w:r w:rsidR="00B57D9C" w:rsidRPr="008A2485">
              <w:rPr>
                <w:rFonts w:ascii="Times New Roman" w:hAnsi="Times New Roman"/>
                <w:b/>
                <w:bCs/>
                <w:noProof/>
                <w:webHidden/>
                <w:sz w:val="24"/>
                <w:szCs w:val="24"/>
              </w:rPr>
              <w:fldChar w:fldCharType="end"/>
            </w:r>
          </w:hyperlink>
        </w:p>
        <w:p w14:paraId="3120533D" w14:textId="256C16AA" w:rsidR="00B57D9C" w:rsidRPr="00B57D9C" w:rsidRDefault="00614F01">
          <w:pPr>
            <w:pStyle w:val="TOC2"/>
            <w:tabs>
              <w:tab w:val="right" w:leader="dot" w:pos="8630"/>
            </w:tabs>
            <w:rPr>
              <w:rFonts w:ascii="Times New Roman" w:hAnsi="Times New Roman"/>
              <w:noProof/>
              <w:sz w:val="24"/>
              <w:szCs w:val="24"/>
              <w:lang w:val="en-PH" w:eastAsia="en-PH"/>
            </w:rPr>
          </w:pPr>
          <w:hyperlink w:anchor="_Toc106185749" w:history="1">
            <w:r w:rsidR="00B57D9C" w:rsidRPr="00B57D9C">
              <w:rPr>
                <w:rStyle w:val="Hyperlink"/>
                <w:rFonts w:ascii="Times New Roman" w:hAnsi="Times New Roman"/>
                <w:noProof/>
                <w:color w:val="auto"/>
                <w:sz w:val="24"/>
                <w:szCs w:val="24"/>
              </w:rPr>
              <w:t>Background of the study</w:t>
            </w:r>
            <w:r w:rsidR="00B57D9C" w:rsidRPr="00B57D9C">
              <w:rPr>
                <w:rFonts w:ascii="Times New Roman" w:hAnsi="Times New Roman"/>
                <w:noProof/>
                <w:webHidden/>
                <w:sz w:val="24"/>
                <w:szCs w:val="24"/>
              </w:rPr>
              <w:tab/>
            </w:r>
            <w:r w:rsidR="00B57D9C" w:rsidRPr="00B57D9C">
              <w:rPr>
                <w:rFonts w:ascii="Times New Roman" w:hAnsi="Times New Roman"/>
                <w:noProof/>
                <w:webHidden/>
                <w:sz w:val="24"/>
                <w:szCs w:val="24"/>
              </w:rPr>
              <w:fldChar w:fldCharType="begin"/>
            </w:r>
            <w:r w:rsidR="00B57D9C" w:rsidRPr="00B57D9C">
              <w:rPr>
                <w:rFonts w:ascii="Times New Roman" w:hAnsi="Times New Roman"/>
                <w:noProof/>
                <w:webHidden/>
                <w:sz w:val="24"/>
                <w:szCs w:val="24"/>
              </w:rPr>
              <w:instrText xml:space="preserve"> PAGEREF _Toc106185749 \h </w:instrText>
            </w:r>
            <w:r w:rsidR="00B57D9C" w:rsidRPr="00B57D9C">
              <w:rPr>
                <w:rFonts w:ascii="Times New Roman" w:hAnsi="Times New Roman"/>
                <w:noProof/>
                <w:webHidden/>
                <w:sz w:val="24"/>
                <w:szCs w:val="24"/>
              </w:rPr>
            </w:r>
            <w:r w:rsidR="00B57D9C" w:rsidRPr="00B57D9C">
              <w:rPr>
                <w:rFonts w:ascii="Times New Roman" w:hAnsi="Times New Roman"/>
                <w:noProof/>
                <w:webHidden/>
                <w:sz w:val="24"/>
                <w:szCs w:val="24"/>
              </w:rPr>
              <w:fldChar w:fldCharType="separate"/>
            </w:r>
            <w:r w:rsidR="00962EB4">
              <w:rPr>
                <w:rFonts w:ascii="Times New Roman" w:hAnsi="Times New Roman"/>
                <w:noProof/>
                <w:webHidden/>
                <w:sz w:val="24"/>
                <w:szCs w:val="24"/>
              </w:rPr>
              <w:t>1</w:t>
            </w:r>
            <w:r w:rsidR="00B57D9C" w:rsidRPr="00B57D9C">
              <w:rPr>
                <w:rFonts w:ascii="Times New Roman" w:hAnsi="Times New Roman"/>
                <w:noProof/>
                <w:webHidden/>
                <w:sz w:val="24"/>
                <w:szCs w:val="24"/>
              </w:rPr>
              <w:fldChar w:fldCharType="end"/>
            </w:r>
          </w:hyperlink>
        </w:p>
        <w:p w14:paraId="4026077A" w14:textId="3DD9AAA5" w:rsidR="00B57D9C" w:rsidRPr="00B57D9C" w:rsidRDefault="00614F01">
          <w:pPr>
            <w:pStyle w:val="TOC2"/>
            <w:tabs>
              <w:tab w:val="right" w:leader="dot" w:pos="8630"/>
            </w:tabs>
            <w:rPr>
              <w:rFonts w:ascii="Times New Roman" w:hAnsi="Times New Roman"/>
              <w:noProof/>
              <w:sz w:val="24"/>
              <w:szCs w:val="24"/>
              <w:lang w:val="en-PH" w:eastAsia="en-PH"/>
            </w:rPr>
          </w:pPr>
          <w:hyperlink w:anchor="_Toc106185750" w:history="1">
            <w:r w:rsidR="00B57D9C" w:rsidRPr="00B57D9C">
              <w:rPr>
                <w:rStyle w:val="Hyperlink"/>
                <w:rFonts w:ascii="Times New Roman" w:hAnsi="Times New Roman"/>
                <w:noProof/>
                <w:color w:val="auto"/>
                <w:sz w:val="24"/>
                <w:szCs w:val="24"/>
              </w:rPr>
              <w:t>Statement of the Problem</w:t>
            </w:r>
            <w:r w:rsidR="00B57D9C" w:rsidRPr="00B57D9C">
              <w:rPr>
                <w:rFonts w:ascii="Times New Roman" w:hAnsi="Times New Roman"/>
                <w:noProof/>
                <w:webHidden/>
                <w:sz w:val="24"/>
                <w:szCs w:val="24"/>
              </w:rPr>
              <w:tab/>
            </w:r>
            <w:r w:rsidR="00B57D9C" w:rsidRPr="00B57D9C">
              <w:rPr>
                <w:rFonts w:ascii="Times New Roman" w:hAnsi="Times New Roman"/>
                <w:noProof/>
                <w:webHidden/>
                <w:sz w:val="24"/>
                <w:szCs w:val="24"/>
              </w:rPr>
              <w:fldChar w:fldCharType="begin"/>
            </w:r>
            <w:r w:rsidR="00B57D9C" w:rsidRPr="00B57D9C">
              <w:rPr>
                <w:rFonts w:ascii="Times New Roman" w:hAnsi="Times New Roman"/>
                <w:noProof/>
                <w:webHidden/>
                <w:sz w:val="24"/>
                <w:szCs w:val="24"/>
              </w:rPr>
              <w:instrText xml:space="preserve"> PAGEREF _Toc106185750 \h </w:instrText>
            </w:r>
            <w:r w:rsidR="00B57D9C" w:rsidRPr="00B57D9C">
              <w:rPr>
                <w:rFonts w:ascii="Times New Roman" w:hAnsi="Times New Roman"/>
                <w:noProof/>
                <w:webHidden/>
                <w:sz w:val="24"/>
                <w:szCs w:val="24"/>
              </w:rPr>
            </w:r>
            <w:r w:rsidR="00B57D9C" w:rsidRPr="00B57D9C">
              <w:rPr>
                <w:rFonts w:ascii="Times New Roman" w:hAnsi="Times New Roman"/>
                <w:noProof/>
                <w:webHidden/>
                <w:sz w:val="24"/>
                <w:szCs w:val="24"/>
              </w:rPr>
              <w:fldChar w:fldCharType="separate"/>
            </w:r>
            <w:r w:rsidR="00962EB4">
              <w:rPr>
                <w:rFonts w:ascii="Times New Roman" w:hAnsi="Times New Roman"/>
                <w:noProof/>
                <w:webHidden/>
                <w:sz w:val="24"/>
                <w:szCs w:val="24"/>
              </w:rPr>
              <w:t>2</w:t>
            </w:r>
            <w:r w:rsidR="00B57D9C" w:rsidRPr="00B57D9C">
              <w:rPr>
                <w:rFonts w:ascii="Times New Roman" w:hAnsi="Times New Roman"/>
                <w:noProof/>
                <w:webHidden/>
                <w:sz w:val="24"/>
                <w:szCs w:val="24"/>
              </w:rPr>
              <w:fldChar w:fldCharType="end"/>
            </w:r>
          </w:hyperlink>
        </w:p>
        <w:p w14:paraId="0DF9B5A1" w14:textId="2561BBF1" w:rsidR="00B57D9C" w:rsidRPr="00B57D9C" w:rsidRDefault="00614F01">
          <w:pPr>
            <w:pStyle w:val="TOC2"/>
            <w:tabs>
              <w:tab w:val="right" w:leader="dot" w:pos="8630"/>
            </w:tabs>
            <w:rPr>
              <w:rFonts w:ascii="Times New Roman" w:hAnsi="Times New Roman"/>
              <w:noProof/>
              <w:sz w:val="24"/>
              <w:szCs w:val="24"/>
              <w:lang w:val="en-PH" w:eastAsia="en-PH"/>
            </w:rPr>
          </w:pPr>
          <w:hyperlink w:anchor="_Toc106185751" w:history="1">
            <w:r w:rsidR="00B57D9C" w:rsidRPr="00B57D9C">
              <w:rPr>
                <w:rStyle w:val="Hyperlink"/>
                <w:rFonts w:ascii="Times New Roman" w:hAnsi="Times New Roman"/>
                <w:noProof/>
                <w:color w:val="auto"/>
                <w:sz w:val="24"/>
                <w:szCs w:val="24"/>
              </w:rPr>
              <w:t>Significance of the Study</w:t>
            </w:r>
            <w:r w:rsidR="00B57D9C" w:rsidRPr="00B57D9C">
              <w:rPr>
                <w:rFonts w:ascii="Times New Roman" w:hAnsi="Times New Roman"/>
                <w:noProof/>
                <w:webHidden/>
                <w:sz w:val="24"/>
                <w:szCs w:val="24"/>
              </w:rPr>
              <w:tab/>
            </w:r>
            <w:r w:rsidR="00B57D9C" w:rsidRPr="00B57D9C">
              <w:rPr>
                <w:rFonts w:ascii="Times New Roman" w:hAnsi="Times New Roman"/>
                <w:noProof/>
                <w:webHidden/>
                <w:sz w:val="24"/>
                <w:szCs w:val="24"/>
              </w:rPr>
              <w:fldChar w:fldCharType="begin"/>
            </w:r>
            <w:r w:rsidR="00B57D9C" w:rsidRPr="00B57D9C">
              <w:rPr>
                <w:rFonts w:ascii="Times New Roman" w:hAnsi="Times New Roman"/>
                <w:noProof/>
                <w:webHidden/>
                <w:sz w:val="24"/>
                <w:szCs w:val="24"/>
              </w:rPr>
              <w:instrText xml:space="preserve"> PAGEREF _Toc106185751 \h </w:instrText>
            </w:r>
            <w:r w:rsidR="00B57D9C" w:rsidRPr="00B57D9C">
              <w:rPr>
                <w:rFonts w:ascii="Times New Roman" w:hAnsi="Times New Roman"/>
                <w:noProof/>
                <w:webHidden/>
                <w:sz w:val="24"/>
                <w:szCs w:val="24"/>
              </w:rPr>
            </w:r>
            <w:r w:rsidR="00B57D9C" w:rsidRPr="00B57D9C">
              <w:rPr>
                <w:rFonts w:ascii="Times New Roman" w:hAnsi="Times New Roman"/>
                <w:noProof/>
                <w:webHidden/>
                <w:sz w:val="24"/>
                <w:szCs w:val="24"/>
              </w:rPr>
              <w:fldChar w:fldCharType="separate"/>
            </w:r>
            <w:r w:rsidR="00962EB4">
              <w:rPr>
                <w:rFonts w:ascii="Times New Roman" w:hAnsi="Times New Roman"/>
                <w:noProof/>
                <w:webHidden/>
                <w:sz w:val="24"/>
                <w:szCs w:val="24"/>
              </w:rPr>
              <w:t>3</w:t>
            </w:r>
            <w:r w:rsidR="00B57D9C" w:rsidRPr="00B57D9C">
              <w:rPr>
                <w:rFonts w:ascii="Times New Roman" w:hAnsi="Times New Roman"/>
                <w:noProof/>
                <w:webHidden/>
                <w:sz w:val="24"/>
                <w:szCs w:val="24"/>
              </w:rPr>
              <w:fldChar w:fldCharType="end"/>
            </w:r>
          </w:hyperlink>
        </w:p>
        <w:p w14:paraId="3FB9A0F4" w14:textId="41C870A3" w:rsidR="00B57D9C" w:rsidRPr="00B57D9C" w:rsidRDefault="00614F01">
          <w:pPr>
            <w:pStyle w:val="TOC2"/>
            <w:tabs>
              <w:tab w:val="right" w:leader="dot" w:pos="8630"/>
            </w:tabs>
            <w:rPr>
              <w:rFonts w:ascii="Times New Roman" w:hAnsi="Times New Roman"/>
              <w:noProof/>
              <w:sz w:val="24"/>
              <w:szCs w:val="24"/>
              <w:lang w:val="en-PH" w:eastAsia="en-PH"/>
            </w:rPr>
          </w:pPr>
          <w:hyperlink w:anchor="_Toc106185752" w:history="1">
            <w:r w:rsidR="00B57D9C" w:rsidRPr="00B57D9C">
              <w:rPr>
                <w:rStyle w:val="Hyperlink"/>
                <w:rFonts w:ascii="Times New Roman" w:hAnsi="Times New Roman"/>
                <w:noProof/>
                <w:color w:val="auto"/>
                <w:sz w:val="24"/>
                <w:szCs w:val="24"/>
              </w:rPr>
              <w:t>Objectives of the Study</w:t>
            </w:r>
            <w:r w:rsidR="00B57D9C" w:rsidRPr="00B57D9C">
              <w:rPr>
                <w:rFonts w:ascii="Times New Roman" w:hAnsi="Times New Roman"/>
                <w:noProof/>
                <w:webHidden/>
                <w:sz w:val="24"/>
                <w:szCs w:val="24"/>
              </w:rPr>
              <w:tab/>
            </w:r>
            <w:r w:rsidR="00B57D9C" w:rsidRPr="00B57D9C">
              <w:rPr>
                <w:rFonts w:ascii="Times New Roman" w:hAnsi="Times New Roman"/>
                <w:noProof/>
                <w:webHidden/>
                <w:sz w:val="24"/>
                <w:szCs w:val="24"/>
              </w:rPr>
              <w:fldChar w:fldCharType="begin"/>
            </w:r>
            <w:r w:rsidR="00B57D9C" w:rsidRPr="00B57D9C">
              <w:rPr>
                <w:rFonts w:ascii="Times New Roman" w:hAnsi="Times New Roman"/>
                <w:noProof/>
                <w:webHidden/>
                <w:sz w:val="24"/>
                <w:szCs w:val="24"/>
              </w:rPr>
              <w:instrText xml:space="preserve"> PAGEREF _Toc106185752 \h </w:instrText>
            </w:r>
            <w:r w:rsidR="00B57D9C" w:rsidRPr="00B57D9C">
              <w:rPr>
                <w:rFonts w:ascii="Times New Roman" w:hAnsi="Times New Roman"/>
                <w:noProof/>
                <w:webHidden/>
                <w:sz w:val="24"/>
                <w:szCs w:val="24"/>
              </w:rPr>
            </w:r>
            <w:r w:rsidR="00B57D9C" w:rsidRPr="00B57D9C">
              <w:rPr>
                <w:rFonts w:ascii="Times New Roman" w:hAnsi="Times New Roman"/>
                <w:noProof/>
                <w:webHidden/>
                <w:sz w:val="24"/>
                <w:szCs w:val="24"/>
              </w:rPr>
              <w:fldChar w:fldCharType="separate"/>
            </w:r>
            <w:r w:rsidR="00962EB4">
              <w:rPr>
                <w:rFonts w:ascii="Times New Roman" w:hAnsi="Times New Roman"/>
                <w:noProof/>
                <w:webHidden/>
                <w:sz w:val="24"/>
                <w:szCs w:val="24"/>
              </w:rPr>
              <w:t>4</w:t>
            </w:r>
            <w:r w:rsidR="00B57D9C" w:rsidRPr="00B57D9C">
              <w:rPr>
                <w:rFonts w:ascii="Times New Roman" w:hAnsi="Times New Roman"/>
                <w:noProof/>
                <w:webHidden/>
                <w:sz w:val="24"/>
                <w:szCs w:val="24"/>
              </w:rPr>
              <w:fldChar w:fldCharType="end"/>
            </w:r>
          </w:hyperlink>
        </w:p>
        <w:p w14:paraId="4F6084B6" w14:textId="2F875907" w:rsidR="00B57D9C" w:rsidRPr="00B57D9C" w:rsidRDefault="00614F01">
          <w:pPr>
            <w:pStyle w:val="TOC2"/>
            <w:tabs>
              <w:tab w:val="right" w:leader="dot" w:pos="8630"/>
            </w:tabs>
            <w:rPr>
              <w:rStyle w:val="Hyperlink"/>
              <w:rFonts w:ascii="Times New Roman" w:hAnsi="Times New Roman"/>
              <w:noProof/>
              <w:color w:val="auto"/>
              <w:sz w:val="24"/>
              <w:szCs w:val="24"/>
            </w:rPr>
          </w:pPr>
          <w:hyperlink w:anchor="_Toc106185753" w:history="1">
            <w:r w:rsidR="00B57D9C" w:rsidRPr="00B57D9C">
              <w:rPr>
                <w:rStyle w:val="Hyperlink"/>
                <w:rFonts w:ascii="Times New Roman" w:hAnsi="Times New Roman"/>
                <w:noProof/>
                <w:color w:val="auto"/>
                <w:sz w:val="24"/>
                <w:szCs w:val="24"/>
              </w:rPr>
              <w:t>Scope and Delimitation of the Study</w:t>
            </w:r>
            <w:r w:rsidR="00B57D9C" w:rsidRPr="00B57D9C">
              <w:rPr>
                <w:rFonts w:ascii="Times New Roman" w:hAnsi="Times New Roman"/>
                <w:noProof/>
                <w:webHidden/>
                <w:sz w:val="24"/>
                <w:szCs w:val="24"/>
              </w:rPr>
              <w:tab/>
            </w:r>
            <w:r w:rsidR="00B57D9C" w:rsidRPr="00B57D9C">
              <w:rPr>
                <w:rFonts w:ascii="Times New Roman" w:hAnsi="Times New Roman"/>
                <w:noProof/>
                <w:webHidden/>
                <w:sz w:val="24"/>
                <w:szCs w:val="24"/>
              </w:rPr>
              <w:fldChar w:fldCharType="begin"/>
            </w:r>
            <w:r w:rsidR="00B57D9C" w:rsidRPr="00B57D9C">
              <w:rPr>
                <w:rFonts w:ascii="Times New Roman" w:hAnsi="Times New Roman"/>
                <w:noProof/>
                <w:webHidden/>
                <w:sz w:val="24"/>
                <w:szCs w:val="24"/>
              </w:rPr>
              <w:instrText xml:space="preserve"> PAGEREF _Toc106185753 \h </w:instrText>
            </w:r>
            <w:r w:rsidR="00B57D9C" w:rsidRPr="00B57D9C">
              <w:rPr>
                <w:rFonts w:ascii="Times New Roman" w:hAnsi="Times New Roman"/>
                <w:noProof/>
                <w:webHidden/>
                <w:sz w:val="24"/>
                <w:szCs w:val="24"/>
              </w:rPr>
            </w:r>
            <w:r w:rsidR="00B57D9C" w:rsidRPr="00B57D9C">
              <w:rPr>
                <w:rFonts w:ascii="Times New Roman" w:hAnsi="Times New Roman"/>
                <w:noProof/>
                <w:webHidden/>
                <w:sz w:val="24"/>
                <w:szCs w:val="24"/>
              </w:rPr>
              <w:fldChar w:fldCharType="separate"/>
            </w:r>
            <w:r w:rsidR="00962EB4">
              <w:rPr>
                <w:rFonts w:ascii="Times New Roman" w:hAnsi="Times New Roman"/>
                <w:noProof/>
                <w:webHidden/>
                <w:sz w:val="24"/>
                <w:szCs w:val="24"/>
              </w:rPr>
              <w:t>6</w:t>
            </w:r>
            <w:r w:rsidR="00B57D9C" w:rsidRPr="00B57D9C">
              <w:rPr>
                <w:rFonts w:ascii="Times New Roman" w:hAnsi="Times New Roman"/>
                <w:noProof/>
                <w:webHidden/>
                <w:sz w:val="24"/>
                <w:szCs w:val="24"/>
              </w:rPr>
              <w:fldChar w:fldCharType="end"/>
            </w:r>
          </w:hyperlink>
        </w:p>
        <w:p w14:paraId="14C8B462" w14:textId="77777777" w:rsidR="00B57D9C" w:rsidRPr="00B57D9C" w:rsidRDefault="00B57D9C" w:rsidP="00B57D9C"/>
        <w:p w14:paraId="44D00C50" w14:textId="243D50AA" w:rsidR="00B57D9C" w:rsidRPr="008A2485" w:rsidRDefault="00614F01" w:rsidP="008A2485">
          <w:pPr>
            <w:pStyle w:val="TOC1"/>
            <w:rPr>
              <w:lang w:val="en-PH" w:eastAsia="en-PH"/>
            </w:rPr>
          </w:pPr>
          <w:hyperlink w:anchor="_Toc106185754" w:history="1">
            <w:r w:rsidR="00B57D9C" w:rsidRPr="008A2485">
              <w:rPr>
                <w:rStyle w:val="Hyperlink"/>
                <w:color w:val="auto"/>
              </w:rPr>
              <w:t>REVIEW OF RELATED LITERATURE AND STUDIES</w:t>
            </w:r>
            <w:r w:rsidR="00B57D9C" w:rsidRPr="008A2485">
              <w:rPr>
                <w:webHidden/>
              </w:rPr>
              <w:tab/>
            </w:r>
            <w:r w:rsidR="00B57D9C" w:rsidRPr="008A2485">
              <w:rPr>
                <w:webHidden/>
              </w:rPr>
              <w:fldChar w:fldCharType="begin"/>
            </w:r>
            <w:r w:rsidR="00B57D9C" w:rsidRPr="008A2485">
              <w:rPr>
                <w:webHidden/>
              </w:rPr>
              <w:instrText xml:space="preserve"> PAGEREF _Toc106185754 \h </w:instrText>
            </w:r>
            <w:r w:rsidR="00B57D9C" w:rsidRPr="008A2485">
              <w:rPr>
                <w:webHidden/>
              </w:rPr>
            </w:r>
            <w:r w:rsidR="00B57D9C" w:rsidRPr="008A2485">
              <w:rPr>
                <w:webHidden/>
              </w:rPr>
              <w:fldChar w:fldCharType="separate"/>
            </w:r>
            <w:r w:rsidR="00962EB4">
              <w:rPr>
                <w:webHidden/>
              </w:rPr>
              <w:t>8</w:t>
            </w:r>
            <w:r w:rsidR="00B57D9C" w:rsidRPr="008A2485">
              <w:rPr>
                <w:webHidden/>
              </w:rPr>
              <w:fldChar w:fldCharType="end"/>
            </w:r>
          </w:hyperlink>
        </w:p>
        <w:p w14:paraId="7C753CDD" w14:textId="0CA1E3C8" w:rsidR="00B57D9C" w:rsidRPr="00B57D9C" w:rsidRDefault="00614F01">
          <w:pPr>
            <w:pStyle w:val="TOC2"/>
            <w:tabs>
              <w:tab w:val="right" w:leader="dot" w:pos="8630"/>
            </w:tabs>
            <w:rPr>
              <w:rFonts w:ascii="Times New Roman" w:hAnsi="Times New Roman"/>
              <w:noProof/>
              <w:sz w:val="24"/>
              <w:szCs w:val="24"/>
              <w:lang w:val="en-PH" w:eastAsia="en-PH"/>
            </w:rPr>
          </w:pPr>
          <w:hyperlink w:anchor="_Toc106185755" w:history="1">
            <w:r w:rsidR="00B57D9C" w:rsidRPr="00B57D9C">
              <w:rPr>
                <w:rStyle w:val="Hyperlink"/>
                <w:rFonts w:ascii="Times New Roman" w:hAnsi="Times New Roman"/>
                <w:noProof/>
                <w:color w:val="auto"/>
                <w:sz w:val="24"/>
                <w:szCs w:val="24"/>
              </w:rPr>
              <w:t>Related Literature</w:t>
            </w:r>
            <w:r w:rsidR="00B57D9C" w:rsidRPr="00B57D9C">
              <w:rPr>
                <w:rFonts w:ascii="Times New Roman" w:hAnsi="Times New Roman"/>
                <w:noProof/>
                <w:webHidden/>
                <w:sz w:val="24"/>
                <w:szCs w:val="24"/>
              </w:rPr>
              <w:tab/>
            </w:r>
            <w:r w:rsidR="00B57D9C" w:rsidRPr="00B57D9C">
              <w:rPr>
                <w:rFonts w:ascii="Times New Roman" w:hAnsi="Times New Roman"/>
                <w:noProof/>
                <w:webHidden/>
                <w:sz w:val="24"/>
                <w:szCs w:val="24"/>
              </w:rPr>
              <w:fldChar w:fldCharType="begin"/>
            </w:r>
            <w:r w:rsidR="00B57D9C" w:rsidRPr="00B57D9C">
              <w:rPr>
                <w:rFonts w:ascii="Times New Roman" w:hAnsi="Times New Roman"/>
                <w:noProof/>
                <w:webHidden/>
                <w:sz w:val="24"/>
                <w:szCs w:val="24"/>
              </w:rPr>
              <w:instrText xml:space="preserve"> PAGEREF _Toc106185755 \h </w:instrText>
            </w:r>
            <w:r w:rsidR="00B57D9C" w:rsidRPr="00B57D9C">
              <w:rPr>
                <w:rFonts w:ascii="Times New Roman" w:hAnsi="Times New Roman"/>
                <w:noProof/>
                <w:webHidden/>
                <w:sz w:val="24"/>
                <w:szCs w:val="24"/>
              </w:rPr>
            </w:r>
            <w:r w:rsidR="00B57D9C" w:rsidRPr="00B57D9C">
              <w:rPr>
                <w:rFonts w:ascii="Times New Roman" w:hAnsi="Times New Roman"/>
                <w:noProof/>
                <w:webHidden/>
                <w:sz w:val="24"/>
                <w:szCs w:val="24"/>
              </w:rPr>
              <w:fldChar w:fldCharType="separate"/>
            </w:r>
            <w:r w:rsidR="00962EB4">
              <w:rPr>
                <w:rFonts w:ascii="Times New Roman" w:hAnsi="Times New Roman"/>
                <w:noProof/>
                <w:webHidden/>
                <w:sz w:val="24"/>
                <w:szCs w:val="24"/>
              </w:rPr>
              <w:t>8</w:t>
            </w:r>
            <w:r w:rsidR="00B57D9C" w:rsidRPr="00B57D9C">
              <w:rPr>
                <w:rFonts w:ascii="Times New Roman" w:hAnsi="Times New Roman"/>
                <w:noProof/>
                <w:webHidden/>
                <w:sz w:val="24"/>
                <w:szCs w:val="24"/>
              </w:rPr>
              <w:fldChar w:fldCharType="end"/>
            </w:r>
          </w:hyperlink>
        </w:p>
        <w:p w14:paraId="38ACE864" w14:textId="1AA76E38" w:rsidR="00B57D9C" w:rsidRPr="00B57D9C" w:rsidRDefault="00614F01">
          <w:pPr>
            <w:pStyle w:val="TOC2"/>
            <w:tabs>
              <w:tab w:val="right" w:leader="dot" w:pos="8630"/>
            </w:tabs>
            <w:rPr>
              <w:rFonts w:ascii="Times New Roman" w:hAnsi="Times New Roman"/>
              <w:noProof/>
              <w:sz w:val="24"/>
              <w:szCs w:val="24"/>
              <w:lang w:val="en-PH" w:eastAsia="en-PH"/>
            </w:rPr>
          </w:pPr>
          <w:hyperlink w:anchor="_Toc106185756" w:history="1">
            <w:r w:rsidR="00B57D9C" w:rsidRPr="00B57D9C">
              <w:rPr>
                <w:rStyle w:val="Hyperlink"/>
                <w:rFonts w:ascii="Times New Roman" w:hAnsi="Times New Roman"/>
                <w:noProof/>
                <w:color w:val="auto"/>
                <w:sz w:val="24"/>
                <w:szCs w:val="24"/>
              </w:rPr>
              <w:t>Synthesis</w:t>
            </w:r>
            <w:r w:rsidR="00B57D9C" w:rsidRPr="00B57D9C">
              <w:rPr>
                <w:rFonts w:ascii="Times New Roman" w:hAnsi="Times New Roman"/>
                <w:noProof/>
                <w:webHidden/>
                <w:sz w:val="24"/>
                <w:szCs w:val="24"/>
              </w:rPr>
              <w:tab/>
            </w:r>
            <w:r w:rsidR="00B57D9C" w:rsidRPr="00B57D9C">
              <w:rPr>
                <w:rFonts w:ascii="Times New Roman" w:hAnsi="Times New Roman"/>
                <w:noProof/>
                <w:webHidden/>
                <w:sz w:val="24"/>
                <w:szCs w:val="24"/>
              </w:rPr>
              <w:fldChar w:fldCharType="begin"/>
            </w:r>
            <w:r w:rsidR="00B57D9C" w:rsidRPr="00B57D9C">
              <w:rPr>
                <w:rFonts w:ascii="Times New Roman" w:hAnsi="Times New Roman"/>
                <w:noProof/>
                <w:webHidden/>
                <w:sz w:val="24"/>
                <w:szCs w:val="24"/>
              </w:rPr>
              <w:instrText xml:space="preserve"> PAGEREF _Toc106185756 \h </w:instrText>
            </w:r>
            <w:r w:rsidR="00B57D9C" w:rsidRPr="00B57D9C">
              <w:rPr>
                <w:rFonts w:ascii="Times New Roman" w:hAnsi="Times New Roman"/>
                <w:noProof/>
                <w:webHidden/>
                <w:sz w:val="24"/>
                <w:szCs w:val="24"/>
              </w:rPr>
            </w:r>
            <w:r w:rsidR="00B57D9C" w:rsidRPr="00B57D9C">
              <w:rPr>
                <w:rFonts w:ascii="Times New Roman" w:hAnsi="Times New Roman"/>
                <w:noProof/>
                <w:webHidden/>
                <w:sz w:val="24"/>
                <w:szCs w:val="24"/>
              </w:rPr>
              <w:fldChar w:fldCharType="separate"/>
            </w:r>
            <w:r w:rsidR="00962EB4">
              <w:rPr>
                <w:rFonts w:ascii="Times New Roman" w:hAnsi="Times New Roman"/>
                <w:noProof/>
                <w:webHidden/>
                <w:sz w:val="24"/>
                <w:szCs w:val="24"/>
              </w:rPr>
              <w:t>12</w:t>
            </w:r>
            <w:r w:rsidR="00B57D9C" w:rsidRPr="00B57D9C">
              <w:rPr>
                <w:rFonts w:ascii="Times New Roman" w:hAnsi="Times New Roman"/>
                <w:noProof/>
                <w:webHidden/>
                <w:sz w:val="24"/>
                <w:szCs w:val="24"/>
              </w:rPr>
              <w:fldChar w:fldCharType="end"/>
            </w:r>
          </w:hyperlink>
        </w:p>
        <w:p w14:paraId="5C5C12C7" w14:textId="2E9A8695" w:rsidR="00B57D9C" w:rsidRPr="00B57D9C" w:rsidRDefault="00614F01">
          <w:pPr>
            <w:pStyle w:val="TOC2"/>
            <w:tabs>
              <w:tab w:val="right" w:leader="dot" w:pos="8630"/>
            </w:tabs>
            <w:rPr>
              <w:rFonts w:ascii="Times New Roman" w:hAnsi="Times New Roman"/>
              <w:noProof/>
              <w:sz w:val="24"/>
              <w:szCs w:val="24"/>
              <w:lang w:val="en-PH" w:eastAsia="en-PH"/>
            </w:rPr>
          </w:pPr>
          <w:hyperlink w:anchor="_Toc106185757" w:history="1">
            <w:r w:rsidR="00B57D9C" w:rsidRPr="00B57D9C">
              <w:rPr>
                <w:rStyle w:val="Hyperlink"/>
                <w:rFonts w:ascii="Times New Roman" w:hAnsi="Times New Roman"/>
                <w:noProof/>
                <w:color w:val="auto"/>
                <w:sz w:val="24"/>
                <w:szCs w:val="24"/>
              </w:rPr>
              <w:t>Related Studies</w:t>
            </w:r>
            <w:r w:rsidR="00B57D9C" w:rsidRPr="00B57D9C">
              <w:rPr>
                <w:rFonts w:ascii="Times New Roman" w:hAnsi="Times New Roman"/>
                <w:noProof/>
                <w:webHidden/>
                <w:sz w:val="24"/>
                <w:szCs w:val="24"/>
              </w:rPr>
              <w:tab/>
            </w:r>
            <w:r w:rsidR="00B57D9C" w:rsidRPr="00B57D9C">
              <w:rPr>
                <w:rFonts w:ascii="Times New Roman" w:hAnsi="Times New Roman"/>
                <w:noProof/>
                <w:webHidden/>
                <w:sz w:val="24"/>
                <w:szCs w:val="24"/>
              </w:rPr>
              <w:fldChar w:fldCharType="begin"/>
            </w:r>
            <w:r w:rsidR="00B57D9C" w:rsidRPr="00B57D9C">
              <w:rPr>
                <w:rFonts w:ascii="Times New Roman" w:hAnsi="Times New Roman"/>
                <w:noProof/>
                <w:webHidden/>
                <w:sz w:val="24"/>
                <w:szCs w:val="24"/>
              </w:rPr>
              <w:instrText xml:space="preserve"> PAGEREF _Toc106185757 \h </w:instrText>
            </w:r>
            <w:r w:rsidR="00B57D9C" w:rsidRPr="00B57D9C">
              <w:rPr>
                <w:rFonts w:ascii="Times New Roman" w:hAnsi="Times New Roman"/>
                <w:noProof/>
                <w:webHidden/>
                <w:sz w:val="24"/>
                <w:szCs w:val="24"/>
              </w:rPr>
            </w:r>
            <w:r w:rsidR="00B57D9C" w:rsidRPr="00B57D9C">
              <w:rPr>
                <w:rFonts w:ascii="Times New Roman" w:hAnsi="Times New Roman"/>
                <w:noProof/>
                <w:webHidden/>
                <w:sz w:val="24"/>
                <w:szCs w:val="24"/>
              </w:rPr>
              <w:fldChar w:fldCharType="separate"/>
            </w:r>
            <w:r w:rsidR="00962EB4">
              <w:rPr>
                <w:rFonts w:ascii="Times New Roman" w:hAnsi="Times New Roman"/>
                <w:noProof/>
                <w:webHidden/>
                <w:sz w:val="24"/>
                <w:szCs w:val="24"/>
              </w:rPr>
              <w:t>13</w:t>
            </w:r>
            <w:r w:rsidR="00B57D9C" w:rsidRPr="00B57D9C">
              <w:rPr>
                <w:rFonts w:ascii="Times New Roman" w:hAnsi="Times New Roman"/>
                <w:noProof/>
                <w:webHidden/>
                <w:sz w:val="24"/>
                <w:szCs w:val="24"/>
              </w:rPr>
              <w:fldChar w:fldCharType="end"/>
            </w:r>
          </w:hyperlink>
        </w:p>
        <w:p w14:paraId="53493CF3" w14:textId="55E2CB06" w:rsidR="00B57D9C" w:rsidRPr="00B57D9C" w:rsidRDefault="00614F01">
          <w:pPr>
            <w:pStyle w:val="TOC2"/>
            <w:tabs>
              <w:tab w:val="right" w:leader="dot" w:pos="8630"/>
            </w:tabs>
            <w:rPr>
              <w:rFonts w:ascii="Times New Roman" w:hAnsi="Times New Roman"/>
              <w:noProof/>
              <w:sz w:val="24"/>
              <w:szCs w:val="24"/>
              <w:lang w:val="en-PH" w:eastAsia="en-PH"/>
            </w:rPr>
          </w:pPr>
          <w:hyperlink w:anchor="_Toc106185758" w:history="1">
            <w:r w:rsidR="00B57D9C" w:rsidRPr="00B57D9C">
              <w:rPr>
                <w:rStyle w:val="Hyperlink"/>
                <w:rFonts w:ascii="Times New Roman" w:hAnsi="Times New Roman"/>
                <w:noProof/>
                <w:color w:val="auto"/>
                <w:sz w:val="24"/>
                <w:szCs w:val="24"/>
                <w:lang w:val="en-PH" w:eastAsia="en-PH"/>
              </w:rPr>
              <w:t>Synthesis</w:t>
            </w:r>
            <w:r w:rsidR="00B57D9C" w:rsidRPr="00B57D9C">
              <w:rPr>
                <w:rFonts w:ascii="Times New Roman" w:hAnsi="Times New Roman"/>
                <w:noProof/>
                <w:webHidden/>
                <w:sz w:val="24"/>
                <w:szCs w:val="24"/>
              </w:rPr>
              <w:tab/>
            </w:r>
            <w:r w:rsidR="00B57D9C" w:rsidRPr="00B57D9C">
              <w:rPr>
                <w:rFonts w:ascii="Times New Roman" w:hAnsi="Times New Roman"/>
                <w:noProof/>
                <w:webHidden/>
                <w:sz w:val="24"/>
                <w:szCs w:val="24"/>
              </w:rPr>
              <w:fldChar w:fldCharType="begin"/>
            </w:r>
            <w:r w:rsidR="00B57D9C" w:rsidRPr="00B57D9C">
              <w:rPr>
                <w:rFonts w:ascii="Times New Roman" w:hAnsi="Times New Roman"/>
                <w:noProof/>
                <w:webHidden/>
                <w:sz w:val="24"/>
                <w:szCs w:val="24"/>
              </w:rPr>
              <w:instrText xml:space="preserve"> PAGEREF _Toc106185758 \h </w:instrText>
            </w:r>
            <w:r w:rsidR="00B57D9C" w:rsidRPr="00B57D9C">
              <w:rPr>
                <w:rFonts w:ascii="Times New Roman" w:hAnsi="Times New Roman"/>
                <w:noProof/>
                <w:webHidden/>
                <w:sz w:val="24"/>
                <w:szCs w:val="24"/>
              </w:rPr>
            </w:r>
            <w:r w:rsidR="00B57D9C" w:rsidRPr="00B57D9C">
              <w:rPr>
                <w:rFonts w:ascii="Times New Roman" w:hAnsi="Times New Roman"/>
                <w:noProof/>
                <w:webHidden/>
                <w:sz w:val="24"/>
                <w:szCs w:val="24"/>
              </w:rPr>
              <w:fldChar w:fldCharType="separate"/>
            </w:r>
            <w:r w:rsidR="00962EB4">
              <w:rPr>
                <w:rFonts w:ascii="Times New Roman" w:hAnsi="Times New Roman"/>
                <w:noProof/>
                <w:webHidden/>
                <w:sz w:val="24"/>
                <w:szCs w:val="24"/>
              </w:rPr>
              <w:t>18</w:t>
            </w:r>
            <w:r w:rsidR="00B57D9C" w:rsidRPr="00B57D9C">
              <w:rPr>
                <w:rFonts w:ascii="Times New Roman" w:hAnsi="Times New Roman"/>
                <w:noProof/>
                <w:webHidden/>
                <w:sz w:val="24"/>
                <w:szCs w:val="24"/>
              </w:rPr>
              <w:fldChar w:fldCharType="end"/>
            </w:r>
          </w:hyperlink>
        </w:p>
        <w:p w14:paraId="3BB41C41" w14:textId="4EA7A70A" w:rsidR="00B57D9C" w:rsidRDefault="00614F01">
          <w:pPr>
            <w:pStyle w:val="TOC2"/>
            <w:tabs>
              <w:tab w:val="right" w:leader="dot" w:pos="8630"/>
            </w:tabs>
            <w:rPr>
              <w:rStyle w:val="Hyperlink"/>
              <w:rFonts w:ascii="Times New Roman" w:hAnsi="Times New Roman"/>
              <w:noProof/>
              <w:color w:val="auto"/>
              <w:sz w:val="24"/>
              <w:szCs w:val="24"/>
            </w:rPr>
          </w:pPr>
          <w:hyperlink w:anchor="_Toc106185759" w:history="1">
            <w:r w:rsidR="00B57D9C" w:rsidRPr="00B57D9C">
              <w:rPr>
                <w:rStyle w:val="Hyperlink"/>
                <w:rFonts w:ascii="Times New Roman" w:hAnsi="Times New Roman"/>
                <w:noProof/>
                <w:color w:val="auto"/>
                <w:sz w:val="24"/>
                <w:szCs w:val="24"/>
              </w:rPr>
              <w:t>Conceptual Framework of the Project</w:t>
            </w:r>
            <w:r w:rsidR="00B57D9C" w:rsidRPr="00B57D9C">
              <w:rPr>
                <w:rFonts w:ascii="Times New Roman" w:hAnsi="Times New Roman"/>
                <w:noProof/>
                <w:webHidden/>
                <w:sz w:val="24"/>
                <w:szCs w:val="24"/>
              </w:rPr>
              <w:tab/>
            </w:r>
            <w:r w:rsidR="00B57D9C" w:rsidRPr="00B57D9C">
              <w:rPr>
                <w:rFonts w:ascii="Times New Roman" w:hAnsi="Times New Roman"/>
                <w:noProof/>
                <w:webHidden/>
                <w:sz w:val="24"/>
                <w:szCs w:val="24"/>
              </w:rPr>
              <w:fldChar w:fldCharType="begin"/>
            </w:r>
            <w:r w:rsidR="00B57D9C" w:rsidRPr="00B57D9C">
              <w:rPr>
                <w:rFonts w:ascii="Times New Roman" w:hAnsi="Times New Roman"/>
                <w:noProof/>
                <w:webHidden/>
                <w:sz w:val="24"/>
                <w:szCs w:val="24"/>
              </w:rPr>
              <w:instrText xml:space="preserve"> PAGEREF _Toc106185759 \h </w:instrText>
            </w:r>
            <w:r w:rsidR="00B57D9C" w:rsidRPr="00B57D9C">
              <w:rPr>
                <w:rFonts w:ascii="Times New Roman" w:hAnsi="Times New Roman"/>
                <w:noProof/>
                <w:webHidden/>
                <w:sz w:val="24"/>
                <w:szCs w:val="24"/>
              </w:rPr>
            </w:r>
            <w:r w:rsidR="00B57D9C" w:rsidRPr="00B57D9C">
              <w:rPr>
                <w:rFonts w:ascii="Times New Roman" w:hAnsi="Times New Roman"/>
                <w:noProof/>
                <w:webHidden/>
                <w:sz w:val="24"/>
                <w:szCs w:val="24"/>
              </w:rPr>
              <w:fldChar w:fldCharType="separate"/>
            </w:r>
            <w:r w:rsidR="00962EB4">
              <w:rPr>
                <w:rFonts w:ascii="Times New Roman" w:hAnsi="Times New Roman"/>
                <w:noProof/>
                <w:webHidden/>
                <w:sz w:val="24"/>
                <w:szCs w:val="24"/>
              </w:rPr>
              <w:t>20</w:t>
            </w:r>
            <w:r w:rsidR="00B57D9C" w:rsidRPr="00B57D9C">
              <w:rPr>
                <w:rFonts w:ascii="Times New Roman" w:hAnsi="Times New Roman"/>
                <w:noProof/>
                <w:webHidden/>
                <w:sz w:val="24"/>
                <w:szCs w:val="24"/>
              </w:rPr>
              <w:fldChar w:fldCharType="end"/>
            </w:r>
          </w:hyperlink>
        </w:p>
        <w:p w14:paraId="4DDE2346" w14:textId="77777777" w:rsidR="008A2485" w:rsidRPr="008A2485" w:rsidRDefault="008A2485" w:rsidP="008A2485"/>
        <w:p w14:paraId="21DDCB68" w14:textId="306FF387" w:rsidR="008A2485" w:rsidRPr="008A2485" w:rsidRDefault="00614F01" w:rsidP="008A2485">
          <w:pPr>
            <w:pStyle w:val="TOC1"/>
            <w:rPr>
              <w:u w:val="single"/>
            </w:rPr>
          </w:pPr>
          <w:hyperlink w:anchor="_Toc106185760" w:history="1">
            <w:r w:rsidR="00B57D9C" w:rsidRPr="008A2485">
              <w:rPr>
                <w:rStyle w:val="Hyperlink"/>
                <w:color w:val="auto"/>
              </w:rPr>
              <w:t>THEORETICAL BACKGROUND</w:t>
            </w:r>
            <w:r w:rsidR="00B57D9C" w:rsidRPr="008A2485">
              <w:rPr>
                <w:webHidden/>
              </w:rPr>
              <w:tab/>
            </w:r>
            <w:r w:rsidR="00B57D9C" w:rsidRPr="008A2485">
              <w:rPr>
                <w:webHidden/>
              </w:rPr>
              <w:fldChar w:fldCharType="begin"/>
            </w:r>
            <w:r w:rsidR="00B57D9C" w:rsidRPr="008A2485">
              <w:rPr>
                <w:webHidden/>
              </w:rPr>
              <w:instrText xml:space="preserve"> PAGEREF _Toc106185760 \h </w:instrText>
            </w:r>
            <w:r w:rsidR="00B57D9C" w:rsidRPr="008A2485">
              <w:rPr>
                <w:webHidden/>
              </w:rPr>
            </w:r>
            <w:r w:rsidR="00B57D9C" w:rsidRPr="008A2485">
              <w:rPr>
                <w:webHidden/>
              </w:rPr>
              <w:fldChar w:fldCharType="separate"/>
            </w:r>
            <w:r w:rsidR="00962EB4">
              <w:rPr>
                <w:webHidden/>
              </w:rPr>
              <w:t>22</w:t>
            </w:r>
            <w:r w:rsidR="00B57D9C" w:rsidRPr="008A2485">
              <w:rPr>
                <w:webHidden/>
              </w:rPr>
              <w:fldChar w:fldCharType="end"/>
            </w:r>
          </w:hyperlink>
        </w:p>
        <w:p w14:paraId="0B0C5CB8" w14:textId="59BA074F" w:rsidR="00B57D9C" w:rsidRPr="00B57D9C" w:rsidRDefault="00614F01">
          <w:pPr>
            <w:pStyle w:val="TOC2"/>
            <w:tabs>
              <w:tab w:val="right" w:leader="dot" w:pos="8630"/>
            </w:tabs>
            <w:rPr>
              <w:rFonts w:ascii="Times New Roman" w:hAnsi="Times New Roman"/>
              <w:noProof/>
              <w:sz w:val="24"/>
              <w:szCs w:val="24"/>
              <w:lang w:val="en-PH" w:eastAsia="en-PH"/>
            </w:rPr>
          </w:pPr>
          <w:hyperlink w:anchor="_Toc106185761" w:history="1">
            <w:r w:rsidR="00B57D9C" w:rsidRPr="00B57D9C">
              <w:rPr>
                <w:rStyle w:val="Hyperlink"/>
                <w:rFonts w:ascii="Times New Roman" w:hAnsi="Times New Roman"/>
                <w:noProof/>
                <w:color w:val="auto"/>
                <w:sz w:val="24"/>
                <w:szCs w:val="24"/>
              </w:rPr>
              <w:t>Fundamental Algorithm Used</w:t>
            </w:r>
            <w:r w:rsidR="00B57D9C" w:rsidRPr="00B57D9C">
              <w:rPr>
                <w:rFonts w:ascii="Times New Roman" w:hAnsi="Times New Roman"/>
                <w:noProof/>
                <w:webHidden/>
                <w:sz w:val="24"/>
                <w:szCs w:val="24"/>
              </w:rPr>
              <w:tab/>
            </w:r>
            <w:r w:rsidR="00B57D9C" w:rsidRPr="00B57D9C">
              <w:rPr>
                <w:rFonts w:ascii="Times New Roman" w:hAnsi="Times New Roman"/>
                <w:noProof/>
                <w:webHidden/>
                <w:sz w:val="24"/>
                <w:szCs w:val="24"/>
              </w:rPr>
              <w:fldChar w:fldCharType="begin"/>
            </w:r>
            <w:r w:rsidR="00B57D9C" w:rsidRPr="00B57D9C">
              <w:rPr>
                <w:rFonts w:ascii="Times New Roman" w:hAnsi="Times New Roman"/>
                <w:noProof/>
                <w:webHidden/>
                <w:sz w:val="24"/>
                <w:szCs w:val="24"/>
              </w:rPr>
              <w:instrText xml:space="preserve"> PAGEREF _Toc106185761 \h </w:instrText>
            </w:r>
            <w:r w:rsidR="00B57D9C" w:rsidRPr="00B57D9C">
              <w:rPr>
                <w:rFonts w:ascii="Times New Roman" w:hAnsi="Times New Roman"/>
                <w:noProof/>
                <w:webHidden/>
                <w:sz w:val="24"/>
                <w:szCs w:val="24"/>
              </w:rPr>
            </w:r>
            <w:r w:rsidR="00B57D9C" w:rsidRPr="00B57D9C">
              <w:rPr>
                <w:rFonts w:ascii="Times New Roman" w:hAnsi="Times New Roman"/>
                <w:noProof/>
                <w:webHidden/>
                <w:sz w:val="24"/>
                <w:szCs w:val="24"/>
              </w:rPr>
              <w:fldChar w:fldCharType="separate"/>
            </w:r>
            <w:r w:rsidR="00962EB4">
              <w:rPr>
                <w:rFonts w:ascii="Times New Roman" w:hAnsi="Times New Roman"/>
                <w:noProof/>
                <w:webHidden/>
                <w:sz w:val="24"/>
                <w:szCs w:val="24"/>
              </w:rPr>
              <w:t>22</w:t>
            </w:r>
            <w:r w:rsidR="00B57D9C" w:rsidRPr="00B57D9C">
              <w:rPr>
                <w:rFonts w:ascii="Times New Roman" w:hAnsi="Times New Roman"/>
                <w:noProof/>
                <w:webHidden/>
                <w:sz w:val="24"/>
                <w:szCs w:val="24"/>
              </w:rPr>
              <w:fldChar w:fldCharType="end"/>
            </w:r>
          </w:hyperlink>
        </w:p>
        <w:p w14:paraId="744DBD08" w14:textId="20E6E9A2" w:rsidR="00B57D9C" w:rsidRDefault="00614F01">
          <w:pPr>
            <w:pStyle w:val="TOC2"/>
            <w:tabs>
              <w:tab w:val="right" w:leader="dot" w:pos="8630"/>
            </w:tabs>
            <w:rPr>
              <w:rStyle w:val="Hyperlink"/>
              <w:rFonts w:ascii="Times New Roman" w:hAnsi="Times New Roman"/>
              <w:noProof/>
              <w:color w:val="auto"/>
              <w:sz w:val="24"/>
              <w:szCs w:val="24"/>
            </w:rPr>
          </w:pPr>
          <w:hyperlink w:anchor="_Toc106185762" w:history="1">
            <w:r w:rsidR="00B57D9C" w:rsidRPr="00B57D9C">
              <w:rPr>
                <w:rStyle w:val="Hyperlink"/>
                <w:rFonts w:ascii="Times New Roman" w:hAnsi="Times New Roman"/>
                <w:noProof/>
                <w:color w:val="auto"/>
                <w:sz w:val="24"/>
                <w:szCs w:val="24"/>
              </w:rPr>
              <w:t>Definition of Terms</w:t>
            </w:r>
            <w:r w:rsidR="00B57D9C" w:rsidRPr="00B57D9C">
              <w:rPr>
                <w:rFonts w:ascii="Times New Roman" w:hAnsi="Times New Roman"/>
                <w:noProof/>
                <w:webHidden/>
                <w:sz w:val="24"/>
                <w:szCs w:val="24"/>
              </w:rPr>
              <w:tab/>
            </w:r>
            <w:r w:rsidR="00B57D9C" w:rsidRPr="00B57D9C">
              <w:rPr>
                <w:rFonts w:ascii="Times New Roman" w:hAnsi="Times New Roman"/>
                <w:noProof/>
                <w:webHidden/>
                <w:sz w:val="24"/>
                <w:szCs w:val="24"/>
              </w:rPr>
              <w:fldChar w:fldCharType="begin"/>
            </w:r>
            <w:r w:rsidR="00B57D9C" w:rsidRPr="00B57D9C">
              <w:rPr>
                <w:rFonts w:ascii="Times New Roman" w:hAnsi="Times New Roman"/>
                <w:noProof/>
                <w:webHidden/>
                <w:sz w:val="24"/>
                <w:szCs w:val="24"/>
              </w:rPr>
              <w:instrText xml:space="preserve"> PAGEREF _Toc106185762 \h </w:instrText>
            </w:r>
            <w:r w:rsidR="00B57D9C" w:rsidRPr="00B57D9C">
              <w:rPr>
                <w:rFonts w:ascii="Times New Roman" w:hAnsi="Times New Roman"/>
                <w:noProof/>
                <w:webHidden/>
                <w:sz w:val="24"/>
                <w:szCs w:val="24"/>
              </w:rPr>
            </w:r>
            <w:r w:rsidR="00B57D9C" w:rsidRPr="00B57D9C">
              <w:rPr>
                <w:rFonts w:ascii="Times New Roman" w:hAnsi="Times New Roman"/>
                <w:noProof/>
                <w:webHidden/>
                <w:sz w:val="24"/>
                <w:szCs w:val="24"/>
              </w:rPr>
              <w:fldChar w:fldCharType="separate"/>
            </w:r>
            <w:r w:rsidR="00962EB4">
              <w:rPr>
                <w:rFonts w:ascii="Times New Roman" w:hAnsi="Times New Roman"/>
                <w:noProof/>
                <w:webHidden/>
                <w:sz w:val="24"/>
                <w:szCs w:val="24"/>
              </w:rPr>
              <w:t>35</w:t>
            </w:r>
            <w:r w:rsidR="00B57D9C" w:rsidRPr="00B57D9C">
              <w:rPr>
                <w:rFonts w:ascii="Times New Roman" w:hAnsi="Times New Roman"/>
                <w:noProof/>
                <w:webHidden/>
                <w:sz w:val="24"/>
                <w:szCs w:val="24"/>
              </w:rPr>
              <w:fldChar w:fldCharType="end"/>
            </w:r>
          </w:hyperlink>
        </w:p>
        <w:p w14:paraId="28BF4A1F" w14:textId="77777777" w:rsidR="008A2485" w:rsidRPr="008A2485" w:rsidRDefault="008A2485" w:rsidP="008A2485"/>
        <w:p w14:paraId="6559D2F7" w14:textId="1EEFBD69" w:rsidR="00B57D9C" w:rsidRDefault="00614F01" w:rsidP="008A2485">
          <w:pPr>
            <w:pStyle w:val="TOC1"/>
            <w:rPr>
              <w:rStyle w:val="Hyperlink"/>
              <w:color w:val="auto"/>
            </w:rPr>
          </w:pPr>
          <w:hyperlink w:anchor="_Toc106185763" w:history="1">
            <w:r w:rsidR="00B57D9C" w:rsidRPr="008A2485">
              <w:rPr>
                <w:rStyle w:val="Hyperlink"/>
                <w:color w:val="auto"/>
              </w:rPr>
              <w:t>DESIGN AND DEVELOPMENT OF THE STUDY</w:t>
            </w:r>
            <w:r w:rsidR="00B57D9C" w:rsidRPr="008A2485">
              <w:rPr>
                <w:webHidden/>
              </w:rPr>
              <w:tab/>
            </w:r>
            <w:r w:rsidR="00B57D9C" w:rsidRPr="008A2485">
              <w:rPr>
                <w:webHidden/>
              </w:rPr>
              <w:fldChar w:fldCharType="begin"/>
            </w:r>
            <w:r w:rsidR="00B57D9C" w:rsidRPr="008A2485">
              <w:rPr>
                <w:webHidden/>
              </w:rPr>
              <w:instrText xml:space="preserve"> PAGEREF _Toc106185763 \h </w:instrText>
            </w:r>
            <w:r w:rsidR="00B57D9C" w:rsidRPr="008A2485">
              <w:rPr>
                <w:webHidden/>
              </w:rPr>
            </w:r>
            <w:r w:rsidR="00B57D9C" w:rsidRPr="008A2485">
              <w:rPr>
                <w:webHidden/>
              </w:rPr>
              <w:fldChar w:fldCharType="separate"/>
            </w:r>
            <w:r w:rsidR="00962EB4">
              <w:rPr>
                <w:webHidden/>
              </w:rPr>
              <w:t>39</w:t>
            </w:r>
            <w:r w:rsidR="00B57D9C" w:rsidRPr="008A2485">
              <w:rPr>
                <w:webHidden/>
              </w:rPr>
              <w:fldChar w:fldCharType="end"/>
            </w:r>
          </w:hyperlink>
        </w:p>
        <w:p w14:paraId="41FF3FB2" w14:textId="787DE004" w:rsidR="00B57D9C" w:rsidRPr="00B57D9C" w:rsidRDefault="00614F01">
          <w:pPr>
            <w:pStyle w:val="TOC2"/>
            <w:tabs>
              <w:tab w:val="right" w:leader="dot" w:pos="8630"/>
            </w:tabs>
            <w:rPr>
              <w:rFonts w:ascii="Times New Roman" w:hAnsi="Times New Roman"/>
              <w:noProof/>
              <w:sz w:val="24"/>
              <w:szCs w:val="24"/>
              <w:lang w:val="en-PH" w:eastAsia="en-PH"/>
            </w:rPr>
          </w:pPr>
          <w:hyperlink w:anchor="_Toc106185764" w:history="1">
            <w:r w:rsidR="00B57D9C" w:rsidRPr="00B57D9C">
              <w:rPr>
                <w:rStyle w:val="Hyperlink"/>
                <w:rFonts w:ascii="Times New Roman" w:hAnsi="Times New Roman"/>
                <w:noProof/>
                <w:color w:val="auto"/>
                <w:sz w:val="24"/>
                <w:szCs w:val="24"/>
              </w:rPr>
              <w:t>System Development Process Model Used</w:t>
            </w:r>
            <w:r w:rsidR="00B57D9C" w:rsidRPr="00B57D9C">
              <w:rPr>
                <w:rFonts w:ascii="Times New Roman" w:hAnsi="Times New Roman"/>
                <w:noProof/>
                <w:webHidden/>
                <w:sz w:val="24"/>
                <w:szCs w:val="24"/>
              </w:rPr>
              <w:tab/>
            </w:r>
            <w:r w:rsidR="00B57D9C" w:rsidRPr="00B57D9C">
              <w:rPr>
                <w:rFonts w:ascii="Times New Roman" w:hAnsi="Times New Roman"/>
                <w:noProof/>
                <w:webHidden/>
                <w:sz w:val="24"/>
                <w:szCs w:val="24"/>
              </w:rPr>
              <w:fldChar w:fldCharType="begin"/>
            </w:r>
            <w:r w:rsidR="00B57D9C" w:rsidRPr="00B57D9C">
              <w:rPr>
                <w:rFonts w:ascii="Times New Roman" w:hAnsi="Times New Roman"/>
                <w:noProof/>
                <w:webHidden/>
                <w:sz w:val="24"/>
                <w:szCs w:val="24"/>
              </w:rPr>
              <w:instrText xml:space="preserve"> PAGEREF _Toc106185764 \h </w:instrText>
            </w:r>
            <w:r w:rsidR="00B57D9C" w:rsidRPr="00B57D9C">
              <w:rPr>
                <w:rFonts w:ascii="Times New Roman" w:hAnsi="Times New Roman"/>
                <w:noProof/>
                <w:webHidden/>
                <w:sz w:val="24"/>
                <w:szCs w:val="24"/>
              </w:rPr>
            </w:r>
            <w:r w:rsidR="00B57D9C" w:rsidRPr="00B57D9C">
              <w:rPr>
                <w:rFonts w:ascii="Times New Roman" w:hAnsi="Times New Roman"/>
                <w:noProof/>
                <w:webHidden/>
                <w:sz w:val="24"/>
                <w:szCs w:val="24"/>
              </w:rPr>
              <w:fldChar w:fldCharType="separate"/>
            </w:r>
            <w:r w:rsidR="00962EB4">
              <w:rPr>
                <w:rFonts w:ascii="Times New Roman" w:hAnsi="Times New Roman"/>
                <w:noProof/>
                <w:webHidden/>
                <w:sz w:val="24"/>
                <w:szCs w:val="24"/>
              </w:rPr>
              <w:t>39</w:t>
            </w:r>
            <w:r w:rsidR="00B57D9C" w:rsidRPr="00B57D9C">
              <w:rPr>
                <w:rFonts w:ascii="Times New Roman" w:hAnsi="Times New Roman"/>
                <w:noProof/>
                <w:webHidden/>
                <w:sz w:val="24"/>
                <w:szCs w:val="24"/>
              </w:rPr>
              <w:fldChar w:fldCharType="end"/>
            </w:r>
          </w:hyperlink>
        </w:p>
        <w:p w14:paraId="783B7411" w14:textId="1DD06A78" w:rsidR="00B57D9C" w:rsidRPr="00B57D9C" w:rsidRDefault="00614F01">
          <w:pPr>
            <w:pStyle w:val="TOC2"/>
            <w:tabs>
              <w:tab w:val="right" w:leader="dot" w:pos="8630"/>
            </w:tabs>
            <w:rPr>
              <w:rFonts w:ascii="Times New Roman" w:hAnsi="Times New Roman"/>
              <w:noProof/>
              <w:sz w:val="24"/>
              <w:szCs w:val="24"/>
              <w:lang w:val="en-PH" w:eastAsia="en-PH"/>
            </w:rPr>
          </w:pPr>
          <w:hyperlink w:anchor="_Toc106185765" w:history="1">
            <w:r w:rsidR="00B57D9C" w:rsidRPr="00B57D9C">
              <w:rPr>
                <w:rStyle w:val="Hyperlink"/>
                <w:rFonts w:ascii="Times New Roman" w:hAnsi="Times New Roman"/>
                <w:noProof/>
                <w:color w:val="auto"/>
                <w:sz w:val="24"/>
                <w:szCs w:val="24"/>
              </w:rPr>
              <w:t>Technical Feasibility</w:t>
            </w:r>
            <w:r w:rsidR="00B57D9C" w:rsidRPr="00B57D9C">
              <w:rPr>
                <w:rFonts w:ascii="Times New Roman" w:hAnsi="Times New Roman"/>
                <w:noProof/>
                <w:webHidden/>
                <w:sz w:val="24"/>
                <w:szCs w:val="24"/>
              </w:rPr>
              <w:tab/>
            </w:r>
            <w:r w:rsidR="00B57D9C" w:rsidRPr="00B57D9C">
              <w:rPr>
                <w:rFonts w:ascii="Times New Roman" w:hAnsi="Times New Roman"/>
                <w:noProof/>
                <w:webHidden/>
                <w:sz w:val="24"/>
                <w:szCs w:val="24"/>
              </w:rPr>
              <w:fldChar w:fldCharType="begin"/>
            </w:r>
            <w:r w:rsidR="00B57D9C" w:rsidRPr="00B57D9C">
              <w:rPr>
                <w:rFonts w:ascii="Times New Roman" w:hAnsi="Times New Roman"/>
                <w:noProof/>
                <w:webHidden/>
                <w:sz w:val="24"/>
                <w:szCs w:val="24"/>
              </w:rPr>
              <w:instrText xml:space="preserve"> PAGEREF _Toc106185765 \h </w:instrText>
            </w:r>
            <w:r w:rsidR="00B57D9C" w:rsidRPr="00B57D9C">
              <w:rPr>
                <w:rFonts w:ascii="Times New Roman" w:hAnsi="Times New Roman"/>
                <w:noProof/>
                <w:webHidden/>
                <w:sz w:val="24"/>
                <w:szCs w:val="24"/>
              </w:rPr>
            </w:r>
            <w:r w:rsidR="00B57D9C" w:rsidRPr="00B57D9C">
              <w:rPr>
                <w:rFonts w:ascii="Times New Roman" w:hAnsi="Times New Roman"/>
                <w:noProof/>
                <w:webHidden/>
                <w:sz w:val="24"/>
                <w:szCs w:val="24"/>
              </w:rPr>
              <w:fldChar w:fldCharType="separate"/>
            </w:r>
            <w:r w:rsidR="00962EB4">
              <w:rPr>
                <w:rFonts w:ascii="Times New Roman" w:hAnsi="Times New Roman"/>
                <w:noProof/>
                <w:webHidden/>
                <w:sz w:val="24"/>
                <w:szCs w:val="24"/>
              </w:rPr>
              <w:t>42</w:t>
            </w:r>
            <w:r w:rsidR="00B57D9C" w:rsidRPr="00B57D9C">
              <w:rPr>
                <w:rFonts w:ascii="Times New Roman" w:hAnsi="Times New Roman"/>
                <w:noProof/>
                <w:webHidden/>
                <w:sz w:val="24"/>
                <w:szCs w:val="24"/>
              </w:rPr>
              <w:fldChar w:fldCharType="end"/>
            </w:r>
          </w:hyperlink>
        </w:p>
        <w:p w14:paraId="1BE0994D" w14:textId="6295545F" w:rsidR="00B57D9C" w:rsidRPr="00B57D9C" w:rsidRDefault="00614F01">
          <w:pPr>
            <w:pStyle w:val="TOC2"/>
            <w:tabs>
              <w:tab w:val="right" w:leader="dot" w:pos="8630"/>
            </w:tabs>
            <w:rPr>
              <w:rFonts w:ascii="Times New Roman" w:hAnsi="Times New Roman"/>
              <w:noProof/>
              <w:sz w:val="24"/>
              <w:szCs w:val="24"/>
              <w:lang w:val="en-PH" w:eastAsia="en-PH"/>
            </w:rPr>
          </w:pPr>
          <w:hyperlink w:anchor="_Toc106185766" w:history="1">
            <w:r w:rsidR="00B57D9C" w:rsidRPr="00B57D9C">
              <w:rPr>
                <w:rStyle w:val="Hyperlink"/>
                <w:rFonts w:ascii="Times New Roman" w:hAnsi="Times New Roman"/>
                <w:noProof/>
                <w:color w:val="auto"/>
                <w:sz w:val="24"/>
                <w:szCs w:val="24"/>
              </w:rPr>
              <w:t>Software Specifications</w:t>
            </w:r>
            <w:r w:rsidR="00B57D9C" w:rsidRPr="00B57D9C">
              <w:rPr>
                <w:rFonts w:ascii="Times New Roman" w:hAnsi="Times New Roman"/>
                <w:noProof/>
                <w:webHidden/>
                <w:sz w:val="24"/>
                <w:szCs w:val="24"/>
              </w:rPr>
              <w:tab/>
            </w:r>
            <w:r w:rsidR="00B57D9C" w:rsidRPr="00B57D9C">
              <w:rPr>
                <w:rFonts w:ascii="Times New Roman" w:hAnsi="Times New Roman"/>
                <w:noProof/>
                <w:webHidden/>
                <w:sz w:val="24"/>
                <w:szCs w:val="24"/>
              </w:rPr>
              <w:fldChar w:fldCharType="begin"/>
            </w:r>
            <w:r w:rsidR="00B57D9C" w:rsidRPr="00B57D9C">
              <w:rPr>
                <w:rFonts w:ascii="Times New Roman" w:hAnsi="Times New Roman"/>
                <w:noProof/>
                <w:webHidden/>
                <w:sz w:val="24"/>
                <w:szCs w:val="24"/>
              </w:rPr>
              <w:instrText xml:space="preserve"> PAGEREF _Toc106185766 \h </w:instrText>
            </w:r>
            <w:r w:rsidR="00B57D9C" w:rsidRPr="00B57D9C">
              <w:rPr>
                <w:rFonts w:ascii="Times New Roman" w:hAnsi="Times New Roman"/>
                <w:noProof/>
                <w:webHidden/>
                <w:sz w:val="24"/>
                <w:szCs w:val="24"/>
              </w:rPr>
            </w:r>
            <w:r w:rsidR="00B57D9C" w:rsidRPr="00B57D9C">
              <w:rPr>
                <w:rFonts w:ascii="Times New Roman" w:hAnsi="Times New Roman"/>
                <w:noProof/>
                <w:webHidden/>
                <w:sz w:val="24"/>
                <w:szCs w:val="24"/>
              </w:rPr>
              <w:fldChar w:fldCharType="separate"/>
            </w:r>
            <w:r w:rsidR="00962EB4">
              <w:rPr>
                <w:rFonts w:ascii="Times New Roman" w:hAnsi="Times New Roman"/>
                <w:noProof/>
                <w:webHidden/>
                <w:sz w:val="24"/>
                <w:szCs w:val="24"/>
              </w:rPr>
              <w:t>42</w:t>
            </w:r>
            <w:r w:rsidR="00B57D9C" w:rsidRPr="00B57D9C">
              <w:rPr>
                <w:rFonts w:ascii="Times New Roman" w:hAnsi="Times New Roman"/>
                <w:noProof/>
                <w:webHidden/>
                <w:sz w:val="24"/>
                <w:szCs w:val="24"/>
              </w:rPr>
              <w:fldChar w:fldCharType="end"/>
            </w:r>
          </w:hyperlink>
        </w:p>
        <w:p w14:paraId="1265F2D2" w14:textId="4BA91E2B" w:rsidR="00B57D9C" w:rsidRPr="00B57D9C" w:rsidRDefault="00614F01">
          <w:pPr>
            <w:pStyle w:val="TOC2"/>
            <w:tabs>
              <w:tab w:val="right" w:leader="dot" w:pos="8630"/>
            </w:tabs>
            <w:rPr>
              <w:rFonts w:ascii="Times New Roman" w:hAnsi="Times New Roman"/>
              <w:noProof/>
              <w:sz w:val="24"/>
              <w:szCs w:val="24"/>
              <w:lang w:val="en-PH" w:eastAsia="en-PH"/>
            </w:rPr>
          </w:pPr>
          <w:hyperlink w:anchor="_Toc106185767" w:history="1">
            <w:r w:rsidR="00B57D9C" w:rsidRPr="00B57D9C">
              <w:rPr>
                <w:rStyle w:val="Hyperlink"/>
                <w:rFonts w:ascii="Times New Roman" w:hAnsi="Times New Roman"/>
                <w:noProof/>
                <w:color w:val="auto"/>
                <w:sz w:val="24"/>
                <w:szCs w:val="24"/>
              </w:rPr>
              <w:t>Hardware Specifications</w:t>
            </w:r>
            <w:r w:rsidR="00B57D9C" w:rsidRPr="00B57D9C">
              <w:rPr>
                <w:rFonts w:ascii="Times New Roman" w:hAnsi="Times New Roman"/>
                <w:noProof/>
                <w:webHidden/>
                <w:sz w:val="24"/>
                <w:szCs w:val="24"/>
              </w:rPr>
              <w:tab/>
            </w:r>
            <w:r w:rsidR="00B57D9C" w:rsidRPr="00B57D9C">
              <w:rPr>
                <w:rFonts w:ascii="Times New Roman" w:hAnsi="Times New Roman"/>
                <w:noProof/>
                <w:webHidden/>
                <w:sz w:val="24"/>
                <w:szCs w:val="24"/>
              </w:rPr>
              <w:fldChar w:fldCharType="begin"/>
            </w:r>
            <w:r w:rsidR="00B57D9C" w:rsidRPr="00B57D9C">
              <w:rPr>
                <w:rFonts w:ascii="Times New Roman" w:hAnsi="Times New Roman"/>
                <w:noProof/>
                <w:webHidden/>
                <w:sz w:val="24"/>
                <w:szCs w:val="24"/>
              </w:rPr>
              <w:instrText xml:space="preserve"> PAGEREF _Toc106185767 \h </w:instrText>
            </w:r>
            <w:r w:rsidR="00B57D9C" w:rsidRPr="00B57D9C">
              <w:rPr>
                <w:rFonts w:ascii="Times New Roman" w:hAnsi="Times New Roman"/>
                <w:noProof/>
                <w:webHidden/>
                <w:sz w:val="24"/>
                <w:szCs w:val="24"/>
              </w:rPr>
            </w:r>
            <w:r w:rsidR="00B57D9C" w:rsidRPr="00B57D9C">
              <w:rPr>
                <w:rFonts w:ascii="Times New Roman" w:hAnsi="Times New Roman"/>
                <w:noProof/>
                <w:webHidden/>
                <w:sz w:val="24"/>
                <w:szCs w:val="24"/>
              </w:rPr>
              <w:fldChar w:fldCharType="separate"/>
            </w:r>
            <w:r w:rsidR="00962EB4">
              <w:rPr>
                <w:rFonts w:ascii="Times New Roman" w:hAnsi="Times New Roman"/>
                <w:noProof/>
                <w:webHidden/>
                <w:sz w:val="24"/>
                <w:szCs w:val="24"/>
              </w:rPr>
              <w:t>42</w:t>
            </w:r>
            <w:r w:rsidR="00B57D9C" w:rsidRPr="00B57D9C">
              <w:rPr>
                <w:rFonts w:ascii="Times New Roman" w:hAnsi="Times New Roman"/>
                <w:noProof/>
                <w:webHidden/>
                <w:sz w:val="24"/>
                <w:szCs w:val="24"/>
              </w:rPr>
              <w:fldChar w:fldCharType="end"/>
            </w:r>
          </w:hyperlink>
        </w:p>
        <w:p w14:paraId="6C211F94" w14:textId="741FE2CD" w:rsidR="00B57D9C" w:rsidRPr="00B57D9C" w:rsidRDefault="00614F01">
          <w:pPr>
            <w:pStyle w:val="TOC2"/>
            <w:tabs>
              <w:tab w:val="right" w:leader="dot" w:pos="8630"/>
            </w:tabs>
            <w:rPr>
              <w:rFonts w:ascii="Times New Roman" w:hAnsi="Times New Roman"/>
              <w:noProof/>
              <w:sz w:val="24"/>
              <w:szCs w:val="24"/>
              <w:lang w:val="en-PH" w:eastAsia="en-PH"/>
            </w:rPr>
          </w:pPr>
          <w:hyperlink w:anchor="_Toc106185768" w:history="1">
            <w:r w:rsidR="00B57D9C" w:rsidRPr="00B57D9C">
              <w:rPr>
                <w:rStyle w:val="Hyperlink"/>
                <w:rFonts w:ascii="Times New Roman" w:hAnsi="Times New Roman"/>
                <w:noProof/>
                <w:color w:val="auto"/>
                <w:sz w:val="24"/>
                <w:szCs w:val="24"/>
              </w:rPr>
              <w:t>Schedule Feasibility</w:t>
            </w:r>
            <w:r w:rsidR="00B57D9C" w:rsidRPr="00B57D9C">
              <w:rPr>
                <w:rFonts w:ascii="Times New Roman" w:hAnsi="Times New Roman"/>
                <w:noProof/>
                <w:webHidden/>
                <w:sz w:val="24"/>
                <w:szCs w:val="24"/>
              </w:rPr>
              <w:tab/>
            </w:r>
            <w:r w:rsidR="00B57D9C" w:rsidRPr="00B57D9C">
              <w:rPr>
                <w:rFonts w:ascii="Times New Roman" w:hAnsi="Times New Roman"/>
                <w:noProof/>
                <w:webHidden/>
                <w:sz w:val="24"/>
                <w:szCs w:val="24"/>
              </w:rPr>
              <w:fldChar w:fldCharType="begin"/>
            </w:r>
            <w:r w:rsidR="00B57D9C" w:rsidRPr="00B57D9C">
              <w:rPr>
                <w:rFonts w:ascii="Times New Roman" w:hAnsi="Times New Roman"/>
                <w:noProof/>
                <w:webHidden/>
                <w:sz w:val="24"/>
                <w:szCs w:val="24"/>
              </w:rPr>
              <w:instrText xml:space="preserve"> PAGEREF _Toc106185768 \h </w:instrText>
            </w:r>
            <w:r w:rsidR="00B57D9C" w:rsidRPr="00B57D9C">
              <w:rPr>
                <w:rFonts w:ascii="Times New Roman" w:hAnsi="Times New Roman"/>
                <w:noProof/>
                <w:webHidden/>
                <w:sz w:val="24"/>
                <w:szCs w:val="24"/>
              </w:rPr>
            </w:r>
            <w:r w:rsidR="00B57D9C" w:rsidRPr="00B57D9C">
              <w:rPr>
                <w:rFonts w:ascii="Times New Roman" w:hAnsi="Times New Roman"/>
                <w:noProof/>
                <w:webHidden/>
                <w:sz w:val="24"/>
                <w:szCs w:val="24"/>
              </w:rPr>
              <w:fldChar w:fldCharType="separate"/>
            </w:r>
            <w:r w:rsidR="00962EB4">
              <w:rPr>
                <w:rFonts w:ascii="Times New Roman" w:hAnsi="Times New Roman"/>
                <w:noProof/>
                <w:webHidden/>
                <w:sz w:val="24"/>
                <w:szCs w:val="24"/>
              </w:rPr>
              <w:t>43</w:t>
            </w:r>
            <w:r w:rsidR="00B57D9C" w:rsidRPr="00B57D9C">
              <w:rPr>
                <w:rFonts w:ascii="Times New Roman" w:hAnsi="Times New Roman"/>
                <w:noProof/>
                <w:webHidden/>
                <w:sz w:val="24"/>
                <w:szCs w:val="24"/>
              </w:rPr>
              <w:fldChar w:fldCharType="end"/>
            </w:r>
          </w:hyperlink>
        </w:p>
        <w:p w14:paraId="4DC560EF" w14:textId="4CA563BC" w:rsidR="00B57D9C" w:rsidRPr="00B57D9C" w:rsidRDefault="00614F01">
          <w:pPr>
            <w:pStyle w:val="TOC2"/>
            <w:tabs>
              <w:tab w:val="right" w:leader="dot" w:pos="8630"/>
            </w:tabs>
            <w:rPr>
              <w:rFonts w:ascii="Times New Roman" w:hAnsi="Times New Roman"/>
              <w:noProof/>
              <w:sz w:val="24"/>
              <w:szCs w:val="24"/>
              <w:lang w:val="en-PH" w:eastAsia="en-PH"/>
            </w:rPr>
          </w:pPr>
          <w:hyperlink w:anchor="_Toc106185769" w:history="1">
            <w:r w:rsidR="00B57D9C" w:rsidRPr="00B57D9C">
              <w:rPr>
                <w:rStyle w:val="Hyperlink"/>
                <w:rFonts w:ascii="Times New Roman" w:hAnsi="Times New Roman"/>
                <w:noProof/>
                <w:color w:val="auto"/>
                <w:sz w:val="24"/>
                <w:szCs w:val="24"/>
              </w:rPr>
              <w:t>Economic Feasibility</w:t>
            </w:r>
            <w:r w:rsidR="00B57D9C" w:rsidRPr="00B57D9C">
              <w:rPr>
                <w:rFonts w:ascii="Times New Roman" w:hAnsi="Times New Roman"/>
                <w:noProof/>
                <w:webHidden/>
                <w:sz w:val="24"/>
                <w:szCs w:val="24"/>
              </w:rPr>
              <w:tab/>
            </w:r>
            <w:r w:rsidR="00B57D9C" w:rsidRPr="00B57D9C">
              <w:rPr>
                <w:rFonts w:ascii="Times New Roman" w:hAnsi="Times New Roman"/>
                <w:noProof/>
                <w:webHidden/>
                <w:sz w:val="24"/>
                <w:szCs w:val="24"/>
              </w:rPr>
              <w:fldChar w:fldCharType="begin"/>
            </w:r>
            <w:r w:rsidR="00B57D9C" w:rsidRPr="00B57D9C">
              <w:rPr>
                <w:rFonts w:ascii="Times New Roman" w:hAnsi="Times New Roman"/>
                <w:noProof/>
                <w:webHidden/>
                <w:sz w:val="24"/>
                <w:szCs w:val="24"/>
              </w:rPr>
              <w:instrText xml:space="preserve"> PAGEREF _Toc106185769 \h </w:instrText>
            </w:r>
            <w:r w:rsidR="00B57D9C" w:rsidRPr="00B57D9C">
              <w:rPr>
                <w:rFonts w:ascii="Times New Roman" w:hAnsi="Times New Roman"/>
                <w:noProof/>
                <w:webHidden/>
                <w:sz w:val="24"/>
                <w:szCs w:val="24"/>
              </w:rPr>
            </w:r>
            <w:r w:rsidR="00B57D9C" w:rsidRPr="00B57D9C">
              <w:rPr>
                <w:rFonts w:ascii="Times New Roman" w:hAnsi="Times New Roman"/>
                <w:noProof/>
                <w:webHidden/>
                <w:sz w:val="24"/>
                <w:szCs w:val="24"/>
              </w:rPr>
              <w:fldChar w:fldCharType="separate"/>
            </w:r>
            <w:r w:rsidR="00962EB4">
              <w:rPr>
                <w:rFonts w:ascii="Times New Roman" w:hAnsi="Times New Roman"/>
                <w:noProof/>
                <w:webHidden/>
                <w:sz w:val="24"/>
                <w:szCs w:val="24"/>
              </w:rPr>
              <w:t>44</w:t>
            </w:r>
            <w:r w:rsidR="00B57D9C" w:rsidRPr="00B57D9C">
              <w:rPr>
                <w:rFonts w:ascii="Times New Roman" w:hAnsi="Times New Roman"/>
                <w:noProof/>
                <w:webHidden/>
                <w:sz w:val="24"/>
                <w:szCs w:val="24"/>
              </w:rPr>
              <w:fldChar w:fldCharType="end"/>
            </w:r>
          </w:hyperlink>
        </w:p>
        <w:p w14:paraId="28248785" w14:textId="34E3187B" w:rsidR="00B57D9C" w:rsidRPr="00B57D9C" w:rsidRDefault="00614F01">
          <w:pPr>
            <w:pStyle w:val="TOC2"/>
            <w:tabs>
              <w:tab w:val="right" w:leader="dot" w:pos="8630"/>
            </w:tabs>
            <w:rPr>
              <w:rFonts w:ascii="Times New Roman" w:hAnsi="Times New Roman"/>
              <w:noProof/>
              <w:sz w:val="24"/>
              <w:szCs w:val="24"/>
              <w:lang w:val="en-PH" w:eastAsia="en-PH"/>
            </w:rPr>
          </w:pPr>
          <w:hyperlink w:anchor="_Toc106185770" w:history="1">
            <w:r w:rsidR="00B57D9C" w:rsidRPr="00B57D9C">
              <w:rPr>
                <w:rStyle w:val="Hyperlink"/>
                <w:rFonts w:ascii="Times New Roman" w:hAnsi="Times New Roman"/>
                <w:noProof/>
                <w:color w:val="auto"/>
                <w:sz w:val="24"/>
                <w:szCs w:val="24"/>
              </w:rPr>
              <w:t>Project Design</w:t>
            </w:r>
            <w:r w:rsidR="00B57D9C" w:rsidRPr="00B57D9C">
              <w:rPr>
                <w:rFonts w:ascii="Times New Roman" w:hAnsi="Times New Roman"/>
                <w:noProof/>
                <w:webHidden/>
                <w:sz w:val="24"/>
                <w:szCs w:val="24"/>
              </w:rPr>
              <w:tab/>
            </w:r>
            <w:r w:rsidR="00B57D9C" w:rsidRPr="00B57D9C">
              <w:rPr>
                <w:rFonts w:ascii="Times New Roman" w:hAnsi="Times New Roman"/>
                <w:noProof/>
                <w:webHidden/>
                <w:sz w:val="24"/>
                <w:szCs w:val="24"/>
              </w:rPr>
              <w:fldChar w:fldCharType="begin"/>
            </w:r>
            <w:r w:rsidR="00B57D9C" w:rsidRPr="00B57D9C">
              <w:rPr>
                <w:rFonts w:ascii="Times New Roman" w:hAnsi="Times New Roman"/>
                <w:noProof/>
                <w:webHidden/>
                <w:sz w:val="24"/>
                <w:szCs w:val="24"/>
              </w:rPr>
              <w:instrText xml:space="preserve"> PAGEREF _Toc106185770 \h </w:instrText>
            </w:r>
            <w:r w:rsidR="00B57D9C" w:rsidRPr="00B57D9C">
              <w:rPr>
                <w:rFonts w:ascii="Times New Roman" w:hAnsi="Times New Roman"/>
                <w:noProof/>
                <w:webHidden/>
                <w:sz w:val="24"/>
                <w:szCs w:val="24"/>
              </w:rPr>
            </w:r>
            <w:r w:rsidR="00B57D9C" w:rsidRPr="00B57D9C">
              <w:rPr>
                <w:rFonts w:ascii="Times New Roman" w:hAnsi="Times New Roman"/>
                <w:noProof/>
                <w:webHidden/>
                <w:sz w:val="24"/>
                <w:szCs w:val="24"/>
              </w:rPr>
              <w:fldChar w:fldCharType="separate"/>
            </w:r>
            <w:r w:rsidR="00962EB4">
              <w:rPr>
                <w:rFonts w:ascii="Times New Roman" w:hAnsi="Times New Roman"/>
                <w:noProof/>
                <w:webHidden/>
                <w:sz w:val="24"/>
                <w:szCs w:val="24"/>
              </w:rPr>
              <w:t>46</w:t>
            </w:r>
            <w:r w:rsidR="00B57D9C" w:rsidRPr="00B57D9C">
              <w:rPr>
                <w:rFonts w:ascii="Times New Roman" w:hAnsi="Times New Roman"/>
                <w:noProof/>
                <w:webHidden/>
                <w:sz w:val="24"/>
                <w:szCs w:val="24"/>
              </w:rPr>
              <w:fldChar w:fldCharType="end"/>
            </w:r>
          </w:hyperlink>
        </w:p>
        <w:p w14:paraId="1C6FB2DD" w14:textId="32929693" w:rsidR="00B57D9C" w:rsidRPr="00B57D9C" w:rsidRDefault="00614F01">
          <w:pPr>
            <w:pStyle w:val="TOC2"/>
            <w:tabs>
              <w:tab w:val="right" w:leader="dot" w:pos="8630"/>
            </w:tabs>
            <w:rPr>
              <w:rFonts w:ascii="Times New Roman" w:hAnsi="Times New Roman"/>
              <w:noProof/>
              <w:sz w:val="24"/>
              <w:szCs w:val="24"/>
              <w:lang w:val="en-PH" w:eastAsia="en-PH"/>
            </w:rPr>
          </w:pPr>
          <w:hyperlink w:anchor="_Toc106185771" w:history="1">
            <w:r w:rsidR="00B57D9C" w:rsidRPr="00B57D9C">
              <w:rPr>
                <w:rStyle w:val="Hyperlink"/>
                <w:rFonts w:ascii="Times New Roman" w:hAnsi="Times New Roman"/>
                <w:noProof/>
                <w:color w:val="auto"/>
                <w:sz w:val="24"/>
                <w:szCs w:val="24"/>
              </w:rPr>
              <w:t>Data and Process Modeling</w:t>
            </w:r>
            <w:r w:rsidR="00B57D9C" w:rsidRPr="00B57D9C">
              <w:rPr>
                <w:rFonts w:ascii="Times New Roman" w:hAnsi="Times New Roman"/>
                <w:noProof/>
                <w:webHidden/>
                <w:sz w:val="24"/>
                <w:szCs w:val="24"/>
              </w:rPr>
              <w:tab/>
            </w:r>
            <w:r w:rsidR="00B57D9C" w:rsidRPr="00B57D9C">
              <w:rPr>
                <w:rFonts w:ascii="Times New Roman" w:hAnsi="Times New Roman"/>
                <w:noProof/>
                <w:webHidden/>
                <w:sz w:val="24"/>
                <w:szCs w:val="24"/>
              </w:rPr>
              <w:fldChar w:fldCharType="begin"/>
            </w:r>
            <w:r w:rsidR="00B57D9C" w:rsidRPr="00B57D9C">
              <w:rPr>
                <w:rFonts w:ascii="Times New Roman" w:hAnsi="Times New Roman"/>
                <w:noProof/>
                <w:webHidden/>
                <w:sz w:val="24"/>
                <w:szCs w:val="24"/>
              </w:rPr>
              <w:instrText xml:space="preserve"> PAGEREF _Toc106185771 \h </w:instrText>
            </w:r>
            <w:r w:rsidR="00B57D9C" w:rsidRPr="00B57D9C">
              <w:rPr>
                <w:rFonts w:ascii="Times New Roman" w:hAnsi="Times New Roman"/>
                <w:noProof/>
                <w:webHidden/>
                <w:sz w:val="24"/>
                <w:szCs w:val="24"/>
              </w:rPr>
            </w:r>
            <w:r w:rsidR="00B57D9C" w:rsidRPr="00B57D9C">
              <w:rPr>
                <w:rFonts w:ascii="Times New Roman" w:hAnsi="Times New Roman"/>
                <w:noProof/>
                <w:webHidden/>
                <w:sz w:val="24"/>
                <w:szCs w:val="24"/>
              </w:rPr>
              <w:fldChar w:fldCharType="separate"/>
            </w:r>
            <w:r w:rsidR="00962EB4">
              <w:rPr>
                <w:rFonts w:ascii="Times New Roman" w:hAnsi="Times New Roman"/>
                <w:noProof/>
                <w:webHidden/>
                <w:sz w:val="24"/>
                <w:szCs w:val="24"/>
              </w:rPr>
              <w:t>47</w:t>
            </w:r>
            <w:r w:rsidR="00B57D9C" w:rsidRPr="00B57D9C">
              <w:rPr>
                <w:rFonts w:ascii="Times New Roman" w:hAnsi="Times New Roman"/>
                <w:noProof/>
                <w:webHidden/>
                <w:sz w:val="24"/>
                <w:szCs w:val="24"/>
              </w:rPr>
              <w:fldChar w:fldCharType="end"/>
            </w:r>
          </w:hyperlink>
        </w:p>
        <w:p w14:paraId="042D8EF2" w14:textId="7B5126F4" w:rsidR="00B57D9C" w:rsidRPr="00B57D9C" w:rsidRDefault="00614F01">
          <w:pPr>
            <w:pStyle w:val="TOC2"/>
            <w:tabs>
              <w:tab w:val="right" w:leader="dot" w:pos="8630"/>
            </w:tabs>
            <w:rPr>
              <w:rFonts w:ascii="Times New Roman" w:hAnsi="Times New Roman"/>
              <w:noProof/>
              <w:sz w:val="24"/>
              <w:szCs w:val="24"/>
              <w:lang w:val="en-PH" w:eastAsia="en-PH"/>
            </w:rPr>
          </w:pPr>
          <w:hyperlink w:anchor="_Toc106185772" w:history="1">
            <w:r w:rsidR="00B57D9C" w:rsidRPr="00B57D9C">
              <w:rPr>
                <w:rStyle w:val="Hyperlink"/>
                <w:rFonts w:ascii="Times New Roman" w:hAnsi="Times New Roman"/>
                <w:noProof/>
                <w:color w:val="auto"/>
                <w:sz w:val="24"/>
                <w:szCs w:val="24"/>
              </w:rPr>
              <w:t>Object Modeling</w:t>
            </w:r>
            <w:r w:rsidR="00B57D9C" w:rsidRPr="00B57D9C">
              <w:rPr>
                <w:rFonts w:ascii="Times New Roman" w:hAnsi="Times New Roman"/>
                <w:noProof/>
                <w:webHidden/>
                <w:sz w:val="24"/>
                <w:szCs w:val="24"/>
              </w:rPr>
              <w:tab/>
            </w:r>
            <w:r w:rsidR="00B57D9C" w:rsidRPr="00B57D9C">
              <w:rPr>
                <w:rFonts w:ascii="Times New Roman" w:hAnsi="Times New Roman"/>
                <w:noProof/>
                <w:webHidden/>
                <w:sz w:val="24"/>
                <w:szCs w:val="24"/>
              </w:rPr>
              <w:fldChar w:fldCharType="begin"/>
            </w:r>
            <w:r w:rsidR="00B57D9C" w:rsidRPr="00B57D9C">
              <w:rPr>
                <w:rFonts w:ascii="Times New Roman" w:hAnsi="Times New Roman"/>
                <w:noProof/>
                <w:webHidden/>
                <w:sz w:val="24"/>
                <w:szCs w:val="24"/>
              </w:rPr>
              <w:instrText xml:space="preserve"> PAGEREF _Toc106185772 \h </w:instrText>
            </w:r>
            <w:r w:rsidR="00B57D9C" w:rsidRPr="00B57D9C">
              <w:rPr>
                <w:rFonts w:ascii="Times New Roman" w:hAnsi="Times New Roman"/>
                <w:noProof/>
                <w:webHidden/>
                <w:sz w:val="24"/>
                <w:szCs w:val="24"/>
              </w:rPr>
            </w:r>
            <w:r w:rsidR="00B57D9C" w:rsidRPr="00B57D9C">
              <w:rPr>
                <w:rFonts w:ascii="Times New Roman" w:hAnsi="Times New Roman"/>
                <w:noProof/>
                <w:webHidden/>
                <w:sz w:val="24"/>
                <w:szCs w:val="24"/>
              </w:rPr>
              <w:fldChar w:fldCharType="separate"/>
            </w:r>
            <w:r w:rsidR="00962EB4">
              <w:rPr>
                <w:rFonts w:ascii="Times New Roman" w:hAnsi="Times New Roman"/>
                <w:noProof/>
                <w:webHidden/>
                <w:sz w:val="24"/>
                <w:szCs w:val="24"/>
              </w:rPr>
              <w:t>50</w:t>
            </w:r>
            <w:r w:rsidR="00B57D9C" w:rsidRPr="00B57D9C">
              <w:rPr>
                <w:rFonts w:ascii="Times New Roman" w:hAnsi="Times New Roman"/>
                <w:noProof/>
                <w:webHidden/>
                <w:sz w:val="24"/>
                <w:szCs w:val="24"/>
              </w:rPr>
              <w:fldChar w:fldCharType="end"/>
            </w:r>
          </w:hyperlink>
        </w:p>
        <w:p w14:paraId="62D19867" w14:textId="6A11BBB8" w:rsidR="00B57D9C" w:rsidRPr="00B57D9C" w:rsidRDefault="00614F01">
          <w:pPr>
            <w:pStyle w:val="TOC2"/>
            <w:tabs>
              <w:tab w:val="right" w:leader="dot" w:pos="8630"/>
            </w:tabs>
            <w:rPr>
              <w:rFonts w:ascii="Times New Roman" w:hAnsi="Times New Roman"/>
              <w:noProof/>
              <w:sz w:val="24"/>
              <w:szCs w:val="24"/>
              <w:lang w:val="en-PH" w:eastAsia="en-PH"/>
            </w:rPr>
          </w:pPr>
          <w:hyperlink w:anchor="_Toc106185773" w:history="1">
            <w:r w:rsidR="00B57D9C" w:rsidRPr="00B57D9C">
              <w:rPr>
                <w:rStyle w:val="Hyperlink"/>
                <w:rFonts w:ascii="Times New Roman" w:hAnsi="Times New Roman"/>
                <w:noProof/>
                <w:color w:val="auto"/>
                <w:sz w:val="24"/>
                <w:szCs w:val="24"/>
              </w:rPr>
              <w:t>Output and User Interface Design</w:t>
            </w:r>
            <w:r w:rsidR="00B57D9C" w:rsidRPr="00B57D9C">
              <w:rPr>
                <w:rFonts w:ascii="Times New Roman" w:hAnsi="Times New Roman"/>
                <w:noProof/>
                <w:webHidden/>
                <w:sz w:val="24"/>
                <w:szCs w:val="24"/>
              </w:rPr>
              <w:tab/>
            </w:r>
            <w:r w:rsidR="00B57D9C" w:rsidRPr="00B57D9C">
              <w:rPr>
                <w:rFonts w:ascii="Times New Roman" w:hAnsi="Times New Roman"/>
                <w:noProof/>
                <w:webHidden/>
                <w:sz w:val="24"/>
                <w:szCs w:val="24"/>
              </w:rPr>
              <w:fldChar w:fldCharType="begin"/>
            </w:r>
            <w:r w:rsidR="00B57D9C" w:rsidRPr="00B57D9C">
              <w:rPr>
                <w:rFonts w:ascii="Times New Roman" w:hAnsi="Times New Roman"/>
                <w:noProof/>
                <w:webHidden/>
                <w:sz w:val="24"/>
                <w:szCs w:val="24"/>
              </w:rPr>
              <w:instrText xml:space="preserve"> PAGEREF _Toc106185773 \h </w:instrText>
            </w:r>
            <w:r w:rsidR="00B57D9C" w:rsidRPr="00B57D9C">
              <w:rPr>
                <w:rFonts w:ascii="Times New Roman" w:hAnsi="Times New Roman"/>
                <w:noProof/>
                <w:webHidden/>
                <w:sz w:val="24"/>
                <w:szCs w:val="24"/>
              </w:rPr>
            </w:r>
            <w:r w:rsidR="00B57D9C" w:rsidRPr="00B57D9C">
              <w:rPr>
                <w:rFonts w:ascii="Times New Roman" w:hAnsi="Times New Roman"/>
                <w:noProof/>
                <w:webHidden/>
                <w:sz w:val="24"/>
                <w:szCs w:val="24"/>
              </w:rPr>
              <w:fldChar w:fldCharType="separate"/>
            </w:r>
            <w:r w:rsidR="00962EB4">
              <w:rPr>
                <w:rFonts w:ascii="Times New Roman" w:hAnsi="Times New Roman"/>
                <w:noProof/>
                <w:webHidden/>
                <w:sz w:val="24"/>
                <w:szCs w:val="24"/>
              </w:rPr>
              <w:t>51</w:t>
            </w:r>
            <w:r w:rsidR="00B57D9C" w:rsidRPr="00B57D9C">
              <w:rPr>
                <w:rFonts w:ascii="Times New Roman" w:hAnsi="Times New Roman"/>
                <w:noProof/>
                <w:webHidden/>
                <w:sz w:val="24"/>
                <w:szCs w:val="24"/>
              </w:rPr>
              <w:fldChar w:fldCharType="end"/>
            </w:r>
          </w:hyperlink>
        </w:p>
        <w:p w14:paraId="1DD093FE" w14:textId="5EB644C7" w:rsidR="00B57D9C" w:rsidRPr="00B57D9C" w:rsidRDefault="008F7588" w:rsidP="008A2485">
          <w:pPr>
            <w:pStyle w:val="TOC1"/>
            <w:rPr>
              <w:lang w:val="en-PH" w:eastAsia="en-PH"/>
            </w:rPr>
          </w:pPr>
          <w:r w:rsidRPr="008F7588">
            <w:rPr>
              <w:rStyle w:val="Hyperlink"/>
              <w:b w:val="0"/>
              <w:bCs w:val="0"/>
              <w:color w:val="auto"/>
              <w:u w:val="none"/>
            </w:rPr>
            <w:t xml:space="preserve">    </w:t>
          </w:r>
          <w:hyperlink w:anchor="_Toc106185774" w:history="1">
            <w:r w:rsidR="00B57D9C" w:rsidRPr="00B57D9C">
              <w:rPr>
                <w:rStyle w:val="Hyperlink"/>
                <w:b w:val="0"/>
                <w:bCs w:val="0"/>
                <w:color w:val="auto"/>
              </w:rPr>
              <w:t>Project Implementation</w:t>
            </w:r>
            <w:r w:rsidR="00B57D9C" w:rsidRPr="00B57D9C">
              <w:rPr>
                <w:webHidden/>
              </w:rPr>
              <w:tab/>
            </w:r>
            <w:r w:rsidR="00B57D9C" w:rsidRPr="00B57D9C">
              <w:rPr>
                <w:webHidden/>
              </w:rPr>
              <w:fldChar w:fldCharType="begin"/>
            </w:r>
            <w:r w:rsidR="00B57D9C" w:rsidRPr="00B57D9C">
              <w:rPr>
                <w:webHidden/>
              </w:rPr>
              <w:instrText xml:space="preserve"> PAGEREF _Toc106185774 \h </w:instrText>
            </w:r>
            <w:r w:rsidR="00B57D9C" w:rsidRPr="00B57D9C">
              <w:rPr>
                <w:webHidden/>
              </w:rPr>
            </w:r>
            <w:r w:rsidR="00B57D9C" w:rsidRPr="00B57D9C">
              <w:rPr>
                <w:webHidden/>
              </w:rPr>
              <w:fldChar w:fldCharType="separate"/>
            </w:r>
            <w:r w:rsidR="00962EB4">
              <w:rPr>
                <w:webHidden/>
              </w:rPr>
              <w:t>56</w:t>
            </w:r>
            <w:r w:rsidR="00B57D9C" w:rsidRPr="00B57D9C">
              <w:rPr>
                <w:webHidden/>
              </w:rPr>
              <w:fldChar w:fldCharType="end"/>
            </w:r>
          </w:hyperlink>
        </w:p>
        <w:p w14:paraId="65CA3251" w14:textId="794FBFAD" w:rsidR="00B57D9C" w:rsidRPr="00B57D9C" w:rsidRDefault="00614F01">
          <w:pPr>
            <w:pStyle w:val="TOC2"/>
            <w:tabs>
              <w:tab w:val="right" w:leader="dot" w:pos="8630"/>
            </w:tabs>
            <w:rPr>
              <w:rFonts w:ascii="Times New Roman" w:hAnsi="Times New Roman"/>
              <w:noProof/>
              <w:sz w:val="24"/>
              <w:szCs w:val="24"/>
              <w:lang w:val="en-PH" w:eastAsia="en-PH"/>
            </w:rPr>
          </w:pPr>
          <w:hyperlink w:anchor="_Toc106185775" w:history="1">
            <w:r w:rsidR="00B57D9C" w:rsidRPr="00B57D9C">
              <w:rPr>
                <w:rStyle w:val="Hyperlink"/>
                <w:rFonts w:ascii="Times New Roman" w:hAnsi="Times New Roman"/>
                <w:noProof/>
                <w:color w:val="auto"/>
                <w:sz w:val="24"/>
                <w:szCs w:val="24"/>
              </w:rPr>
              <w:t>Project Implementation Plan</w:t>
            </w:r>
            <w:r w:rsidR="00B57D9C" w:rsidRPr="00B57D9C">
              <w:rPr>
                <w:rFonts w:ascii="Times New Roman" w:hAnsi="Times New Roman"/>
                <w:noProof/>
                <w:webHidden/>
                <w:sz w:val="24"/>
                <w:szCs w:val="24"/>
              </w:rPr>
              <w:tab/>
            </w:r>
            <w:r w:rsidR="00B57D9C" w:rsidRPr="00B57D9C">
              <w:rPr>
                <w:rFonts w:ascii="Times New Roman" w:hAnsi="Times New Roman"/>
                <w:noProof/>
                <w:webHidden/>
                <w:sz w:val="24"/>
                <w:szCs w:val="24"/>
              </w:rPr>
              <w:fldChar w:fldCharType="begin"/>
            </w:r>
            <w:r w:rsidR="00B57D9C" w:rsidRPr="00B57D9C">
              <w:rPr>
                <w:rFonts w:ascii="Times New Roman" w:hAnsi="Times New Roman"/>
                <w:noProof/>
                <w:webHidden/>
                <w:sz w:val="24"/>
                <w:szCs w:val="24"/>
              </w:rPr>
              <w:instrText xml:space="preserve"> PAGEREF _Toc106185775 \h </w:instrText>
            </w:r>
            <w:r w:rsidR="00B57D9C" w:rsidRPr="00B57D9C">
              <w:rPr>
                <w:rFonts w:ascii="Times New Roman" w:hAnsi="Times New Roman"/>
                <w:noProof/>
                <w:webHidden/>
                <w:sz w:val="24"/>
                <w:szCs w:val="24"/>
              </w:rPr>
            </w:r>
            <w:r w:rsidR="00B57D9C" w:rsidRPr="00B57D9C">
              <w:rPr>
                <w:rFonts w:ascii="Times New Roman" w:hAnsi="Times New Roman"/>
                <w:noProof/>
                <w:webHidden/>
                <w:sz w:val="24"/>
                <w:szCs w:val="24"/>
              </w:rPr>
              <w:fldChar w:fldCharType="separate"/>
            </w:r>
            <w:r w:rsidR="00962EB4">
              <w:rPr>
                <w:rFonts w:ascii="Times New Roman" w:hAnsi="Times New Roman"/>
                <w:noProof/>
                <w:webHidden/>
                <w:sz w:val="24"/>
                <w:szCs w:val="24"/>
              </w:rPr>
              <w:t>56</w:t>
            </w:r>
            <w:r w:rsidR="00B57D9C" w:rsidRPr="00B57D9C">
              <w:rPr>
                <w:rFonts w:ascii="Times New Roman" w:hAnsi="Times New Roman"/>
                <w:noProof/>
                <w:webHidden/>
                <w:sz w:val="24"/>
                <w:szCs w:val="24"/>
              </w:rPr>
              <w:fldChar w:fldCharType="end"/>
            </w:r>
          </w:hyperlink>
        </w:p>
        <w:p w14:paraId="18F92C5D" w14:textId="5C85BC8F" w:rsidR="00B57D9C" w:rsidRPr="00B57D9C" w:rsidRDefault="00614F01">
          <w:pPr>
            <w:pStyle w:val="TOC2"/>
            <w:tabs>
              <w:tab w:val="right" w:leader="dot" w:pos="8630"/>
            </w:tabs>
            <w:rPr>
              <w:rFonts w:ascii="Times New Roman" w:hAnsi="Times New Roman"/>
              <w:noProof/>
              <w:sz w:val="24"/>
              <w:szCs w:val="24"/>
              <w:lang w:val="en-PH" w:eastAsia="en-PH"/>
            </w:rPr>
          </w:pPr>
          <w:hyperlink w:anchor="_Toc106185776" w:history="1">
            <w:r w:rsidR="00B57D9C" w:rsidRPr="00B57D9C">
              <w:rPr>
                <w:rStyle w:val="Hyperlink"/>
                <w:rFonts w:ascii="Times New Roman" w:hAnsi="Times New Roman"/>
                <w:noProof/>
                <w:color w:val="auto"/>
                <w:sz w:val="24"/>
                <w:szCs w:val="24"/>
              </w:rPr>
              <w:t>Implementation Procedure</w:t>
            </w:r>
            <w:r w:rsidR="00B57D9C" w:rsidRPr="00B57D9C">
              <w:rPr>
                <w:rFonts w:ascii="Times New Roman" w:hAnsi="Times New Roman"/>
                <w:noProof/>
                <w:webHidden/>
                <w:sz w:val="24"/>
                <w:szCs w:val="24"/>
              </w:rPr>
              <w:tab/>
            </w:r>
            <w:r w:rsidR="00B57D9C" w:rsidRPr="00B57D9C">
              <w:rPr>
                <w:rFonts w:ascii="Times New Roman" w:hAnsi="Times New Roman"/>
                <w:noProof/>
                <w:webHidden/>
                <w:sz w:val="24"/>
                <w:szCs w:val="24"/>
              </w:rPr>
              <w:fldChar w:fldCharType="begin"/>
            </w:r>
            <w:r w:rsidR="00B57D9C" w:rsidRPr="00B57D9C">
              <w:rPr>
                <w:rFonts w:ascii="Times New Roman" w:hAnsi="Times New Roman"/>
                <w:noProof/>
                <w:webHidden/>
                <w:sz w:val="24"/>
                <w:szCs w:val="24"/>
              </w:rPr>
              <w:instrText xml:space="preserve"> PAGEREF _Toc106185776 \h </w:instrText>
            </w:r>
            <w:r w:rsidR="00B57D9C" w:rsidRPr="00B57D9C">
              <w:rPr>
                <w:rFonts w:ascii="Times New Roman" w:hAnsi="Times New Roman"/>
                <w:noProof/>
                <w:webHidden/>
                <w:sz w:val="24"/>
                <w:szCs w:val="24"/>
              </w:rPr>
            </w:r>
            <w:r w:rsidR="00B57D9C" w:rsidRPr="00B57D9C">
              <w:rPr>
                <w:rFonts w:ascii="Times New Roman" w:hAnsi="Times New Roman"/>
                <w:noProof/>
                <w:webHidden/>
                <w:sz w:val="24"/>
                <w:szCs w:val="24"/>
              </w:rPr>
              <w:fldChar w:fldCharType="separate"/>
            </w:r>
            <w:r w:rsidR="00962EB4">
              <w:rPr>
                <w:rFonts w:ascii="Times New Roman" w:hAnsi="Times New Roman"/>
                <w:noProof/>
                <w:webHidden/>
                <w:sz w:val="24"/>
                <w:szCs w:val="24"/>
              </w:rPr>
              <w:t>56</w:t>
            </w:r>
            <w:r w:rsidR="00B57D9C" w:rsidRPr="00B57D9C">
              <w:rPr>
                <w:rFonts w:ascii="Times New Roman" w:hAnsi="Times New Roman"/>
                <w:noProof/>
                <w:webHidden/>
                <w:sz w:val="24"/>
                <w:szCs w:val="24"/>
              </w:rPr>
              <w:fldChar w:fldCharType="end"/>
            </w:r>
          </w:hyperlink>
        </w:p>
        <w:p w14:paraId="2A27A495" w14:textId="34AA3EE3" w:rsidR="00B57D9C" w:rsidRPr="00B57D9C" w:rsidRDefault="00614F01">
          <w:pPr>
            <w:pStyle w:val="TOC2"/>
            <w:tabs>
              <w:tab w:val="right" w:leader="dot" w:pos="8630"/>
            </w:tabs>
            <w:rPr>
              <w:rFonts w:ascii="Times New Roman" w:hAnsi="Times New Roman"/>
              <w:noProof/>
              <w:sz w:val="24"/>
              <w:szCs w:val="24"/>
              <w:lang w:val="en-PH" w:eastAsia="en-PH"/>
            </w:rPr>
          </w:pPr>
          <w:hyperlink w:anchor="_Toc106185777" w:history="1">
            <w:r w:rsidR="00B57D9C" w:rsidRPr="00B57D9C">
              <w:rPr>
                <w:rStyle w:val="Hyperlink"/>
                <w:rFonts w:ascii="Times New Roman" w:hAnsi="Times New Roman"/>
                <w:noProof/>
                <w:color w:val="auto"/>
                <w:sz w:val="24"/>
                <w:szCs w:val="24"/>
              </w:rPr>
              <w:t>Implementation Contingency</w:t>
            </w:r>
            <w:r w:rsidR="00B57D9C" w:rsidRPr="00B57D9C">
              <w:rPr>
                <w:rFonts w:ascii="Times New Roman" w:hAnsi="Times New Roman"/>
                <w:noProof/>
                <w:webHidden/>
                <w:sz w:val="24"/>
                <w:szCs w:val="24"/>
              </w:rPr>
              <w:tab/>
            </w:r>
            <w:r w:rsidR="00B57D9C" w:rsidRPr="00B57D9C">
              <w:rPr>
                <w:rFonts w:ascii="Times New Roman" w:hAnsi="Times New Roman"/>
                <w:noProof/>
                <w:webHidden/>
                <w:sz w:val="24"/>
                <w:szCs w:val="24"/>
              </w:rPr>
              <w:fldChar w:fldCharType="begin"/>
            </w:r>
            <w:r w:rsidR="00B57D9C" w:rsidRPr="00B57D9C">
              <w:rPr>
                <w:rFonts w:ascii="Times New Roman" w:hAnsi="Times New Roman"/>
                <w:noProof/>
                <w:webHidden/>
                <w:sz w:val="24"/>
                <w:szCs w:val="24"/>
              </w:rPr>
              <w:instrText xml:space="preserve"> PAGEREF _Toc106185777 \h </w:instrText>
            </w:r>
            <w:r w:rsidR="00B57D9C" w:rsidRPr="00B57D9C">
              <w:rPr>
                <w:rFonts w:ascii="Times New Roman" w:hAnsi="Times New Roman"/>
                <w:noProof/>
                <w:webHidden/>
                <w:sz w:val="24"/>
                <w:szCs w:val="24"/>
              </w:rPr>
            </w:r>
            <w:r w:rsidR="00B57D9C" w:rsidRPr="00B57D9C">
              <w:rPr>
                <w:rFonts w:ascii="Times New Roman" w:hAnsi="Times New Roman"/>
                <w:noProof/>
                <w:webHidden/>
                <w:sz w:val="24"/>
                <w:szCs w:val="24"/>
              </w:rPr>
              <w:fldChar w:fldCharType="separate"/>
            </w:r>
            <w:r w:rsidR="00962EB4">
              <w:rPr>
                <w:rFonts w:ascii="Times New Roman" w:hAnsi="Times New Roman"/>
                <w:noProof/>
                <w:webHidden/>
                <w:sz w:val="24"/>
                <w:szCs w:val="24"/>
              </w:rPr>
              <w:t>56</w:t>
            </w:r>
            <w:r w:rsidR="00B57D9C" w:rsidRPr="00B57D9C">
              <w:rPr>
                <w:rFonts w:ascii="Times New Roman" w:hAnsi="Times New Roman"/>
                <w:noProof/>
                <w:webHidden/>
                <w:sz w:val="24"/>
                <w:szCs w:val="24"/>
              </w:rPr>
              <w:fldChar w:fldCharType="end"/>
            </w:r>
          </w:hyperlink>
        </w:p>
        <w:p w14:paraId="4DE1B5D4" w14:textId="3C166F6A" w:rsidR="00B57D9C" w:rsidRPr="00B57D9C" w:rsidRDefault="00614F01">
          <w:pPr>
            <w:pStyle w:val="TOC2"/>
            <w:tabs>
              <w:tab w:val="right" w:leader="dot" w:pos="8630"/>
            </w:tabs>
            <w:rPr>
              <w:rFonts w:ascii="Times New Roman" w:hAnsi="Times New Roman"/>
              <w:noProof/>
              <w:sz w:val="24"/>
              <w:szCs w:val="24"/>
              <w:lang w:val="en-PH" w:eastAsia="en-PH"/>
            </w:rPr>
          </w:pPr>
          <w:hyperlink w:anchor="_Toc106185778" w:history="1">
            <w:r w:rsidR="00B57D9C" w:rsidRPr="00B57D9C">
              <w:rPr>
                <w:rStyle w:val="Hyperlink"/>
                <w:rFonts w:ascii="Times New Roman" w:hAnsi="Times New Roman"/>
                <w:noProof/>
                <w:color w:val="auto"/>
                <w:sz w:val="24"/>
                <w:szCs w:val="24"/>
                <w:lang w:val="en"/>
              </w:rPr>
              <w:t>Duties and Responsibilities</w:t>
            </w:r>
            <w:r w:rsidR="00B57D9C" w:rsidRPr="00B57D9C">
              <w:rPr>
                <w:rFonts w:ascii="Times New Roman" w:hAnsi="Times New Roman"/>
                <w:noProof/>
                <w:webHidden/>
                <w:sz w:val="24"/>
                <w:szCs w:val="24"/>
              </w:rPr>
              <w:tab/>
            </w:r>
            <w:r w:rsidR="00B57D9C" w:rsidRPr="00B57D9C">
              <w:rPr>
                <w:rFonts w:ascii="Times New Roman" w:hAnsi="Times New Roman"/>
                <w:noProof/>
                <w:webHidden/>
                <w:sz w:val="24"/>
                <w:szCs w:val="24"/>
              </w:rPr>
              <w:fldChar w:fldCharType="begin"/>
            </w:r>
            <w:r w:rsidR="00B57D9C" w:rsidRPr="00B57D9C">
              <w:rPr>
                <w:rFonts w:ascii="Times New Roman" w:hAnsi="Times New Roman"/>
                <w:noProof/>
                <w:webHidden/>
                <w:sz w:val="24"/>
                <w:szCs w:val="24"/>
              </w:rPr>
              <w:instrText xml:space="preserve"> PAGEREF _Toc106185778 \h </w:instrText>
            </w:r>
            <w:r w:rsidR="00B57D9C" w:rsidRPr="00B57D9C">
              <w:rPr>
                <w:rFonts w:ascii="Times New Roman" w:hAnsi="Times New Roman"/>
                <w:noProof/>
                <w:webHidden/>
                <w:sz w:val="24"/>
                <w:szCs w:val="24"/>
              </w:rPr>
            </w:r>
            <w:r w:rsidR="00B57D9C" w:rsidRPr="00B57D9C">
              <w:rPr>
                <w:rFonts w:ascii="Times New Roman" w:hAnsi="Times New Roman"/>
                <w:noProof/>
                <w:webHidden/>
                <w:sz w:val="24"/>
                <w:szCs w:val="24"/>
              </w:rPr>
              <w:fldChar w:fldCharType="separate"/>
            </w:r>
            <w:r w:rsidR="00962EB4">
              <w:rPr>
                <w:rFonts w:ascii="Times New Roman" w:hAnsi="Times New Roman"/>
                <w:noProof/>
                <w:webHidden/>
                <w:sz w:val="24"/>
                <w:szCs w:val="24"/>
              </w:rPr>
              <w:t>57</w:t>
            </w:r>
            <w:r w:rsidR="00B57D9C" w:rsidRPr="00B57D9C">
              <w:rPr>
                <w:rFonts w:ascii="Times New Roman" w:hAnsi="Times New Roman"/>
                <w:noProof/>
                <w:webHidden/>
                <w:sz w:val="24"/>
                <w:szCs w:val="24"/>
              </w:rPr>
              <w:fldChar w:fldCharType="end"/>
            </w:r>
          </w:hyperlink>
        </w:p>
        <w:p w14:paraId="67096DB7" w14:textId="44313278" w:rsidR="00B57D9C" w:rsidRDefault="00614F01">
          <w:pPr>
            <w:pStyle w:val="TOC2"/>
            <w:tabs>
              <w:tab w:val="right" w:leader="dot" w:pos="8630"/>
            </w:tabs>
            <w:rPr>
              <w:rStyle w:val="Hyperlink"/>
              <w:rFonts w:ascii="Times New Roman" w:hAnsi="Times New Roman"/>
              <w:noProof/>
              <w:color w:val="auto"/>
              <w:sz w:val="24"/>
              <w:szCs w:val="24"/>
            </w:rPr>
          </w:pPr>
          <w:hyperlink w:anchor="_Toc106185779" w:history="1">
            <w:r w:rsidR="00B57D9C" w:rsidRPr="00B57D9C">
              <w:rPr>
                <w:rStyle w:val="Hyperlink"/>
                <w:rFonts w:ascii="Times New Roman" w:hAnsi="Times New Roman"/>
                <w:noProof/>
                <w:color w:val="auto"/>
                <w:sz w:val="24"/>
                <w:szCs w:val="24"/>
                <w:lang w:val="en"/>
              </w:rPr>
              <w:t>Project Testing and Evaluation</w:t>
            </w:r>
            <w:r w:rsidR="00B57D9C" w:rsidRPr="00B57D9C">
              <w:rPr>
                <w:rFonts w:ascii="Times New Roman" w:hAnsi="Times New Roman"/>
                <w:noProof/>
                <w:webHidden/>
                <w:sz w:val="24"/>
                <w:szCs w:val="24"/>
              </w:rPr>
              <w:tab/>
            </w:r>
            <w:r w:rsidR="00B57D9C" w:rsidRPr="00B57D9C">
              <w:rPr>
                <w:rFonts w:ascii="Times New Roman" w:hAnsi="Times New Roman"/>
                <w:noProof/>
                <w:webHidden/>
                <w:sz w:val="24"/>
                <w:szCs w:val="24"/>
              </w:rPr>
              <w:fldChar w:fldCharType="begin"/>
            </w:r>
            <w:r w:rsidR="00B57D9C" w:rsidRPr="00B57D9C">
              <w:rPr>
                <w:rFonts w:ascii="Times New Roman" w:hAnsi="Times New Roman"/>
                <w:noProof/>
                <w:webHidden/>
                <w:sz w:val="24"/>
                <w:szCs w:val="24"/>
              </w:rPr>
              <w:instrText xml:space="preserve"> PAGEREF _Toc106185779 \h </w:instrText>
            </w:r>
            <w:r w:rsidR="00B57D9C" w:rsidRPr="00B57D9C">
              <w:rPr>
                <w:rFonts w:ascii="Times New Roman" w:hAnsi="Times New Roman"/>
                <w:noProof/>
                <w:webHidden/>
                <w:sz w:val="24"/>
                <w:szCs w:val="24"/>
              </w:rPr>
            </w:r>
            <w:r w:rsidR="00B57D9C" w:rsidRPr="00B57D9C">
              <w:rPr>
                <w:rFonts w:ascii="Times New Roman" w:hAnsi="Times New Roman"/>
                <w:noProof/>
                <w:webHidden/>
                <w:sz w:val="24"/>
                <w:szCs w:val="24"/>
              </w:rPr>
              <w:fldChar w:fldCharType="separate"/>
            </w:r>
            <w:r w:rsidR="00962EB4">
              <w:rPr>
                <w:rFonts w:ascii="Times New Roman" w:hAnsi="Times New Roman"/>
                <w:noProof/>
                <w:webHidden/>
                <w:sz w:val="24"/>
                <w:szCs w:val="24"/>
              </w:rPr>
              <w:t>57</w:t>
            </w:r>
            <w:r w:rsidR="00B57D9C" w:rsidRPr="00B57D9C">
              <w:rPr>
                <w:rFonts w:ascii="Times New Roman" w:hAnsi="Times New Roman"/>
                <w:noProof/>
                <w:webHidden/>
                <w:sz w:val="24"/>
                <w:szCs w:val="24"/>
              </w:rPr>
              <w:fldChar w:fldCharType="end"/>
            </w:r>
          </w:hyperlink>
        </w:p>
        <w:p w14:paraId="6A32CD43" w14:textId="77777777" w:rsidR="008F7588" w:rsidRPr="008F7588" w:rsidRDefault="008F7588" w:rsidP="008F7588"/>
        <w:p w14:paraId="6FC2EE4D" w14:textId="31D569E1" w:rsidR="00B57D9C" w:rsidRPr="008A2485" w:rsidRDefault="00614F01" w:rsidP="008A2485">
          <w:pPr>
            <w:pStyle w:val="TOC1"/>
            <w:rPr>
              <w:lang w:val="en-PH" w:eastAsia="en-PH"/>
            </w:rPr>
          </w:pPr>
          <w:hyperlink w:anchor="_Toc106185780" w:history="1">
            <w:r w:rsidR="00B57D9C" w:rsidRPr="008A2485">
              <w:rPr>
                <w:rStyle w:val="Hyperlink"/>
                <w:color w:val="auto"/>
              </w:rPr>
              <w:t>METHODOLOGY</w:t>
            </w:r>
            <w:r w:rsidR="00B57D9C" w:rsidRPr="008A2485">
              <w:rPr>
                <w:webHidden/>
              </w:rPr>
              <w:tab/>
            </w:r>
            <w:r w:rsidR="00B57D9C" w:rsidRPr="008A2485">
              <w:rPr>
                <w:webHidden/>
              </w:rPr>
              <w:fldChar w:fldCharType="begin"/>
            </w:r>
            <w:r w:rsidR="00B57D9C" w:rsidRPr="008A2485">
              <w:rPr>
                <w:webHidden/>
              </w:rPr>
              <w:instrText xml:space="preserve"> PAGEREF _Toc106185780 \h </w:instrText>
            </w:r>
            <w:r w:rsidR="00B57D9C" w:rsidRPr="008A2485">
              <w:rPr>
                <w:webHidden/>
              </w:rPr>
            </w:r>
            <w:r w:rsidR="00B57D9C" w:rsidRPr="008A2485">
              <w:rPr>
                <w:webHidden/>
              </w:rPr>
              <w:fldChar w:fldCharType="separate"/>
            </w:r>
            <w:r w:rsidR="00962EB4">
              <w:rPr>
                <w:webHidden/>
              </w:rPr>
              <w:t>59</w:t>
            </w:r>
            <w:r w:rsidR="00B57D9C" w:rsidRPr="008A2485">
              <w:rPr>
                <w:webHidden/>
              </w:rPr>
              <w:fldChar w:fldCharType="end"/>
            </w:r>
          </w:hyperlink>
        </w:p>
        <w:p w14:paraId="243D0499" w14:textId="68C53329" w:rsidR="00B57D9C" w:rsidRPr="00B57D9C" w:rsidRDefault="00614F01">
          <w:pPr>
            <w:pStyle w:val="TOC2"/>
            <w:tabs>
              <w:tab w:val="right" w:leader="dot" w:pos="8630"/>
            </w:tabs>
            <w:rPr>
              <w:rFonts w:ascii="Times New Roman" w:hAnsi="Times New Roman"/>
              <w:noProof/>
              <w:sz w:val="24"/>
              <w:szCs w:val="24"/>
              <w:lang w:val="en-PH" w:eastAsia="en-PH"/>
            </w:rPr>
          </w:pPr>
          <w:hyperlink w:anchor="_Toc106185781" w:history="1">
            <w:r w:rsidR="00B57D9C" w:rsidRPr="00B57D9C">
              <w:rPr>
                <w:rStyle w:val="Hyperlink"/>
                <w:rFonts w:ascii="Times New Roman" w:hAnsi="Times New Roman"/>
                <w:noProof/>
                <w:color w:val="auto"/>
                <w:sz w:val="24"/>
                <w:szCs w:val="24"/>
                <w:lang w:val="en-PH"/>
              </w:rPr>
              <w:t>Research Method Used</w:t>
            </w:r>
            <w:r w:rsidR="00B57D9C" w:rsidRPr="00B57D9C">
              <w:rPr>
                <w:rFonts w:ascii="Times New Roman" w:hAnsi="Times New Roman"/>
                <w:noProof/>
                <w:webHidden/>
                <w:sz w:val="24"/>
                <w:szCs w:val="24"/>
              </w:rPr>
              <w:tab/>
            </w:r>
            <w:r w:rsidR="00B57D9C" w:rsidRPr="00B57D9C">
              <w:rPr>
                <w:rFonts w:ascii="Times New Roman" w:hAnsi="Times New Roman"/>
                <w:noProof/>
                <w:webHidden/>
                <w:sz w:val="24"/>
                <w:szCs w:val="24"/>
              </w:rPr>
              <w:fldChar w:fldCharType="begin"/>
            </w:r>
            <w:r w:rsidR="00B57D9C" w:rsidRPr="00B57D9C">
              <w:rPr>
                <w:rFonts w:ascii="Times New Roman" w:hAnsi="Times New Roman"/>
                <w:noProof/>
                <w:webHidden/>
                <w:sz w:val="24"/>
                <w:szCs w:val="24"/>
              </w:rPr>
              <w:instrText xml:space="preserve"> PAGEREF _Toc106185781 \h </w:instrText>
            </w:r>
            <w:r w:rsidR="00B57D9C" w:rsidRPr="00B57D9C">
              <w:rPr>
                <w:rFonts w:ascii="Times New Roman" w:hAnsi="Times New Roman"/>
                <w:noProof/>
                <w:webHidden/>
                <w:sz w:val="24"/>
                <w:szCs w:val="24"/>
              </w:rPr>
            </w:r>
            <w:r w:rsidR="00B57D9C" w:rsidRPr="00B57D9C">
              <w:rPr>
                <w:rFonts w:ascii="Times New Roman" w:hAnsi="Times New Roman"/>
                <w:noProof/>
                <w:webHidden/>
                <w:sz w:val="24"/>
                <w:szCs w:val="24"/>
              </w:rPr>
              <w:fldChar w:fldCharType="separate"/>
            </w:r>
            <w:r w:rsidR="00962EB4">
              <w:rPr>
                <w:rFonts w:ascii="Times New Roman" w:hAnsi="Times New Roman"/>
                <w:noProof/>
                <w:webHidden/>
                <w:sz w:val="24"/>
                <w:szCs w:val="24"/>
              </w:rPr>
              <w:t>59</w:t>
            </w:r>
            <w:r w:rsidR="00B57D9C" w:rsidRPr="00B57D9C">
              <w:rPr>
                <w:rFonts w:ascii="Times New Roman" w:hAnsi="Times New Roman"/>
                <w:noProof/>
                <w:webHidden/>
                <w:sz w:val="24"/>
                <w:szCs w:val="24"/>
              </w:rPr>
              <w:fldChar w:fldCharType="end"/>
            </w:r>
          </w:hyperlink>
        </w:p>
        <w:p w14:paraId="53E6288A" w14:textId="2F32CA6D" w:rsidR="00B57D9C" w:rsidRPr="00B57D9C" w:rsidRDefault="00614F01">
          <w:pPr>
            <w:pStyle w:val="TOC2"/>
            <w:tabs>
              <w:tab w:val="right" w:leader="dot" w:pos="8630"/>
            </w:tabs>
            <w:rPr>
              <w:rFonts w:ascii="Times New Roman" w:hAnsi="Times New Roman"/>
              <w:noProof/>
              <w:sz w:val="24"/>
              <w:szCs w:val="24"/>
              <w:lang w:val="en-PH" w:eastAsia="en-PH"/>
            </w:rPr>
          </w:pPr>
          <w:hyperlink w:anchor="_Toc106185782" w:history="1">
            <w:r w:rsidR="00B57D9C" w:rsidRPr="00B57D9C">
              <w:rPr>
                <w:rStyle w:val="Hyperlink"/>
                <w:rFonts w:ascii="Times New Roman" w:hAnsi="Times New Roman"/>
                <w:noProof/>
                <w:color w:val="auto"/>
                <w:sz w:val="24"/>
                <w:szCs w:val="24"/>
              </w:rPr>
              <w:t>System Development Process Model Used</w:t>
            </w:r>
            <w:r w:rsidR="00B57D9C" w:rsidRPr="00B57D9C">
              <w:rPr>
                <w:rFonts w:ascii="Times New Roman" w:hAnsi="Times New Roman"/>
                <w:noProof/>
                <w:webHidden/>
                <w:sz w:val="24"/>
                <w:szCs w:val="24"/>
              </w:rPr>
              <w:tab/>
            </w:r>
            <w:r w:rsidR="00B57D9C" w:rsidRPr="00B57D9C">
              <w:rPr>
                <w:rFonts w:ascii="Times New Roman" w:hAnsi="Times New Roman"/>
                <w:noProof/>
                <w:webHidden/>
                <w:sz w:val="24"/>
                <w:szCs w:val="24"/>
              </w:rPr>
              <w:fldChar w:fldCharType="begin"/>
            </w:r>
            <w:r w:rsidR="00B57D9C" w:rsidRPr="00B57D9C">
              <w:rPr>
                <w:rFonts w:ascii="Times New Roman" w:hAnsi="Times New Roman"/>
                <w:noProof/>
                <w:webHidden/>
                <w:sz w:val="24"/>
                <w:szCs w:val="24"/>
              </w:rPr>
              <w:instrText xml:space="preserve"> PAGEREF _Toc106185782 \h </w:instrText>
            </w:r>
            <w:r w:rsidR="00B57D9C" w:rsidRPr="00B57D9C">
              <w:rPr>
                <w:rFonts w:ascii="Times New Roman" w:hAnsi="Times New Roman"/>
                <w:noProof/>
                <w:webHidden/>
                <w:sz w:val="24"/>
                <w:szCs w:val="24"/>
              </w:rPr>
            </w:r>
            <w:r w:rsidR="00B57D9C" w:rsidRPr="00B57D9C">
              <w:rPr>
                <w:rFonts w:ascii="Times New Roman" w:hAnsi="Times New Roman"/>
                <w:noProof/>
                <w:webHidden/>
                <w:sz w:val="24"/>
                <w:szCs w:val="24"/>
              </w:rPr>
              <w:fldChar w:fldCharType="separate"/>
            </w:r>
            <w:r w:rsidR="00962EB4">
              <w:rPr>
                <w:rFonts w:ascii="Times New Roman" w:hAnsi="Times New Roman"/>
                <w:noProof/>
                <w:webHidden/>
                <w:sz w:val="24"/>
                <w:szCs w:val="24"/>
              </w:rPr>
              <w:t>59</w:t>
            </w:r>
            <w:r w:rsidR="00B57D9C" w:rsidRPr="00B57D9C">
              <w:rPr>
                <w:rFonts w:ascii="Times New Roman" w:hAnsi="Times New Roman"/>
                <w:noProof/>
                <w:webHidden/>
                <w:sz w:val="24"/>
                <w:szCs w:val="24"/>
              </w:rPr>
              <w:fldChar w:fldCharType="end"/>
            </w:r>
          </w:hyperlink>
        </w:p>
        <w:p w14:paraId="3FAE107F" w14:textId="0E04C3BE" w:rsidR="00B57D9C" w:rsidRPr="00B57D9C" w:rsidRDefault="00614F01">
          <w:pPr>
            <w:pStyle w:val="TOC2"/>
            <w:tabs>
              <w:tab w:val="right" w:leader="dot" w:pos="8630"/>
            </w:tabs>
            <w:rPr>
              <w:rFonts w:ascii="Times New Roman" w:hAnsi="Times New Roman"/>
              <w:noProof/>
              <w:sz w:val="24"/>
              <w:szCs w:val="24"/>
              <w:lang w:val="en-PH" w:eastAsia="en-PH"/>
            </w:rPr>
          </w:pPr>
          <w:hyperlink w:anchor="_Toc106185783" w:history="1">
            <w:r w:rsidR="00B57D9C" w:rsidRPr="00B57D9C">
              <w:rPr>
                <w:rStyle w:val="Hyperlink"/>
                <w:rFonts w:ascii="Times New Roman" w:hAnsi="Times New Roman"/>
                <w:noProof/>
                <w:color w:val="auto"/>
                <w:sz w:val="24"/>
                <w:szCs w:val="24"/>
                <w:lang w:val="en-PH"/>
              </w:rPr>
              <w:t>Locale of the Study</w:t>
            </w:r>
            <w:r w:rsidR="00B57D9C" w:rsidRPr="00B57D9C">
              <w:rPr>
                <w:rFonts w:ascii="Times New Roman" w:hAnsi="Times New Roman"/>
                <w:noProof/>
                <w:webHidden/>
                <w:sz w:val="24"/>
                <w:szCs w:val="24"/>
              </w:rPr>
              <w:tab/>
            </w:r>
            <w:r w:rsidR="00B57D9C" w:rsidRPr="00B57D9C">
              <w:rPr>
                <w:rFonts w:ascii="Times New Roman" w:hAnsi="Times New Roman"/>
                <w:noProof/>
                <w:webHidden/>
                <w:sz w:val="24"/>
                <w:szCs w:val="24"/>
              </w:rPr>
              <w:fldChar w:fldCharType="begin"/>
            </w:r>
            <w:r w:rsidR="00B57D9C" w:rsidRPr="00B57D9C">
              <w:rPr>
                <w:rFonts w:ascii="Times New Roman" w:hAnsi="Times New Roman"/>
                <w:noProof/>
                <w:webHidden/>
                <w:sz w:val="24"/>
                <w:szCs w:val="24"/>
              </w:rPr>
              <w:instrText xml:space="preserve"> PAGEREF _Toc106185783 \h </w:instrText>
            </w:r>
            <w:r w:rsidR="00B57D9C" w:rsidRPr="00B57D9C">
              <w:rPr>
                <w:rFonts w:ascii="Times New Roman" w:hAnsi="Times New Roman"/>
                <w:noProof/>
                <w:webHidden/>
                <w:sz w:val="24"/>
                <w:szCs w:val="24"/>
              </w:rPr>
            </w:r>
            <w:r w:rsidR="00B57D9C" w:rsidRPr="00B57D9C">
              <w:rPr>
                <w:rFonts w:ascii="Times New Roman" w:hAnsi="Times New Roman"/>
                <w:noProof/>
                <w:webHidden/>
                <w:sz w:val="24"/>
                <w:szCs w:val="24"/>
              </w:rPr>
              <w:fldChar w:fldCharType="separate"/>
            </w:r>
            <w:r w:rsidR="00962EB4">
              <w:rPr>
                <w:rFonts w:ascii="Times New Roman" w:hAnsi="Times New Roman"/>
                <w:noProof/>
                <w:webHidden/>
                <w:sz w:val="24"/>
                <w:szCs w:val="24"/>
              </w:rPr>
              <w:t>65</w:t>
            </w:r>
            <w:r w:rsidR="00B57D9C" w:rsidRPr="00B57D9C">
              <w:rPr>
                <w:rFonts w:ascii="Times New Roman" w:hAnsi="Times New Roman"/>
                <w:noProof/>
                <w:webHidden/>
                <w:sz w:val="24"/>
                <w:szCs w:val="24"/>
              </w:rPr>
              <w:fldChar w:fldCharType="end"/>
            </w:r>
          </w:hyperlink>
        </w:p>
        <w:p w14:paraId="13BBB43A" w14:textId="18345878" w:rsidR="00B57D9C" w:rsidRPr="00B57D9C" w:rsidRDefault="00614F01">
          <w:pPr>
            <w:pStyle w:val="TOC2"/>
            <w:tabs>
              <w:tab w:val="right" w:leader="dot" w:pos="8630"/>
            </w:tabs>
            <w:rPr>
              <w:rFonts w:ascii="Times New Roman" w:hAnsi="Times New Roman"/>
              <w:noProof/>
              <w:sz w:val="24"/>
              <w:szCs w:val="24"/>
              <w:lang w:val="en-PH" w:eastAsia="en-PH"/>
            </w:rPr>
          </w:pPr>
          <w:hyperlink w:anchor="_Toc106185784" w:history="1">
            <w:r w:rsidR="00B57D9C" w:rsidRPr="00B57D9C">
              <w:rPr>
                <w:rStyle w:val="Hyperlink"/>
                <w:rFonts w:ascii="Times New Roman" w:hAnsi="Times New Roman"/>
                <w:noProof/>
                <w:color w:val="auto"/>
                <w:sz w:val="24"/>
                <w:szCs w:val="24"/>
              </w:rPr>
              <w:t>Respondents of the Study</w:t>
            </w:r>
            <w:r w:rsidR="00B57D9C" w:rsidRPr="00B57D9C">
              <w:rPr>
                <w:rFonts w:ascii="Times New Roman" w:hAnsi="Times New Roman"/>
                <w:noProof/>
                <w:webHidden/>
                <w:sz w:val="24"/>
                <w:szCs w:val="24"/>
              </w:rPr>
              <w:tab/>
            </w:r>
            <w:r w:rsidR="00B57D9C" w:rsidRPr="00B57D9C">
              <w:rPr>
                <w:rFonts w:ascii="Times New Roman" w:hAnsi="Times New Roman"/>
                <w:noProof/>
                <w:webHidden/>
                <w:sz w:val="24"/>
                <w:szCs w:val="24"/>
              </w:rPr>
              <w:fldChar w:fldCharType="begin"/>
            </w:r>
            <w:r w:rsidR="00B57D9C" w:rsidRPr="00B57D9C">
              <w:rPr>
                <w:rFonts w:ascii="Times New Roman" w:hAnsi="Times New Roman"/>
                <w:noProof/>
                <w:webHidden/>
                <w:sz w:val="24"/>
                <w:szCs w:val="24"/>
              </w:rPr>
              <w:instrText xml:space="preserve"> PAGEREF _Toc106185784 \h </w:instrText>
            </w:r>
            <w:r w:rsidR="00B57D9C" w:rsidRPr="00B57D9C">
              <w:rPr>
                <w:rFonts w:ascii="Times New Roman" w:hAnsi="Times New Roman"/>
                <w:noProof/>
                <w:webHidden/>
                <w:sz w:val="24"/>
                <w:szCs w:val="24"/>
              </w:rPr>
            </w:r>
            <w:r w:rsidR="00B57D9C" w:rsidRPr="00B57D9C">
              <w:rPr>
                <w:rFonts w:ascii="Times New Roman" w:hAnsi="Times New Roman"/>
                <w:noProof/>
                <w:webHidden/>
                <w:sz w:val="24"/>
                <w:szCs w:val="24"/>
              </w:rPr>
              <w:fldChar w:fldCharType="separate"/>
            </w:r>
            <w:r w:rsidR="00962EB4">
              <w:rPr>
                <w:rFonts w:ascii="Times New Roman" w:hAnsi="Times New Roman"/>
                <w:noProof/>
                <w:webHidden/>
                <w:sz w:val="24"/>
                <w:szCs w:val="24"/>
              </w:rPr>
              <w:t>65</w:t>
            </w:r>
            <w:r w:rsidR="00B57D9C" w:rsidRPr="00B57D9C">
              <w:rPr>
                <w:rFonts w:ascii="Times New Roman" w:hAnsi="Times New Roman"/>
                <w:noProof/>
                <w:webHidden/>
                <w:sz w:val="24"/>
                <w:szCs w:val="24"/>
              </w:rPr>
              <w:fldChar w:fldCharType="end"/>
            </w:r>
          </w:hyperlink>
        </w:p>
        <w:p w14:paraId="22FDD19D" w14:textId="519C2B12" w:rsidR="00B57D9C" w:rsidRPr="00B57D9C" w:rsidRDefault="00614F01">
          <w:pPr>
            <w:pStyle w:val="TOC2"/>
            <w:tabs>
              <w:tab w:val="right" w:leader="dot" w:pos="8630"/>
            </w:tabs>
            <w:rPr>
              <w:rFonts w:ascii="Times New Roman" w:hAnsi="Times New Roman"/>
              <w:noProof/>
              <w:sz w:val="24"/>
              <w:szCs w:val="24"/>
              <w:lang w:val="en-PH" w:eastAsia="en-PH"/>
            </w:rPr>
          </w:pPr>
          <w:hyperlink w:anchor="_Toc106185785" w:history="1">
            <w:r w:rsidR="00B57D9C" w:rsidRPr="00B57D9C">
              <w:rPr>
                <w:rStyle w:val="Hyperlink"/>
                <w:rFonts w:ascii="Times New Roman" w:hAnsi="Times New Roman"/>
                <w:noProof/>
                <w:color w:val="auto"/>
                <w:sz w:val="24"/>
                <w:szCs w:val="24"/>
              </w:rPr>
              <w:t>Sample and Sampling Technique</w:t>
            </w:r>
            <w:r w:rsidR="00B57D9C" w:rsidRPr="00B57D9C">
              <w:rPr>
                <w:rFonts w:ascii="Times New Roman" w:hAnsi="Times New Roman"/>
                <w:noProof/>
                <w:webHidden/>
                <w:sz w:val="24"/>
                <w:szCs w:val="24"/>
              </w:rPr>
              <w:tab/>
            </w:r>
            <w:r w:rsidR="00B57D9C" w:rsidRPr="00B57D9C">
              <w:rPr>
                <w:rFonts w:ascii="Times New Roman" w:hAnsi="Times New Roman"/>
                <w:noProof/>
                <w:webHidden/>
                <w:sz w:val="24"/>
                <w:szCs w:val="24"/>
              </w:rPr>
              <w:fldChar w:fldCharType="begin"/>
            </w:r>
            <w:r w:rsidR="00B57D9C" w:rsidRPr="00B57D9C">
              <w:rPr>
                <w:rFonts w:ascii="Times New Roman" w:hAnsi="Times New Roman"/>
                <w:noProof/>
                <w:webHidden/>
                <w:sz w:val="24"/>
                <w:szCs w:val="24"/>
              </w:rPr>
              <w:instrText xml:space="preserve"> PAGEREF _Toc106185785 \h </w:instrText>
            </w:r>
            <w:r w:rsidR="00B57D9C" w:rsidRPr="00B57D9C">
              <w:rPr>
                <w:rFonts w:ascii="Times New Roman" w:hAnsi="Times New Roman"/>
                <w:noProof/>
                <w:webHidden/>
                <w:sz w:val="24"/>
                <w:szCs w:val="24"/>
              </w:rPr>
            </w:r>
            <w:r w:rsidR="00B57D9C" w:rsidRPr="00B57D9C">
              <w:rPr>
                <w:rFonts w:ascii="Times New Roman" w:hAnsi="Times New Roman"/>
                <w:noProof/>
                <w:webHidden/>
                <w:sz w:val="24"/>
                <w:szCs w:val="24"/>
              </w:rPr>
              <w:fldChar w:fldCharType="separate"/>
            </w:r>
            <w:r w:rsidR="00962EB4">
              <w:rPr>
                <w:rFonts w:ascii="Times New Roman" w:hAnsi="Times New Roman"/>
                <w:noProof/>
                <w:webHidden/>
                <w:sz w:val="24"/>
                <w:szCs w:val="24"/>
              </w:rPr>
              <w:t>65</w:t>
            </w:r>
            <w:r w:rsidR="00B57D9C" w:rsidRPr="00B57D9C">
              <w:rPr>
                <w:rFonts w:ascii="Times New Roman" w:hAnsi="Times New Roman"/>
                <w:noProof/>
                <w:webHidden/>
                <w:sz w:val="24"/>
                <w:szCs w:val="24"/>
              </w:rPr>
              <w:fldChar w:fldCharType="end"/>
            </w:r>
          </w:hyperlink>
        </w:p>
        <w:p w14:paraId="7E5F44E1" w14:textId="36109571" w:rsidR="00B57D9C" w:rsidRDefault="00614F01">
          <w:pPr>
            <w:pStyle w:val="TOC2"/>
            <w:tabs>
              <w:tab w:val="right" w:leader="dot" w:pos="8630"/>
            </w:tabs>
            <w:rPr>
              <w:rStyle w:val="Hyperlink"/>
              <w:rFonts w:ascii="Times New Roman" w:hAnsi="Times New Roman"/>
              <w:noProof/>
              <w:color w:val="auto"/>
              <w:sz w:val="24"/>
              <w:szCs w:val="24"/>
            </w:rPr>
          </w:pPr>
          <w:hyperlink w:anchor="_Toc106185786" w:history="1">
            <w:r w:rsidR="00B57D9C" w:rsidRPr="00B57D9C">
              <w:rPr>
                <w:rStyle w:val="Hyperlink"/>
                <w:rFonts w:ascii="Times New Roman" w:hAnsi="Times New Roman"/>
                <w:noProof/>
                <w:color w:val="auto"/>
                <w:sz w:val="24"/>
                <w:szCs w:val="24"/>
              </w:rPr>
              <w:t>Statistical Treatment of Data</w:t>
            </w:r>
            <w:r w:rsidR="00B57D9C" w:rsidRPr="00B57D9C">
              <w:rPr>
                <w:rFonts w:ascii="Times New Roman" w:hAnsi="Times New Roman"/>
                <w:noProof/>
                <w:webHidden/>
                <w:sz w:val="24"/>
                <w:szCs w:val="24"/>
              </w:rPr>
              <w:tab/>
            </w:r>
            <w:r w:rsidR="00B57D9C" w:rsidRPr="00B57D9C">
              <w:rPr>
                <w:rFonts w:ascii="Times New Roman" w:hAnsi="Times New Roman"/>
                <w:noProof/>
                <w:webHidden/>
                <w:sz w:val="24"/>
                <w:szCs w:val="24"/>
              </w:rPr>
              <w:fldChar w:fldCharType="begin"/>
            </w:r>
            <w:r w:rsidR="00B57D9C" w:rsidRPr="00B57D9C">
              <w:rPr>
                <w:rFonts w:ascii="Times New Roman" w:hAnsi="Times New Roman"/>
                <w:noProof/>
                <w:webHidden/>
                <w:sz w:val="24"/>
                <w:szCs w:val="24"/>
              </w:rPr>
              <w:instrText xml:space="preserve"> PAGEREF _Toc106185786 \h </w:instrText>
            </w:r>
            <w:r w:rsidR="00B57D9C" w:rsidRPr="00B57D9C">
              <w:rPr>
                <w:rFonts w:ascii="Times New Roman" w:hAnsi="Times New Roman"/>
                <w:noProof/>
                <w:webHidden/>
                <w:sz w:val="24"/>
                <w:szCs w:val="24"/>
              </w:rPr>
            </w:r>
            <w:r w:rsidR="00B57D9C" w:rsidRPr="00B57D9C">
              <w:rPr>
                <w:rFonts w:ascii="Times New Roman" w:hAnsi="Times New Roman"/>
                <w:noProof/>
                <w:webHidden/>
                <w:sz w:val="24"/>
                <w:szCs w:val="24"/>
              </w:rPr>
              <w:fldChar w:fldCharType="separate"/>
            </w:r>
            <w:r w:rsidR="00962EB4">
              <w:rPr>
                <w:rFonts w:ascii="Times New Roman" w:hAnsi="Times New Roman"/>
                <w:noProof/>
                <w:webHidden/>
                <w:sz w:val="24"/>
                <w:szCs w:val="24"/>
              </w:rPr>
              <w:t>66</w:t>
            </w:r>
            <w:r w:rsidR="00B57D9C" w:rsidRPr="00B57D9C">
              <w:rPr>
                <w:rFonts w:ascii="Times New Roman" w:hAnsi="Times New Roman"/>
                <w:noProof/>
                <w:webHidden/>
                <w:sz w:val="24"/>
                <w:szCs w:val="24"/>
              </w:rPr>
              <w:fldChar w:fldCharType="end"/>
            </w:r>
          </w:hyperlink>
        </w:p>
        <w:p w14:paraId="31B17A44" w14:textId="77777777" w:rsidR="008F7588" w:rsidRPr="008F7588" w:rsidRDefault="008F7588" w:rsidP="008F7588"/>
        <w:p w14:paraId="27E26B91" w14:textId="3AF635AD" w:rsidR="00B57D9C" w:rsidRPr="00B57D9C" w:rsidRDefault="00614F01" w:rsidP="008A2485">
          <w:pPr>
            <w:pStyle w:val="TOC1"/>
            <w:rPr>
              <w:lang w:val="en-PH" w:eastAsia="en-PH"/>
            </w:rPr>
          </w:pPr>
          <w:hyperlink w:anchor="_Toc106185787" w:history="1">
            <w:r w:rsidR="00B57D9C" w:rsidRPr="00B57D9C">
              <w:rPr>
                <w:rStyle w:val="Hyperlink"/>
                <w:color w:val="auto"/>
              </w:rPr>
              <w:t>RESULTS AND DISCUSSION</w:t>
            </w:r>
            <w:r w:rsidR="00B57D9C" w:rsidRPr="00B57D9C">
              <w:rPr>
                <w:webHidden/>
              </w:rPr>
              <w:tab/>
            </w:r>
            <w:r w:rsidR="00B57D9C" w:rsidRPr="00B57D9C">
              <w:rPr>
                <w:webHidden/>
              </w:rPr>
              <w:fldChar w:fldCharType="begin"/>
            </w:r>
            <w:r w:rsidR="00B57D9C" w:rsidRPr="00B57D9C">
              <w:rPr>
                <w:webHidden/>
              </w:rPr>
              <w:instrText xml:space="preserve"> PAGEREF _Toc106185787 \h </w:instrText>
            </w:r>
            <w:r w:rsidR="00B57D9C" w:rsidRPr="00B57D9C">
              <w:rPr>
                <w:webHidden/>
              </w:rPr>
            </w:r>
            <w:r w:rsidR="00B57D9C" w:rsidRPr="00B57D9C">
              <w:rPr>
                <w:webHidden/>
              </w:rPr>
              <w:fldChar w:fldCharType="separate"/>
            </w:r>
            <w:r w:rsidR="00962EB4">
              <w:rPr>
                <w:webHidden/>
              </w:rPr>
              <w:t>68</w:t>
            </w:r>
            <w:r w:rsidR="00B57D9C" w:rsidRPr="00B57D9C">
              <w:rPr>
                <w:webHidden/>
              </w:rPr>
              <w:fldChar w:fldCharType="end"/>
            </w:r>
          </w:hyperlink>
        </w:p>
        <w:p w14:paraId="34456F05" w14:textId="539C0D6C" w:rsidR="00B57D9C" w:rsidRDefault="00614F01">
          <w:pPr>
            <w:pStyle w:val="TOC2"/>
            <w:tabs>
              <w:tab w:val="right" w:leader="dot" w:pos="8630"/>
            </w:tabs>
            <w:rPr>
              <w:rStyle w:val="Hyperlink"/>
              <w:rFonts w:ascii="Times New Roman" w:hAnsi="Times New Roman"/>
              <w:noProof/>
              <w:color w:val="auto"/>
              <w:sz w:val="24"/>
              <w:szCs w:val="24"/>
            </w:rPr>
          </w:pPr>
          <w:hyperlink w:anchor="_Toc106185788" w:history="1">
            <w:r w:rsidR="00B57D9C" w:rsidRPr="00B57D9C">
              <w:rPr>
                <w:rStyle w:val="Hyperlink"/>
                <w:rFonts w:ascii="Times New Roman" w:hAnsi="Times New Roman"/>
                <w:noProof/>
                <w:color w:val="auto"/>
                <w:sz w:val="24"/>
                <w:szCs w:val="24"/>
              </w:rPr>
              <w:t>Data Presentation</w:t>
            </w:r>
            <w:r w:rsidR="00B57D9C" w:rsidRPr="00B57D9C">
              <w:rPr>
                <w:rFonts w:ascii="Times New Roman" w:hAnsi="Times New Roman"/>
                <w:noProof/>
                <w:webHidden/>
                <w:sz w:val="24"/>
                <w:szCs w:val="24"/>
              </w:rPr>
              <w:tab/>
            </w:r>
            <w:r w:rsidR="00B57D9C" w:rsidRPr="00B57D9C">
              <w:rPr>
                <w:rFonts w:ascii="Times New Roman" w:hAnsi="Times New Roman"/>
                <w:noProof/>
                <w:webHidden/>
                <w:sz w:val="24"/>
                <w:szCs w:val="24"/>
              </w:rPr>
              <w:fldChar w:fldCharType="begin"/>
            </w:r>
            <w:r w:rsidR="00B57D9C" w:rsidRPr="00B57D9C">
              <w:rPr>
                <w:rFonts w:ascii="Times New Roman" w:hAnsi="Times New Roman"/>
                <w:noProof/>
                <w:webHidden/>
                <w:sz w:val="24"/>
                <w:szCs w:val="24"/>
              </w:rPr>
              <w:instrText xml:space="preserve"> PAGEREF _Toc106185788 \h </w:instrText>
            </w:r>
            <w:r w:rsidR="00B57D9C" w:rsidRPr="00B57D9C">
              <w:rPr>
                <w:rFonts w:ascii="Times New Roman" w:hAnsi="Times New Roman"/>
                <w:noProof/>
                <w:webHidden/>
                <w:sz w:val="24"/>
                <w:szCs w:val="24"/>
              </w:rPr>
            </w:r>
            <w:r w:rsidR="00B57D9C" w:rsidRPr="00B57D9C">
              <w:rPr>
                <w:rFonts w:ascii="Times New Roman" w:hAnsi="Times New Roman"/>
                <w:noProof/>
                <w:webHidden/>
                <w:sz w:val="24"/>
                <w:szCs w:val="24"/>
              </w:rPr>
              <w:fldChar w:fldCharType="separate"/>
            </w:r>
            <w:r w:rsidR="00962EB4">
              <w:rPr>
                <w:rFonts w:ascii="Times New Roman" w:hAnsi="Times New Roman"/>
                <w:noProof/>
                <w:webHidden/>
                <w:sz w:val="24"/>
                <w:szCs w:val="24"/>
              </w:rPr>
              <w:t>68</w:t>
            </w:r>
            <w:r w:rsidR="00B57D9C" w:rsidRPr="00B57D9C">
              <w:rPr>
                <w:rFonts w:ascii="Times New Roman" w:hAnsi="Times New Roman"/>
                <w:noProof/>
                <w:webHidden/>
                <w:sz w:val="24"/>
                <w:szCs w:val="24"/>
              </w:rPr>
              <w:fldChar w:fldCharType="end"/>
            </w:r>
          </w:hyperlink>
        </w:p>
        <w:p w14:paraId="704FE7B1" w14:textId="77777777" w:rsidR="008F7588" w:rsidRPr="008F7588" w:rsidRDefault="008F7588" w:rsidP="008F7588"/>
        <w:p w14:paraId="66C0E862" w14:textId="51CC27AD" w:rsidR="00B57D9C" w:rsidRPr="00B57D9C" w:rsidRDefault="00614F01" w:rsidP="008A2485">
          <w:pPr>
            <w:pStyle w:val="TOC1"/>
            <w:rPr>
              <w:lang w:val="en-PH" w:eastAsia="en-PH"/>
            </w:rPr>
          </w:pPr>
          <w:hyperlink w:anchor="_Toc106185789" w:history="1">
            <w:r w:rsidR="00B57D9C" w:rsidRPr="00B57D9C">
              <w:rPr>
                <w:rStyle w:val="Hyperlink"/>
                <w:color w:val="auto"/>
              </w:rPr>
              <w:t>SUMMARY, CONCLUSIONS, AND RECOMMENDATIONS</w:t>
            </w:r>
            <w:r w:rsidR="00B57D9C" w:rsidRPr="00B57D9C">
              <w:rPr>
                <w:webHidden/>
              </w:rPr>
              <w:tab/>
            </w:r>
            <w:r w:rsidR="00B57D9C" w:rsidRPr="00B57D9C">
              <w:rPr>
                <w:webHidden/>
              </w:rPr>
              <w:fldChar w:fldCharType="begin"/>
            </w:r>
            <w:r w:rsidR="00B57D9C" w:rsidRPr="00B57D9C">
              <w:rPr>
                <w:webHidden/>
              </w:rPr>
              <w:instrText xml:space="preserve"> PAGEREF _Toc106185789 \h </w:instrText>
            </w:r>
            <w:r w:rsidR="00B57D9C" w:rsidRPr="00B57D9C">
              <w:rPr>
                <w:webHidden/>
              </w:rPr>
            </w:r>
            <w:r w:rsidR="00B57D9C" w:rsidRPr="00B57D9C">
              <w:rPr>
                <w:webHidden/>
              </w:rPr>
              <w:fldChar w:fldCharType="separate"/>
            </w:r>
            <w:r w:rsidR="00962EB4">
              <w:rPr>
                <w:webHidden/>
              </w:rPr>
              <w:t>75</w:t>
            </w:r>
            <w:r w:rsidR="00B57D9C" w:rsidRPr="00B57D9C">
              <w:rPr>
                <w:webHidden/>
              </w:rPr>
              <w:fldChar w:fldCharType="end"/>
            </w:r>
          </w:hyperlink>
        </w:p>
        <w:p w14:paraId="119FE214" w14:textId="47F8591B" w:rsidR="00B57D9C" w:rsidRPr="00B57D9C" w:rsidRDefault="00614F01">
          <w:pPr>
            <w:pStyle w:val="TOC2"/>
            <w:tabs>
              <w:tab w:val="right" w:leader="dot" w:pos="8630"/>
            </w:tabs>
            <w:rPr>
              <w:rFonts w:ascii="Times New Roman" w:hAnsi="Times New Roman"/>
              <w:noProof/>
              <w:sz w:val="24"/>
              <w:szCs w:val="24"/>
              <w:lang w:val="en-PH" w:eastAsia="en-PH"/>
            </w:rPr>
          </w:pPr>
          <w:hyperlink w:anchor="_Toc106185790" w:history="1">
            <w:r w:rsidR="00B57D9C" w:rsidRPr="00B57D9C">
              <w:rPr>
                <w:rStyle w:val="Hyperlink"/>
                <w:rFonts w:ascii="Times New Roman" w:hAnsi="Times New Roman"/>
                <w:noProof/>
                <w:color w:val="auto"/>
                <w:sz w:val="24"/>
                <w:szCs w:val="24"/>
              </w:rPr>
              <w:t>Summary of Findings</w:t>
            </w:r>
            <w:r w:rsidR="00B57D9C" w:rsidRPr="00B57D9C">
              <w:rPr>
                <w:rFonts w:ascii="Times New Roman" w:hAnsi="Times New Roman"/>
                <w:noProof/>
                <w:webHidden/>
                <w:sz w:val="24"/>
                <w:szCs w:val="24"/>
              </w:rPr>
              <w:tab/>
            </w:r>
            <w:r w:rsidR="00B57D9C" w:rsidRPr="00B57D9C">
              <w:rPr>
                <w:rFonts w:ascii="Times New Roman" w:hAnsi="Times New Roman"/>
                <w:noProof/>
                <w:webHidden/>
                <w:sz w:val="24"/>
                <w:szCs w:val="24"/>
              </w:rPr>
              <w:fldChar w:fldCharType="begin"/>
            </w:r>
            <w:r w:rsidR="00B57D9C" w:rsidRPr="00B57D9C">
              <w:rPr>
                <w:rFonts w:ascii="Times New Roman" w:hAnsi="Times New Roman"/>
                <w:noProof/>
                <w:webHidden/>
                <w:sz w:val="24"/>
                <w:szCs w:val="24"/>
              </w:rPr>
              <w:instrText xml:space="preserve"> PAGEREF _Toc106185790 \h </w:instrText>
            </w:r>
            <w:r w:rsidR="00B57D9C" w:rsidRPr="00B57D9C">
              <w:rPr>
                <w:rFonts w:ascii="Times New Roman" w:hAnsi="Times New Roman"/>
                <w:noProof/>
                <w:webHidden/>
                <w:sz w:val="24"/>
                <w:szCs w:val="24"/>
              </w:rPr>
            </w:r>
            <w:r w:rsidR="00B57D9C" w:rsidRPr="00B57D9C">
              <w:rPr>
                <w:rFonts w:ascii="Times New Roman" w:hAnsi="Times New Roman"/>
                <w:noProof/>
                <w:webHidden/>
                <w:sz w:val="24"/>
                <w:szCs w:val="24"/>
              </w:rPr>
              <w:fldChar w:fldCharType="separate"/>
            </w:r>
            <w:r w:rsidR="00962EB4">
              <w:rPr>
                <w:rFonts w:ascii="Times New Roman" w:hAnsi="Times New Roman"/>
                <w:noProof/>
                <w:webHidden/>
                <w:sz w:val="24"/>
                <w:szCs w:val="24"/>
              </w:rPr>
              <w:t>75</w:t>
            </w:r>
            <w:r w:rsidR="00B57D9C" w:rsidRPr="00B57D9C">
              <w:rPr>
                <w:rFonts w:ascii="Times New Roman" w:hAnsi="Times New Roman"/>
                <w:noProof/>
                <w:webHidden/>
                <w:sz w:val="24"/>
                <w:szCs w:val="24"/>
              </w:rPr>
              <w:fldChar w:fldCharType="end"/>
            </w:r>
          </w:hyperlink>
        </w:p>
        <w:p w14:paraId="3DB0D103" w14:textId="34084ED7" w:rsidR="00B57D9C" w:rsidRPr="00B57D9C" w:rsidRDefault="00614F01">
          <w:pPr>
            <w:pStyle w:val="TOC2"/>
            <w:tabs>
              <w:tab w:val="right" w:leader="dot" w:pos="8630"/>
            </w:tabs>
            <w:rPr>
              <w:rFonts w:ascii="Times New Roman" w:hAnsi="Times New Roman"/>
              <w:noProof/>
              <w:sz w:val="24"/>
              <w:szCs w:val="24"/>
              <w:lang w:val="en-PH" w:eastAsia="en-PH"/>
            </w:rPr>
          </w:pPr>
          <w:hyperlink w:anchor="_Toc106185791" w:history="1">
            <w:r w:rsidR="00B57D9C" w:rsidRPr="00B57D9C">
              <w:rPr>
                <w:rStyle w:val="Hyperlink"/>
                <w:rFonts w:ascii="Times New Roman" w:hAnsi="Times New Roman"/>
                <w:noProof/>
                <w:color w:val="auto"/>
                <w:sz w:val="24"/>
                <w:szCs w:val="24"/>
              </w:rPr>
              <w:t>Conclusions</w:t>
            </w:r>
            <w:r w:rsidR="00B57D9C" w:rsidRPr="00B57D9C">
              <w:rPr>
                <w:rFonts w:ascii="Times New Roman" w:hAnsi="Times New Roman"/>
                <w:noProof/>
                <w:webHidden/>
                <w:sz w:val="24"/>
                <w:szCs w:val="24"/>
              </w:rPr>
              <w:tab/>
            </w:r>
            <w:r w:rsidR="00B57D9C" w:rsidRPr="00B57D9C">
              <w:rPr>
                <w:rFonts w:ascii="Times New Roman" w:hAnsi="Times New Roman"/>
                <w:noProof/>
                <w:webHidden/>
                <w:sz w:val="24"/>
                <w:szCs w:val="24"/>
              </w:rPr>
              <w:fldChar w:fldCharType="begin"/>
            </w:r>
            <w:r w:rsidR="00B57D9C" w:rsidRPr="00B57D9C">
              <w:rPr>
                <w:rFonts w:ascii="Times New Roman" w:hAnsi="Times New Roman"/>
                <w:noProof/>
                <w:webHidden/>
                <w:sz w:val="24"/>
                <w:szCs w:val="24"/>
              </w:rPr>
              <w:instrText xml:space="preserve"> PAGEREF _Toc106185791 \h </w:instrText>
            </w:r>
            <w:r w:rsidR="00B57D9C" w:rsidRPr="00B57D9C">
              <w:rPr>
                <w:rFonts w:ascii="Times New Roman" w:hAnsi="Times New Roman"/>
                <w:noProof/>
                <w:webHidden/>
                <w:sz w:val="24"/>
                <w:szCs w:val="24"/>
              </w:rPr>
            </w:r>
            <w:r w:rsidR="00B57D9C" w:rsidRPr="00B57D9C">
              <w:rPr>
                <w:rFonts w:ascii="Times New Roman" w:hAnsi="Times New Roman"/>
                <w:noProof/>
                <w:webHidden/>
                <w:sz w:val="24"/>
                <w:szCs w:val="24"/>
              </w:rPr>
              <w:fldChar w:fldCharType="separate"/>
            </w:r>
            <w:r w:rsidR="00962EB4">
              <w:rPr>
                <w:rFonts w:ascii="Times New Roman" w:hAnsi="Times New Roman"/>
                <w:noProof/>
                <w:webHidden/>
                <w:sz w:val="24"/>
                <w:szCs w:val="24"/>
              </w:rPr>
              <w:t>76</w:t>
            </w:r>
            <w:r w:rsidR="00B57D9C" w:rsidRPr="00B57D9C">
              <w:rPr>
                <w:rFonts w:ascii="Times New Roman" w:hAnsi="Times New Roman"/>
                <w:noProof/>
                <w:webHidden/>
                <w:sz w:val="24"/>
                <w:szCs w:val="24"/>
              </w:rPr>
              <w:fldChar w:fldCharType="end"/>
            </w:r>
          </w:hyperlink>
        </w:p>
        <w:p w14:paraId="434F3F53" w14:textId="5942BFCF" w:rsidR="00B57D9C" w:rsidRPr="00B57D9C" w:rsidRDefault="00614F01">
          <w:pPr>
            <w:pStyle w:val="TOC2"/>
            <w:tabs>
              <w:tab w:val="right" w:leader="dot" w:pos="8630"/>
            </w:tabs>
            <w:rPr>
              <w:rFonts w:ascii="Times New Roman" w:hAnsi="Times New Roman"/>
              <w:noProof/>
              <w:sz w:val="24"/>
              <w:szCs w:val="24"/>
              <w:lang w:val="en-PH" w:eastAsia="en-PH"/>
            </w:rPr>
          </w:pPr>
          <w:hyperlink w:anchor="_Toc106185792" w:history="1">
            <w:r w:rsidR="00B57D9C" w:rsidRPr="00B57D9C">
              <w:rPr>
                <w:rStyle w:val="Hyperlink"/>
                <w:rFonts w:ascii="Times New Roman" w:hAnsi="Times New Roman"/>
                <w:noProof/>
                <w:color w:val="auto"/>
                <w:sz w:val="24"/>
                <w:szCs w:val="24"/>
              </w:rPr>
              <w:t>Recommendations</w:t>
            </w:r>
            <w:r w:rsidR="00B57D9C" w:rsidRPr="00B57D9C">
              <w:rPr>
                <w:rFonts w:ascii="Times New Roman" w:hAnsi="Times New Roman"/>
                <w:noProof/>
                <w:webHidden/>
                <w:sz w:val="24"/>
                <w:szCs w:val="24"/>
              </w:rPr>
              <w:tab/>
            </w:r>
            <w:r w:rsidR="00B57D9C" w:rsidRPr="00B57D9C">
              <w:rPr>
                <w:rFonts w:ascii="Times New Roman" w:hAnsi="Times New Roman"/>
                <w:noProof/>
                <w:webHidden/>
                <w:sz w:val="24"/>
                <w:szCs w:val="24"/>
              </w:rPr>
              <w:fldChar w:fldCharType="begin"/>
            </w:r>
            <w:r w:rsidR="00B57D9C" w:rsidRPr="00B57D9C">
              <w:rPr>
                <w:rFonts w:ascii="Times New Roman" w:hAnsi="Times New Roman"/>
                <w:noProof/>
                <w:webHidden/>
                <w:sz w:val="24"/>
                <w:szCs w:val="24"/>
              </w:rPr>
              <w:instrText xml:space="preserve"> PAGEREF _Toc106185792 \h </w:instrText>
            </w:r>
            <w:r w:rsidR="00B57D9C" w:rsidRPr="00B57D9C">
              <w:rPr>
                <w:rFonts w:ascii="Times New Roman" w:hAnsi="Times New Roman"/>
                <w:noProof/>
                <w:webHidden/>
                <w:sz w:val="24"/>
                <w:szCs w:val="24"/>
              </w:rPr>
            </w:r>
            <w:r w:rsidR="00B57D9C" w:rsidRPr="00B57D9C">
              <w:rPr>
                <w:rFonts w:ascii="Times New Roman" w:hAnsi="Times New Roman"/>
                <w:noProof/>
                <w:webHidden/>
                <w:sz w:val="24"/>
                <w:szCs w:val="24"/>
              </w:rPr>
              <w:fldChar w:fldCharType="separate"/>
            </w:r>
            <w:r w:rsidR="00962EB4">
              <w:rPr>
                <w:rFonts w:ascii="Times New Roman" w:hAnsi="Times New Roman"/>
                <w:noProof/>
                <w:webHidden/>
                <w:sz w:val="24"/>
                <w:szCs w:val="24"/>
              </w:rPr>
              <w:t>78</w:t>
            </w:r>
            <w:r w:rsidR="00B57D9C" w:rsidRPr="00B57D9C">
              <w:rPr>
                <w:rFonts w:ascii="Times New Roman" w:hAnsi="Times New Roman"/>
                <w:noProof/>
                <w:webHidden/>
                <w:sz w:val="24"/>
                <w:szCs w:val="24"/>
              </w:rPr>
              <w:fldChar w:fldCharType="end"/>
            </w:r>
          </w:hyperlink>
        </w:p>
        <w:p w14:paraId="39414B77" w14:textId="523D27D2" w:rsidR="00217A47" w:rsidRDefault="00217A47" w:rsidP="00372A33">
          <w:r w:rsidRPr="00B57D9C">
            <w:rPr>
              <w:b/>
              <w:bCs/>
              <w:noProof/>
            </w:rPr>
            <w:fldChar w:fldCharType="end"/>
          </w:r>
        </w:p>
      </w:sdtContent>
    </w:sdt>
    <w:p w14:paraId="4C0C1285" w14:textId="062F6424" w:rsidR="00835E4D" w:rsidRDefault="00835E4D" w:rsidP="003A3183">
      <w:pPr>
        <w:autoSpaceDE w:val="0"/>
        <w:autoSpaceDN w:val="0"/>
        <w:adjustRightInd w:val="0"/>
        <w:spacing w:after="160"/>
        <w:jc w:val="both"/>
        <w:rPr>
          <w:rFonts w:eastAsia="SimSun"/>
          <w:b/>
          <w:lang w:val="en-PH" w:eastAsia="en-PH"/>
        </w:rPr>
      </w:pPr>
    </w:p>
    <w:p w14:paraId="7148AB62" w14:textId="10A4A25F" w:rsidR="00E12005" w:rsidRPr="008A2BC9" w:rsidRDefault="00910566" w:rsidP="008A2BC9">
      <w:pPr>
        <w:pStyle w:val="TableofFigures"/>
        <w:tabs>
          <w:tab w:val="right" w:pos="8630"/>
        </w:tabs>
        <w:spacing w:line="480" w:lineRule="auto"/>
        <w:rPr>
          <w:rFonts w:ascii="Times New Roman" w:eastAsiaTheme="minorEastAsia" w:hAnsi="Times New Roman" w:cs="Times New Roman"/>
          <w:caps w:val="0"/>
          <w:noProof/>
          <w:sz w:val="24"/>
          <w:szCs w:val="24"/>
          <w:lang w:val="en-PH" w:eastAsia="en-PH"/>
        </w:rPr>
      </w:pPr>
      <w:r w:rsidRPr="003473B0">
        <w:rPr>
          <w:rFonts w:ascii="Times New Roman" w:eastAsia="SimSun" w:hAnsi="Times New Roman" w:cs="Times New Roman"/>
          <w:b/>
          <w:caps w:val="0"/>
          <w:color w:val="000000" w:themeColor="text1"/>
          <w:sz w:val="24"/>
          <w:szCs w:val="24"/>
          <w:lang w:eastAsia="en-PH"/>
        </w:rPr>
        <w:fldChar w:fldCharType="begin"/>
      </w:r>
      <w:r w:rsidRPr="003473B0">
        <w:rPr>
          <w:rFonts w:ascii="Times New Roman" w:eastAsia="SimSun" w:hAnsi="Times New Roman" w:cs="Times New Roman"/>
          <w:b/>
          <w:bCs/>
          <w:caps w:val="0"/>
          <w:color w:val="000000"/>
          <w:sz w:val="24"/>
          <w:szCs w:val="24"/>
          <w:lang w:eastAsia="en-PH"/>
        </w:rPr>
        <w:instrText xml:space="preserve"> TOC \h \z \c "Figure" </w:instrText>
      </w:r>
      <w:r w:rsidRPr="003473B0">
        <w:rPr>
          <w:rFonts w:ascii="Times New Roman" w:eastAsia="SimSun" w:hAnsi="Times New Roman" w:cs="Times New Roman"/>
          <w:b/>
          <w:caps w:val="0"/>
          <w:color w:val="000000" w:themeColor="text1"/>
          <w:sz w:val="24"/>
          <w:szCs w:val="24"/>
          <w:lang w:eastAsia="en-PH"/>
        </w:rPr>
        <w:fldChar w:fldCharType="separate"/>
      </w:r>
      <w:r w:rsidR="00EC47E0" w:rsidRPr="003A3183">
        <w:rPr>
          <w:rFonts w:eastAsia="SimSun"/>
          <w:lang w:val="en-PH" w:eastAsia="en-PH"/>
        </w:rPr>
        <w:tab/>
      </w:r>
      <w:r w:rsidR="00EC47E0" w:rsidRPr="003A3183">
        <w:rPr>
          <w:rFonts w:eastAsia="SimSun"/>
          <w:lang w:val="en-PH" w:eastAsia="en-PH"/>
        </w:rPr>
        <w:tab/>
      </w:r>
    </w:p>
    <w:p w14:paraId="248AA2F4" w14:textId="74D13B04" w:rsidR="00EC47E0" w:rsidRDefault="00EC47E0" w:rsidP="009320C6">
      <w:pPr>
        <w:pStyle w:val="Heading1"/>
        <w:numPr>
          <w:ilvl w:val="0"/>
          <w:numId w:val="0"/>
        </w:numPr>
      </w:pPr>
      <w:bookmarkStart w:id="8" w:name="_Toc106185746"/>
      <w:r>
        <w:lastRenderedPageBreak/>
        <w:t>LIST OF FIGURES</w:t>
      </w:r>
      <w:bookmarkEnd w:id="8"/>
    </w:p>
    <w:p w14:paraId="091AE7BA" w14:textId="74D13B04" w:rsidR="00800EA0" w:rsidRPr="003473B0" w:rsidRDefault="00800EA0" w:rsidP="003473B0">
      <w:pPr>
        <w:spacing w:line="480" w:lineRule="auto"/>
        <w:rPr>
          <w:lang w:val="en-PH" w:eastAsia="en-PH"/>
        </w:rPr>
      </w:pPr>
    </w:p>
    <w:p w14:paraId="3ED1506F" w14:textId="5A2C1033" w:rsidR="00184676" w:rsidRPr="008F7588" w:rsidRDefault="00614F01" w:rsidP="003473B0">
      <w:pPr>
        <w:pStyle w:val="TableofFigures"/>
        <w:tabs>
          <w:tab w:val="right" w:pos="8630"/>
        </w:tabs>
        <w:spacing w:line="480" w:lineRule="auto"/>
        <w:rPr>
          <w:rFonts w:ascii="Times New Roman" w:eastAsiaTheme="minorEastAsia" w:hAnsi="Times New Roman" w:cs="Times New Roman"/>
          <w:caps w:val="0"/>
          <w:noProof/>
          <w:sz w:val="24"/>
          <w:szCs w:val="24"/>
          <w:lang w:val="en-PH" w:eastAsia="en-PH"/>
        </w:rPr>
      </w:pPr>
      <w:hyperlink w:anchor="_Toc106139020" w:history="1">
        <w:r w:rsidR="008F7588" w:rsidRPr="008F7588">
          <w:rPr>
            <w:rStyle w:val="Hyperlink"/>
            <w:rFonts w:ascii="Times New Roman" w:hAnsi="Times New Roman" w:cs="Times New Roman"/>
            <w:b/>
            <w:bCs/>
            <w:caps w:val="0"/>
            <w:noProof/>
            <w:sz w:val="24"/>
            <w:szCs w:val="24"/>
          </w:rPr>
          <w:t>Figure 3</w:t>
        </w:r>
        <w:r w:rsidR="008F7588" w:rsidRPr="008F7588">
          <w:rPr>
            <w:rStyle w:val="Hyperlink"/>
            <w:rFonts w:ascii="Times New Roman" w:hAnsi="Times New Roman" w:cs="Times New Roman"/>
            <w:b/>
            <w:bCs/>
            <w:caps w:val="0"/>
            <w:noProof/>
            <w:sz w:val="24"/>
            <w:szCs w:val="24"/>
          </w:rPr>
          <w:noBreakHyphen/>
          <w:t>1</w:t>
        </w:r>
        <w:r w:rsidR="008F7588" w:rsidRPr="008F7588">
          <w:rPr>
            <w:rStyle w:val="Hyperlink"/>
            <w:rFonts w:ascii="Times New Roman" w:hAnsi="Times New Roman" w:cs="Times New Roman"/>
            <w:caps w:val="0"/>
            <w:noProof/>
            <w:sz w:val="24"/>
            <w:szCs w:val="24"/>
          </w:rPr>
          <w:t>. Object Tracking Flowchart</w:t>
        </w:r>
        <w:r w:rsidR="008F7588" w:rsidRPr="008F7588">
          <w:rPr>
            <w:rFonts w:ascii="Times New Roman" w:hAnsi="Times New Roman" w:cs="Times New Roman"/>
            <w:caps w:val="0"/>
            <w:noProof/>
            <w:webHidden/>
            <w:sz w:val="24"/>
            <w:szCs w:val="24"/>
          </w:rPr>
          <w:tab/>
        </w:r>
        <w:r w:rsidR="00184676" w:rsidRPr="008F7588">
          <w:rPr>
            <w:rFonts w:ascii="Times New Roman" w:hAnsi="Times New Roman" w:cs="Times New Roman"/>
            <w:noProof/>
            <w:webHidden/>
            <w:sz w:val="24"/>
            <w:szCs w:val="24"/>
          </w:rPr>
          <w:fldChar w:fldCharType="begin"/>
        </w:r>
        <w:r w:rsidR="00184676" w:rsidRPr="008F7588">
          <w:rPr>
            <w:rFonts w:ascii="Times New Roman" w:hAnsi="Times New Roman" w:cs="Times New Roman"/>
            <w:noProof/>
            <w:webHidden/>
            <w:sz w:val="24"/>
            <w:szCs w:val="24"/>
          </w:rPr>
          <w:instrText xml:space="preserve"> PAGEREF _Toc106139020 \h </w:instrText>
        </w:r>
        <w:r w:rsidR="00184676" w:rsidRPr="008F7588">
          <w:rPr>
            <w:rFonts w:ascii="Times New Roman" w:hAnsi="Times New Roman" w:cs="Times New Roman"/>
            <w:noProof/>
            <w:webHidden/>
            <w:sz w:val="24"/>
            <w:szCs w:val="24"/>
          </w:rPr>
        </w:r>
        <w:r w:rsidR="00184676" w:rsidRPr="008F7588">
          <w:rPr>
            <w:rFonts w:ascii="Times New Roman" w:hAnsi="Times New Roman" w:cs="Times New Roman"/>
            <w:noProof/>
            <w:webHidden/>
            <w:sz w:val="24"/>
            <w:szCs w:val="24"/>
          </w:rPr>
          <w:fldChar w:fldCharType="separate"/>
        </w:r>
        <w:r w:rsidR="00962EB4">
          <w:rPr>
            <w:rFonts w:ascii="Times New Roman" w:hAnsi="Times New Roman" w:cs="Times New Roman"/>
            <w:noProof/>
            <w:webHidden/>
            <w:sz w:val="24"/>
            <w:szCs w:val="24"/>
          </w:rPr>
          <w:t>23</w:t>
        </w:r>
        <w:r w:rsidR="00184676" w:rsidRPr="008F7588">
          <w:rPr>
            <w:rFonts w:ascii="Times New Roman" w:hAnsi="Times New Roman" w:cs="Times New Roman"/>
            <w:noProof/>
            <w:webHidden/>
            <w:sz w:val="24"/>
            <w:szCs w:val="24"/>
          </w:rPr>
          <w:fldChar w:fldCharType="end"/>
        </w:r>
      </w:hyperlink>
    </w:p>
    <w:p w14:paraId="7F0792C1" w14:textId="44131681" w:rsidR="00184676" w:rsidRPr="008F7588" w:rsidRDefault="00614F01" w:rsidP="003473B0">
      <w:pPr>
        <w:pStyle w:val="TableofFigures"/>
        <w:tabs>
          <w:tab w:val="right" w:pos="8630"/>
        </w:tabs>
        <w:spacing w:line="480" w:lineRule="auto"/>
        <w:rPr>
          <w:rFonts w:ascii="Times New Roman" w:eastAsiaTheme="minorEastAsia" w:hAnsi="Times New Roman" w:cs="Times New Roman"/>
          <w:caps w:val="0"/>
          <w:noProof/>
          <w:sz w:val="24"/>
          <w:szCs w:val="24"/>
          <w:lang w:val="en-PH" w:eastAsia="en-PH"/>
        </w:rPr>
      </w:pPr>
      <w:hyperlink w:anchor="_Toc106139021" w:history="1">
        <w:r w:rsidR="008F7588" w:rsidRPr="008F7588">
          <w:rPr>
            <w:rStyle w:val="Hyperlink"/>
            <w:rFonts w:ascii="Times New Roman" w:hAnsi="Times New Roman" w:cs="Times New Roman"/>
            <w:b/>
            <w:bCs/>
            <w:caps w:val="0"/>
            <w:noProof/>
            <w:sz w:val="24"/>
            <w:szCs w:val="24"/>
          </w:rPr>
          <w:t>Figure 3</w:t>
        </w:r>
        <w:r w:rsidR="008F7588" w:rsidRPr="008F7588">
          <w:rPr>
            <w:rStyle w:val="Hyperlink"/>
            <w:rFonts w:ascii="Times New Roman" w:hAnsi="Times New Roman" w:cs="Times New Roman"/>
            <w:b/>
            <w:bCs/>
            <w:caps w:val="0"/>
            <w:noProof/>
            <w:sz w:val="24"/>
            <w:szCs w:val="24"/>
          </w:rPr>
          <w:noBreakHyphen/>
          <w:t>2</w:t>
        </w:r>
        <w:r w:rsidR="008F7588" w:rsidRPr="008F7588">
          <w:rPr>
            <w:rStyle w:val="Hyperlink"/>
            <w:rFonts w:ascii="Times New Roman" w:hAnsi="Times New Roman" w:cs="Times New Roman"/>
            <w:caps w:val="0"/>
            <w:noProof/>
            <w:sz w:val="24"/>
            <w:szCs w:val="24"/>
          </w:rPr>
          <w:t xml:space="preserve">. </w:t>
        </w:r>
        <w:r w:rsidR="008F7588">
          <w:rPr>
            <w:rStyle w:val="Hyperlink"/>
            <w:rFonts w:ascii="Times New Roman" w:hAnsi="Times New Roman" w:cs="Times New Roman"/>
            <w:caps w:val="0"/>
            <w:noProof/>
            <w:sz w:val="24"/>
            <w:szCs w:val="24"/>
          </w:rPr>
          <w:t>Neighborhood</w:t>
        </w:r>
        <w:r w:rsidR="008F7588" w:rsidRPr="008F7588">
          <w:rPr>
            <w:rStyle w:val="Hyperlink"/>
            <w:rFonts w:ascii="Times New Roman" w:hAnsi="Times New Roman" w:cs="Times New Roman"/>
            <w:caps w:val="0"/>
            <w:noProof/>
            <w:sz w:val="24"/>
            <w:szCs w:val="24"/>
          </w:rPr>
          <w:t xml:space="preserve"> W</w:t>
        </w:r>
        <w:r w:rsidR="008F7588" w:rsidRPr="008F7588">
          <w:rPr>
            <w:rFonts w:ascii="Times New Roman" w:hAnsi="Times New Roman" w:cs="Times New Roman"/>
            <w:caps w:val="0"/>
            <w:noProof/>
            <w:webHidden/>
            <w:sz w:val="24"/>
            <w:szCs w:val="24"/>
          </w:rPr>
          <w:tab/>
        </w:r>
        <w:r w:rsidR="00184676" w:rsidRPr="008F7588">
          <w:rPr>
            <w:rFonts w:ascii="Times New Roman" w:hAnsi="Times New Roman" w:cs="Times New Roman"/>
            <w:noProof/>
            <w:webHidden/>
            <w:sz w:val="24"/>
            <w:szCs w:val="24"/>
          </w:rPr>
          <w:fldChar w:fldCharType="begin"/>
        </w:r>
        <w:r w:rsidR="00184676" w:rsidRPr="008F7588">
          <w:rPr>
            <w:rFonts w:ascii="Times New Roman" w:hAnsi="Times New Roman" w:cs="Times New Roman"/>
            <w:noProof/>
            <w:webHidden/>
            <w:sz w:val="24"/>
            <w:szCs w:val="24"/>
          </w:rPr>
          <w:instrText xml:space="preserve"> PAGEREF _Toc106139021 \h </w:instrText>
        </w:r>
        <w:r w:rsidR="00184676" w:rsidRPr="008F7588">
          <w:rPr>
            <w:rFonts w:ascii="Times New Roman" w:hAnsi="Times New Roman" w:cs="Times New Roman"/>
            <w:noProof/>
            <w:webHidden/>
            <w:sz w:val="24"/>
            <w:szCs w:val="24"/>
          </w:rPr>
        </w:r>
        <w:r w:rsidR="00184676" w:rsidRPr="008F7588">
          <w:rPr>
            <w:rFonts w:ascii="Times New Roman" w:hAnsi="Times New Roman" w:cs="Times New Roman"/>
            <w:noProof/>
            <w:webHidden/>
            <w:sz w:val="24"/>
            <w:szCs w:val="24"/>
          </w:rPr>
          <w:fldChar w:fldCharType="separate"/>
        </w:r>
        <w:r w:rsidR="00962EB4">
          <w:rPr>
            <w:rFonts w:ascii="Times New Roman" w:hAnsi="Times New Roman" w:cs="Times New Roman"/>
            <w:noProof/>
            <w:webHidden/>
            <w:sz w:val="24"/>
            <w:szCs w:val="24"/>
          </w:rPr>
          <w:t>24</w:t>
        </w:r>
        <w:r w:rsidR="00184676" w:rsidRPr="008F7588">
          <w:rPr>
            <w:rFonts w:ascii="Times New Roman" w:hAnsi="Times New Roman" w:cs="Times New Roman"/>
            <w:noProof/>
            <w:webHidden/>
            <w:sz w:val="24"/>
            <w:szCs w:val="24"/>
          </w:rPr>
          <w:fldChar w:fldCharType="end"/>
        </w:r>
      </w:hyperlink>
    </w:p>
    <w:p w14:paraId="6095ED8C" w14:textId="32CF7114" w:rsidR="00184676" w:rsidRPr="008F7588" w:rsidRDefault="00614F01" w:rsidP="003473B0">
      <w:pPr>
        <w:pStyle w:val="TableofFigures"/>
        <w:tabs>
          <w:tab w:val="right" w:pos="8630"/>
        </w:tabs>
        <w:spacing w:line="480" w:lineRule="auto"/>
        <w:rPr>
          <w:rFonts w:ascii="Times New Roman" w:eastAsiaTheme="minorEastAsia" w:hAnsi="Times New Roman" w:cs="Times New Roman"/>
          <w:caps w:val="0"/>
          <w:noProof/>
          <w:sz w:val="24"/>
          <w:szCs w:val="24"/>
          <w:lang w:val="en-PH" w:eastAsia="en-PH"/>
        </w:rPr>
      </w:pPr>
      <w:hyperlink w:anchor="_Toc106139022" w:history="1">
        <w:r w:rsidR="008F7588" w:rsidRPr="008F7588">
          <w:rPr>
            <w:rStyle w:val="Hyperlink"/>
            <w:rFonts w:ascii="Times New Roman" w:hAnsi="Times New Roman" w:cs="Times New Roman"/>
            <w:b/>
            <w:bCs/>
            <w:caps w:val="0"/>
            <w:noProof/>
            <w:sz w:val="24"/>
            <w:szCs w:val="24"/>
          </w:rPr>
          <w:t>Figure 3</w:t>
        </w:r>
        <w:r w:rsidR="008F7588" w:rsidRPr="008F7588">
          <w:rPr>
            <w:rStyle w:val="Hyperlink"/>
            <w:rFonts w:ascii="Times New Roman" w:hAnsi="Times New Roman" w:cs="Times New Roman"/>
            <w:b/>
            <w:bCs/>
            <w:caps w:val="0"/>
            <w:noProof/>
            <w:sz w:val="24"/>
            <w:szCs w:val="24"/>
          </w:rPr>
          <w:noBreakHyphen/>
          <w:t>3.</w:t>
        </w:r>
        <w:r w:rsidR="008F7588" w:rsidRPr="008F7588">
          <w:rPr>
            <w:rStyle w:val="Hyperlink"/>
            <w:rFonts w:ascii="Times New Roman" w:hAnsi="Times New Roman" w:cs="Times New Roman"/>
            <w:caps w:val="0"/>
            <w:noProof/>
            <w:sz w:val="24"/>
            <w:szCs w:val="24"/>
          </w:rPr>
          <w:t xml:space="preserve"> </w:t>
        </w:r>
        <w:r w:rsidR="008F7588">
          <w:rPr>
            <w:rStyle w:val="Hyperlink"/>
            <w:rFonts w:ascii="Times New Roman" w:hAnsi="Times New Roman" w:cs="Times New Roman"/>
            <w:caps w:val="0"/>
            <w:noProof/>
            <w:sz w:val="24"/>
            <w:szCs w:val="24"/>
          </w:rPr>
          <w:t>Neighborhood</w:t>
        </w:r>
        <w:r w:rsidR="008F7588" w:rsidRPr="008F7588">
          <w:rPr>
            <w:rStyle w:val="Hyperlink"/>
            <w:rFonts w:ascii="Times New Roman" w:hAnsi="Times New Roman" w:cs="Times New Roman"/>
            <w:caps w:val="0"/>
            <w:noProof/>
            <w:sz w:val="24"/>
            <w:szCs w:val="24"/>
          </w:rPr>
          <w:t xml:space="preserve"> W's Features Shown Pixel By Pixel</w:t>
        </w:r>
        <w:r w:rsidR="008F7588" w:rsidRPr="008F7588">
          <w:rPr>
            <w:rFonts w:ascii="Times New Roman" w:hAnsi="Times New Roman" w:cs="Times New Roman"/>
            <w:caps w:val="0"/>
            <w:noProof/>
            <w:webHidden/>
            <w:sz w:val="24"/>
            <w:szCs w:val="24"/>
          </w:rPr>
          <w:tab/>
        </w:r>
        <w:r w:rsidR="00184676" w:rsidRPr="008F7588">
          <w:rPr>
            <w:rFonts w:ascii="Times New Roman" w:hAnsi="Times New Roman" w:cs="Times New Roman"/>
            <w:noProof/>
            <w:webHidden/>
            <w:sz w:val="24"/>
            <w:szCs w:val="24"/>
          </w:rPr>
          <w:fldChar w:fldCharType="begin"/>
        </w:r>
        <w:r w:rsidR="00184676" w:rsidRPr="008F7588">
          <w:rPr>
            <w:rFonts w:ascii="Times New Roman" w:hAnsi="Times New Roman" w:cs="Times New Roman"/>
            <w:noProof/>
            <w:webHidden/>
            <w:sz w:val="24"/>
            <w:szCs w:val="24"/>
          </w:rPr>
          <w:instrText xml:space="preserve"> PAGEREF _Toc106139022 \h </w:instrText>
        </w:r>
        <w:r w:rsidR="00184676" w:rsidRPr="008F7588">
          <w:rPr>
            <w:rFonts w:ascii="Times New Roman" w:hAnsi="Times New Roman" w:cs="Times New Roman"/>
            <w:noProof/>
            <w:webHidden/>
            <w:sz w:val="24"/>
            <w:szCs w:val="24"/>
          </w:rPr>
        </w:r>
        <w:r w:rsidR="00184676" w:rsidRPr="008F7588">
          <w:rPr>
            <w:rFonts w:ascii="Times New Roman" w:hAnsi="Times New Roman" w:cs="Times New Roman"/>
            <w:noProof/>
            <w:webHidden/>
            <w:sz w:val="24"/>
            <w:szCs w:val="24"/>
          </w:rPr>
          <w:fldChar w:fldCharType="separate"/>
        </w:r>
        <w:r w:rsidR="00962EB4">
          <w:rPr>
            <w:rFonts w:ascii="Times New Roman" w:hAnsi="Times New Roman" w:cs="Times New Roman"/>
            <w:noProof/>
            <w:webHidden/>
            <w:sz w:val="24"/>
            <w:szCs w:val="24"/>
          </w:rPr>
          <w:t>25</w:t>
        </w:r>
        <w:r w:rsidR="00184676" w:rsidRPr="008F7588">
          <w:rPr>
            <w:rFonts w:ascii="Times New Roman" w:hAnsi="Times New Roman" w:cs="Times New Roman"/>
            <w:noProof/>
            <w:webHidden/>
            <w:sz w:val="24"/>
            <w:szCs w:val="24"/>
          </w:rPr>
          <w:fldChar w:fldCharType="end"/>
        </w:r>
      </w:hyperlink>
    </w:p>
    <w:p w14:paraId="72C70260" w14:textId="22C2FD97" w:rsidR="00184676" w:rsidRPr="008F7588" w:rsidRDefault="00614F01" w:rsidP="003473B0">
      <w:pPr>
        <w:pStyle w:val="TableofFigures"/>
        <w:tabs>
          <w:tab w:val="right" w:pos="8630"/>
        </w:tabs>
        <w:spacing w:line="480" w:lineRule="auto"/>
        <w:rPr>
          <w:rFonts w:ascii="Times New Roman" w:eastAsiaTheme="minorEastAsia" w:hAnsi="Times New Roman" w:cs="Times New Roman"/>
          <w:caps w:val="0"/>
          <w:noProof/>
          <w:sz w:val="24"/>
          <w:szCs w:val="24"/>
          <w:lang w:val="en-PH" w:eastAsia="en-PH"/>
        </w:rPr>
      </w:pPr>
      <w:hyperlink w:anchor="_Toc106139023" w:history="1">
        <w:r w:rsidR="008F7588" w:rsidRPr="008F7588">
          <w:rPr>
            <w:rStyle w:val="Hyperlink"/>
            <w:rFonts w:ascii="Times New Roman" w:hAnsi="Times New Roman" w:cs="Times New Roman"/>
            <w:b/>
            <w:bCs/>
            <w:caps w:val="0"/>
            <w:noProof/>
            <w:sz w:val="24"/>
            <w:szCs w:val="24"/>
          </w:rPr>
          <w:t>Figure 3</w:t>
        </w:r>
        <w:r w:rsidR="008F7588" w:rsidRPr="008F7588">
          <w:rPr>
            <w:rStyle w:val="Hyperlink"/>
            <w:rFonts w:ascii="Times New Roman" w:hAnsi="Times New Roman" w:cs="Times New Roman"/>
            <w:b/>
            <w:bCs/>
            <w:caps w:val="0"/>
            <w:noProof/>
            <w:sz w:val="24"/>
            <w:szCs w:val="24"/>
          </w:rPr>
          <w:noBreakHyphen/>
          <w:t>4.</w:t>
        </w:r>
        <w:r w:rsidR="008F7588" w:rsidRPr="008F7588">
          <w:rPr>
            <w:rStyle w:val="Hyperlink"/>
            <w:rFonts w:ascii="Times New Roman" w:hAnsi="Times New Roman" w:cs="Times New Roman"/>
            <w:caps w:val="0"/>
            <w:noProof/>
            <w:sz w:val="24"/>
            <w:szCs w:val="24"/>
          </w:rPr>
          <w:t xml:space="preserve"> Klt Algorithm Flowchart</w:t>
        </w:r>
        <w:r w:rsidR="008F7588" w:rsidRPr="008F7588">
          <w:rPr>
            <w:rFonts w:ascii="Times New Roman" w:hAnsi="Times New Roman" w:cs="Times New Roman"/>
            <w:caps w:val="0"/>
            <w:noProof/>
            <w:webHidden/>
            <w:sz w:val="24"/>
            <w:szCs w:val="24"/>
          </w:rPr>
          <w:tab/>
        </w:r>
        <w:r w:rsidR="00184676" w:rsidRPr="008F7588">
          <w:rPr>
            <w:rFonts w:ascii="Times New Roman" w:hAnsi="Times New Roman" w:cs="Times New Roman"/>
            <w:noProof/>
            <w:webHidden/>
            <w:sz w:val="24"/>
            <w:szCs w:val="24"/>
          </w:rPr>
          <w:fldChar w:fldCharType="begin"/>
        </w:r>
        <w:r w:rsidR="00184676" w:rsidRPr="008F7588">
          <w:rPr>
            <w:rFonts w:ascii="Times New Roman" w:hAnsi="Times New Roman" w:cs="Times New Roman"/>
            <w:noProof/>
            <w:webHidden/>
            <w:sz w:val="24"/>
            <w:szCs w:val="24"/>
          </w:rPr>
          <w:instrText xml:space="preserve"> PAGEREF _Toc106139023 \h </w:instrText>
        </w:r>
        <w:r w:rsidR="00184676" w:rsidRPr="008F7588">
          <w:rPr>
            <w:rFonts w:ascii="Times New Roman" w:hAnsi="Times New Roman" w:cs="Times New Roman"/>
            <w:noProof/>
            <w:webHidden/>
            <w:sz w:val="24"/>
            <w:szCs w:val="24"/>
          </w:rPr>
        </w:r>
        <w:r w:rsidR="00184676" w:rsidRPr="008F7588">
          <w:rPr>
            <w:rFonts w:ascii="Times New Roman" w:hAnsi="Times New Roman" w:cs="Times New Roman"/>
            <w:noProof/>
            <w:webHidden/>
            <w:sz w:val="24"/>
            <w:szCs w:val="24"/>
          </w:rPr>
          <w:fldChar w:fldCharType="separate"/>
        </w:r>
        <w:r w:rsidR="00962EB4">
          <w:rPr>
            <w:rFonts w:ascii="Times New Roman" w:hAnsi="Times New Roman" w:cs="Times New Roman"/>
            <w:noProof/>
            <w:webHidden/>
            <w:sz w:val="24"/>
            <w:szCs w:val="24"/>
          </w:rPr>
          <w:t>26</w:t>
        </w:r>
        <w:r w:rsidR="00184676" w:rsidRPr="008F7588">
          <w:rPr>
            <w:rFonts w:ascii="Times New Roman" w:hAnsi="Times New Roman" w:cs="Times New Roman"/>
            <w:noProof/>
            <w:webHidden/>
            <w:sz w:val="24"/>
            <w:szCs w:val="24"/>
          </w:rPr>
          <w:fldChar w:fldCharType="end"/>
        </w:r>
      </w:hyperlink>
    </w:p>
    <w:p w14:paraId="57B31A01" w14:textId="3870F5BE" w:rsidR="00184676" w:rsidRPr="008F7588" w:rsidRDefault="00614F01" w:rsidP="003473B0">
      <w:pPr>
        <w:pStyle w:val="TableofFigures"/>
        <w:tabs>
          <w:tab w:val="right" w:pos="8630"/>
        </w:tabs>
        <w:spacing w:line="480" w:lineRule="auto"/>
        <w:rPr>
          <w:rFonts w:ascii="Times New Roman" w:eastAsiaTheme="minorEastAsia" w:hAnsi="Times New Roman" w:cs="Times New Roman"/>
          <w:caps w:val="0"/>
          <w:noProof/>
          <w:sz w:val="24"/>
          <w:szCs w:val="24"/>
          <w:lang w:val="en-PH" w:eastAsia="en-PH"/>
        </w:rPr>
      </w:pPr>
      <w:hyperlink w:anchor="_Toc106139024" w:history="1">
        <w:r w:rsidR="008F7588" w:rsidRPr="008F7588">
          <w:rPr>
            <w:rStyle w:val="Hyperlink"/>
            <w:rFonts w:ascii="Times New Roman" w:hAnsi="Times New Roman" w:cs="Times New Roman"/>
            <w:b/>
            <w:bCs/>
            <w:caps w:val="0"/>
            <w:noProof/>
            <w:sz w:val="24"/>
            <w:szCs w:val="24"/>
          </w:rPr>
          <w:t>Figure 3</w:t>
        </w:r>
        <w:r w:rsidR="008F7588" w:rsidRPr="008F7588">
          <w:rPr>
            <w:rStyle w:val="Hyperlink"/>
            <w:rFonts w:ascii="Times New Roman" w:hAnsi="Times New Roman" w:cs="Times New Roman"/>
            <w:b/>
            <w:bCs/>
            <w:caps w:val="0"/>
            <w:noProof/>
            <w:sz w:val="24"/>
            <w:szCs w:val="24"/>
          </w:rPr>
          <w:noBreakHyphen/>
          <w:t>5.</w:t>
        </w:r>
        <w:r w:rsidR="008F7588" w:rsidRPr="008F7588">
          <w:rPr>
            <w:rStyle w:val="Hyperlink"/>
            <w:rFonts w:ascii="Times New Roman" w:hAnsi="Times New Roman" w:cs="Times New Roman"/>
            <w:caps w:val="0"/>
            <w:noProof/>
            <w:sz w:val="24"/>
            <w:szCs w:val="24"/>
          </w:rPr>
          <w:t xml:space="preserve"> System Of Equations In Matrix Form</w:t>
        </w:r>
        <w:r w:rsidR="008F7588" w:rsidRPr="008F7588">
          <w:rPr>
            <w:rFonts w:ascii="Times New Roman" w:hAnsi="Times New Roman" w:cs="Times New Roman"/>
            <w:caps w:val="0"/>
            <w:noProof/>
            <w:webHidden/>
            <w:sz w:val="24"/>
            <w:szCs w:val="24"/>
          </w:rPr>
          <w:tab/>
        </w:r>
        <w:r w:rsidR="00184676" w:rsidRPr="008F7588">
          <w:rPr>
            <w:rFonts w:ascii="Times New Roman" w:hAnsi="Times New Roman" w:cs="Times New Roman"/>
            <w:noProof/>
            <w:webHidden/>
            <w:sz w:val="24"/>
            <w:szCs w:val="24"/>
          </w:rPr>
          <w:fldChar w:fldCharType="begin"/>
        </w:r>
        <w:r w:rsidR="00184676" w:rsidRPr="008F7588">
          <w:rPr>
            <w:rFonts w:ascii="Times New Roman" w:hAnsi="Times New Roman" w:cs="Times New Roman"/>
            <w:noProof/>
            <w:webHidden/>
            <w:sz w:val="24"/>
            <w:szCs w:val="24"/>
          </w:rPr>
          <w:instrText xml:space="preserve"> PAGEREF _Toc106139024 \h </w:instrText>
        </w:r>
        <w:r w:rsidR="00184676" w:rsidRPr="008F7588">
          <w:rPr>
            <w:rFonts w:ascii="Times New Roman" w:hAnsi="Times New Roman" w:cs="Times New Roman"/>
            <w:noProof/>
            <w:webHidden/>
            <w:sz w:val="24"/>
            <w:szCs w:val="24"/>
          </w:rPr>
        </w:r>
        <w:r w:rsidR="00184676" w:rsidRPr="008F7588">
          <w:rPr>
            <w:rFonts w:ascii="Times New Roman" w:hAnsi="Times New Roman" w:cs="Times New Roman"/>
            <w:noProof/>
            <w:webHidden/>
            <w:sz w:val="24"/>
            <w:szCs w:val="24"/>
          </w:rPr>
          <w:fldChar w:fldCharType="separate"/>
        </w:r>
        <w:r w:rsidR="00962EB4">
          <w:rPr>
            <w:rFonts w:ascii="Times New Roman" w:hAnsi="Times New Roman" w:cs="Times New Roman"/>
            <w:noProof/>
            <w:webHidden/>
            <w:sz w:val="24"/>
            <w:szCs w:val="24"/>
          </w:rPr>
          <w:t>27</w:t>
        </w:r>
        <w:r w:rsidR="00184676" w:rsidRPr="008F7588">
          <w:rPr>
            <w:rFonts w:ascii="Times New Roman" w:hAnsi="Times New Roman" w:cs="Times New Roman"/>
            <w:noProof/>
            <w:webHidden/>
            <w:sz w:val="24"/>
            <w:szCs w:val="24"/>
          </w:rPr>
          <w:fldChar w:fldCharType="end"/>
        </w:r>
      </w:hyperlink>
    </w:p>
    <w:p w14:paraId="0CF97F65" w14:textId="18F7391A" w:rsidR="00184676" w:rsidRPr="008F7588" w:rsidRDefault="00614F01" w:rsidP="003473B0">
      <w:pPr>
        <w:pStyle w:val="TableofFigures"/>
        <w:tabs>
          <w:tab w:val="right" w:pos="8630"/>
        </w:tabs>
        <w:spacing w:line="480" w:lineRule="auto"/>
        <w:rPr>
          <w:rFonts w:ascii="Times New Roman" w:eastAsiaTheme="minorEastAsia" w:hAnsi="Times New Roman" w:cs="Times New Roman"/>
          <w:caps w:val="0"/>
          <w:noProof/>
          <w:sz w:val="24"/>
          <w:szCs w:val="24"/>
          <w:lang w:val="en-PH" w:eastAsia="en-PH"/>
        </w:rPr>
      </w:pPr>
      <w:hyperlink w:anchor="_Toc106139025" w:history="1">
        <w:r w:rsidR="008F7588" w:rsidRPr="008F7588">
          <w:rPr>
            <w:rStyle w:val="Hyperlink"/>
            <w:rFonts w:ascii="Times New Roman" w:hAnsi="Times New Roman" w:cs="Times New Roman"/>
            <w:b/>
            <w:bCs/>
            <w:caps w:val="0"/>
            <w:noProof/>
            <w:sz w:val="24"/>
            <w:szCs w:val="24"/>
          </w:rPr>
          <w:t>Figure 3</w:t>
        </w:r>
        <w:r w:rsidR="008F7588" w:rsidRPr="008F7588">
          <w:rPr>
            <w:rStyle w:val="Hyperlink"/>
            <w:rFonts w:ascii="Times New Roman" w:hAnsi="Times New Roman" w:cs="Times New Roman"/>
            <w:b/>
            <w:bCs/>
            <w:caps w:val="0"/>
            <w:noProof/>
            <w:sz w:val="24"/>
            <w:szCs w:val="24"/>
          </w:rPr>
          <w:noBreakHyphen/>
          <w:t>6.</w:t>
        </w:r>
        <w:r w:rsidR="008F7588" w:rsidRPr="008F7588">
          <w:rPr>
            <w:rStyle w:val="Hyperlink"/>
            <w:rFonts w:ascii="Times New Roman" w:hAnsi="Times New Roman" w:cs="Times New Roman"/>
            <w:caps w:val="0"/>
            <w:noProof/>
            <w:sz w:val="24"/>
            <w:szCs w:val="24"/>
          </w:rPr>
          <w:t xml:space="preserve"> Known And Unknown Vectors</w:t>
        </w:r>
        <w:r w:rsidR="008F7588" w:rsidRPr="008F7588">
          <w:rPr>
            <w:rFonts w:ascii="Times New Roman" w:hAnsi="Times New Roman" w:cs="Times New Roman"/>
            <w:caps w:val="0"/>
            <w:noProof/>
            <w:webHidden/>
            <w:sz w:val="24"/>
            <w:szCs w:val="24"/>
          </w:rPr>
          <w:tab/>
        </w:r>
        <w:r w:rsidR="00184676" w:rsidRPr="008F7588">
          <w:rPr>
            <w:rFonts w:ascii="Times New Roman" w:hAnsi="Times New Roman" w:cs="Times New Roman"/>
            <w:noProof/>
            <w:webHidden/>
            <w:sz w:val="24"/>
            <w:szCs w:val="24"/>
          </w:rPr>
          <w:fldChar w:fldCharType="begin"/>
        </w:r>
        <w:r w:rsidR="00184676" w:rsidRPr="008F7588">
          <w:rPr>
            <w:rFonts w:ascii="Times New Roman" w:hAnsi="Times New Roman" w:cs="Times New Roman"/>
            <w:noProof/>
            <w:webHidden/>
            <w:sz w:val="24"/>
            <w:szCs w:val="24"/>
          </w:rPr>
          <w:instrText xml:space="preserve"> PAGEREF _Toc106139025 \h </w:instrText>
        </w:r>
        <w:r w:rsidR="00184676" w:rsidRPr="008F7588">
          <w:rPr>
            <w:rFonts w:ascii="Times New Roman" w:hAnsi="Times New Roman" w:cs="Times New Roman"/>
            <w:noProof/>
            <w:webHidden/>
            <w:sz w:val="24"/>
            <w:szCs w:val="24"/>
          </w:rPr>
        </w:r>
        <w:r w:rsidR="00184676" w:rsidRPr="008F7588">
          <w:rPr>
            <w:rFonts w:ascii="Times New Roman" w:hAnsi="Times New Roman" w:cs="Times New Roman"/>
            <w:noProof/>
            <w:webHidden/>
            <w:sz w:val="24"/>
            <w:szCs w:val="24"/>
          </w:rPr>
          <w:fldChar w:fldCharType="separate"/>
        </w:r>
        <w:r w:rsidR="00962EB4">
          <w:rPr>
            <w:rFonts w:ascii="Times New Roman" w:hAnsi="Times New Roman" w:cs="Times New Roman"/>
            <w:noProof/>
            <w:webHidden/>
            <w:sz w:val="24"/>
            <w:szCs w:val="24"/>
          </w:rPr>
          <w:t>28</w:t>
        </w:r>
        <w:r w:rsidR="00184676" w:rsidRPr="008F7588">
          <w:rPr>
            <w:rFonts w:ascii="Times New Roman" w:hAnsi="Times New Roman" w:cs="Times New Roman"/>
            <w:noProof/>
            <w:webHidden/>
            <w:sz w:val="24"/>
            <w:szCs w:val="24"/>
          </w:rPr>
          <w:fldChar w:fldCharType="end"/>
        </w:r>
      </w:hyperlink>
    </w:p>
    <w:p w14:paraId="5A98EFCD" w14:textId="0EF7D164" w:rsidR="00184676" w:rsidRPr="008F7588" w:rsidRDefault="00614F01" w:rsidP="003473B0">
      <w:pPr>
        <w:pStyle w:val="TableofFigures"/>
        <w:tabs>
          <w:tab w:val="right" w:pos="8630"/>
        </w:tabs>
        <w:spacing w:line="480" w:lineRule="auto"/>
        <w:rPr>
          <w:rFonts w:ascii="Times New Roman" w:eastAsiaTheme="minorEastAsia" w:hAnsi="Times New Roman" w:cs="Times New Roman"/>
          <w:caps w:val="0"/>
          <w:noProof/>
          <w:sz w:val="24"/>
          <w:szCs w:val="24"/>
          <w:lang w:val="en-PH" w:eastAsia="en-PH"/>
        </w:rPr>
      </w:pPr>
      <w:hyperlink w:anchor="_Toc106139026" w:history="1">
        <w:r w:rsidR="008F7588" w:rsidRPr="008F7588">
          <w:rPr>
            <w:rStyle w:val="Hyperlink"/>
            <w:rFonts w:ascii="Times New Roman" w:hAnsi="Times New Roman" w:cs="Times New Roman"/>
            <w:b/>
            <w:bCs/>
            <w:caps w:val="0"/>
            <w:noProof/>
            <w:sz w:val="24"/>
            <w:szCs w:val="24"/>
          </w:rPr>
          <w:t>Figure 3</w:t>
        </w:r>
        <w:r w:rsidR="008F7588" w:rsidRPr="008F7588">
          <w:rPr>
            <w:rStyle w:val="Hyperlink"/>
            <w:rFonts w:ascii="Times New Roman" w:hAnsi="Times New Roman" w:cs="Times New Roman"/>
            <w:b/>
            <w:bCs/>
            <w:caps w:val="0"/>
            <w:noProof/>
            <w:sz w:val="24"/>
            <w:szCs w:val="24"/>
          </w:rPr>
          <w:noBreakHyphen/>
          <w:t>7.</w:t>
        </w:r>
        <w:r w:rsidR="008F7588" w:rsidRPr="008F7588">
          <w:rPr>
            <w:rStyle w:val="Hyperlink"/>
            <w:rFonts w:ascii="Times New Roman" w:hAnsi="Times New Roman" w:cs="Times New Roman"/>
            <w:caps w:val="0"/>
            <w:noProof/>
            <w:sz w:val="24"/>
            <w:szCs w:val="24"/>
          </w:rPr>
          <w:t xml:space="preserve"> Least Square Solution</w:t>
        </w:r>
        <w:r w:rsidR="008F7588" w:rsidRPr="008F7588">
          <w:rPr>
            <w:rFonts w:ascii="Times New Roman" w:hAnsi="Times New Roman" w:cs="Times New Roman"/>
            <w:caps w:val="0"/>
            <w:noProof/>
            <w:webHidden/>
            <w:sz w:val="24"/>
            <w:szCs w:val="24"/>
          </w:rPr>
          <w:tab/>
        </w:r>
        <w:r w:rsidR="00184676" w:rsidRPr="008F7588">
          <w:rPr>
            <w:rFonts w:ascii="Times New Roman" w:hAnsi="Times New Roman" w:cs="Times New Roman"/>
            <w:noProof/>
            <w:webHidden/>
            <w:sz w:val="24"/>
            <w:szCs w:val="24"/>
          </w:rPr>
          <w:fldChar w:fldCharType="begin"/>
        </w:r>
        <w:r w:rsidR="00184676" w:rsidRPr="008F7588">
          <w:rPr>
            <w:rFonts w:ascii="Times New Roman" w:hAnsi="Times New Roman" w:cs="Times New Roman"/>
            <w:noProof/>
            <w:webHidden/>
            <w:sz w:val="24"/>
            <w:szCs w:val="24"/>
          </w:rPr>
          <w:instrText xml:space="preserve"> PAGEREF _Toc106139026 \h </w:instrText>
        </w:r>
        <w:r w:rsidR="00184676" w:rsidRPr="008F7588">
          <w:rPr>
            <w:rFonts w:ascii="Times New Roman" w:hAnsi="Times New Roman" w:cs="Times New Roman"/>
            <w:noProof/>
            <w:webHidden/>
            <w:sz w:val="24"/>
            <w:szCs w:val="24"/>
          </w:rPr>
        </w:r>
        <w:r w:rsidR="00184676" w:rsidRPr="008F7588">
          <w:rPr>
            <w:rFonts w:ascii="Times New Roman" w:hAnsi="Times New Roman" w:cs="Times New Roman"/>
            <w:noProof/>
            <w:webHidden/>
            <w:sz w:val="24"/>
            <w:szCs w:val="24"/>
          </w:rPr>
          <w:fldChar w:fldCharType="separate"/>
        </w:r>
        <w:r w:rsidR="00962EB4">
          <w:rPr>
            <w:rFonts w:ascii="Times New Roman" w:hAnsi="Times New Roman" w:cs="Times New Roman"/>
            <w:noProof/>
            <w:webHidden/>
            <w:sz w:val="24"/>
            <w:szCs w:val="24"/>
          </w:rPr>
          <w:t>29</w:t>
        </w:r>
        <w:r w:rsidR="00184676" w:rsidRPr="008F7588">
          <w:rPr>
            <w:rFonts w:ascii="Times New Roman" w:hAnsi="Times New Roman" w:cs="Times New Roman"/>
            <w:noProof/>
            <w:webHidden/>
            <w:sz w:val="24"/>
            <w:szCs w:val="24"/>
          </w:rPr>
          <w:fldChar w:fldCharType="end"/>
        </w:r>
      </w:hyperlink>
    </w:p>
    <w:p w14:paraId="38346876" w14:textId="3450E54E" w:rsidR="00184676" w:rsidRPr="008F7588" w:rsidRDefault="00614F01" w:rsidP="003473B0">
      <w:pPr>
        <w:pStyle w:val="TableofFigures"/>
        <w:tabs>
          <w:tab w:val="right" w:pos="8630"/>
        </w:tabs>
        <w:spacing w:line="480" w:lineRule="auto"/>
        <w:rPr>
          <w:rFonts w:ascii="Times New Roman" w:eastAsiaTheme="minorEastAsia" w:hAnsi="Times New Roman" w:cs="Times New Roman"/>
          <w:caps w:val="0"/>
          <w:noProof/>
          <w:sz w:val="24"/>
          <w:szCs w:val="24"/>
          <w:lang w:val="en-PH" w:eastAsia="en-PH"/>
        </w:rPr>
      </w:pPr>
      <w:hyperlink w:anchor="_Toc106139027" w:history="1">
        <w:r w:rsidR="008F7588" w:rsidRPr="008F7588">
          <w:rPr>
            <w:rStyle w:val="Hyperlink"/>
            <w:rFonts w:ascii="Times New Roman" w:hAnsi="Times New Roman" w:cs="Times New Roman"/>
            <w:b/>
            <w:bCs/>
            <w:caps w:val="0"/>
            <w:noProof/>
            <w:sz w:val="24"/>
            <w:szCs w:val="24"/>
          </w:rPr>
          <w:t>Figure 3</w:t>
        </w:r>
        <w:r w:rsidR="008F7588" w:rsidRPr="008F7588">
          <w:rPr>
            <w:rStyle w:val="Hyperlink"/>
            <w:rFonts w:ascii="Times New Roman" w:hAnsi="Times New Roman" w:cs="Times New Roman"/>
            <w:b/>
            <w:bCs/>
            <w:caps w:val="0"/>
            <w:noProof/>
            <w:sz w:val="24"/>
            <w:szCs w:val="24"/>
          </w:rPr>
          <w:noBreakHyphen/>
          <w:t>8.</w:t>
        </w:r>
        <w:r w:rsidR="008F7588" w:rsidRPr="008F7588">
          <w:rPr>
            <w:rStyle w:val="Hyperlink"/>
            <w:rFonts w:ascii="Times New Roman" w:hAnsi="Times New Roman" w:cs="Times New Roman"/>
            <w:caps w:val="0"/>
            <w:noProof/>
            <w:sz w:val="24"/>
            <w:szCs w:val="24"/>
          </w:rPr>
          <w:t xml:space="preserve"> Smooth Regions (Bad)</w:t>
        </w:r>
        <w:r w:rsidR="008F7588" w:rsidRPr="008F7588">
          <w:rPr>
            <w:rFonts w:ascii="Times New Roman" w:hAnsi="Times New Roman" w:cs="Times New Roman"/>
            <w:caps w:val="0"/>
            <w:noProof/>
            <w:webHidden/>
            <w:sz w:val="24"/>
            <w:szCs w:val="24"/>
          </w:rPr>
          <w:tab/>
        </w:r>
        <w:r w:rsidR="00184676" w:rsidRPr="008F7588">
          <w:rPr>
            <w:rFonts w:ascii="Times New Roman" w:hAnsi="Times New Roman" w:cs="Times New Roman"/>
            <w:noProof/>
            <w:webHidden/>
            <w:sz w:val="24"/>
            <w:szCs w:val="24"/>
          </w:rPr>
          <w:fldChar w:fldCharType="begin"/>
        </w:r>
        <w:r w:rsidR="00184676" w:rsidRPr="008F7588">
          <w:rPr>
            <w:rFonts w:ascii="Times New Roman" w:hAnsi="Times New Roman" w:cs="Times New Roman"/>
            <w:noProof/>
            <w:webHidden/>
            <w:sz w:val="24"/>
            <w:szCs w:val="24"/>
          </w:rPr>
          <w:instrText xml:space="preserve"> PAGEREF _Toc106139027 \h </w:instrText>
        </w:r>
        <w:r w:rsidR="00184676" w:rsidRPr="008F7588">
          <w:rPr>
            <w:rFonts w:ascii="Times New Roman" w:hAnsi="Times New Roman" w:cs="Times New Roman"/>
            <w:noProof/>
            <w:webHidden/>
            <w:sz w:val="24"/>
            <w:szCs w:val="24"/>
          </w:rPr>
        </w:r>
        <w:r w:rsidR="00184676" w:rsidRPr="008F7588">
          <w:rPr>
            <w:rFonts w:ascii="Times New Roman" w:hAnsi="Times New Roman" w:cs="Times New Roman"/>
            <w:noProof/>
            <w:webHidden/>
            <w:sz w:val="24"/>
            <w:szCs w:val="24"/>
          </w:rPr>
          <w:fldChar w:fldCharType="separate"/>
        </w:r>
        <w:r w:rsidR="00962EB4">
          <w:rPr>
            <w:rFonts w:ascii="Times New Roman" w:hAnsi="Times New Roman" w:cs="Times New Roman"/>
            <w:noProof/>
            <w:webHidden/>
            <w:sz w:val="24"/>
            <w:szCs w:val="24"/>
          </w:rPr>
          <w:t>31</w:t>
        </w:r>
        <w:r w:rsidR="00184676" w:rsidRPr="008F7588">
          <w:rPr>
            <w:rFonts w:ascii="Times New Roman" w:hAnsi="Times New Roman" w:cs="Times New Roman"/>
            <w:noProof/>
            <w:webHidden/>
            <w:sz w:val="24"/>
            <w:szCs w:val="24"/>
          </w:rPr>
          <w:fldChar w:fldCharType="end"/>
        </w:r>
      </w:hyperlink>
    </w:p>
    <w:p w14:paraId="4D983A4D" w14:textId="3AFDEDD6" w:rsidR="00184676" w:rsidRPr="008F7588" w:rsidRDefault="00614F01" w:rsidP="003473B0">
      <w:pPr>
        <w:pStyle w:val="TableofFigures"/>
        <w:tabs>
          <w:tab w:val="right" w:pos="8630"/>
        </w:tabs>
        <w:spacing w:line="480" w:lineRule="auto"/>
        <w:rPr>
          <w:rFonts w:ascii="Times New Roman" w:eastAsiaTheme="minorEastAsia" w:hAnsi="Times New Roman" w:cs="Times New Roman"/>
          <w:caps w:val="0"/>
          <w:noProof/>
          <w:sz w:val="24"/>
          <w:szCs w:val="24"/>
          <w:lang w:val="en-PH" w:eastAsia="en-PH"/>
        </w:rPr>
      </w:pPr>
      <w:hyperlink w:anchor="_Toc106139028" w:history="1">
        <w:r w:rsidR="008F7588" w:rsidRPr="008F7588">
          <w:rPr>
            <w:rStyle w:val="Hyperlink"/>
            <w:rFonts w:ascii="Times New Roman" w:hAnsi="Times New Roman" w:cs="Times New Roman"/>
            <w:b/>
            <w:bCs/>
            <w:caps w:val="0"/>
            <w:noProof/>
            <w:sz w:val="24"/>
            <w:szCs w:val="24"/>
          </w:rPr>
          <w:t>Figure 3</w:t>
        </w:r>
        <w:r w:rsidR="008F7588" w:rsidRPr="008F7588">
          <w:rPr>
            <w:rStyle w:val="Hyperlink"/>
            <w:rFonts w:ascii="Times New Roman" w:hAnsi="Times New Roman" w:cs="Times New Roman"/>
            <w:b/>
            <w:bCs/>
            <w:caps w:val="0"/>
            <w:noProof/>
            <w:sz w:val="24"/>
            <w:szCs w:val="24"/>
          </w:rPr>
          <w:noBreakHyphen/>
          <w:t>9.</w:t>
        </w:r>
        <w:r w:rsidR="008F7588" w:rsidRPr="008F7588">
          <w:rPr>
            <w:rStyle w:val="Hyperlink"/>
            <w:rFonts w:ascii="Times New Roman" w:hAnsi="Times New Roman" w:cs="Times New Roman"/>
            <w:caps w:val="0"/>
            <w:noProof/>
            <w:sz w:val="24"/>
            <w:szCs w:val="24"/>
          </w:rPr>
          <w:t xml:space="preserve"> Edge Regions (Bad)</w:t>
        </w:r>
        <w:r w:rsidR="008F7588" w:rsidRPr="008F7588">
          <w:rPr>
            <w:rFonts w:ascii="Times New Roman" w:hAnsi="Times New Roman" w:cs="Times New Roman"/>
            <w:caps w:val="0"/>
            <w:noProof/>
            <w:webHidden/>
            <w:sz w:val="24"/>
            <w:szCs w:val="24"/>
          </w:rPr>
          <w:tab/>
        </w:r>
        <w:r w:rsidR="00184676" w:rsidRPr="008F7588">
          <w:rPr>
            <w:rFonts w:ascii="Times New Roman" w:hAnsi="Times New Roman" w:cs="Times New Roman"/>
            <w:noProof/>
            <w:webHidden/>
            <w:sz w:val="24"/>
            <w:szCs w:val="24"/>
          </w:rPr>
          <w:fldChar w:fldCharType="begin"/>
        </w:r>
        <w:r w:rsidR="00184676" w:rsidRPr="008F7588">
          <w:rPr>
            <w:rFonts w:ascii="Times New Roman" w:hAnsi="Times New Roman" w:cs="Times New Roman"/>
            <w:noProof/>
            <w:webHidden/>
            <w:sz w:val="24"/>
            <w:szCs w:val="24"/>
          </w:rPr>
          <w:instrText xml:space="preserve"> PAGEREF _Toc106139028 \h </w:instrText>
        </w:r>
        <w:r w:rsidR="00184676" w:rsidRPr="008F7588">
          <w:rPr>
            <w:rFonts w:ascii="Times New Roman" w:hAnsi="Times New Roman" w:cs="Times New Roman"/>
            <w:noProof/>
            <w:webHidden/>
            <w:sz w:val="24"/>
            <w:szCs w:val="24"/>
          </w:rPr>
        </w:r>
        <w:r w:rsidR="00184676" w:rsidRPr="008F7588">
          <w:rPr>
            <w:rFonts w:ascii="Times New Roman" w:hAnsi="Times New Roman" w:cs="Times New Roman"/>
            <w:noProof/>
            <w:webHidden/>
            <w:sz w:val="24"/>
            <w:szCs w:val="24"/>
          </w:rPr>
          <w:fldChar w:fldCharType="separate"/>
        </w:r>
        <w:r w:rsidR="00962EB4">
          <w:rPr>
            <w:rFonts w:ascii="Times New Roman" w:hAnsi="Times New Roman" w:cs="Times New Roman"/>
            <w:noProof/>
            <w:webHidden/>
            <w:sz w:val="24"/>
            <w:szCs w:val="24"/>
          </w:rPr>
          <w:t>32</w:t>
        </w:r>
        <w:r w:rsidR="00184676" w:rsidRPr="008F7588">
          <w:rPr>
            <w:rFonts w:ascii="Times New Roman" w:hAnsi="Times New Roman" w:cs="Times New Roman"/>
            <w:noProof/>
            <w:webHidden/>
            <w:sz w:val="24"/>
            <w:szCs w:val="24"/>
          </w:rPr>
          <w:fldChar w:fldCharType="end"/>
        </w:r>
      </w:hyperlink>
    </w:p>
    <w:p w14:paraId="64018818" w14:textId="40F6A214" w:rsidR="00184676" w:rsidRPr="008F7588" w:rsidRDefault="00614F01" w:rsidP="003473B0">
      <w:pPr>
        <w:pStyle w:val="TableofFigures"/>
        <w:tabs>
          <w:tab w:val="right" w:pos="8630"/>
        </w:tabs>
        <w:spacing w:line="480" w:lineRule="auto"/>
        <w:rPr>
          <w:rFonts w:ascii="Times New Roman" w:eastAsiaTheme="minorEastAsia" w:hAnsi="Times New Roman" w:cs="Times New Roman"/>
          <w:caps w:val="0"/>
          <w:noProof/>
          <w:sz w:val="24"/>
          <w:szCs w:val="24"/>
          <w:lang w:val="en-PH" w:eastAsia="en-PH"/>
        </w:rPr>
      </w:pPr>
      <w:hyperlink w:anchor="_Toc106139029" w:history="1">
        <w:r w:rsidR="008F7588" w:rsidRPr="008F7588">
          <w:rPr>
            <w:rStyle w:val="Hyperlink"/>
            <w:rFonts w:ascii="Times New Roman" w:hAnsi="Times New Roman" w:cs="Times New Roman"/>
            <w:b/>
            <w:bCs/>
            <w:caps w:val="0"/>
            <w:noProof/>
            <w:sz w:val="24"/>
            <w:szCs w:val="24"/>
          </w:rPr>
          <w:t>Figure 3</w:t>
        </w:r>
        <w:r w:rsidR="008F7588" w:rsidRPr="008F7588">
          <w:rPr>
            <w:rStyle w:val="Hyperlink"/>
            <w:rFonts w:ascii="Times New Roman" w:hAnsi="Times New Roman" w:cs="Times New Roman"/>
            <w:b/>
            <w:bCs/>
            <w:caps w:val="0"/>
            <w:noProof/>
            <w:sz w:val="24"/>
            <w:szCs w:val="24"/>
          </w:rPr>
          <w:noBreakHyphen/>
          <w:t>10</w:t>
        </w:r>
        <w:r w:rsidR="008F7588" w:rsidRPr="008F7588">
          <w:rPr>
            <w:rStyle w:val="Hyperlink"/>
            <w:rFonts w:ascii="Times New Roman" w:hAnsi="Times New Roman" w:cs="Times New Roman"/>
            <w:caps w:val="0"/>
            <w:noProof/>
            <w:sz w:val="24"/>
            <w:szCs w:val="24"/>
          </w:rPr>
          <w:t>. Texture Regions (Good)</w:t>
        </w:r>
        <w:r w:rsidR="008F7588" w:rsidRPr="008F7588">
          <w:rPr>
            <w:rFonts w:ascii="Times New Roman" w:hAnsi="Times New Roman" w:cs="Times New Roman"/>
            <w:caps w:val="0"/>
            <w:noProof/>
            <w:webHidden/>
            <w:sz w:val="24"/>
            <w:szCs w:val="24"/>
          </w:rPr>
          <w:tab/>
        </w:r>
        <w:r w:rsidR="00184676" w:rsidRPr="008F7588">
          <w:rPr>
            <w:rFonts w:ascii="Times New Roman" w:hAnsi="Times New Roman" w:cs="Times New Roman"/>
            <w:noProof/>
            <w:webHidden/>
            <w:sz w:val="24"/>
            <w:szCs w:val="24"/>
          </w:rPr>
          <w:fldChar w:fldCharType="begin"/>
        </w:r>
        <w:r w:rsidR="00184676" w:rsidRPr="008F7588">
          <w:rPr>
            <w:rFonts w:ascii="Times New Roman" w:hAnsi="Times New Roman" w:cs="Times New Roman"/>
            <w:noProof/>
            <w:webHidden/>
            <w:sz w:val="24"/>
            <w:szCs w:val="24"/>
          </w:rPr>
          <w:instrText xml:space="preserve"> PAGEREF _Toc106139029 \h </w:instrText>
        </w:r>
        <w:r w:rsidR="00184676" w:rsidRPr="008F7588">
          <w:rPr>
            <w:rFonts w:ascii="Times New Roman" w:hAnsi="Times New Roman" w:cs="Times New Roman"/>
            <w:noProof/>
            <w:webHidden/>
            <w:sz w:val="24"/>
            <w:szCs w:val="24"/>
          </w:rPr>
        </w:r>
        <w:r w:rsidR="00184676" w:rsidRPr="008F7588">
          <w:rPr>
            <w:rFonts w:ascii="Times New Roman" w:hAnsi="Times New Roman" w:cs="Times New Roman"/>
            <w:noProof/>
            <w:webHidden/>
            <w:sz w:val="24"/>
            <w:szCs w:val="24"/>
          </w:rPr>
          <w:fldChar w:fldCharType="separate"/>
        </w:r>
        <w:r w:rsidR="00962EB4">
          <w:rPr>
            <w:rFonts w:ascii="Times New Roman" w:hAnsi="Times New Roman" w:cs="Times New Roman"/>
            <w:noProof/>
            <w:webHidden/>
            <w:sz w:val="24"/>
            <w:szCs w:val="24"/>
          </w:rPr>
          <w:t>33</w:t>
        </w:r>
        <w:r w:rsidR="00184676" w:rsidRPr="008F7588">
          <w:rPr>
            <w:rFonts w:ascii="Times New Roman" w:hAnsi="Times New Roman" w:cs="Times New Roman"/>
            <w:noProof/>
            <w:webHidden/>
            <w:sz w:val="24"/>
            <w:szCs w:val="24"/>
          </w:rPr>
          <w:fldChar w:fldCharType="end"/>
        </w:r>
      </w:hyperlink>
    </w:p>
    <w:p w14:paraId="29CEDEAE" w14:textId="3E7EAD89" w:rsidR="00184676" w:rsidRPr="008F7588" w:rsidRDefault="00614F01" w:rsidP="003473B0">
      <w:pPr>
        <w:pStyle w:val="TableofFigures"/>
        <w:tabs>
          <w:tab w:val="right" w:pos="8630"/>
        </w:tabs>
        <w:spacing w:line="480" w:lineRule="auto"/>
        <w:rPr>
          <w:rFonts w:ascii="Times New Roman" w:eastAsiaTheme="minorEastAsia" w:hAnsi="Times New Roman" w:cs="Times New Roman"/>
          <w:caps w:val="0"/>
          <w:noProof/>
          <w:sz w:val="24"/>
          <w:szCs w:val="24"/>
          <w:lang w:val="en-PH" w:eastAsia="en-PH"/>
        </w:rPr>
      </w:pPr>
      <w:hyperlink w:anchor="_Toc106139030" w:history="1">
        <w:r w:rsidR="008F7588" w:rsidRPr="008F7588">
          <w:rPr>
            <w:rStyle w:val="Hyperlink"/>
            <w:rFonts w:ascii="Times New Roman" w:hAnsi="Times New Roman" w:cs="Times New Roman"/>
            <w:b/>
            <w:bCs/>
            <w:caps w:val="0"/>
            <w:noProof/>
            <w:sz w:val="24"/>
            <w:szCs w:val="24"/>
          </w:rPr>
          <w:t>Figure 3</w:t>
        </w:r>
        <w:r w:rsidR="008F7588" w:rsidRPr="008F7588">
          <w:rPr>
            <w:rStyle w:val="Hyperlink"/>
            <w:rFonts w:ascii="Times New Roman" w:hAnsi="Times New Roman" w:cs="Times New Roman"/>
            <w:b/>
            <w:bCs/>
            <w:caps w:val="0"/>
            <w:noProof/>
            <w:sz w:val="24"/>
            <w:szCs w:val="24"/>
          </w:rPr>
          <w:noBreakHyphen/>
          <w:t>11.</w:t>
        </w:r>
        <w:r w:rsidR="008F7588" w:rsidRPr="008F7588">
          <w:rPr>
            <w:rStyle w:val="Hyperlink"/>
            <w:rFonts w:ascii="Times New Roman" w:hAnsi="Times New Roman" w:cs="Times New Roman"/>
            <w:caps w:val="0"/>
            <w:noProof/>
            <w:sz w:val="24"/>
            <w:szCs w:val="24"/>
          </w:rPr>
          <w:t xml:space="preserve"> Tracked Feature Points</w:t>
        </w:r>
        <w:r w:rsidR="008F7588" w:rsidRPr="008F7588">
          <w:rPr>
            <w:rFonts w:ascii="Times New Roman" w:hAnsi="Times New Roman" w:cs="Times New Roman"/>
            <w:caps w:val="0"/>
            <w:noProof/>
            <w:webHidden/>
            <w:sz w:val="24"/>
            <w:szCs w:val="24"/>
          </w:rPr>
          <w:tab/>
        </w:r>
        <w:r w:rsidR="00184676" w:rsidRPr="008F7588">
          <w:rPr>
            <w:rFonts w:ascii="Times New Roman" w:hAnsi="Times New Roman" w:cs="Times New Roman"/>
            <w:noProof/>
            <w:webHidden/>
            <w:sz w:val="24"/>
            <w:szCs w:val="24"/>
          </w:rPr>
          <w:fldChar w:fldCharType="begin"/>
        </w:r>
        <w:r w:rsidR="00184676" w:rsidRPr="008F7588">
          <w:rPr>
            <w:rFonts w:ascii="Times New Roman" w:hAnsi="Times New Roman" w:cs="Times New Roman"/>
            <w:noProof/>
            <w:webHidden/>
            <w:sz w:val="24"/>
            <w:szCs w:val="24"/>
          </w:rPr>
          <w:instrText xml:space="preserve"> PAGEREF _Toc106139030 \h </w:instrText>
        </w:r>
        <w:r w:rsidR="00184676" w:rsidRPr="008F7588">
          <w:rPr>
            <w:rFonts w:ascii="Times New Roman" w:hAnsi="Times New Roman" w:cs="Times New Roman"/>
            <w:noProof/>
            <w:webHidden/>
            <w:sz w:val="24"/>
            <w:szCs w:val="24"/>
          </w:rPr>
        </w:r>
        <w:r w:rsidR="00184676" w:rsidRPr="008F7588">
          <w:rPr>
            <w:rFonts w:ascii="Times New Roman" w:hAnsi="Times New Roman" w:cs="Times New Roman"/>
            <w:noProof/>
            <w:webHidden/>
            <w:sz w:val="24"/>
            <w:szCs w:val="24"/>
          </w:rPr>
          <w:fldChar w:fldCharType="separate"/>
        </w:r>
        <w:r w:rsidR="00962EB4">
          <w:rPr>
            <w:rFonts w:ascii="Times New Roman" w:hAnsi="Times New Roman" w:cs="Times New Roman"/>
            <w:noProof/>
            <w:webHidden/>
            <w:sz w:val="24"/>
            <w:szCs w:val="24"/>
          </w:rPr>
          <w:t>34</w:t>
        </w:r>
        <w:r w:rsidR="00184676" w:rsidRPr="008F7588">
          <w:rPr>
            <w:rFonts w:ascii="Times New Roman" w:hAnsi="Times New Roman" w:cs="Times New Roman"/>
            <w:noProof/>
            <w:webHidden/>
            <w:sz w:val="24"/>
            <w:szCs w:val="24"/>
          </w:rPr>
          <w:fldChar w:fldCharType="end"/>
        </w:r>
      </w:hyperlink>
    </w:p>
    <w:p w14:paraId="00418A83" w14:textId="1204E4F0" w:rsidR="00184676" w:rsidRPr="008F7588" w:rsidRDefault="00614F01" w:rsidP="003473B0">
      <w:pPr>
        <w:pStyle w:val="TableofFigures"/>
        <w:tabs>
          <w:tab w:val="right" w:pos="8630"/>
        </w:tabs>
        <w:spacing w:line="480" w:lineRule="auto"/>
        <w:rPr>
          <w:rFonts w:ascii="Times New Roman" w:eastAsiaTheme="minorEastAsia" w:hAnsi="Times New Roman" w:cs="Times New Roman"/>
          <w:caps w:val="0"/>
          <w:noProof/>
          <w:sz w:val="24"/>
          <w:szCs w:val="24"/>
          <w:lang w:val="en-PH" w:eastAsia="en-PH"/>
        </w:rPr>
      </w:pPr>
      <w:hyperlink w:anchor="_Toc106139031" w:history="1">
        <w:r w:rsidR="008F7588" w:rsidRPr="008F7588">
          <w:rPr>
            <w:rStyle w:val="Hyperlink"/>
            <w:rFonts w:ascii="Times New Roman" w:hAnsi="Times New Roman" w:cs="Times New Roman"/>
            <w:b/>
            <w:bCs/>
            <w:caps w:val="0"/>
            <w:noProof/>
            <w:sz w:val="24"/>
            <w:szCs w:val="24"/>
          </w:rPr>
          <w:t>Figure 4</w:t>
        </w:r>
        <w:r w:rsidR="008F7588" w:rsidRPr="008F7588">
          <w:rPr>
            <w:rStyle w:val="Hyperlink"/>
            <w:rFonts w:ascii="Times New Roman" w:hAnsi="Times New Roman" w:cs="Times New Roman"/>
            <w:b/>
            <w:bCs/>
            <w:caps w:val="0"/>
            <w:noProof/>
            <w:sz w:val="24"/>
            <w:szCs w:val="24"/>
          </w:rPr>
          <w:noBreakHyphen/>
          <w:t>1</w:t>
        </w:r>
        <w:r w:rsidR="008F7588" w:rsidRPr="008F7588">
          <w:rPr>
            <w:rStyle w:val="Hyperlink"/>
            <w:rFonts w:ascii="Times New Roman" w:hAnsi="Times New Roman" w:cs="Times New Roman"/>
            <w:caps w:val="0"/>
            <w:noProof/>
            <w:sz w:val="24"/>
            <w:szCs w:val="24"/>
          </w:rPr>
          <w:t>. Agile Software Development</w:t>
        </w:r>
        <w:r w:rsidR="008F7588" w:rsidRPr="008F7588">
          <w:rPr>
            <w:rFonts w:ascii="Times New Roman" w:hAnsi="Times New Roman" w:cs="Times New Roman"/>
            <w:caps w:val="0"/>
            <w:noProof/>
            <w:webHidden/>
            <w:sz w:val="24"/>
            <w:szCs w:val="24"/>
          </w:rPr>
          <w:tab/>
        </w:r>
        <w:r w:rsidR="00184676" w:rsidRPr="008F7588">
          <w:rPr>
            <w:rFonts w:ascii="Times New Roman" w:hAnsi="Times New Roman" w:cs="Times New Roman"/>
            <w:noProof/>
            <w:webHidden/>
            <w:sz w:val="24"/>
            <w:szCs w:val="24"/>
          </w:rPr>
          <w:fldChar w:fldCharType="begin"/>
        </w:r>
        <w:r w:rsidR="00184676" w:rsidRPr="008F7588">
          <w:rPr>
            <w:rFonts w:ascii="Times New Roman" w:hAnsi="Times New Roman" w:cs="Times New Roman"/>
            <w:noProof/>
            <w:webHidden/>
            <w:sz w:val="24"/>
            <w:szCs w:val="24"/>
          </w:rPr>
          <w:instrText xml:space="preserve"> PAGEREF _Toc106139031 \h </w:instrText>
        </w:r>
        <w:r w:rsidR="00184676" w:rsidRPr="008F7588">
          <w:rPr>
            <w:rFonts w:ascii="Times New Roman" w:hAnsi="Times New Roman" w:cs="Times New Roman"/>
            <w:noProof/>
            <w:webHidden/>
            <w:sz w:val="24"/>
            <w:szCs w:val="24"/>
          </w:rPr>
        </w:r>
        <w:r w:rsidR="00184676" w:rsidRPr="008F7588">
          <w:rPr>
            <w:rFonts w:ascii="Times New Roman" w:hAnsi="Times New Roman" w:cs="Times New Roman"/>
            <w:noProof/>
            <w:webHidden/>
            <w:sz w:val="24"/>
            <w:szCs w:val="24"/>
          </w:rPr>
          <w:fldChar w:fldCharType="separate"/>
        </w:r>
        <w:r w:rsidR="00962EB4">
          <w:rPr>
            <w:rFonts w:ascii="Times New Roman" w:hAnsi="Times New Roman" w:cs="Times New Roman"/>
            <w:noProof/>
            <w:webHidden/>
            <w:sz w:val="24"/>
            <w:szCs w:val="24"/>
          </w:rPr>
          <w:t>39</w:t>
        </w:r>
        <w:r w:rsidR="00184676" w:rsidRPr="008F7588">
          <w:rPr>
            <w:rFonts w:ascii="Times New Roman" w:hAnsi="Times New Roman" w:cs="Times New Roman"/>
            <w:noProof/>
            <w:webHidden/>
            <w:sz w:val="24"/>
            <w:szCs w:val="24"/>
          </w:rPr>
          <w:fldChar w:fldCharType="end"/>
        </w:r>
      </w:hyperlink>
    </w:p>
    <w:p w14:paraId="6D6B7A23" w14:textId="13914D8E" w:rsidR="00184676" w:rsidRPr="008F7588" w:rsidRDefault="00614F01" w:rsidP="003473B0">
      <w:pPr>
        <w:pStyle w:val="TableofFigures"/>
        <w:tabs>
          <w:tab w:val="right" w:pos="8630"/>
        </w:tabs>
        <w:spacing w:line="480" w:lineRule="auto"/>
        <w:rPr>
          <w:rFonts w:ascii="Times New Roman" w:eastAsiaTheme="minorEastAsia" w:hAnsi="Times New Roman" w:cs="Times New Roman"/>
          <w:caps w:val="0"/>
          <w:noProof/>
          <w:sz w:val="24"/>
          <w:szCs w:val="24"/>
          <w:lang w:val="en-PH" w:eastAsia="en-PH"/>
        </w:rPr>
      </w:pPr>
      <w:hyperlink w:anchor="_Toc106139032" w:history="1">
        <w:r w:rsidR="008F7588" w:rsidRPr="008F7588">
          <w:rPr>
            <w:rStyle w:val="Hyperlink"/>
            <w:rFonts w:ascii="Times New Roman" w:hAnsi="Times New Roman" w:cs="Times New Roman"/>
            <w:b/>
            <w:bCs/>
            <w:caps w:val="0"/>
            <w:noProof/>
            <w:sz w:val="24"/>
            <w:szCs w:val="24"/>
          </w:rPr>
          <w:t>Figure 4</w:t>
        </w:r>
        <w:r w:rsidR="008F7588" w:rsidRPr="008F7588">
          <w:rPr>
            <w:rStyle w:val="Hyperlink"/>
            <w:rFonts w:ascii="Times New Roman" w:hAnsi="Times New Roman" w:cs="Times New Roman"/>
            <w:b/>
            <w:bCs/>
            <w:caps w:val="0"/>
            <w:noProof/>
            <w:sz w:val="24"/>
            <w:szCs w:val="24"/>
          </w:rPr>
          <w:noBreakHyphen/>
          <w:t>2</w:t>
        </w:r>
        <w:r w:rsidR="008F7588" w:rsidRPr="008F7588">
          <w:rPr>
            <w:rStyle w:val="Hyperlink"/>
            <w:rFonts w:ascii="Times New Roman" w:hAnsi="Times New Roman" w:cs="Times New Roman"/>
            <w:caps w:val="0"/>
            <w:noProof/>
            <w:sz w:val="24"/>
            <w:szCs w:val="24"/>
          </w:rPr>
          <w:t>. System Compatibility Of Mylpu Air-Id</w:t>
        </w:r>
        <w:r w:rsidR="008F7588" w:rsidRPr="008F7588">
          <w:rPr>
            <w:rFonts w:ascii="Times New Roman" w:hAnsi="Times New Roman" w:cs="Times New Roman"/>
            <w:caps w:val="0"/>
            <w:noProof/>
            <w:webHidden/>
            <w:sz w:val="24"/>
            <w:szCs w:val="24"/>
          </w:rPr>
          <w:tab/>
        </w:r>
        <w:r w:rsidR="00184676" w:rsidRPr="008F7588">
          <w:rPr>
            <w:rFonts w:ascii="Times New Roman" w:hAnsi="Times New Roman" w:cs="Times New Roman"/>
            <w:noProof/>
            <w:webHidden/>
            <w:sz w:val="24"/>
            <w:szCs w:val="24"/>
          </w:rPr>
          <w:fldChar w:fldCharType="begin"/>
        </w:r>
        <w:r w:rsidR="00184676" w:rsidRPr="008F7588">
          <w:rPr>
            <w:rFonts w:ascii="Times New Roman" w:hAnsi="Times New Roman" w:cs="Times New Roman"/>
            <w:noProof/>
            <w:webHidden/>
            <w:sz w:val="24"/>
            <w:szCs w:val="24"/>
          </w:rPr>
          <w:instrText xml:space="preserve"> PAGEREF _Toc106139032 \h </w:instrText>
        </w:r>
        <w:r w:rsidR="00184676" w:rsidRPr="008F7588">
          <w:rPr>
            <w:rFonts w:ascii="Times New Roman" w:hAnsi="Times New Roman" w:cs="Times New Roman"/>
            <w:noProof/>
            <w:webHidden/>
            <w:sz w:val="24"/>
            <w:szCs w:val="24"/>
          </w:rPr>
        </w:r>
        <w:r w:rsidR="00184676" w:rsidRPr="008F7588">
          <w:rPr>
            <w:rFonts w:ascii="Times New Roman" w:hAnsi="Times New Roman" w:cs="Times New Roman"/>
            <w:noProof/>
            <w:webHidden/>
            <w:sz w:val="24"/>
            <w:szCs w:val="24"/>
          </w:rPr>
          <w:fldChar w:fldCharType="separate"/>
        </w:r>
        <w:r w:rsidR="00962EB4">
          <w:rPr>
            <w:rFonts w:ascii="Times New Roman" w:hAnsi="Times New Roman" w:cs="Times New Roman"/>
            <w:noProof/>
            <w:webHidden/>
            <w:sz w:val="24"/>
            <w:szCs w:val="24"/>
          </w:rPr>
          <w:t>42</w:t>
        </w:r>
        <w:r w:rsidR="00184676" w:rsidRPr="008F7588">
          <w:rPr>
            <w:rFonts w:ascii="Times New Roman" w:hAnsi="Times New Roman" w:cs="Times New Roman"/>
            <w:noProof/>
            <w:webHidden/>
            <w:sz w:val="24"/>
            <w:szCs w:val="24"/>
          </w:rPr>
          <w:fldChar w:fldCharType="end"/>
        </w:r>
      </w:hyperlink>
    </w:p>
    <w:p w14:paraId="4F39738C" w14:textId="163EEB02" w:rsidR="00184676" w:rsidRPr="008F7588" w:rsidRDefault="00614F01" w:rsidP="003473B0">
      <w:pPr>
        <w:pStyle w:val="TableofFigures"/>
        <w:tabs>
          <w:tab w:val="right" w:pos="8630"/>
        </w:tabs>
        <w:spacing w:line="480" w:lineRule="auto"/>
        <w:rPr>
          <w:rFonts w:ascii="Times New Roman" w:eastAsiaTheme="minorEastAsia" w:hAnsi="Times New Roman" w:cs="Times New Roman"/>
          <w:caps w:val="0"/>
          <w:noProof/>
          <w:sz w:val="24"/>
          <w:szCs w:val="24"/>
          <w:lang w:val="en-PH" w:eastAsia="en-PH"/>
        </w:rPr>
      </w:pPr>
      <w:hyperlink w:anchor="_Toc106139033" w:history="1">
        <w:r w:rsidR="008F7588" w:rsidRPr="008F7588">
          <w:rPr>
            <w:rStyle w:val="Hyperlink"/>
            <w:rFonts w:ascii="Times New Roman" w:hAnsi="Times New Roman" w:cs="Times New Roman"/>
            <w:b/>
            <w:bCs/>
            <w:caps w:val="0"/>
            <w:noProof/>
            <w:sz w:val="24"/>
            <w:szCs w:val="24"/>
          </w:rPr>
          <w:t>Figure 4</w:t>
        </w:r>
        <w:r w:rsidR="008F7588" w:rsidRPr="008F7588">
          <w:rPr>
            <w:rStyle w:val="Hyperlink"/>
            <w:rFonts w:ascii="Times New Roman" w:hAnsi="Times New Roman" w:cs="Times New Roman"/>
            <w:b/>
            <w:bCs/>
            <w:caps w:val="0"/>
            <w:noProof/>
            <w:sz w:val="24"/>
            <w:szCs w:val="24"/>
          </w:rPr>
          <w:noBreakHyphen/>
          <w:t>3</w:t>
        </w:r>
        <w:r w:rsidR="008F7588" w:rsidRPr="008F7588">
          <w:rPr>
            <w:rStyle w:val="Hyperlink"/>
            <w:rFonts w:ascii="Times New Roman" w:hAnsi="Times New Roman" w:cs="Times New Roman"/>
            <w:caps w:val="0"/>
            <w:noProof/>
            <w:sz w:val="24"/>
            <w:szCs w:val="24"/>
          </w:rPr>
          <w:t>. Mylpu Air-Id Gantt Chart</w:t>
        </w:r>
        <w:r w:rsidR="008F7588" w:rsidRPr="008F7588">
          <w:rPr>
            <w:rFonts w:ascii="Times New Roman" w:hAnsi="Times New Roman" w:cs="Times New Roman"/>
            <w:caps w:val="0"/>
            <w:noProof/>
            <w:webHidden/>
            <w:sz w:val="24"/>
            <w:szCs w:val="24"/>
          </w:rPr>
          <w:tab/>
        </w:r>
        <w:r w:rsidR="00184676" w:rsidRPr="008F7588">
          <w:rPr>
            <w:rFonts w:ascii="Times New Roman" w:hAnsi="Times New Roman" w:cs="Times New Roman"/>
            <w:noProof/>
            <w:webHidden/>
            <w:sz w:val="24"/>
            <w:szCs w:val="24"/>
          </w:rPr>
          <w:fldChar w:fldCharType="begin"/>
        </w:r>
        <w:r w:rsidR="00184676" w:rsidRPr="008F7588">
          <w:rPr>
            <w:rFonts w:ascii="Times New Roman" w:hAnsi="Times New Roman" w:cs="Times New Roman"/>
            <w:noProof/>
            <w:webHidden/>
            <w:sz w:val="24"/>
            <w:szCs w:val="24"/>
          </w:rPr>
          <w:instrText xml:space="preserve"> PAGEREF _Toc106139033 \h </w:instrText>
        </w:r>
        <w:r w:rsidR="00184676" w:rsidRPr="008F7588">
          <w:rPr>
            <w:rFonts w:ascii="Times New Roman" w:hAnsi="Times New Roman" w:cs="Times New Roman"/>
            <w:noProof/>
            <w:webHidden/>
            <w:sz w:val="24"/>
            <w:szCs w:val="24"/>
          </w:rPr>
        </w:r>
        <w:r w:rsidR="00184676" w:rsidRPr="008F7588">
          <w:rPr>
            <w:rFonts w:ascii="Times New Roman" w:hAnsi="Times New Roman" w:cs="Times New Roman"/>
            <w:noProof/>
            <w:webHidden/>
            <w:sz w:val="24"/>
            <w:szCs w:val="24"/>
          </w:rPr>
          <w:fldChar w:fldCharType="separate"/>
        </w:r>
        <w:r w:rsidR="00962EB4">
          <w:rPr>
            <w:rFonts w:ascii="Times New Roman" w:hAnsi="Times New Roman" w:cs="Times New Roman"/>
            <w:noProof/>
            <w:webHidden/>
            <w:sz w:val="24"/>
            <w:szCs w:val="24"/>
          </w:rPr>
          <w:t>43</w:t>
        </w:r>
        <w:r w:rsidR="00184676" w:rsidRPr="008F7588">
          <w:rPr>
            <w:rFonts w:ascii="Times New Roman" w:hAnsi="Times New Roman" w:cs="Times New Roman"/>
            <w:noProof/>
            <w:webHidden/>
            <w:sz w:val="24"/>
            <w:szCs w:val="24"/>
          </w:rPr>
          <w:fldChar w:fldCharType="end"/>
        </w:r>
      </w:hyperlink>
    </w:p>
    <w:p w14:paraId="6A129A33" w14:textId="1C00E795" w:rsidR="00184676" w:rsidRPr="008F7588" w:rsidRDefault="00614F01" w:rsidP="003473B0">
      <w:pPr>
        <w:pStyle w:val="TableofFigures"/>
        <w:tabs>
          <w:tab w:val="right" w:pos="8630"/>
        </w:tabs>
        <w:spacing w:line="480" w:lineRule="auto"/>
        <w:rPr>
          <w:rFonts w:ascii="Times New Roman" w:eastAsiaTheme="minorEastAsia" w:hAnsi="Times New Roman" w:cs="Times New Roman"/>
          <w:caps w:val="0"/>
          <w:noProof/>
          <w:sz w:val="24"/>
          <w:szCs w:val="24"/>
          <w:lang w:val="en-PH" w:eastAsia="en-PH"/>
        </w:rPr>
      </w:pPr>
      <w:hyperlink w:anchor="_Toc106139034" w:history="1">
        <w:r w:rsidR="008F7588" w:rsidRPr="008F7588">
          <w:rPr>
            <w:rStyle w:val="Hyperlink"/>
            <w:rFonts w:ascii="Times New Roman" w:hAnsi="Times New Roman" w:cs="Times New Roman"/>
            <w:b/>
            <w:bCs/>
            <w:caps w:val="0"/>
            <w:noProof/>
            <w:sz w:val="24"/>
            <w:szCs w:val="24"/>
          </w:rPr>
          <w:t>Figure 4</w:t>
        </w:r>
        <w:r w:rsidR="008F7588" w:rsidRPr="008F7588">
          <w:rPr>
            <w:rStyle w:val="Hyperlink"/>
            <w:rFonts w:ascii="Times New Roman" w:hAnsi="Times New Roman" w:cs="Times New Roman"/>
            <w:b/>
            <w:bCs/>
            <w:caps w:val="0"/>
            <w:noProof/>
            <w:sz w:val="24"/>
            <w:szCs w:val="24"/>
          </w:rPr>
          <w:noBreakHyphen/>
          <w:t>4.</w:t>
        </w:r>
        <w:r w:rsidR="008F7588" w:rsidRPr="008F7588">
          <w:rPr>
            <w:rStyle w:val="Hyperlink"/>
            <w:rFonts w:ascii="Times New Roman" w:hAnsi="Times New Roman" w:cs="Times New Roman"/>
            <w:caps w:val="0"/>
            <w:noProof/>
            <w:sz w:val="24"/>
            <w:szCs w:val="24"/>
          </w:rPr>
          <w:t xml:space="preserve"> Requirement Modelling Of Mylpu Air-Id</w:t>
        </w:r>
        <w:r w:rsidR="008F7588" w:rsidRPr="008F7588">
          <w:rPr>
            <w:rFonts w:ascii="Times New Roman" w:hAnsi="Times New Roman" w:cs="Times New Roman"/>
            <w:caps w:val="0"/>
            <w:noProof/>
            <w:webHidden/>
            <w:sz w:val="24"/>
            <w:szCs w:val="24"/>
          </w:rPr>
          <w:tab/>
        </w:r>
        <w:r w:rsidR="00184676" w:rsidRPr="008F7588">
          <w:rPr>
            <w:rFonts w:ascii="Times New Roman" w:hAnsi="Times New Roman" w:cs="Times New Roman"/>
            <w:noProof/>
            <w:webHidden/>
            <w:sz w:val="24"/>
            <w:szCs w:val="24"/>
          </w:rPr>
          <w:fldChar w:fldCharType="begin"/>
        </w:r>
        <w:r w:rsidR="00184676" w:rsidRPr="008F7588">
          <w:rPr>
            <w:rFonts w:ascii="Times New Roman" w:hAnsi="Times New Roman" w:cs="Times New Roman"/>
            <w:noProof/>
            <w:webHidden/>
            <w:sz w:val="24"/>
            <w:szCs w:val="24"/>
          </w:rPr>
          <w:instrText xml:space="preserve"> PAGEREF _Toc106139034 \h </w:instrText>
        </w:r>
        <w:r w:rsidR="00184676" w:rsidRPr="008F7588">
          <w:rPr>
            <w:rFonts w:ascii="Times New Roman" w:hAnsi="Times New Roman" w:cs="Times New Roman"/>
            <w:noProof/>
            <w:webHidden/>
            <w:sz w:val="24"/>
            <w:szCs w:val="24"/>
          </w:rPr>
        </w:r>
        <w:r w:rsidR="00184676" w:rsidRPr="008F7588">
          <w:rPr>
            <w:rFonts w:ascii="Times New Roman" w:hAnsi="Times New Roman" w:cs="Times New Roman"/>
            <w:noProof/>
            <w:webHidden/>
            <w:sz w:val="24"/>
            <w:szCs w:val="24"/>
          </w:rPr>
          <w:fldChar w:fldCharType="separate"/>
        </w:r>
        <w:r w:rsidR="00962EB4">
          <w:rPr>
            <w:rFonts w:ascii="Times New Roman" w:hAnsi="Times New Roman" w:cs="Times New Roman"/>
            <w:noProof/>
            <w:webHidden/>
            <w:sz w:val="24"/>
            <w:szCs w:val="24"/>
          </w:rPr>
          <w:t>46</w:t>
        </w:r>
        <w:r w:rsidR="00184676" w:rsidRPr="008F7588">
          <w:rPr>
            <w:rFonts w:ascii="Times New Roman" w:hAnsi="Times New Roman" w:cs="Times New Roman"/>
            <w:noProof/>
            <w:webHidden/>
            <w:sz w:val="24"/>
            <w:szCs w:val="24"/>
          </w:rPr>
          <w:fldChar w:fldCharType="end"/>
        </w:r>
      </w:hyperlink>
    </w:p>
    <w:p w14:paraId="66B27649" w14:textId="2DE24B0C" w:rsidR="00184676" w:rsidRPr="008F7588" w:rsidRDefault="00614F01" w:rsidP="003473B0">
      <w:pPr>
        <w:pStyle w:val="TableofFigures"/>
        <w:tabs>
          <w:tab w:val="right" w:pos="8630"/>
        </w:tabs>
        <w:spacing w:line="480" w:lineRule="auto"/>
        <w:rPr>
          <w:rFonts w:ascii="Times New Roman" w:eastAsiaTheme="minorEastAsia" w:hAnsi="Times New Roman" w:cs="Times New Roman"/>
          <w:caps w:val="0"/>
          <w:noProof/>
          <w:sz w:val="24"/>
          <w:szCs w:val="24"/>
          <w:lang w:val="en-PH" w:eastAsia="en-PH"/>
        </w:rPr>
      </w:pPr>
      <w:hyperlink w:anchor="_Toc106139035" w:history="1">
        <w:r w:rsidR="008F7588" w:rsidRPr="008F7588">
          <w:rPr>
            <w:rStyle w:val="Hyperlink"/>
            <w:rFonts w:ascii="Times New Roman" w:hAnsi="Times New Roman" w:cs="Times New Roman"/>
            <w:b/>
            <w:bCs/>
            <w:caps w:val="0"/>
            <w:noProof/>
            <w:sz w:val="24"/>
            <w:szCs w:val="24"/>
          </w:rPr>
          <w:t>Figure 4</w:t>
        </w:r>
        <w:r w:rsidR="008F7588" w:rsidRPr="008F7588">
          <w:rPr>
            <w:rStyle w:val="Hyperlink"/>
            <w:rFonts w:ascii="Times New Roman" w:hAnsi="Times New Roman" w:cs="Times New Roman"/>
            <w:b/>
            <w:bCs/>
            <w:caps w:val="0"/>
            <w:noProof/>
            <w:sz w:val="24"/>
            <w:szCs w:val="24"/>
          </w:rPr>
          <w:noBreakHyphen/>
          <w:t>5</w:t>
        </w:r>
        <w:r w:rsidR="008F7588" w:rsidRPr="008F7588">
          <w:rPr>
            <w:rStyle w:val="Hyperlink"/>
            <w:rFonts w:ascii="Times New Roman" w:hAnsi="Times New Roman" w:cs="Times New Roman"/>
            <w:caps w:val="0"/>
            <w:noProof/>
            <w:sz w:val="24"/>
            <w:szCs w:val="24"/>
          </w:rPr>
          <w:t>. Flowchart Of Kanade-Lucas-Tomasi Algorithm</w:t>
        </w:r>
        <w:r w:rsidR="008F7588" w:rsidRPr="008F7588">
          <w:rPr>
            <w:rFonts w:ascii="Times New Roman" w:hAnsi="Times New Roman" w:cs="Times New Roman"/>
            <w:caps w:val="0"/>
            <w:noProof/>
            <w:webHidden/>
            <w:sz w:val="24"/>
            <w:szCs w:val="24"/>
          </w:rPr>
          <w:tab/>
        </w:r>
        <w:r w:rsidR="00184676" w:rsidRPr="008F7588">
          <w:rPr>
            <w:rFonts w:ascii="Times New Roman" w:hAnsi="Times New Roman" w:cs="Times New Roman"/>
            <w:noProof/>
            <w:webHidden/>
            <w:sz w:val="24"/>
            <w:szCs w:val="24"/>
          </w:rPr>
          <w:fldChar w:fldCharType="begin"/>
        </w:r>
        <w:r w:rsidR="00184676" w:rsidRPr="008F7588">
          <w:rPr>
            <w:rFonts w:ascii="Times New Roman" w:hAnsi="Times New Roman" w:cs="Times New Roman"/>
            <w:noProof/>
            <w:webHidden/>
            <w:sz w:val="24"/>
            <w:szCs w:val="24"/>
          </w:rPr>
          <w:instrText xml:space="preserve"> PAGEREF _Toc106139035 \h </w:instrText>
        </w:r>
        <w:r w:rsidR="00184676" w:rsidRPr="008F7588">
          <w:rPr>
            <w:rFonts w:ascii="Times New Roman" w:hAnsi="Times New Roman" w:cs="Times New Roman"/>
            <w:noProof/>
            <w:webHidden/>
            <w:sz w:val="24"/>
            <w:szCs w:val="24"/>
          </w:rPr>
        </w:r>
        <w:r w:rsidR="00184676" w:rsidRPr="008F7588">
          <w:rPr>
            <w:rFonts w:ascii="Times New Roman" w:hAnsi="Times New Roman" w:cs="Times New Roman"/>
            <w:noProof/>
            <w:webHidden/>
            <w:sz w:val="24"/>
            <w:szCs w:val="24"/>
          </w:rPr>
          <w:fldChar w:fldCharType="separate"/>
        </w:r>
        <w:r w:rsidR="00962EB4">
          <w:rPr>
            <w:rFonts w:ascii="Times New Roman" w:hAnsi="Times New Roman" w:cs="Times New Roman"/>
            <w:noProof/>
            <w:webHidden/>
            <w:sz w:val="24"/>
            <w:szCs w:val="24"/>
          </w:rPr>
          <w:t>47</w:t>
        </w:r>
        <w:r w:rsidR="00184676" w:rsidRPr="008F7588">
          <w:rPr>
            <w:rFonts w:ascii="Times New Roman" w:hAnsi="Times New Roman" w:cs="Times New Roman"/>
            <w:noProof/>
            <w:webHidden/>
            <w:sz w:val="24"/>
            <w:szCs w:val="24"/>
          </w:rPr>
          <w:fldChar w:fldCharType="end"/>
        </w:r>
      </w:hyperlink>
    </w:p>
    <w:p w14:paraId="6770AD9A" w14:textId="253413F3" w:rsidR="00184676" w:rsidRPr="008F7588" w:rsidRDefault="00614F01" w:rsidP="003473B0">
      <w:pPr>
        <w:pStyle w:val="TableofFigures"/>
        <w:tabs>
          <w:tab w:val="right" w:pos="8630"/>
        </w:tabs>
        <w:spacing w:line="480" w:lineRule="auto"/>
        <w:rPr>
          <w:rFonts w:ascii="Times New Roman" w:eastAsiaTheme="minorEastAsia" w:hAnsi="Times New Roman" w:cs="Times New Roman"/>
          <w:caps w:val="0"/>
          <w:noProof/>
          <w:sz w:val="24"/>
          <w:szCs w:val="24"/>
          <w:lang w:val="en-PH" w:eastAsia="en-PH"/>
        </w:rPr>
      </w:pPr>
      <w:hyperlink w:anchor="_Toc106139036" w:history="1">
        <w:r w:rsidR="008F7588" w:rsidRPr="008F7588">
          <w:rPr>
            <w:rStyle w:val="Hyperlink"/>
            <w:rFonts w:ascii="Times New Roman" w:hAnsi="Times New Roman" w:cs="Times New Roman"/>
            <w:b/>
            <w:bCs/>
            <w:caps w:val="0"/>
            <w:noProof/>
            <w:sz w:val="24"/>
            <w:szCs w:val="24"/>
          </w:rPr>
          <w:t>Figure 4</w:t>
        </w:r>
        <w:r w:rsidR="008F7588" w:rsidRPr="008F7588">
          <w:rPr>
            <w:rStyle w:val="Hyperlink"/>
            <w:rFonts w:ascii="Times New Roman" w:hAnsi="Times New Roman" w:cs="Times New Roman"/>
            <w:b/>
            <w:bCs/>
            <w:caps w:val="0"/>
            <w:noProof/>
            <w:sz w:val="24"/>
            <w:szCs w:val="24"/>
          </w:rPr>
          <w:noBreakHyphen/>
          <w:t>6</w:t>
        </w:r>
        <w:r w:rsidR="008F7588" w:rsidRPr="008F7588">
          <w:rPr>
            <w:rStyle w:val="Hyperlink"/>
            <w:rFonts w:ascii="Times New Roman" w:hAnsi="Times New Roman" w:cs="Times New Roman"/>
            <w:caps w:val="0"/>
            <w:noProof/>
            <w:sz w:val="24"/>
            <w:szCs w:val="24"/>
          </w:rPr>
          <w:t>. Flowchart For Login</w:t>
        </w:r>
        <w:r w:rsidR="008F7588" w:rsidRPr="008F7588">
          <w:rPr>
            <w:rFonts w:ascii="Times New Roman" w:hAnsi="Times New Roman" w:cs="Times New Roman"/>
            <w:caps w:val="0"/>
            <w:noProof/>
            <w:webHidden/>
            <w:sz w:val="24"/>
            <w:szCs w:val="24"/>
          </w:rPr>
          <w:tab/>
        </w:r>
        <w:r w:rsidR="00184676" w:rsidRPr="008F7588">
          <w:rPr>
            <w:rFonts w:ascii="Times New Roman" w:hAnsi="Times New Roman" w:cs="Times New Roman"/>
            <w:noProof/>
            <w:webHidden/>
            <w:sz w:val="24"/>
            <w:szCs w:val="24"/>
          </w:rPr>
          <w:fldChar w:fldCharType="begin"/>
        </w:r>
        <w:r w:rsidR="00184676" w:rsidRPr="008F7588">
          <w:rPr>
            <w:rFonts w:ascii="Times New Roman" w:hAnsi="Times New Roman" w:cs="Times New Roman"/>
            <w:noProof/>
            <w:webHidden/>
            <w:sz w:val="24"/>
            <w:szCs w:val="24"/>
          </w:rPr>
          <w:instrText xml:space="preserve"> PAGEREF _Toc106139036 \h </w:instrText>
        </w:r>
        <w:r w:rsidR="00184676" w:rsidRPr="008F7588">
          <w:rPr>
            <w:rFonts w:ascii="Times New Roman" w:hAnsi="Times New Roman" w:cs="Times New Roman"/>
            <w:noProof/>
            <w:webHidden/>
            <w:sz w:val="24"/>
            <w:szCs w:val="24"/>
          </w:rPr>
        </w:r>
        <w:r w:rsidR="00184676" w:rsidRPr="008F7588">
          <w:rPr>
            <w:rFonts w:ascii="Times New Roman" w:hAnsi="Times New Roman" w:cs="Times New Roman"/>
            <w:noProof/>
            <w:webHidden/>
            <w:sz w:val="24"/>
            <w:szCs w:val="24"/>
          </w:rPr>
          <w:fldChar w:fldCharType="separate"/>
        </w:r>
        <w:r w:rsidR="00962EB4">
          <w:rPr>
            <w:rFonts w:ascii="Times New Roman" w:hAnsi="Times New Roman" w:cs="Times New Roman"/>
            <w:noProof/>
            <w:webHidden/>
            <w:sz w:val="24"/>
            <w:szCs w:val="24"/>
          </w:rPr>
          <w:t>48</w:t>
        </w:r>
        <w:r w:rsidR="00184676" w:rsidRPr="008F7588">
          <w:rPr>
            <w:rFonts w:ascii="Times New Roman" w:hAnsi="Times New Roman" w:cs="Times New Roman"/>
            <w:noProof/>
            <w:webHidden/>
            <w:sz w:val="24"/>
            <w:szCs w:val="24"/>
          </w:rPr>
          <w:fldChar w:fldCharType="end"/>
        </w:r>
      </w:hyperlink>
    </w:p>
    <w:p w14:paraId="68C0DA0A" w14:textId="1C1F2771" w:rsidR="00184676" w:rsidRPr="008F7588" w:rsidRDefault="00614F01" w:rsidP="003473B0">
      <w:pPr>
        <w:pStyle w:val="TableofFigures"/>
        <w:tabs>
          <w:tab w:val="right" w:pos="8630"/>
        </w:tabs>
        <w:spacing w:line="480" w:lineRule="auto"/>
        <w:rPr>
          <w:rFonts w:ascii="Times New Roman" w:eastAsiaTheme="minorEastAsia" w:hAnsi="Times New Roman" w:cs="Times New Roman"/>
          <w:caps w:val="0"/>
          <w:noProof/>
          <w:sz w:val="24"/>
          <w:szCs w:val="24"/>
          <w:lang w:val="en-PH" w:eastAsia="en-PH"/>
        </w:rPr>
      </w:pPr>
      <w:hyperlink w:anchor="_Toc106139037" w:history="1">
        <w:r w:rsidR="008F7588" w:rsidRPr="008F7588">
          <w:rPr>
            <w:rStyle w:val="Hyperlink"/>
            <w:rFonts w:ascii="Times New Roman" w:hAnsi="Times New Roman" w:cs="Times New Roman"/>
            <w:b/>
            <w:bCs/>
            <w:caps w:val="0"/>
            <w:noProof/>
            <w:sz w:val="24"/>
            <w:szCs w:val="24"/>
          </w:rPr>
          <w:t>Figure 4</w:t>
        </w:r>
        <w:r w:rsidR="008F7588" w:rsidRPr="008F7588">
          <w:rPr>
            <w:rStyle w:val="Hyperlink"/>
            <w:rFonts w:ascii="Times New Roman" w:hAnsi="Times New Roman" w:cs="Times New Roman"/>
            <w:b/>
            <w:bCs/>
            <w:caps w:val="0"/>
            <w:noProof/>
            <w:sz w:val="24"/>
            <w:szCs w:val="24"/>
          </w:rPr>
          <w:noBreakHyphen/>
          <w:t>7.</w:t>
        </w:r>
        <w:r w:rsidR="008F7588" w:rsidRPr="008F7588">
          <w:rPr>
            <w:rStyle w:val="Hyperlink"/>
            <w:rFonts w:ascii="Times New Roman" w:hAnsi="Times New Roman" w:cs="Times New Roman"/>
            <w:caps w:val="0"/>
            <w:noProof/>
            <w:sz w:val="24"/>
            <w:szCs w:val="24"/>
          </w:rPr>
          <w:t xml:space="preserve"> Flowchart Of The Application Usage</w:t>
        </w:r>
        <w:r w:rsidR="008F7588" w:rsidRPr="008F7588">
          <w:rPr>
            <w:rFonts w:ascii="Times New Roman" w:hAnsi="Times New Roman" w:cs="Times New Roman"/>
            <w:caps w:val="0"/>
            <w:noProof/>
            <w:webHidden/>
            <w:sz w:val="24"/>
            <w:szCs w:val="24"/>
          </w:rPr>
          <w:tab/>
        </w:r>
        <w:r w:rsidR="00184676" w:rsidRPr="008F7588">
          <w:rPr>
            <w:rFonts w:ascii="Times New Roman" w:hAnsi="Times New Roman" w:cs="Times New Roman"/>
            <w:noProof/>
            <w:webHidden/>
            <w:sz w:val="24"/>
            <w:szCs w:val="24"/>
          </w:rPr>
          <w:fldChar w:fldCharType="begin"/>
        </w:r>
        <w:r w:rsidR="00184676" w:rsidRPr="008F7588">
          <w:rPr>
            <w:rFonts w:ascii="Times New Roman" w:hAnsi="Times New Roman" w:cs="Times New Roman"/>
            <w:noProof/>
            <w:webHidden/>
            <w:sz w:val="24"/>
            <w:szCs w:val="24"/>
          </w:rPr>
          <w:instrText xml:space="preserve"> PAGEREF _Toc106139037 \h </w:instrText>
        </w:r>
        <w:r w:rsidR="00184676" w:rsidRPr="008F7588">
          <w:rPr>
            <w:rFonts w:ascii="Times New Roman" w:hAnsi="Times New Roman" w:cs="Times New Roman"/>
            <w:noProof/>
            <w:webHidden/>
            <w:sz w:val="24"/>
            <w:szCs w:val="24"/>
          </w:rPr>
        </w:r>
        <w:r w:rsidR="00184676" w:rsidRPr="008F7588">
          <w:rPr>
            <w:rFonts w:ascii="Times New Roman" w:hAnsi="Times New Roman" w:cs="Times New Roman"/>
            <w:noProof/>
            <w:webHidden/>
            <w:sz w:val="24"/>
            <w:szCs w:val="24"/>
          </w:rPr>
          <w:fldChar w:fldCharType="separate"/>
        </w:r>
        <w:r w:rsidR="00962EB4">
          <w:rPr>
            <w:rFonts w:ascii="Times New Roman" w:hAnsi="Times New Roman" w:cs="Times New Roman"/>
            <w:noProof/>
            <w:webHidden/>
            <w:sz w:val="24"/>
            <w:szCs w:val="24"/>
          </w:rPr>
          <w:t>49</w:t>
        </w:r>
        <w:r w:rsidR="00184676" w:rsidRPr="008F7588">
          <w:rPr>
            <w:rFonts w:ascii="Times New Roman" w:hAnsi="Times New Roman" w:cs="Times New Roman"/>
            <w:noProof/>
            <w:webHidden/>
            <w:sz w:val="24"/>
            <w:szCs w:val="24"/>
          </w:rPr>
          <w:fldChar w:fldCharType="end"/>
        </w:r>
      </w:hyperlink>
    </w:p>
    <w:p w14:paraId="49799D74" w14:textId="0A762B98" w:rsidR="00184676" w:rsidRPr="008F7588" w:rsidRDefault="00614F01" w:rsidP="003473B0">
      <w:pPr>
        <w:pStyle w:val="TableofFigures"/>
        <w:tabs>
          <w:tab w:val="right" w:pos="8630"/>
        </w:tabs>
        <w:spacing w:line="480" w:lineRule="auto"/>
        <w:rPr>
          <w:rFonts w:ascii="Times New Roman" w:eastAsiaTheme="minorEastAsia" w:hAnsi="Times New Roman" w:cs="Times New Roman"/>
          <w:caps w:val="0"/>
          <w:noProof/>
          <w:sz w:val="24"/>
          <w:szCs w:val="24"/>
          <w:lang w:val="en-PH" w:eastAsia="en-PH"/>
        </w:rPr>
      </w:pPr>
      <w:hyperlink w:anchor="_Toc106139038" w:history="1">
        <w:r w:rsidR="008F7588" w:rsidRPr="008F7588">
          <w:rPr>
            <w:rStyle w:val="Hyperlink"/>
            <w:rFonts w:ascii="Times New Roman" w:hAnsi="Times New Roman" w:cs="Times New Roman"/>
            <w:b/>
            <w:bCs/>
            <w:caps w:val="0"/>
            <w:noProof/>
            <w:sz w:val="24"/>
            <w:szCs w:val="24"/>
          </w:rPr>
          <w:t>Figure 4</w:t>
        </w:r>
        <w:r w:rsidR="008F7588" w:rsidRPr="008F7588">
          <w:rPr>
            <w:rStyle w:val="Hyperlink"/>
            <w:rFonts w:ascii="Times New Roman" w:hAnsi="Times New Roman" w:cs="Times New Roman"/>
            <w:b/>
            <w:bCs/>
            <w:caps w:val="0"/>
            <w:noProof/>
            <w:sz w:val="24"/>
            <w:szCs w:val="24"/>
          </w:rPr>
          <w:noBreakHyphen/>
          <w:t>8.</w:t>
        </w:r>
        <w:r w:rsidR="008F7588" w:rsidRPr="008F7588">
          <w:rPr>
            <w:rStyle w:val="Hyperlink"/>
            <w:rFonts w:ascii="Times New Roman" w:hAnsi="Times New Roman" w:cs="Times New Roman"/>
            <w:caps w:val="0"/>
            <w:noProof/>
            <w:sz w:val="24"/>
            <w:szCs w:val="24"/>
          </w:rPr>
          <w:t xml:space="preserve"> Use Case Diagram Of Mylpu Air-Id</w:t>
        </w:r>
        <w:r w:rsidR="008F7588" w:rsidRPr="008F7588">
          <w:rPr>
            <w:rFonts w:ascii="Times New Roman" w:hAnsi="Times New Roman" w:cs="Times New Roman"/>
            <w:caps w:val="0"/>
            <w:noProof/>
            <w:webHidden/>
            <w:sz w:val="24"/>
            <w:szCs w:val="24"/>
          </w:rPr>
          <w:tab/>
        </w:r>
        <w:r w:rsidR="00184676" w:rsidRPr="008F7588">
          <w:rPr>
            <w:rFonts w:ascii="Times New Roman" w:hAnsi="Times New Roman" w:cs="Times New Roman"/>
            <w:noProof/>
            <w:webHidden/>
            <w:sz w:val="24"/>
            <w:szCs w:val="24"/>
          </w:rPr>
          <w:fldChar w:fldCharType="begin"/>
        </w:r>
        <w:r w:rsidR="00184676" w:rsidRPr="008F7588">
          <w:rPr>
            <w:rFonts w:ascii="Times New Roman" w:hAnsi="Times New Roman" w:cs="Times New Roman"/>
            <w:noProof/>
            <w:webHidden/>
            <w:sz w:val="24"/>
            <w:szCs w:val="24"/>
          </w:rPr>
          <w:instrText xml:space="preserve"> PAGEREF _Toc106139038 \h </w:instrText>
        </w:r>
        <w:r w:rsidR="00184676" w:rsidRPr="008F7588">
          <w:rPr>
            <w:rFonts w:ascii="Times New Roman" w:hAnsi="Times New Roman" w:cs="Times New Roman"/>
            <w:noProof/>
            <w:webHidden/>
            <w:sz w:val="24"/>
            <w:szCs w:val="24"/>
          </w:rPr>
        </w:r>
        <w:r w:rsidR="00184676" w:rsidRPr="008F7588">
          <w:rPr>
            <w:rFonts w:ascii="Times New Roman" w:hAnsi="Times New Roman" w:cs="Times New Roman"/>
            <w:noProof/>
            <w:webHidden/>
            <w:sz w:val="24"/>
            <w:szCs w:val="24"/>
          </w:rPr>
          <w:fldChar w:fldCharType="separate"/>
        </w:r>
        <w:r w:rsidR="00962EB4">
          <w:rPr>
            <w:rFonts w:ascii="Times New Roman" w:hAnsi="Times New Roman" w:cs="Times New Roman"/>
            <w:noProof/>
            <w:webHidden/>
            <w:sz w:val="24"/>
            <w:szCs w:val="24"/>
          </w:rPr>
          <w:t>50</w:t>
        </w:r>
        <w:r w:rsidR="00184676" w:rsidRPr="008F7588">
          <w:rPr>
            <w:rFonts w:ascii="Times New Roman" w:hAnsi="Times New Roman" w:cs="Times New Roman"/>
            <w:noProof/>
            <w:webHidden/>
            <w:sz w:val="24"/>
            <w:szCs w:val="24"/>
          </w:rPr>
          <w:fldChar w:fldCharType="end"/>
        </w:r>
      </w:hyperlink>
    </w:p>
    <w:p w14:paraId="599A5397" w14:textId="46570032" w:rsidR="00184676" w:rsidRPr="008F7588" w:rsidRDefault="00614F01" w:rsidP="003473B0">
      <w:pPr>
        <w:pStyle w:val="TableofFigures"/>
        <w:tabs>
          <w:tab w:val="right" w:pos="8630"/>
        </w:tabs>
        <w:spacing w:line="480" w:lineRule="auto"/>
        <w:rPr>
          <w:rFonts w:ascii="Times New Roman" w:eastAsiaTheme="minorEastAsia" w:hAnsi="Times New Roman" w:cs="Times New Roman"/>
          <w:caps w:val="0"/>
          <w:noProof/>
          <w:sz w:val="24"/>
          <w:szCs w:val="24"/>
          <w:lang w:val="en-PH" w:eastAsia="en-PH"/>
        </w:rPr>
      </w:pPr>
      <w:hyperlink w:anchor="_Toc106139039" w:history="1">
        <w:r w:rsidR="008F7588" w:rsidRPr="008F7588">
          <w:rPr>
            <w:rStyle w:val="Hyperlink"/>
            <w:rFonts w:ascii="Times New Roman" w:hAnsi="Times New Roman" w:cs="Times New Roman"/>
            <w:b/>
            <w:bCs/>
            <w:caps w:val="0"/>
            <w:noProof/>
            <w:sz w:val="24"/>
            <w:szCs w:val="24"/>
          </w:rPr>
          <w:t>Figure 4</w:t>
        </w:r>
        <w:r w:rsidR="008F7588" w:rsidRPr="008F7588">
          <w:rPr>
            <w:rStyle w:val="Hyperlink"/>
            <w:rFonts w:ascii="Times New Roman" w:hAnsi="Times New Roman" w:cs="Times New Roman"/>
            <w:b/>
            <w:bCs/>
            <w:caps w:val="0"/>
            <w:noProof/>
            <w:sz w:val="24"/>
            <w:szCs w:val="24"/>
          </w:rPr>
          <w:noBreakHyphen/>
          <w:t>9.</w:t>
        </w:r>
        <w:r w:rsidR="008F7588" w:rsidRPr="008F7588">
          <w:rPr>
            <w:rStyle w:val="Hyperlink"/>
            <w:rFonts w:ascii="Times New Roman" w:hAnsi="Times New Roman" w:cs="Times New Roman"/>
            <w:caps w:val="0"/>
            <w:noProof/>
            <w:sz w:val="24"/>
            <w:szCs w:val="24"/>
          </w:rPr>
          <w:t xml:space="preserve"> Application Icon</w:t>
        </w:r>
        <w:r w:rsidR="008F7588" w:rsidRPr="008F7588">
          <w:rPr>
            <w:rFonts w:ascii="Times New Roman" w:hAnsi="Times New Roman" w:cs="Times New Roman"/>
            <w:caps w:val="0"/>
            <w:noProof/>
            <w:webHidden/>
            <w:sz w:val="24"/>
            <w:szCs w:val="24"/>
          </w:rPr>
          <w:tab/>
        </w:r>
        <w:r w:rsidR="00184676" w:rsidRPr="008F7588">
          <w:rPr>
            <w:rFonts w:ascii="Times New Roman" w:hAnsi="Times New Roman" w:cs="Times New Roman"/>
            <w:noProof/>
            <w:webHidden/>
            <w:sz w:val="24"/>
            <w:szCs w:val="24"/>
          </w:rPr>
          <w:fldChar w:fldCharType="begin"/>
        </w:r>
        <w:r w:rsidR="00184676" w:rsidRPr="008F7588">
          <w:rPr>
            <w:rFonts w:ascii="Times New Roman" w:hAnsi="Times New Roman" w:cs="Times New Roman"/>
            <w:noProof/>
            <w:webHidden/>
            <w:sz w:val="24"/>
            <w:szCs w:val="24"/>
          </w:rPr>
          <w:instrText xml:space="preserve"> PAGEREF _Toc106139039 \h </w:instrText>
        </w:r>
        <w:r w:rsidR="00184676" w:rsidRPr="008F7588">
          <w:rPr>
            <w:rFonts w:ascii="Times New Roman" w:hAnsi="Times New Roman" w:cs="Times New Roman"/>
            <w:noProof/>
            <w:webHidden/>
            <w:sz w:val="24"/>
            <w:szCs w:val="24"/>
          </w:rPr>
        </w:r>
        <w:r w:rsidR="00184676" w:rsidRPr="008F7588">
          <w:rPr>
            <w:rFonts w:ascii="Times New Roman" w:hAnsi="Times New Roman" w:cs="Times New Roman"/>
            <w:noProof/>
            <w:webHidden/>
            <w:sz w:val="24"/>
            <w:szCs w:val="24"/>
          </w:rPr>
          <w:fldChar w:fldCharType="separate"/>
        </w:r>
        <w:r w:rsidR="00962EB4">
          <w:rPr>
            <w:rFonts w:ascii="Times New Roman" w:hAnsi="Times New Roman" w:cs="Times New Roman"/>
            <w:noProof/>
            <w:webHidden/>
            <w:sz w:val="24"/>
            <w:szCs w:val="24"/>
          </w:rPr>
          <w:t>51</w:t>
        </w:r>
        <w:r w:rsidR="00184676" w:rsidRPr="008F7588">
          <w:rPr>
            <w:rFonts w:ascii="Times New Roman" w:hAnsi="Times New Roman" w:cs="Times New Roman"/>
            <w:noProof/>
            <w:webHidden/>
            <w:sz w:val="24"/>
            <w:szCs w:val="24"/>
          </w:rPr>
          <w:fldChar w:fldCharType="end"/>
        </w:r>
      </w:hyperlink>
    </w:p>
    <w:p w14:paraId="1085A9A4" w14:textId="6C59E9D3" w:rsidR="00184676" w:rsidRPr="008F7588" w:rsidRDefault="00614F01" w:rsidP="003473B0">
      <w:pPr>
        <w:pStyle w:val="TableofFigures"/>
        <w:tabs>
          <w:tab w:val="right" w:pos="8630"/>
        </w:tabs>
        <w:spacing w:line="480" w:lineRule="auto"/>
        <w:rPr>
          <w:rFonts w:ascii="Times New Roman" w:eastAsiaTheme="minorEastAsia" w:hAnsi="Times New Roman" w:cs="Times New Roman"/>
          <w:caps w:val="0"/>
          <w:noProof/>
          <w:sz w:val="24"/>
          <w:szCs w:val="24"/>
          <w:lang w:val="en-PH" w:eastAsia="en-PH"/>
        </w:rPr>
      </w:pPr>
      <w:hyperlink w:anchor="_Toc106139040" w:history="1">
        <w:r w:rsidR="008F7588" w:rsidRPr="008F7588">
          <w:rPr>
            <w:rStyle w:val="Hyperlink"/>
            <w:rFonts w:ascii="Times New Roman" w:hAnsi="Times New Roman" w:cs="Times New Roman"/>
            <w:b/>
            <w:bCs/>
            <w:caps w:val="0"/>
            <w:noProof/>
            <w:sz w:val="24"/>
            <w:szCs w:val="24"/>
          </w:rPr>
          <w:t>Figure 4</w:t>
        </w:r>
        <w:r w:rsidR="008F7588" w:rsidRPr="008F7588">
          <w:rPr>
            <w:rStyle w:val="Hyperlink"/>
            <w:rFonts w:ascii="Times New Roman" w:hAnsi="Times New Roman" w:cs="Times New Roman"/>
            <w:b/>
            <w:bCs/>
            <w:caps w:val="0"/>
            <w:noProof/>
            <w:sz w:val="24"/>
            <w:szCs w:val="24"/>
          </w:rPr>
          <w:noBreakHyphen/>
          <w:t>10.</w:t>
        </w:r>
        <w:r w:rsidR="008F7588" w:rsidRPr="008F7588">
          <w:rPr>
            <w:rStyle w:val="Hyperlink"/>
            <w:rFonts w:ascii="Times New Roman" w:hAnsi="Times New Roman" w:cs="Times New Roman"/>
            <w:caps w:val="0"/>
            <w:noProof/>
            <w:sz w:val="24"/>
            <w:szCs w:val="24"/>
          </w:rPr>
          <w:t xml:space="preserve"> Home Screen</w:t>
        </w:r>
        <w:r w:rsidR="008F7588" w:rsidRPr="008F7588">
          <w:rPr>
            <w:rFonts w:ascii="Times New Roman" w:hAnsi="Times New Roman" w:cs="Times New Roman"/>
            <w:caps w:val="0"/>
            <w:noProof/>
            <w:webHidden/>
            <w:sz w:val="24"/>
            <w:szCs w:val="24"/>
          </w:rPr>
          <w:tab/>
        </w:r>
        <w:r w:rsidR="00184676" w:rsidRPr="008F7588">
          <w:rPr>
            <w:rFonts w:ascii="Times New Roman" w:hAnsi="Times New Roman" w:cs="Times New Roman"/>
            <w:noProof/>
            <w:webHidden/>
            <w:sz w:val="24"/>
            <w:szCs w:val="24"/>
          </w:rPr>
          <w:fldChar w:fldCharType="begin"/>
        </w:r>
        <w:r w:rsidR="00184676" w:rsidRPr="008F7588">
          <w:rPr>
            <w:rFonts w:ascii="Times New Roman" w:hAnsi="Times New Roman" w:cs="Times New Roman"/>
            <w:noProof/>
            <w:webHidden/>
            <w:sz w:val="24"/>
            <w:szCs w:val="24"/>
          </w:rPr>
          <w:instrText xml:space="preserve"> PAGEREF _Toc106139040 \h </w:instrText>
        </w:r>
        <w:r w:rsidR="00184676" w:rsidRPr="008F7588">
          <w:rPr>
            <w:rFonts w:ascii="Times New Roman" w:hAnsi="Times New Roman" w:cs="Times New Roman"/>
            <w:noProof/>
            <w:webHidden/>
            <w:sz w:val="24"/>
            <w:szCs w:val="24"/>
          </w:rPr>
        </w:r>
        <w:r w:rsidR="00184676" w:rsidRPr="008F7588">
          <w:rPr>
            <w:rFonts w:ascii="Times New Roman" w:hAnsi="Times New Roman" w:cs="Times New Roman"/>
            <w:noProof/>
            <w:webHidden/>
            <w:sz w:val="24"/>
            <w:szCs w:val="24"/>
          </w:rPr>
          <w:fldChar w:fldCharType="separate"/>
        </w:r>
        <w:r w:rsidR="00962EB4">
          <w:rPr>
            <w:rFonts w:ascii="Times New Roman" w:hAnsi="Times New Roman" w:cs="Times New Roman"/>
            <w:noProof/>
            <w:webHidden/>
            <w:sz w:val="24"/>
            <w:szCs w:val="24"/>
          </w:rPr>
          <w:t>52</w:t>
        </w:r>
        <w:r w:rsidR="00184676" w:rsidRPr="008F7588">
          <w:rPr>
            <w:rFonts w:ascii="Times New Roman" w:hAnsi="Times New Roman" w:cs="Times New Roman"/>
            <w:noProof/>
            <w:webHidden/>
            <w:sz w:val="24"/>
            <w:szCs w:val="24"/>
          </w:rPr>
          <w:fldChar w:fldCharType="end"/>
        </w:r>
      </w:hyperlink>
    </w:p>
    <w:p w14:paraId="72C9ADA0" w14:textId="637CC56D" w:rsidR="00184676" w:rsidRPr="008F7588" w:rsidRDefault="00614F01" w:rsidP="003473B0">
      <w:pPr>
        <w:pStyle w:val="TableofFigures"/>
        <w:tabs>
          <w:tab w:val="right" w:pos="8630"/>
        </w:tabs>
        <w:spacing w:line="480" w:lineRule="auto"/>
        <w:rPr>
          <w:rFonts w:ascii="Times New Roman" w:eastAsiaTheme="minorEastAsia" w:hAnsi="Times New Roman" w:cs="Times New Roman"/>
          <w:caps w:val="0"/>
          <w:noProof/>
          <w:sz w:val="24"/>
          <w:szCs w:val="24"/>
          <w:lang w:val="en-PH" w:eastAsia="en-PH"/>
        </w:rPr>
      </w:pPr>
      <w:hyperlink w:anchor="_Toc106139041" w:history="1">
        <w:r w:rsidR="008F7588" w:rsidRPr="008F7588">
          <w:rPr>
            <w:rStyle w:val="Hyperlink"/>
            <w:rFonts w:ascii="Times New Roman" w:hAnsi="Times New Roman" w:cs="Times New Roman"/>
            <w:b/>
            <w:bCs/>
            <w:caps w:val="0"/>
            <w:noProof/>
            <w:sz w:val="24"/>
            <w:szCs w:val="24"/>
          </w:rPr>
          <w:t>Figure 4</w:t>
        </w:r>
        <w:r w:rsidR="008F7588" w:rsidRPr="008F7588">
          <w:rPr>
            <w:rStyle w:val="Hyperlink"/>
            <w:rFonts w:ascii="Times New Roman" w:hAnsi="Times New Roman" w:cs="Times New Roman"/>
            <w:b/>
            <w:bCs/>
            <w:caps w:val="0"/>
            <w:noProof/>
            <w:sz w:val="24"/>
            <w:szCs w:val="24"/>
          </w:rPr>
          <w:noBreakHyphen/>
          <w:t>11.</w:t>
        </w:r>
        <w:r w:rsidR="008F7588" w:rsidRPr="008F7588">
          <w:rPr>
            <w:rStyle w:val="Hyperlink"/>
            <w:rFonts w:ascii="Times New Roman" w:hAnsi="Times New Roman" w:cs="Times New Roman"/>
            <w:caps w:val="0"/>
            <w:noProof/>
            <w:sz w:val="24"/>
            <w:szCs w:val="24"/>
          </w:rPr>
          <w:t xml:space="preserve"> General Augmented Screen</w:t>
        </w:r>
        <w:r w:rsidR="008F7588" w:rsidRPr="008F7588">
          <w:rPr>
            <w:rFonts w:ascii="Times New Roman" w:hAnsi="Times New Roman" w:cs="Times New Roman"/>
            <w:caps w:val="0"/>
            <w:noProof/>
            <w:webHidden/>
            <w:sz w:val="24"/>
            <w:szCs w:val="24"/>
          </w:rPr>
          <w:tab/>
        </w:r>
        <w:r w:rsidR="00184676" w:rsidRPr="008F7588">
          <w:rPr>
            <w:rFonts w:ascii="Times New Roman" w:hAnsi="Times New Roman" w:cs="Times New Roman"/>
            <w:noProof/>
            <w:webHidden/>
            <w:sz w:val="24"/>
            <w:szCs w:val="24"/>
          </w:rPr>
          <w:fldChar w:fldCharType="begin"/>
        </w:r>
        <w:r w:rsidR="00184676" w:rsidRPr="008F7588">
          <w:rPr>
            <w:rFonts w:ascii="Times New Roman" w:hAnsi="Times New Roman" w:cs="Times New Roman"/>
            <w:noProof/>
            <w:webHidden/>
            <w:sz w:val="24"/>
            <w:szCs w:val="24"/>
          </w:rPr>
          <w:instrText xml:space="preserve"> PAGEREF _Toc106139041 \h </w:instrText>
        </w:r>
        <w:r w:rsidR="00184676" w:rsidRPr="008F7588">
          <w:rPr>
            <w:rFonts w:ascii="Times New Roman" w:hAnsi="Times New Roman" w:cs="Times New Roman"/>
            <w:noProof/>
            <w:webHidden/>
            <w:sz w:val="24"/>
            <w:szCs w:val="24"/>
          </w:rPr>
        </w:r>
        <w:r w:rsidR="00184676" w:rsidRPr="008F7588">
          <w:rPr>
            <w:rFonts w:ascii="Times New Roman" w:hAnsi="Times New Roman" w:cs="Times New Roman"/>
            <w:noProof/>
            <w:webHidden/>
            <w:sz w:val="24"/>
            <w:szCs w:val="24"/>
          </w:rPr>
          <w:fldChar w:fldCharType="separate"/>
        </w:r>
        <w:r w:rsidR="00962EB4">
          <w:rPr>
            <w:rFonts w:ascii="Times New Roman" w:hAnsi="Times New Roman" w:cs="Times New Roman"/>
            <w:noProof/>
            <w:webHidden/>
            <w:sz w:val="24"/>
            <w:szCs w:val="24"/>
          </w:rPr>
          <w:t>53</w:t>
        </w:r>
        <w:r w:rsidR="00184676" w:rsidRPr="008F7588">
          <w:rPr>
            <w:rFonts w:ascii="Times New Roman" w:hAnsi="Times New Roman" w:cs="Times New Roman"/>
            <w:noProof/>
            <w:webHidden/>
            <w:sz w:val="24"/>
            <w:szCs w:val="24"/>
          </w:rPr>
          <w:fldChar w:fldCharType="end"/>
        </w:r>
      </w:hyperlink>
    </w:p>
    <w:p w14:paraId="3E16C40B" w14:textId="01721F56" w:rsidR="00184676" w:rsidRPr="008F7588" w:rsidRDefault="00614F01" w:rsidP="003473B0">
      <w:pPr>
        <w:pStyle w:val="TableofFigures"/>
        <w:tabs>
          <w:tab w:val="right" w:pos="8630"/>
        </w:tabs>
        <w:spacing w:line="480" w:lineRule="auto"/>
        <w:rPr>
          <w:rFonts w:ascii="Times New Roman" w:eastAsiaTheme="minorEastAsia" w:hAnsi="Times New Roman" w:cs="Times New Roman"/>
          <w:caps w:val="0"/>
          <w:noProof/>
          <w:sz w:val="24"/>
          <w:szCs w:val="24"/>
          <w:lang w:val="en-PH" w:eastAsia="en-PH"/>
        </w:rPr>
      </w:pPr>
      <w:hyperlink w:anchor="_Toc106139042" w:history="1">
        <w:r w:rsidR="008F7588" w:rsidRPr="008F7588">
          <w:rPr>
            <w:rStyle w:val="Hyperlink"/>
            <w:rFonts w:ascii="Times New Roman" w:hAnsi="Times New Roman" w:cs="Times New Roman"/>
            <w:b/>
            <w:bCs/>
            <w:caps w:val="0"/>
            <w:noProof/>
            <w:sz w:val="24"/>
            <w:szCs w:val="24"/>
          </w:rPr>
          <w:t>Figure 4</w:t>
        </w:r>
        <w:r w:rsidR="008F7588" w:rsidRPr="008F7588">
          <w:rPr>
            <w:rStyle w:val="Hyperlink"/>
            <w:rFonts w:ascii="Times New Roman" w:hAnsi="Times New Roman" w:cs="Times New Roman"/>
            <w:b/>
            <w:bCs/>
            <w:caps w:val="0"/>
            <w:noProof/>
            <w:sz w:val="24"/>
            <w:szCs w:val="24"/>
          </w:rPr>
          <w:noBreakHyphen/>
          <w:t>12.</w:t>
        </w:r>
        <w:r w:rsidR="008F7588" w:rsidRPr="008F7588">
          <w:rPr>
            <w:rStyle w:val="Hyperlink"/>
            <w:rFonts w:ascii="Times New Roman" w:hAnsi="Times New Roman" w:cs="Times New Roman"/>
            <w:caps w:val="0"/>
            <w:noProof/>
            <w:sz w:val="24"/>
            <w:szCs w:val="24"/>
          </w:rPr>
          <w:t xml:space="preserve"> Schedule Screen</w:t>
        </w:r>
        <w:r w:rsidR="008F7588" w:rsidRPr="008F7588">
          <w:rPr>
            <w:rFonts w:ascii="Times New Roman" w:hAnsi="Times New Roman" w:cs="Times New Roman"/>
            <w:caps w:val="0"/>
            <w:noProof/>
            <w:webHidden/>
            <w:sz w:val="24"/>
            <w:szCs w:val="24"/>
          </w:rPr>
          <w:tab/>
        </w:r>
        <w:r w:rsidR="00184676" w:rsidRPr="008F7588">
          <w:rPr>
            <w:rFonts w:ascii="Times New Roman" w:hAnsi="Times New Roman" w:cs="Times New Roman"/>
            <w:noProof/>
            <w:webHidden/>
            <w:sz w:val="24"/>
            <w:szCs w:val="24"/>
          </w:rPr>
          <w:fldChar w:fldCharType="begin"/>
        </w:r>
        <w:r w:rsidR="00184676" w:rsidRPr="008F7588">
          <w:rPr>
            <w:rFonts w:ascii="Times New Roman" w:hAnsi="Times New Roman" w:cs="Times New Roman"/>
            <w:noProof/>
            <w:webHidden/>
            <w:sz w:val="24"/>
            <w:szCs w:val="24"/>
          </w:rPr>
          <w:instrText xml:space="preserve"> PAGEREF _Toc106139042 \h </w:instrText>
        </w:r>
        <w:r w:rsidR="00184676" w:rsidRPr="008F7588">
          <w:rPr>
            <w:rFonts w:ascii="Times New Roman" w:hAnsi="Times New Roman" w:cs="Times New Roman"/>
            <w:noProof/>
            <w:webHidden/>
            <w:sz w:val="24"/>
            <w:szCs w:val="24"/>
          </w:rPr>
        </w:r>
        <w:r w:rsidR="00184676" w:rsidRPr="008F7588">
          <w:rPr>
            <w:rFonts w:ascii="Times New Roman" w:hAnsi="Times New Roman" w:cs="Times New Roman"/>
            <w:noProof/>
            <w:webHidden/>
            <w:sz w:val="24"/>
            <w:szCs w:val="24"/>
          </w:rPr>
          <w:fldChar w:fldCharType="separate"/>
        </w:r>
        <w:r w:rsidR="00962EB4">
          <w:rPr>
            <w:rFonts w:ascii="Times New Roman" w:hAnsi="Times New Roman" w:cs="Times New Roman"/>
            <w:noProof/>
            <w:webHidden/>
            <w:sz w:val="24"/>
            <w:szCs w:val="24"/>
          </w:rPr>
          <w:t>54</w:t>
        </w:r>
        <w:r w:rsidR="00184676" w:rsidRPr="008F7588">
          <w:rPr>
            <w:rFonts w:ascii="Times New Roman" w:hAnsi="Times New Roman" w:cs="Times New Roman"/>
            <w:noProof/>
            <w:webHidden/>
            <w:sz w:val="24"/>
            <w:szCs w:val="24"/>
          </w:rPr>
          <w:fldChar w:fldCharType="end"/>
        </w:r>
      </w:hyperlink>
    </w:p>
    <w:p w14:paraId="0A6BA9A6" w14:textId="418BF82B" w:rsidR="00184676" w:rsidRPr="008F7588" w:rsidRDefault="00614F01" w:rsidP="003473B0">
      <w:pPr>
        <w:pStyle w:val="TableofFigures"/>
        <w:tabs>
          <w:tab w:val="right" w:pos="8630"/>
        </w:tabs>
        <w:spacing w:line="480" w:lineRule="auto"/>
        <w:rPr>
          <w:rFonts w:ascii="Times New Roman" w:eastAsiaTheme="minorEastAsia" w:hAnsi="Times New Roman" w:cs="Times New Roman"/>
          <w:caps w:val="0"/>
          <w:noProof/>
          <w:sz w:val="24"/>
          <w:szCs w:val="24"/>
          <w:lang w:val="en-PH" w:eastAsia="en-PH"/>
        </w:rPr>
      </w:pPr>
      <w:hyperlink w:anchor="_Toc106139043" w:history="1">
        <w:r w:rsidR="008F7588" w:rsidRPr="008F7588">
          <w:rPr>
            <w:rStyle w:val="Hyperlink"/>
            <w:rFonts w:ascii="Times New Roman" w:hAnsi="Times New Roman" w:cs="Times New Roman"/>
            <w:b/>
            <w:bCs/>
            <w:caps w:val="0"/>
            <w:noProof/>
            <w:sz w:val="24"/>
            <w:szCs w:val="24"/>
          </w:rPr>
          <w:t>Figure 4</w:t>
        </w:r>
        <w:r w:rsidR="008F7588" w:rsidRPr="008F7588">
          <w:rPr>
            <w:rStyle w:val="Hyperlink"/>
            <w:rFonts w:ascii="Times New Roman" w:hAnsi="Times New Roman" w:cs="Times New Roman"/>
            <w:b/>
            <w:bCs/>
            <w:caps w:val="0"/>
            <w:noProof/>
            <w:sz w:val="24"/>
            <w:szCs w:val="24"/>
          </w:rPr>
          <w:noBreakHyphen/>
          <w:t>13</w:t>
        </w:r>
        <w:r w:rsidR="008F7588" w:rsidRPr="008F7588">
          <w:rPr>
            <w:rStyle w:val="Hyperlink"/>
            <w:rFonts w:ascii="Times New Roman" w:hAnsi="Times New Roman" w:cs="Times New Roman"/>
            <w:caps w:val="0"/>
            <w:noProof/>
            <w:sz w:val="24"/>
            <w:szCs w:val="24"/>
          </w:rPr>
          <w:t>. Edit Information Screen</w:t>
        </w:r>
        <w:r w:rsidR="008F7588" w:rsidRPr="008F7588">
          <w:rPr>
            <w:rFonts w:ascii="Times New Roman" w:hAnsi="Times New Roman" w:cs="Times New Roman"/>
            <w:caps w:val="0"/>
            <w:noProof/>
            <w:webHidden/>
            <w:sz w:val="24"/>
            <w:szCs w:val="24"/>
          </w:rPr>
          <w:tab/>
        </w:r>
        <w:r w:rsidR="00184676" w:rsidRPr="008F7588">
          <w:rPr>
            <w:rFonts w:ascii="Times New Roman" w:hAnsi="Times New Roman" w:cs="Times New Roman"/>
            <w:noProof/>
            <w:webHidden/>
            <w:sz w:val="24"/>
            <w:szCs w:val="24"/>
          </w:rPr>
          <w:fldChar w:fldCharType="begin"/>
        </w:r>
        <w:r w:rsidR="00184676" w:rsidRPr="008F7588">
          <w:rPr>
            <w:rFonts w:ascii="Times New Roman" w:hAnsi="Times New Roman" w:cs="Times New Roman"/>
            <w:noProof/>
            <w:webHidden/>
            <w:sz w:val="24"/>
            <w:szCs w:val="24"/>
          </w:rPr>
          <w:instrText xml:space="preserve"> PAGEREF _Toc106139043 \h </w:instrText>
        </w:r>
        <w:r w:rsidR="00184676" w:rsidRPr="008F7588">
          <w:rPr>
            <w:rFonts w:ascii="Times New Roman" w:hAnsi="Times New Roman" w:cs="Times New Roman"/>
            <w:noProof/>
            <w:webHidden/>
            <w:sz w:val="24"/>
            <w:szCs w:val="24"/>
          </w:rPr>
        </w:r>
        <w:r w:rsidR="00184676" w:rsidRPr="008F7588">
          <w:rPr>
            <w:rFonts w:ascii="Times New Roman" w:hAnsi="Times New Roman" w:cs="Times New Roman"/>
            <w:noProof/>
            <w:webHidden/>
            <w:sz w:val="24"/>
            <w:szCs w:val="24"/>
          </w:rPr>
          <w:fldChar w:fldCharType="separate"/>
        </w:r>
        <w:r w:rsidR="00962EB4">
          <w:rPr>
            <w:rFonts w:ascii="Times New Roman" w:hAnsi="Times New Roman" w:cs="Times New Roman"/>
            <w:noProof/>
            <w:webHidden/>
            <w:sz w:val="24"/>
            <w:szCs w:val="24"/>
          </w:rPr>
          <w:t>55</w:t>
        </w:r>
        <w:r w:rsidR="00184676" w:rsidRPr="008F7588">
          <w:rPr>
            <w:rFonts w:ascii="Times New Roman" w:hAnsi="Times New Roman" w:cs="Times New Roman"/>
            <w:noProof/>
            <w:webHidden/>
            <w:sz w:val="24"/>
            <w:szCs w:val="24"/>
          </w:rPr>
          <w:fldChar w:fldCharType="end"/>
        </w:r>
      </w:hyperlink>
    </w:p>
    <w:p w14:paraId="5F57FC00" w14:textId="21CC3840" w:rsidR="00184676" w:rsidRPr="008F7588" w:rsidRDefault="00614F01" w:rsidP="003473B0">
      <w:pPr>
        <w:pStyle w:val="TableofFigures"/>
        <w:tabs>
          <w:tab w:val="right" w:pos="8630"/>
        </w:tabs>
        <w:spacing w:line="480" w:lineRule="auto"/>
        <w:rPr>
          <w:rFonts w:ascii="Times New Roman" w:eastAsiaTheme="minorEastAsia" w:hAnsi="Times New Roman" w:cs="Times New Roman"/>
          <w:caps w:val="0"/>
          <w:noProof/>
          <w:sz w:val="24"/>
          <w:szCs w:val="24"/>
          <w:lang w:val="en-PH" w:eastAsia="en-PH"/>
        </w:rPr>
      </w:pPr>
      <w:hyperlink w:anchor="_Toc106139044" w:history="1">
        <w:r w:rsidR="008F7588" w:rsidRPr="008F7588">
          <w:rPr>
            <w:rStyle w:val="Hyperlink"/>
            <w:rFonts w:ascii="Times New Roman" w:hAnsi="Times New Roman" w:cs="Times New Roman"/>
            <w:b/>
            <w:bCs/>
            <w:caps w:val="0"/>
            <w:noProof/>
            <w:sz w:val="24"/>
            <w:szCs w:val="24"/>
          </w:rPr>
          <w:t>Figure 5</w:t>
        </w:r>
        <w:r w:rsidR="008F7588" w:rsidRPr="008F7588">
          <w:rPr>
            <w:rStyle w:val="Hyperlink"/>
            <w:rFonts w:ascii="Times New Roman" w:hAnsi="Times New Roman" w:cs="Times New Roman"/>
            <w:b/>
            <w:bCs/>
            <w:caps w:val="0"/>
            <w:noProof/>
            <w:sz w:val="24"/>
            <w:szCs w:val="24"/>
          </w:rPr>
          <w:noBreakHyphen/>
          <w:t>1.</w:t>
        </w:r>
        <w:r w:rsidR="008F7588" w:rsidRPr="008F7588">
          <w:rPr>
            <w:rStyle w:val="Hyperlink"/>
            <w:rFonts w:ascii="Times New Roman" w:hAnsi="Times New Roman" w:cs="Times New Roman"/>
            <w:caps w:val="0"/>
            <w:noProof/>
            <w:sz w:val="24"/>
            <w:szCs w:val="24"/>
          </w:rPr>
          <w:t xml:space="preserve"> Agile Software Development</w:t>
        </w:r>
        <w:r w:rsidR="008F7588" w:rsidRPr="008F7588">
          <w:rPr>
            <w:rFonts w:ascii="Times New Roman" w:hAnsi="Times New Roman" w:cs="Times New Roman"/>
            <w:caps w:val="0"/>
            <w:noProof/>
            <w:webHidden/>
            <w:sz w:val="24"/>
            <w:szCs w:val="24"/>
          </w:rPr>
          <w:tab/>
        </w:r>
        <w:r w:rsidR="00184676" w:rsidRPr="008F7588">
          <w:rPr>
            <w:rFonts w:ascii="Times New Roman" w:hAnsi="Times New Roman" w:cs="Times New Roman"/>
            <w:noProof/>
            <w:webHidden/>
            <w:sz w:val="24"/>
            <w:szCs w:val="24"/>
          </w:rPr>
          <w:fldChar w:fldCharType="begin"/>
        </w:r>
        <w:r w:rsidR="00184676" w:rsidRPr="008F7588">
          <w:rPr>
            <w:rFonts w:ascii="Times New Roman" w:hAnsi="Times New Roman" w:cs="Times New Roman"/>
            <w:noProof/>
            <w:webHidden/>
            <w:sz w:val="24"/>
            <w:szCs w:val="24"/>
          </w:rPr>
          <w:instrText xml:space="preserve"> PAGEREF _Toc106139044 \h </w:instrText>
        </w:r>
        <w:r w:rsidR="00184676" w:rsidRPr="008F7588">
          <w:rPr>
            <w:rFonts w:ascii="Times New Roman" w:hAnsi="Times New Roman" w:cs="Times New Roman"/>
            <w:noProof/>
            <w:webHidden/>
            <w:sz w:val="24"/>
            <w:szCs w:val="24"/>
          </w:rPr>
        </w:r>
        <w:r w:rsidR="00184676" w:rsidRPr="008F7588">
          <w:rPr>
            <w:rFonts w:ascii="Times New Roman" w:hAnsi="Times New Roman" w:cs="Times New Roman"/>
            <w:noProof/>
            <w:webHidden/>
            <w:sz w:val="24"/>
            <w:szCs w:val="24"/>
          </w:rPr>
          <w:fldChar w:fldCharType="separate"/>
        </w:r>
        <w:r w:rsidR="00962EB4">
          <w:rPr>
            <w:rFonts w:ascii="Times New Roman" w:hAnsi="Times New Roman" w:cs="Times New Roman"/>
            <w:noProof/>
            <w:webHidden/>
            <w:sz w:val="24"/>
            <w:szCs w:val="24"/>
          </w:rPr>
          <w:t>59</w:t>
        </w:r>
        <w:r w:rsidR="00184676" w:rsidRPr="008F7588">
          <w:rPr>
            <w:rFonts w:ascii="Times New Roman" w:hAnsi="Times New Roman" w:cs="Times New Roman"/>
            <w:noProof/>
            <w:webHidden/>
            <w:sz w:val="24"/>
            <w:szCs w:val="24"/>
          </w:rPr>
          <w:fldChar w:fldCharType="end"/>
        </w:r>
      </w:hyperlink>
    </w:p>
    <w:p w14:paraId="4D6B7CC4" w14:textId="5C9395B3" w:rsidR="00184676" w:rsidRPr="008F7588" w:rsidRDefault="00614F01" w:rsidP="003473B0">
      <w:pPr>
        <w:pStyle w:val="TableofFigures"/>
        <w:tabs>
          <w:tab w:val="right" w:pos="8630"/>
        </w:tabs>
        <w:spacing w:line="480" w:lineRule="auto"/>
        <w:rPr>
          <w:rFonts w:ascii="Times New Roman" w:eastAsiaTheme="minorEastAsia" w:hAnsi="Times New Roman" w:cs="Times New Roman"/>
          <w:caps w:val="0"/>
          <w:noProof/>
          <w:sz w:val="24"/>
          <w:szCs w:val="24"/>
          <w:lang w:val="en-PH" w:eastAsia="en-PH"/>
        </w:rPr>
      </w:pPr>
      <w:hyperlink r:id="rId11" w:anchor="_Toc106139045" w:history="1">
        <w:r w:rsidR="008F7588" w:rsidRPr="008F7588">
          <w:rPr>
            <w:rStyle w:val="Hyperlink"/>
            <w:rFonts w:ascii="Times New Roman" w:hAnsi="Times New Roman" w:cs="Times New Roman"/>
            <w:b/>
            <w:bCs/>
            <w:caps w:val="0"/>
            <w:noProof/>
            <w:sz w:val="24"/>
            <w:szCs w:val="24"/>
          </w:rPr>
          <w:t>Figure 5</w:t>
        </w:r>
        <w:r w:rsidR="008F7588" w:rsidRPr="008F7588">
          <w:rPr>
            <w:rStyle w:val="Hyperlink"/>
            <w:rFonts w:ascii="Times New Roman" w:hAnsi="Times New Roman" w:cs="Times New Roman"/>
            <w:b/>
            <w:bCs/>
            <w:caps w:val="0"/>
            <w:noProof/>
            <w:sz w:val="24"/>
            <w:szCs w:val="24"/>
          </w:rPr>
          <w:noBreakHyphen/>
          <w:t>2</w:t>
        </w:r>
        <w:r w:rsidR="008F7588" w:rsidRPr="008F7588">
          <w:rPr>
            <w:rStyle w:val="Hyperlink"/>
            <w:rFonts w:ascii="Times New Roman" w:hAnsi="Times New Roman" w:cs="Times New Roman"/>
            <w:caps w:val="0"/>
            <w:noProof/>
            <w:sz w:val="24"/>
            <w:szCs w:val="24"/>
          </w:rPr>
          <w:t>. First Prototype Design Of The System</w:t>
        </w:r>
        <w:r w:rsidR="008F7588" w:rsidRPr="008F7588">
          <w:rPr>
            <w:rFonts w:ascii="Times New Roman" w:hAnsi="Times New Roman" w:cs="Times New Roman"/>
            <w:caps w:val="0"/>
            <w:noProof/>
            <w:webHidden/>
            <w:sz w:val="24"/>
            <w:szCs w:val="24"/>
          </w:rPr>
          <w:tab/>
        </w:r>
        <w:r w:rsidR="00184676" w:rsidRPr="008F7588">
          <w:rPr>
            <w:rFonts w:ascii="Times New Roman" w:hAnsi="Times New Roman" w:cs="Times New Roman"/>
            <w:noProof/>
            <w:webHidden/>
            <w:sz w:val="24"/>
            <w:szCs w:val="24"/>
          </w:rPr>
          <w:fldChar w:fldCharType="begin"/>
        </w:r>
        <w:r w:rsidR="00184676" w:rsidRPr="008F7588">
          <w:rPr>
            <w:rFonts w:ascii="Times New Roman" w:hAnsi="Times New Roman" w:cs="Times New Roman"/>
            <w:noProof/>
            <w:webHidden/>
            <w:sz w:val="24"/>
            <w:szCs w:val="24"/>
          </w:rPr>
          <w:instrText xml:space="preserve"> PAGEREF _Toc106139045 \h </w:instrText>
        </w:r>
        <w:r w:rsidR="00184676" w:rsidRPr="008F7588">
          <w:rPr>
            <w:rFonts w:ascii="Times New Roman" w:hAnsi="Times New Roman" w:cs="Times New Roman"/>
            <w:noProof/>
            <w:webHidden/>
            <w:sz w:val="24"/>
            <w:szCs w:val="24"/>
          </w:rPr>
        </w:r>
        <w:r w:rsidR="00184676" w:rsidRPr="008F7588">
          <w:rPr>
            <w:rFonts w:ascii="Times New Roman" w:hAnsi="Times New Roman" w:cs="Times New Roman"/>
            <w:noProof/>
            <w:webHidden/>
            <w:sz w:val="24"/>
            <w:szCs w:val="24"/>
          </w:rPr>
          <w:fldChar w:fldCharType="separate"/>
        </w:r>
        <w:r w:rsidR="00962EB4">
          <w:rPr>
            <w:rFonts w:ascii="Times New Roman" w:hAnsi="Times New Roman" w:cs="Times New Roman"/>
            <w:noProof/>
            <w:webHidden/>
            <w:sz w:val="24"/>
            <w:szCs w:val="24"/>
          </w:rPr>
          <w:t>61</w:t>
        </w:r>
        <w:r w:rsidR="00184676" w:rsidRPr="008F7588">
          <w:rPr>
            <w:rFonts w:ascii="Times New Roman" w:hAnsi="Times New Roman" w:cs="Times New Roman"/>
            <w:noProof/>
            <w:webHidden/>
            <w:sz w:val="24"/>
            <w:szCs w:val="24"/>
          </w:rPr>
          <w:fldChar w:fldCharType="end"/>
        </w:r>
      </w:hyperlink>
    </w:p>
    <w:p w14:paraId="2F9E5334" w14:textId="2EF76D2E" w:rsidR="00184676" w:rsidRPr="008F7588" w:rsidRDefault="00614F01" w:rsidP="003473B0">
      <w:pPr>
        <w:pStyle w:val="TableofFigures"/>
        <w:tabs>
          <w:tab w:val="right" w:pos="8630"/>
        </w:tabs>
        <w:spacing w:line="480" w:lineRule="auto"/>
        <w:rPr>
          <w:rFonts w:ascii="Times New Roman" w:eastAsiaTheme="minorEastAsia" w:hAnsi="Times New Roman" w:cs="Times New Roman"/>
          <w:caps w:val="0"/>
          <w:noProof/>
          <w:sz w:val="24"/>
          <w:szCs w:val="24"/>
          <w:lang w:val="en-PH" w:eastAsia="en-PH"/>
        </w:rPr>
      </w:pPr>
      <w:hyperlink r:id="rId12" w:anchor="_Toc106139046" w:history="1">
        <w:r w:rsidR="008F7588" w:rsidRPr="008F7588">
          <w:rPr>
            <w:rStyle w:val="Hyperlink"/>
            <w:rFonts w:ascii="Times New Roman" w:hAnsi="Times New Roman" w:cs="Times New Roman"/>
            <w:b/>
            <w:bCs/>
            <w:caps w:val="0"/>
            <w:noProof/>
            <w:sz w:val="24"/>
            <w:szCs w:val="24"/>
          </w:rPr>
          <w:t>Figure 5</w:t>
        </w:r>
        <w:r w:rsidR="008F7588" w:rsidRPr="008F7588">
          <w:rPr>
            <w:rStyle w:val="Hyperlink"/>
            <w:rFonts w:ascii="Times New Roman" w:hAnsi="Times New Roman" w:cs="Times New Roman"/>
            <w:b/>
            <w:bCs/>
            <w:caps w:val="0"/>
            <w:noProof/>
            <w:sz w:val="24"/>
            <w:szCs w:val="24"/>
          </w:rPr>
          <w:noBreakHyphen/>
          <w:t>3.</w:t>
        </w:r>
        <w:r w:rsidR="008F7588" w:rsidRPr="008F7588">
          <w:rPr>
            <w:rStyle w:val="Hyperlink"/>
            <w:rFonts w:ascii="Times New Roman" w:hAnsi="Times New Roman" w:cs="Times New Roman"/>
            <w:caps w:val="0"/>
            <w:noProof/>
            <w:sz w:val="24"/>
            <w:szCs w:val="24"/>
          </w:rPr>
          <w:t xml:space="preserve"> First Working Prototype Of The Home Screen</w:t>
        </w:r>
        <w:r w:rsidR="008F7588" w:rsidRPr="008F7588">
          <w:rPr>
            <w:rFonts w:ascii="Times New Roman" w:hAnsi="Times New Roman" w:cs="Times New Roman"/>
            <w:caps w:val="0"/>
            <w:noProof/>
            <w:webHidden/>
            <w:sz w:val="24"/>
            <w:szCs w:val="24"/>
          </w:rPr>
          <w:tab/>
        </w:r>
        <w:r w:rsidR="00184676" w:rsidRPr="008F7588">
          <w:rPr>
            <w:rFonts w:ascii="Times New Roman" w:hAnsi="Times New Roman" w:cs="Times New Roman"/>
            <w:noProof/>
            <w:webHidden/>
            <w:sz w:val="24"/>
            <w:szCs w:val="24"/>
          </w:rPr>
          <w:fldChar w:fldCharType="begin"/>
        </w:r>
        <w:r w:rsidR="00184676" w:rsidRPr="008F7588">
          <w:rPr>
            <w:rFonts w:ascii="Times New Roman" w:hAnsi="Times New Roman" w:cs="Times New Roman"/>
            <w:noProof/>
            <w:webHidden/>
            <w:sz w:val="24"/>
            <w:szCs w:val="24"/>
          </w:rPr>
          <w:instrText xml:space="preserve"> PAGEREF _Toc106139046 \h </w:instrText>
        </w:r>
        <w:r w:rsidR="00184676" w:rsidRPr="008F7588">
          <w:rPr>
            <w:rFonts w:ascii="Times New Roman" w:hAnsi="Times New Roman" w:cs="Times New Roman"/>
            <w:noProof/>
            <w:webHidden/>
            <w:sz w:val="24"/>
            <w:szCs w:val="24"/>
          </w:rPr>
        </w:r>
        <w:r w:rsidR="00184676" w:rsidRPr="008F7588">
          <w:rPr>
            <w:rFonts w:ascii="Times New Roman" w:hAnsi="Times New Roman" w:cs="Times New Roman"/>
            <w:noProof/>
            <w:webHidden/>
            <w:sz w:val="24"/>
            <w:szCs w:val="24"/>
          </w:rPr>
          <w:fldChar w:fldCharType="separate"/>
        </w:r>
        <w:r w:rsidR="00962EB4">
          <w:rPr>
            <w:rFonts w:ascii="Times New Roman" w:hAnsi="Times New Roman" w:cs="Times New Roman"/>
            <w:noProof/>
            <w:webHidden/>
            <w:sz w:val="24"/>
            <w:szCs w:val="24"/>
          </w:rPr>
          <w:t>62</w:t>
        </w:r>
        <w:r w:rsidR="00184676" w:rsidRPr="008F7588">
          <w:rPr>
            <w:rFonts w:ascii="Times New Roman" w:hAnsi="Times New Roman" w:cs="Times New Roman"/>
            <w:noProof/>
            <w:webHidden/>
            <w:sz w:val="24"/>
            <w:szCs w:val="24"/>
          </w:rPr>
          <w:fldChar w:fldCharType="end"/>
        </w:r>
      </w:hyperlink>
    </w:p>
    <w:p w14:paraId="67EAD039" w14:textId="3C1D6678" w:rsidR="00184676" w:rsidRPr="008F7588" w:rsidRDefault="00614F01" w:rsidP="003473B0">
      <w:pPr>
        <w:pStyle w:val="TableofFigures"/>
        <w:tabs>
          <w:tab w:val="right" w:pos="8630"/>
        </w:tabs>
        <w:spacing w:line="480" w:lineRule="auto"/>
        <w:rPr>
          <w:rFonts w:ascii="Times New Roman" w:eastAsiaTheme="minorEastAsia" w:hAnsi="Times New Roman" w:cs="Times New Roman"/>
          <w:caps w:val="0"/>
          <w:noProof/>
          <w:sz w:val="24"/>
          <w:szCs w:val="24"/>
          <w:lang w:val="en-PH" w:eastAsia="en-PH"/>
        </w:rPr>
      </w:pPr>
      <w:hyperlink w:anchor="_Toc106139047" w:history="1">
        <w:r w:rsidR="008F7588" w:rsidRPr="008F7588">
          <w:rPr>
            <w:rStyle w:val="Hyperlink"/>
            <w:rFonts w:ascii="Times New Roman" w:hAnsi="Times New Roman" w:cs="Times New Roman"/>
            <w:b/>
            <w:bCs/>
            <w:caps w:val="0"/>
            <w:noProof/>
            <w:sz w:val="24"/>
            <w:szCs w:val="24"/>
          </w:rPr>
          <w:t>Figure 5</w:t>
        </w:r>
        <w:r w:rsidR="008F7588" w:rsidRPr="008F7588">
          <w:rPr>
            <w:rStyle w:val="Hyperlink"/>
            <w:rFonts w:ascii="Times New Roman" w:hAnsi="Times New Roman" w:cs="Times New Roman"/>
            <w:b/>
            <w:bCs/>
            <w:caps w:val="0"/>
            <w:noProof/>
            <w:sz w:val="24"/>
            <w:szCs w:val="24"/>
          </w:rPr>
          <w:noBreakHyphen/>
          <w:t>4.</w:t>
        </w:r>
        <w:r w:rsidR="008F7588" w:rsidRPr="008F7588">
          <w:rPr>
            <w:rStyle w:val="Hyperlink"/>
            <w:rFonts w:ascii="Times New Roman" w:hAnsi="Times New Roman" w:cs="Times New Roman"/>
            <w:caps w:val="0"/>
            <w:noProof/>
            <w:sz w:val="24"/>
            <w:szCs w:val="24"/>
          </w:rPr>
          <w:t xml:space="preserve"> Working Prototype Of The General Augmented Screen</w:t>
        </w:r>
        <w:r w:rsidR="008F7588" w:rsidRPr="008F7588">
          <w:rPr>
            <w:rFonts w:ascii="Times New Roman" w:hAnsi="Times New Roman" w:cs="Times New Roman"/>
            <w:caps w:val="0"/>
            <w:noProof/>
            <w:webHidden/>
            <w:sz w:val="24"/>
            <w:szCs w:val="24"/>
          </w:rPr>
          <w:tab/>
        </w:r>
        <w:r w:rsidR="00184676" w:rsidRPr="008F7588">
          <w:rPr>
            <w:rFonts w:ascii="Times New Roman" w:hAnsi="Times New Roman" w:cs="Times New Roman"/>
            <w:noProof/>
            <w:webHidden/>
            <w:sz w:val="24"/>
            <w:szCs w:val="24"/>
          </w:rPr>
          <w:fldChar w:fldCharType="begin"/>
        </w:r>
        <w:r w:rsidR="00184676" w:rsidRPr="008F7588">
          <w:rPr>
            <w:rFonts w:ascii="Times New Roman" w:hAnsi="Times New Roman" w:cs="Times New Roman"/>
            <w:noProof/>
            <w:webHidden/>
            <w:sz w:val="24"/>
            <w:szCs w:val="24"/>
          </w:rPr>
          <w:instrText xml:space="preserve"> PAGEREF _Toc106139047 \h </w:instrText>
        </w:r>
        <w:r w:rsidR="00184676" w:rsidRPr="008F7588">
          <w:rPr>
            <w:rFonts w:ascii="Times New Roman" w:hAnsi="Times New Roman" w:cs="Times New Roman"/>
            <w:noProof/>
            <w:webHidden/>
            <w:sz w:val="24"/>
            <w:szCs w:val="24"/>
          </w:rPr>
        </w:r>
        <w:r w:rsidR="00184676" w:rsidRPr="008F7588">
          <w:rPr>
            <w:rFonts w:ascii="Times New Roman" w:hAnsi="Times New Roman" w:cs="Times New Roman"/>
            <w:noProof/>
            <w:webHidden/>
            <w:sz w:val="24"/>
            <w:szCs w:val="24"/>
          </w:rPr>
          <w:fldChar w:fldCharType="separate"/>
        </w:r>
        <w:r w:rsidR="00962EB4">
          <w:rPr>
            <w:rFonts w:ascii="Times New Roman" w:hAnsi="Times New Roman" w:cs="Times New Roman"/>
            <w:noProof/>
            <w:webHidden/>
            <w:sz w:val="24"/>
            <w:szCs w:val="24"/>
          </w:rPr>
          <w:t>62</w:t>
        </w:r>
        <w:r w:rsidR="00184676" w:rsidRPr="008F7588">
          <w:rPr>
            <w:rFonts w:ascii="Times New Roman" w:hAnsi="Times New Roman" w:cs="Times New Roman"/>
            <w:noProof/>
            <w:webHidden/>
            <w:sz w:val="24"/>
            <w:szCs w:val="24"/>
          </w:rPr>
          <w:fldChar w:fldCharType="end"/>
        </w:r>
      </w:hyperlink>
    </w:p>
    <w:p w14:paraId="36430ED9" w14:textId="06DC92D5" w:rsidR="00184676" w:rsidRPr="008F7588" w:rsidRDefault="00614F01" w:rsidP="003473B0">
      <w:pPr>
        <w:pStyle w:val="TableofFigures"/>
        <w:tabs>
          <w:tab w:val="right" w:pos="8630"/>
        </w:tabs>
        <w:spacing w:line="480" w:lineRule="auto"/>
        <w:rPr>
          <w:rFonts w:ascii="Times New Roman" w:eastAsiaTheme="minorEastAsia" w:hAnsi="Times New Roman" w:cs="Times New Roman"/>
          <w:caps w:val="0"/>
          <w:noProof/>
          <w:sz w:val="24"/>
          <w:szCs w:val="24"/>
          <w:lang w:val="en-PH" w:eastAsia="en-PH"/>
        </w:rPr>
      </w:pPr>
      <w:hyperlink w:anchor="_Toc106139048" w:history="1">
        <w:r w:rsidR="008F7588" w:rsidRPr="008F7588">
          <w:rPr>
            <w:rStyle w:val="Hyperlink"/>
            <w:rFonts w:ascii="Times New Roman" w:hAnsi="Times New Roman" w:cs="Times New Roman"/>
            <w:b/>
            <w:bCs/>
            <w:caps w:val="0"/>
            <w:noProof/>
            <w:sz w:val="24"/>
            <w:szCs w:val="24"/>
          </w:rPr>
          <w:t>Figure 5</w:t>
        </w:r>
        <w:r w:rsidR="008F7588" w:rsidRPr="008F7588">
          <w:rPr>
            <w:rStyle w:val="Hyperlink"/>
            <w:rFonts w:ascii="Times New Roman" w:hAnsi="Times New Roman" w:cs="Times New Roman"/>
            <w:b/>
            <w:bCs/>
            <w:caps w:val="0"/>
            <w:noProof/>
            <w:sz w:val="24"/>
            <w:szCs w:val="24"/>
          </w:rPr>
          <w:noBreakHyphen/>
          <w:t>5</w:t>
        </w:r>
        <w:r w:rsidR="008F7588" w:rsidRPr="008F7588">
          <w:rPr>
            <w:rStyle w:val="Hyperlink"/>
            <w:rFonts w:ascii="Times New Roman" w:hAnsi="Times New Roman" w:cs="Times New Roman"/>
            <w:caps w:val="0"/>
            <w:noProof/>
            <w:sz w:val="24"/>
            <w:szCs w:val="24"/>
          </w:rPr>
          <w:t>. Working Prototype Of The Schedule Screen</w:t>
        </w:r>
        <w:r w:rsidR="008F7588" w:rsidRPr="008F7588">
          <w:rPr>
            <w:rFonts w:ascii="Times New Roman" w:hAnsi="Times New Roman" w:cs="Times New Roman"/>
            <w:caps w:val="0"/>
            <w:noProof/>
            <w:webHidden/>
            <w:sz w:val="24"/>
            <w:szCs w:val="24"/>
          </w:rPr>
          <w:tab/>
        </w:r>
        <w:r w:rsidR="00184676" w:rsidRPr="008F7588">
          <w:rPr>
            <w:rFonts w:ascii="Times New Roman" w:hAnsi="Times New Roman" w:cs="Times New Roman"/>
            <w:noProof/>
            <w:webHidden/>
            <w:sz w:val="24"/>
            <w:szCs w:val="24"/>
          </w:rPr>
          <w:fldChar w:fldCharType="begin"/>
        </w:r>
        <w:r w:rsidR="00184676" w:rsidRPr="008F7588">
          <w:rPr>
            <w:rFonts w:ascii="Times New Roman" w:hAnsi="Times New Roman" w:cs="Times New Roman"/>
            <w:noProof/>
            <w:webHidden/>
            <w:sz w:val="24"/>
            <w:szCs w:val="24"/>
          </w:rPr>
          <w:instrText xml:space="preserve"> PAGEREF _Toc106139048 \h </w:instrText>
        </w:r>
        <w:r w:rsidR="00184676" w:rsidRPr="008F7588">
          <w:rPr>
            <w:rFonts w:ascii="Times New Roman" w:hAnsi="Times New Roman" w:cs="Times New Roman"/>
            <w:noProof/>
            <w:webHidden/>
            <w:sz w:val="24"/>
            <w:szCs w:val="24"/>
          </w:rPr>
        </w:r>
        <w:r w:rsidR="00184676" w:rsidRPr="008F7588">
          <w:rPr>
            <w:rFonts w:ascii="Times New Roman" w:hAnsi="Times New Roman" w:cs="Times New Roman"/>
            <w:noProof/>
            <w:webHidden/>
            <w:sz w:val="24"/>
            <w:szCs w:val="24"/>
          </w:rPr>
          <w:fldChar w:fldCharType="separate"/>
        </w:r>
        <w:r w:rsidR="00962EB4">
          <w:rPr>
            <w:rFonts w:ascii="Times New Roman" w:hAnsi="Times New Roman" w:cs="Times New Roman"/>
            <w:noProof/>
            <w:webHidden/>
            <w:sz w:val="24"/>
            <w:szCs w:val="24"/>
          </w:rPr>
          <w:t>63</w:t>
        </w:r>
        <w:r w:rsidR="00184676" w:rsidRPr="008F7588">
          <w:rPr>
            <w:rFonts w:ascii="Times New Roman" w:hAnsi="Times New Roman" w:cs="Times New Roman"/>
            <w:noProof/>
            <w:webHidden/>
            <w:sz w:val="24"/>
            <w:szCs w:val="24"/>
          </w:rPr>
          <w:fldChar w:fldCharType="end"/>
        </w:r>
      </w:hyperlink>
    </w:p>
    <w:p w14:paraId="459D6323" w14:textId="433CE651" w:rsidR="00184676" w:rsidRPr="008F7588" w:rsidRDefault="00614F01" w:rsidP="003473B0">
      <w:pPr>
        <w:pStyle w:val="TableofFigures"/>
        <w:tabs>
          <w:tab w:val="right" w:pos="8630"/>
        </w:tabs>
        <w:spacing w:line="480" w:lineRule="auto"/>
        <w:rPr>
          <w:rFonts w:ascii="Times New Roman" w:eastAsiaTheme="minorEastAsia" w:hAnsi="Times New Roman" w:cs="Times New Roman"/>
          <w:caps w:val="0"/>
          <w:noProof/>
          <w:sz w:val="24"/>
          <w:szCs w:val="24"/>
          <w:lang w:val="en-PH" w:eastAsia="en-PH"/>
        </w:rPr>
      </w:pPr>
      <w:hyperlink r:id="rId13" w:anchor="_Toc106139049" w:history="1">
        <w:r w:rsidR="008F7588" w:rsidRPr="008F7588">
          <w:rPr>
            <w:rStyle w:val="Hyperlink"/>
            <w:rFonts w:ascii="Times New Roman" w:hAnsi="Times New Roman" w:cs="Times New Roman"/>
            <w:b/>
            <w:bCs/>
            <w:caps w:val="0"/>
            <w:noProof/>
            <w:sz w:val="24"/>
            <w:szCs w:val="24"/>
          </w:rPr>
          <w:t>Figure 5</w:t>
        </w:r>
        <w:r w:rsidR="008F7588" w:rsidRPr="008F7588">
          <w:rPr>
            <w:rStyle w:val="Hyperlink"/>
            <w:rFonts w:ascii="Times New Roman" w:hAnsi="Times New Roman" w:cs="Times New Roman"/>
            <w:b/>
            <w:bCs/>
            <w:caps w:val="0"/>
            <w:noProof/>
            <w:sz w:val="24"/>
            <w:szCs w:val="24"/>
          </w:rPr>
          <w:noBreakHyphen/>
          <w:t>6.</w:t>
        </w:r>
        <w:r w:rsidR="008F7588" w:rsidRPr="008F7588">
          <w:rPr>
            <w:rStyle w:val="Hyperlink"/>
            <w:rFonts w:ascii="Times New Roman" w:hAnsi="Times New Roman" w:cs="Times New Roman"/>
            <w:caps w:val="0"/>
            <w:noProof/>
            <w:sz w:val="24"/>
            <w:szCs w:val="24"/>
          </w:rPr>
          <w:t xml:space="preserve"> Evaluation Of The System With It Experts</w:t>
        </w:r>
        <w:r w:rsidR="008F7588" w:rsidRPr="008F7588">
          <w:rPr>
            <w:rFonts w:ascii="Times New Roman" w:hAnsi="Times New Roman" w:cs="Times New Roman"/>
            <w:caps w:val="0"/>
            <w:noProof/>
            <w:webHidden/>
            <w:sz w:val="24"/>
            <w:szCs w:val="24"/>
          </w:rPr>
          <w:tab/>
        </w:r>
        <w:r w:rsidR="00184676" w:rsidRPr="008F7588">
          <w:rPr>
            <w:rFonts w:ascii="Times New Roman" w:hAnsi="Times New Roman" w:cs="Times New Roman"/>
            <w:noProof/>
            <w:webHidden/>
            <w:sz w:val="24"/>
            <w:szCs w:val="24"/>
          </w:rPr>
          <w:fldChar w:fldCharType="begin"/>
        </w:r>
        <w:r w:rsidR="00184676" w:rsidRPr="008F7588">
          <w:rPr>
            <w:rFonts w:ascii="Times New Roman" w:hAnsi="Times New Roman" w:cs="Times New Roman"/>
            <w:noProof/>
            <w:webHidden/>
            <w:sz w:val="24"/>
            <w:szCs w:val="24"/>
          </w:rPr>
          <w:instrText xml:space="preserve"> PAGEREF _Toc106139049 \h </w:instrText>
        </w:r>
        <w:r w:rsidR="00184676" w:rsidRPr="008F7588">
          <w:rPr>
            <w:rFonts w:ascii="Times New Roman" w:hAnsi="Times New Roman" w:cs="Times New Roman"/>
            <w:noProof/>
            <w:webHidden/>
            <w:sz w:val="24"/>
            <w:szCs w:val="24"/>
          </w:rPr>
        </w:r>
        <w:r w:rsidR="00184676" w:rsidRPr="008F7588">
          <w:rPr>
            <w:rFonts w:ascii="Times New Roman" w:hAnsi="Times New Roman" w:cs="Times New Roman"/>
            <w:noProof/>
            <w:webHidden/>
            <w:sz w:val="24"/>
            <w:szCs w:val="24"/>
          </w:rPr>
          <w:fldChar w:fldCharType="separate"/>
        </w:r>
        <w:r w:rsidR="00962EB4">
          <w:rPr>
            <w:rFonts w:ascii="Times New Roman" w:hAnsi="Times New Roman" w:cs="Times New Roman"/>
            <w:noProof/>
            <w:webHidden/>
            <w:sz w:val="24"/>
            <w:szCs w:val="24"/>
          </w:rPr>
          <w:t>64</w:t>
        </w:r>
        <w:r w:rsidR="00184676" w:rsidRPr="008F7588">
          <w:rPr>
            <w:rFonts w:ascii="Times New Roman" w:hAnsi="Times New Roman" w:cs="Times New Roman"/>
            <w:noProof/>
            <w:webHidden/>
            <w:sz w:val="24"/>
            <w:szCs w:val="24"/>
          </w:rPr>
          <w:fldChar w:fldCharType="end"/>
        </w:r>
      </w:hyperlink>
    </w:p>
    <w:p w14:paraId="41F11A6B" w14:textId="02CD8796" w:rsidR="00184676" w:rsidRPr="003473B0" w:rsidRDefault="00614F01" w:rsidP="003473B0">
      <w:pPr>
        <w:pStyle w:val="TableofFigures"/>
        <w:tabs>
          <w:tab w:val="right" w:pos="8630"/>
        </w:tabs>
        <w:spacing w:line="480" w:lineRule="auto"/>
        <w:rPr>
          <w:rFonts w:ascii="Times New Roman" w:eastAsiaTheme="minorEastAsia" w:hAnsi="Times New Roman" w:cs="Times New Roman"/>
          <w:caps w:val="0"/>
          <w:noProof/>
          <w:sz w:val="24"/>
          <w:szCs w:val="24"/>
          <w:lang w:val="en-PH" w:eastAsia="en-PH"/>
        </w:rPr>
      </w:pPr>
      <w:hyperlink r:id="rId14" w:anchor="_Toc106139050" w:history="1">
        <w:r w:rsidR="008F7588" w:rsidRPr="008F7588">
          <w:rPr>
            <w:rStyle w:val="Hyperlink"/>
            <w:rFonts w:ascii="Times New Roman" w:hAnsi="Times New Roman" w:cs="Times New Roman"/>
            <w:b/>
            <w:bCs/>
            <w:caps w:val="0"/>
            <w:noProof/>
            <w:sz w:val="24"/>
            <w:szCs w:val="24"/>
          </w:rPr>
          <w:t>Figure 5</w:t>
        </w:r>
        <w:r w:rsidR="008F7588" w:rsidRPr="008F7588">
          <w:rPr>
            <w:rStyle w:val="Hyperlink"/>
            <w:rFonts w:ascii="Times New Roman" w:hAnsi="Times New Roman" w:cs="Times New Roman"/>
            <w:b/>
            <w:bCs/>
            <w:caps w:val="0"/>
            <w:noProof/>
            <w:sz w:val="24"/>
            <w:szCs w:val="24"/>
          </w:rPr>
          <w:noBreakHyphen/>
          <w:t>7.</w:t>
        </w:r>
        <w:r w:rsidR="008F7588" w:rsidRPr="008F7588">
          <w:rPr>
            <w:rStyle w:val="Hyperlink"/>
            <w:rFonts w:ascii="Times New Roman" w:hAnsi="Times New Roman" w:cs="Times New Roman"/>
            <w:caps w:val="0"/>
            <w:noProof/>
            <w:sz w:val="24"/>
            <w:szCs w:val="24"/>
          </w:rPr>
          <w:t xml:space="preserve"> Demonstration Of The System</w:t>
        </w:r>
        <w:r w:rsidR="008F7588" w:rsidRPr="008F7588">
          <w:rPr>
            <w:rFonts w:ascii="Times New Roman" w:hAnsi="Times New Roman" w:cs="Times New Roman"/>
            <w:caps w:val="0"/>
            <w:noProof/>
            <w:webHidden/>
            <w:sz w:val="24"/>
            <w:szCs w:val="24"/>
          </w:rPr>
          <w:tab/>
        </w:r>
        <w:r w:rsidR="00184676" w:rsidRPr="008F7588">
          <w:rPr>
            <w:rFonts w:ascii="Times New Roman" w:hAnsi="Times New Roman" w:cs="Times New Roman"/>
            <w:noProof/>
            <w:webHidden/>
            <w:sz w:val="24"/>
            <w:szCs w:val="24"/>
          </w:rPr>
          <w:fldChar w:fldCharType="begin"/>
        </w:r>
        <w:r w:rsidR="00184676" w:rsidRPr="008F7588">
          <w:rPr>
            <w:rFonts w:ascii="Times New Roman" w:hAnsi="Times New Roman" w:cs="Times New Roman"/>
            <w:noProof/>
            <w:webHidden/>
            <w:sz w:val="24"/>
            <w:szCs w:val="24"/>
          </w:rPr>
          <w:instrText xml:space="preserve"> PAGEREF _Toc106139050 \h </w:instrText>
        </w:r>
        <w:r w:rsidR="00184676" w:rsidRPr="008F7588">
          <w:rPr>
            <w:rFonts w:ascii="Times New Roman" w:hAnsi="Times New Roman" w:cs="Times New Roman"/>
            <w:noProof/>
            <w:webHidden/>
            <w:sz w:val="24"/>
            <w:szCs w:val="24"/>
          </w:rPr>
        </w:r>
        <w:r w:rsidR="00184676" w:rsidRPr="008F7588">
          <w:rPr>
            <w:rFonts w:ascii="Times New Roman" w:hAnsi="Times New Roman" w:cs="Times New Roman"/>
            <w:noProof/>
            <w:webHidden/>
            <w:sz w:val="24"/>
            <w:szCs w:val="24"/>
          </w:rPr>
          <w:fldChar w:fldCharType="separate"/>
        </w:r>
        <w:r w:rsidR="00962EB4">
          <w:rPr>
            <w:rFonts w:ascii="Times New Roman" w:hAnsi="Times New Roman" w:cs="Times New Roman"/>
            <w:noProof/>
            <w:webHidden/>
            <w:sz w:val="24"/>
            <w:szCs w:val="24"/>
          </w:rPr>
          <w:t>64</w:t>
        </w:r>
        <w:r w:rsidR="00184676" w:rsidRPr="008F7588">
          <w:rPr>
            <w:rFonts w:ascii="Times New Roman" w:hAnsi="Times New Roman" w:cs="Times New Roman"/>
            <w:noProof/>
            <w:webHidden/>
            <w:sz w:val="24"/>
            <w:szCs w:val="24"/>
          </w:rPr>
          <w:fldChar w:fldCharType="end"/>
        </w:r>
      </w:hyperlink>
    </w:p>
    <w:p w14:paraId="759A24B5" w14:textId="2213B7D4" w:rsidR="00EC47E0" w:rsidRDefault="00910566" w:rsidP="003473B0">
      <w:pPr>
        <w:tabs>
          <w:tab w:val="left" w:pos="709"/>
          <w:tab w:val="right" w:leader="dot" w:pos="8222"/>
        </w:tabs>
        <w:spacing w:line="480" w:lineRule="auto"/>
        <w:rPr>
          <w:rFonts w:eastAsia="SimSun"/>
          <w:b/>
          <w:bCs/>
          <w:caps/>
          <w:color w:val="000000"/>
          <w:lang w:eastAsia="en-PH"/>
        </w:rPr>
      </w:pPr>
      <w:r w:rsidRPr="003473B0">
        <w:rPr>
          <w:rFonts w:eastAsia="SimSun"/>
          <w:b/>
          <w:bCs/>
          <w:caps/>
          <w:color w:val="000000"/>
          <w:lang w:eastAsia="en-PH"/>
        </w:rPr>
        <w:fldChar w:fldCharType="end"/>
      </w:r>
    </w:p>
    <w:p w14:paraId="697FFE47" w14:textId="6E4AE7D2" w:rsidR="003473B0" w:rsidRDefault="003473B0" w:rsidP="003473B0">
      <w:pPr>
        <w:tabs>
          <w:tab w:val="left" w:pos="709"/>
          <w:tab w:val="right" w:leader="dot" w:pos="8222"/>
        </w:tabs>
        <w:spacing w:line="480" w:lineRule="auto"/>
        <w:rPr>
          <w:rFonts w:eastAsia="SimSun"/>
          <w:b/>
          <w:bCs/>
          <w:caps/>
          <w:color w:val="000000"/>
          <w:lang w:eastAsia="en-PH"/>
        </w:rPr>
      </w:pPr>
    </w:p>
    <w:p w14:paraId="4AAC510F" w14:textId="4FAE8A55" w:rsidR="003473B0" w:rsidRDefault="003473B0" w:rsidP="003473B0">
      <w:pPr>
        <w:tabs>
          <w:tab w:val="left" w:pos="709"/>
          <w:tab w:val="right" w:leader="dot" w:pos="8222"/>
        </w:tabs>
        <w:spacing w:line="480" w:lineRule="auto"/>
        <w:rPr>
          <w:rFonts w:eastAsia="SimSun"/>
          <w:b/>
          <w:bCs/>
          <w:caps/>
          <w:color w:val="000000"/>
          <w:lang w:eastAsia="en-PH"/>
        </w:rPr>
      </w:pPr>
    </w:p>
    <w:p w14:paraId="75FDCF91" w14:textId="2510F513" w:rsidR="003473B0" w:rsidRDefault="003473B0" w:rsidP="003473B0">
      <w:pPr>
        <w:tabs>
          <w:tab w:val="left" w:pos="709"/>
          <w:tab w:val="right" w:leader="dot" w:pos="8222"/>
        </w:tabs>
        <w:spacing w:line="480" w:lineRule="auto"/>
        <w:rPr>
          <w:rFonts w:eastAsia="SimSun"/>
          <w:b/>
          <w:bCs/>
          <w:caps/>
          <w:color w:val="000000"/>
          <w:lang w:eastAsia="en-PH"/>
        </w:rPr>
      </w:pPr>
    </w:p>
    <w:p w14:paraId="16969613" w14:textId="2A0804E9" w:rsidR="003473B0" w:rsidRDefault="003473B0" w:rsidP="003473B0">
      <w:pPr>
        <w:tabs>
          <w:tab w:val="left" w:pos="709"/>
          <w:tab w:val="right" w:leader="dot" w:pos="8222"/>
        </w:tabs>
        <w:spacing w:line="480" w:lineRule="auto"/>
        <w:rPr>
          <w:rFonts w:eastAsia="SimSun"/>
          <w:b/>
          <w:bCs/>
          <w:caps/>
          <w:color w:val="000000"/>
          <w:lang w:eastAsia="en-PH"/>
        </w:rPr>
      </w:pPr>
    </w:p>
    <w:p w14:paraId="10B1265B" w14:textId="77191E03" w:rsidR="003473B0" w:rsidRDefault="003473B0" w:rsidP="003473B0">
      <w:pPr>
        <w:tabs>
          <w:tab w:val="left" w:pos="709"/>
          <w:tab w:val="right" w:leader="dot" w:pos="8222"/>
        </w:tabs>
        <w:spacing w:line="480" w:lineRule="auto"/>
        <w:rPr>
          <w:rFonts w:eastAsia="SimSun"/>
          <w:b/>
          <w:bCs/>
          <w:caps/>
          <w:color w:val="000000"/>
          <w:lang w:eastAsia="en-PH"/>
        </w:rPr>
      </w:pPr>
    </w:p>
    <w:p w14:paraId="19A158B2" w14:textId="5DD46507" w:rsidR="003473B0" w:rsidRDefault="003473B0" w:rsidP="003473B0">
      <w:pPr>
        <w:tabs>
          <w:tab w:val="left" w:pos="709"/>
          <w:tab w:val="right" w:leader="dot" w:pos="8222"/>
        </w:tabs>
        <w:spacing w:line="480" w:lineRule="auto"/>
        <w:rPr>
          <w:rFonts w:eastAsia="SimSun"/>
          <w:b/>
          <w:bCs/>
          <w:caps/>
          <w:color w:val="000000"/>
          <w:lang w:eastAsia="en-PH"/>
        </w:rPr>
      </w:pPr>
    </w:p>
    <w:p w14:paraId="38349882" w14:textId="54CB7A55" w:rsidR="003473B0" w:rsidRDefault="003473B0" w:rsidP="003473B0">
      <w:pPr>
        <w:tabs>
          <w:tab w:val="left" w:pos="709"/>
          <w:tab w:val="right" w:leader="dot" w:pos="8222"/>
        </w:tabs>
        <w:spacing w:line="480" w:lineRule="auto"/>
        <w:rPr>
          <w:rFonts w:eastAsia="SimSun"/>
          <w:b/>
          <w:bCs/>
          <w:caps/>
          <w:color w:val="000000"/>
          <w:lang w:eastAsia="en-PH"/>
        </w:rPr>
      </w:pPr>
    </w:p>
    <w:p w14:paraId="46F1D0C3" w14:textId="77777777" w:rsidR="00140B0F" w:rsidRDefault="00140B0F" w:rsidP="00140B0F">
      <w:pPr>
        <w:pStyle w:val="Heading1"/>
        <w:numPr>
          <w:ilvl w:val="0"/>
          <w:numId w:val="0"/>
        </w:numPr>
      </w:pPr>
    </w:p>
    <w:p w14:paraId="71271FFD" w14:textId="77777777" w:rsidR="008A2BC9" w:rsidRDefault="008A2BC9" w:rsidP="008A2BC9">
      <w:pPr>
        <w:rPr>
          <w:lang w:val="en-PH" w:eastAsia="en-PH"/>
        </w:rPr>
      </w:pPr>
    </w:p>
    <w:p w14:paraId="656DC8B6" w14:textId="77777777" w:rsidR="008A2BC9" w:rsidRDefault="008A2BC9" w:rsidP="008A2BC9">
      <w:pPr>
        <w:rPr>
          <w:lang w:val="en-PH" w:eastAsia="en-PH"/>
        </w:rPr>
      </w:pPr>
    </w:p>
    <w:p w14:paraId="02FDE228" w14:textId="77777777" w:rsidR="008A2BC9" w:rsidRDefault="008A2BC9" w:rsidP="008A2BC9">
      <w:pPr>
        <w:rPr>
          <w:lang w:val="en-PH" w:eastAsia="en-PH"/>
        </w:rPr>
      </w:pPr>
    </w:p>
    <w:p w14:paraId="783365F6" w14:textId="77777777" w:rsidR="008A2BC9" w:rsidRPr="008A2BC9" w:rsidRDefault="008A2BC9" w:rsidP="008A2BC9">
      <w:pPr>
        <w:rPr>
          <w:lang w:val="en-PH" w:eastAsia="en-PH"/>
        </w:rPr>
      </w:pPr>
    </w:p>
    <w:p w14:paraId="3ED6867A" w14:textId="23C91F4C" w:rsidR="00140B0F" w:rsidRDefault="00140B0F" w:rsidP="00140B0F">
      <w:pPr>
        <w:pStyle w:val="Heading1"/>
        <w:numPr>
          <w:ilvl w:val="0"/>
          <w:numId w:val="0"/>
        </w:numPr>
      </w:pPr>
      <w:bookmarkStart w:id="9" w:name="_Toc106185747"/>
      <w:r w:rsidRPr="00E82741">
        <w:lastRenderedPageBreak/>
        <w:t xml:space="preserve">LIST OF </w:t>
      </w:r>
      <w:r>
        <w:t>TABLES</w:t>
      </w:r>
      <w:bookmarkEnd w:id="9"/>
      <w:r>
        <w:t xml:space="preserve"> </w:t>
      </w:r>
    </w:p>
    <w:p w14:paraId="5CD8F23D" w14:textId="77777777" w:rsidR="003473B0" w:rsidRPr="003473B0" w:rsidRDefault="003473B0" w:rsidP="003473B0">
      <w:pPr>
        <w:tabs>
          <w:tab w:val="left" w:pos="709"/>
          <w:tab w:val="right" w:leader="dot" w:pos="8222"/>
        </w:tabs>
        <w:spacing w:line="480" w:lineRule="auto"/>
        <w:rPr>
          <w:rFonts w:eastAsia="SimSun"/>
          <w:b/>
          <w:bCs/>
          <w:caps/>
          <w:color w:val="000000"/>
          <w:lang w:eastAsia="en-PH"/>
        </w:rPr>
      </w:pPr>
    </w:p>
    <w:p w14:paraId="4297A6A2" w14:textId="59860A32" w:rsidR="005B6281" w:rsidRPr="00E055B3" w:rsidRDefault="005B6281" w:rsidP="003473B0">
      <w:pPr>
        <w:pStyle w:val="TableofFigures"/>
        <w:tabs>
          <w:tab w:val="right" w:pos="8630"/>
        </w:tabs>
        <w:spacing w:line="480" w:lineRule="auto"/>
        <w:rPr>
          <w:rFonts w:ascii="Times New Roman" w:eastAsiaTheme="minorEastAsia" w:hAnsi="Times New Roman" w:cs="Times New Roman"/>
          <w:caps w:val="0"/>
          <w:noProof/>
          <w:sz w:val="24"/>
          <w:szCs w:val="24"/>
          <w:lang w:val="en-PH" w:eastAsia="en-PH"/>
        </w:rPr>
      </w:pPr>
      <w:r w:rsidRPr="003473B0">
        <w:rPr>
          <w:rFonts w:ascii="Times New Roman" w:eastAsia="SimSun" w:hAnsi="Times New Roman" w:cs="Times New Roman"/>
          <w:color w:val="000000"/>
          <w:sz w:val="24"/>
          <w:szCs w:val="24"/>
          <w:lang w:eastAsia="en-PH"/>
        </w:rPr>
        <w:fldChar w:fldCharType="begin"/>
      </w:r>
      <w:r w:rsidRPr="00E055B3">
        <w:rPr>
          <w:rFonts w:ascii="Times New Roman" w:eastAsia="SimSun" w:hAnsi="Times New Roman" w:cs="Times New Roman"/>
          <w:color w:val="000000"/>
          <w:sz w:val="24"/>
          <w:szCs w:val="24"/>
          <w:lang w:eastAsia="en-PH"/>
        </w:rPr>
        <w:instrText xml:space="preserve"> TOC \h \z \c "Table" </w:instrText>
      </w:r>
      <w:r w:rsidRPr="003473B0">
        <w:rPr>
          <w:rFonts w:ascii="Times New Roman" w:eastAsia="SimSun" w:hAnsi="Times New Roman" w:cs="Times New Roman"/>
          <w:color w:val="000000"/>
          <w:sz w:val="24"/>
          <w:szCs w:val="24"/>
          <w:lang w:eastAsia="en-PH"/>
        </w:rPr>
        <w:fldChar w:fldCharType="separate"/>
      </w:r>
      <w:hyperlink w:anchor="_Toc106139051" w:history="1">
        <w:r w:rsidR="00E055B3">
          <w:rPr>
            <w:rStyle w:val="Hyperlink"/>
            <w:rFonts w:ascii="Times New Roman" w:hAnsi="Times New Roman" w:cs="Times New Roman"/>
            <w:b/>
            <w:bCs/>
            <w:caps w:val="0"/>
            <w:noProof/>
            <w:sz w:val="24"/>
            <w:szCs w:val="24"/>
          </w:rPr>
          <w:t>T</w:t>
        </w:r>
        <w:r w:rsidR="00E055B3" w:rsidRPr="00E055B3">
          <w:rPr>
            <w:rStyle w:val="Hyperlink"/>
            <w:rFonts w:ascii="Times New Roman" w:hAnsi="Times New Roman" w:cs="Times New Roman"/>
            <w:b/>
            <w:bCs/>
            <w:caps w:val="0"/>
            <w:noProof/>
            <w:sz w:val="24"/>
            <w:szCs w:val="24"/>
          </w:rPr>
          <w:t>able 4</w:t>
        </w:r>
        <w:r w:rsidR="00E055B3" w:rsidRPr="00E055B3">
          <w:rPr>
            <w:rStyle w:val="Hyperlink"/>
            <w:rFonts w:ascii="Times New Roman" w:hAnsi="Times New Roman" w:cs="Times New Roman"/>
            <w:b/>
            <w:bCs/>
            <w:caps w:val="0"/>
            <w:noProof/>
            <w:sz w:val="24"/>
            <w:szCs w:val="24"/>
          </w:rPr>
          <w:noBreakHyphen/>
          <w:t>1.</w:t>
        </w:r>
        <w:r w:rsidR="00E055B3" w:rsidRPr="00E055B3">
          <w:rPr>
            <w:rStyle w:val="Hyperlink"/>
            <w:rFonts w:ascii="Times New Roman" w:hAnsi="Times New Roman" w:cs="Times New Roman"/>
            <w:caps w:val="0"/>
            <w:noProof/>
            <w:sz w:val="24"/>
            <w:szCs w:val="24"/>
          </w:rPr>
          <w:t xml:space="preserve"> Cost Benefit Analysis</w:t>
        </w:r>
        <w:r w:rsidR="00E055B3" w:rsidRPr="00E055B3">
          <w:rPr>
            <w:rFonts w:ascii="Times New Roman" w:hAnsi="Times New Roman" w:cs="Times New Roman"/>
            <w:caps w:val="0"/>
            <w:noProof/>
            <w:webHidden/>
            <w:sz w:val="24"/>
            <w:szCs w:val="24"/>
          </w:rPr>
          <w:tab/>
        </w:r>
        <w:r w:rsidRPr="00E055B3">
          <w:rPr>
            <w:rFonts w:ascii="Times New Roman" w:hAnsi="Times New Roman" w:cs="Times New Roman"/>
            <w:noProof/>
            <w:webHidden/>
            <w:sz w:val="24"/>
            <w:szCs w:val="24"/>
          </w:rPr>
          <w:fldChar w:fldCharType="begin"/>
        </w:r>
        <w:r w:rsidRPr="00E055B3">
          <w:rPr>
            <w:rFonts w:ascii="Times New Roman" w:hAnsi="Times New Roman" w:cs="Times New Roman"/>
            <w:noProof/>
            <w:webHidden/>
            <w:sz w:val="24"/>
            <w:szCs w:val="24"/>
          </w:rPr>
          <w:instrText xml:space="preserve"> PAGEREF _Toc106139051 \h </w:instrText>
        </w:r>
        <w:r w:rsidRPr="00E055B3">
          <w:rPr>
            <w:rFonts w:ascii="Times New Roman" w:hAnsi="Times New Roman" w:cs="Times New Roman"/>
            <w:noProof/>
            <w:webHidden/>
            <w:sz w:val="24"/>
            <w:szCs w:val="24"/>
          </w:rPr>
        </w:r>
        <w:r w:rsidRPr="00E055B3">
          <w:rPr>
            <w:rFonts w:ascii="Times New Roman" w:hAnsi="Times New Roman" w:cs="Times New Roman"/>
            <w:noProof/>
            <w:webHidden/>
            <w:sz w:val="24"/>
            <w:szCs w:val="24"/>
          </w:rPr>
          <w:fldChar w:fldCharType="separate"/>
        </w:r>
        <w:r w:rsidR="00962EB4">
          <w:rPr>
            <w:rFonts w:ascii="Times New Roman" w:hAnsi="Times New Roman" w:cs="Times New Roman"/>
            <w:noProof/>
            <w:webHidden/>
            <w:sz w:val="24"/>
            <w:szCs w:val="24"/>
          </w:rPr>
          <w:t>45</w:t>
        </w:r>
        <w:r w:rsidRPr="00E055B3">
          <w:rPr>
            <w:rFonts w:ascii="Times New Roman" w:hAnsi="Times New Roman" w:cs="Times New Roman"/>
            <w:noProof/>
            <w:webHidden/>
            <w:sz w:val="24"/>
            <w:szCs w:val="24"/>
          </w:rPr>
          <w:fldChar w:fldCharType="end"/>
        </w:r>
      </w:hyperlink>
    </w:p>
    <w:p w14:paraId="4EE07595" w14:textId="2FCCBFBF" w:rsidR="005B6281" w:rsidRPr="00E055B3" w:rsidRDefault="00614F01" w:rsidP="003473B0">
      <w:pPr>
        <w:pStyle w:val="TableofFigures"/>
        <w:tabs>
          <w:tab w:val="right" w:pos="8630"/>
        </w:tabs>
        <w:spacing w:line="480" w:lineRule="auto"/>
        <w:rPr>
          <w:rFonts w:ascii="Times New Roman" w:eastAsiaTheme="minorEastAsia" w:hAnsi="Times New Roman" w:cs="Times New Roman"/>
          <w:caps w:val="0"/>
          <w:noProof/>
          <w:sz w:val="24"/>
          <w:szCs w:val="24"/>
          <w:lang w:val="en-PH" w:eastAsia="en-PH"/>
        </w:rPr>
      </w:pPr>
      <w:hyperlink w:anchor="_Toc106139052" w:history="1">
        <w:r w:rsidR="00E055B3" w:rsidRPr="00E055B3">
          <w:rPr>
            <w:rStyle w:val="Hyperlink"/>
            <w:rFonts w:ascii="Times New Roman" w:hAnsi="Times New Roman" w:cs="Times New Roman"/>
            <w:b/>
            <w:bCs/>
            <w:caps w:val="0"/>
            <w:noProof/>
            <w:sz w:val="24"/>
            <w:szCs w:val="24"/>
          </w:rPr>
          <w:t>Table 5</w:t>
        </w:r>
        <w:r w:rsidR="00E055B3" w:rsidRPr="00E055B3">
          <w:rPr>
            <w:rStyle w:val="Hyperlink"/>
            <w:rFonts w:ascii="Times New Roman" w:hAnsi="Times New Roman" w:cs="Times New Roman"/>
            <w:b/>
            <w:bCs/>
            <w:caps w:val="0"/>
            <w:noProof/>
            <w:sz w:val="24"/>
            <w:szCs w:val="24"/>
          </w:rPr>
          <w:noBreakHyphen/>
          <w:t>1.</w:t>
        </w:r>
        <w:r w:rsidR="00E055B3" w:rsidRPr="00E055B3">
          <w:rPr>
            <w:rStyle w:val="Hyperlink"/>
            <w:rFonts w:ascii="Times New Roman" w:hAnsi="Times New Roman" w:cs="Times New Roman"/>
            <w:caps w:val="0"/>
            <w:noProof/>
            <w:sz w:val="24"/>
            <w:szCs w:val="24"/>
          </w:rPr>
          <w:t xml:space="preserve"> Air-Id Requirements</w:t>
        </w:r>
        <w:r w:rsidR="00E055B3" w:rsidRPr="00E055B3">
          <w:rPr>
            <w:rFonts w:ascii="Times New Roman" w:hAnsi="Times New Roman" w:cs="Times New Roman"/>
            <w:caps w:val="0"/>
            <w:noProof/>
            <w:webHidden/>
            <w:sz w:val="24"/>
            <w:szCs w:val="24"/>
          </w:rPr>
          <w:tab/>
        </w:r>
        <w:r w:rsidR="005B6281" w:rsidRPr="00E055B3">
          <w:rPr>
            <w:rFonts w:ascii="Times New Roman" w:hAnsi="Times New Roman" w:cs="Times New Roman"/>
            <w:noProof/>
            <w:webHidden/>
            <w:sz w:val="24"/>
            <w:szCs w:val="24"/>
          </w:rPr>
          <w:fldChar w:fldCharType="begin"/>
        </w:r>
        <w:r w:rsidR="005B6281" w:rsidRPr="00E055B3">
          <w:rPr>
            <w:rFonts w:ascii="Times New Roman" w:hAnsi="Times New Roman" w:cs="Times New Roman"/>
            <w:noProof/>
            <w:webHidden/>
            <w:sz w:val="24"/>
            <w:szCs w:val="24"/>
          </w:rPr>
          <w:instrText xml:space="preserve"> PAGEREF _Toc106139052 \h </w:instrText>
        </w:r>
        <w:r w:rsidR="005B6281" w:rsidRPr="00E055B3">
          <w:rPr>
            <w:rFonts w:ascii="Times New Roman" w:hAnsi="Times New Roman" w:cs="Times New Roman"/>
            <w:noProof/>
            <w:webHidden/>
            <w:sz w:val="24"/>
            <w:szCs w:val="24"/>
          </w:rPr>
        </w:r>
        <w:r w:rsidR="005B6281" w:rsidRPr="00E055B3">
          <w:rPr>
            <w:rFonts w:ascii="Times New Roman" w:hAnsi="Times New Roman" w:cs="Times New Roman"/>
            <w:noProof/>
            <w:webHidden/>
            <w:sz w:val="24"/>
            <w:szCs w:val="24"/>
          </w:rPr>
          <w:fldChar w:fldCharType="separate"/>
        </w:r>
        <w:r w:rsidR="00962EB4">
          <w:rPr>
            <w:rFonts w:ascii="Times New Roman" w:hAnsi="Times New Roman" w:cs="Times New Roman"/>
            <w:noProof/>
            <w:webHidden/>
            <w:sz w:val="24"/>
            <w:szCs w:val="24"/>
          </w:rPr>
          <w:t>60</w:t>
        </w:r>
        <w:r w:rsidR="005B6281" w:rsidRPr="00E055B3">
          <w:rPr>
            <w:rFonts w:ascii="Times New Roman" w:hAnsi="Times New Roman" w:cs="Times New Roman"/>
            <w:noProof/>
            <w:webHidden/>
            <w:sz w:val="24"/>
            <w:szCs w:val="24"/>
          </w:rPr>
          <w:fldChar w:fldCharType="end"/>
        </w:r>
      </w:hyperlink>
    </w:p>
    <w:p w14:paraId="140BC214" w14:textId="521557EC" w:rsidR="005B6281" w:rsidRPr="00E055B3" w:rsidRDefault="00614F01" w:rsidP="003473B0">
      <w:pPr>
        <w:pStyle w:val="TableofFigures"/>
        <w:tabs>
          <w:tab w:val="right" w:pos="8630"/>
        </w:tabs>
        <w:spacing w:line="480" w:lineRule="auto"/>
        <w:rPr>
          <w:rFonts w:ascii="Times New Roman" w:eastAsiaTheme="minorEastAsia" w:hAnsi="Times New Roman" w:cs="Times New Roman"/>
          <w:caps w:val="0"/>
          <w:noProof/>
          <w:sz w:val="24"/>
          <w:szCs w:val="24"/>
          <w:lang w:val="en-PH" w:eastAsia="en-PH"/>
        </w:rPr>
      </w:pPr>
      <w:hyperlink w:anchor="_Toc106139053" w:history="1">
        <w:r w:rsidR="00E055B3" w:rsidRPr="00E055B3">
          <w:rPr>
            <w:rStyle w:val="Hyperlink"/>
            <w:rFonts w:ascii="Times New Roman" w:hAnsi="Times New Roman" w:cs="Times New Roman"/>
            <w:b/>
            <w:bCs/>
            <w:caps w:val="0"/>
            <w:noProof/>
            <w:sz w:val="24"/>
            <w:szCs w:val="24"/>
          </w:rPr>
          <w:t>Table 5</w:t>
        </w:r>
        <w:r w:rsidR="00E055B3" w:rsidRPr="00E055B3">
          <w:rPr>
            <w:rStyle w:val="Hyperlink"/>
            <w:rFonts w:ascii="Times New Roman" w:hAnsi="Times New Roman" w:cs="Times New Roman"/>
            <w:b/>
            <w:bCs/>
            <w:caps w:val="0"/>
            <w:noProof/>
            <w:sz w:val="24"/>
            <w:szCs w:val="24"/>
          </w:rPr>
          <w:noBreakHyphen/>
          <w:t>2.</w:t>
        </w:r>
        <w:r w:rsidR="00E055B3" w:rsidRPr="00E055B3">
          <w:rPr>
            <w:rStyle w:val="Hyperlink"/>
            <w:rFonts w:ascii="Times New Roman" w:hAnsi="Times New Roman" w:cs="Times New Roman"/>
            <w:caps w:val="0"/>
            <w:noProof/>
            <w:sz w:val="24"/>
            <w:szCs w:val="24"/>
          </w:rPr>
          <w:t xml:space="preserve"> Numerical Rating And Its Corresponding Equivalent</w:t>
        </w:r>
        <w:r w:rsidR="00E055B3" w:rsidRPr="00E055B3">
          <w:rPr>
            <w:rFonts w:ascii="Times New Roman" w:hAnsi="Times New Roman" w:cs="Times New Roman"/>
            <w:caps w:val="0"/>
            <w:noProof/>
            <w:webHidden/>
            <w:sz w:val="24"/>
            <w:szCs w:val="24"/>
          </w:rPr>
          <w:tab/>
        </w:r>
        <w:r w:rsidR="005B6281" w:rsidRPr="00E055B3">
          <w:rPr>
            <w:rFonts w:ascii="Times New Roman" w:hAnsi="Times New Roman" w:cs="Times New Roman"/>
            <w:noProof/>
            <w:webHidden/>
            <w:sz w:val="24"/>
            <w:szCs w:val="24"/>
          </w:rPr>
          <w:fldChar w:fldCharType="begin"/>
        </w:r>
        <w:r w:rsidR="005B6281" w:rsidRPr="00E055B3">
          <w:rPr>
            <w:rFonts w:ascii="Times New Roman" w:hAnsi="Times New Roman" w:cs="Times New Roman"/>
            <w:noProof/>
            <w:webHidden/>
            <w:sz w:val="24"/>
            <w:szCs w:val="24"/>
          </w:rPr>
          <w:instrText xml:space="preserve"> PAGEREF _Toc106139053 \h </w:instrText>
        </w:r>
        <w:r w:rsidR="005B6281" w:rsidRPr="00E055B3">
          <w:rPr>
            <w:rFonts w:ascii="Times New Roman" w:hAnsi="Times New Roman" w:cs="Times New Roman"/>
            <w:noProof/>
            <w:webHidden/>
            <w:sz w:val="24"/>
            <w:szCs w:val="24"/>
          </w:rPr>
        </w:r>
        <w:r w:rsidR="005B6281" w:rsidRPr="00E055B3">
          <w:rPr>
            <w:rFonts w:ascii="Times New Roman" w:hAnsi="Times New Roman" w:cs="Times New Roman"/>
            <w:noProof/>
            <w:webHidden/>
            <w:sz w:val="24"/>
            <w:szCs w:val="24"/>
          </w:rPr>
          <w:fldChar w:fldCharType="separate"/>
        </w:r>
        <w:r w:rsidR="00962EB4">
          <w:rPr>
            <w:rFonts w:ascii="Times New Roman" w:hAnsi="Times New Roman" w:cs="Times New Roman"/>
            <w:noProof/>
            <w:webHidden/>
            <w:sz w:val="24"/>
            <w:szCs w:val="24"/>
          </w:rPr>
          <w:t>66</w:t>
        </w:r>
        <w:r w:rsidR="005B6281" w:rsidRPr="00E055B3">
          <w:rPr>
            <w:rFonts w:ascii="Times New Roman" w:hAnsi="Times New Roman" w:cs="Times New Roman"/>
            <w:noProof/>
            <w:webHidden/>
            <w:sz w:val="24"/>
            <w:szCs w:val="24"/>
          </w:rPr>
          <w:fldChar w:fldCharType="end"/>
        </w:r>
      </w:hyperlink>
    </w:p>
    <w:p w14:paraId="222130CA" w14:textId="44569A56" w:rsidR="005B6281" w:rsidRPr="00E055B3" w:rsidRDefault="00614F01" w:rsidP="003473B0">
      <w:pPr>
        <w:pStyle w:val="TableofFigures"/>
        <w:tabs>
          <w:tab w:val="right" w:pos="8630"/>
        </w:tabs>
        <w:spacing w:line="480" w:lineRule="auto"/>
        <w:rPr>
          <w:rFonts w:ascii="Times New Roman" w:eastAsiaTheme="minorEastAsia" w:hAnsi="Times New Roman" w:cs="Times New Roman"/>
          <w:caps w:val="0"/>
          <w:noProof/>
          <w:sz w:val="24"/>
          <w:szCs w:val="24"/>
          <w:lang w:val="en-PH" w:eastAsia="en-PH"/>
        </w:rPr>
      </w:pPr>
      <w:hyperlink w:anchor="_Toc106139054" w:history="1">
        <w:r w:rsidR="00E055B3" w:rsidRPr="00E055B3">
          <w:rPr>
            <w:rStyle w:val="Hyperlink"/>
            <w:rFonts w:ascii="Times New Roman" w:hAnsi="Times New Roman" w:cs="Times New Roman"/>
            <w:b/>
            <w:bCs/>
            <w:caps w:val="0"/>
            <w:noProof/>
            <w:sz w:val="24"/>
            <w:szCs w:val="24"/>
          </w:rPr>
          <w:t>Table 5</w:t>
        </w:r>
        <w:r w:rsidR="00E055B3" w:rsidRPr="00E055B3">
          <w:rPr>
            <w:rStyle w:val="Hyperlink"/>
            <w:rFonts w:ascii="Times New Roman" w:hAnsi="Times New Roman" w:cs="Times New Roman"/>
            <w:b/>
            <w:bCs/>
            <w:caps w:val="0"/>
            <w:noProof/>
            <w:sz w:val="24"/>
            <w:szCs w:val="24"/>
          </w:rPr>
          <w:noBreakHyphen/>
          <w:t>3.</w:t>
        </w:r>
        <w:r w:rsidR="00E055B3" w:rsidRPr="00E055B3">
          <w:rPr>
            <w:rStyle w:val="Hyperlink"/>
            <w:rFonts w:ascii="Times New Roman" w:hAnsi="Times New Roman" w:cs="Times New Roman"/>
            <w:caps w:val="0"/>
            <w:noProof/>
            <w:sz w:val="24"/>
            <w:szCs w:val="24"/>
          </w:rPr>
          <w:t xml:space="preserve"> Likert Scale</w:t>
        </w:r>
        <w:r w:rsidR="00E055B3" w:rsidRPr="00E055B3">
          <w:rPr>
            <w:rFonts w:ascii="Times New Roman" w:hAnsi="Times New Roman" w:cs="Times New Roman"/>
            <w:caps w:val="0"/>
            <w:noProof/>
            <w:webHidden/>
            <w:sz w:val="24"/>
            <w:szCs w:val="24"/>
          </w:rPr>
          <w:tab/>
        </w:r>
        <w:r w:rsidR="005B6281" w:rsidRPr="00E055B3">
          <w:rPr>
            <w:rFonts w:ascii="Times New Roman" w:hAnsi="Times New Roman" w:cs="Times New Roman"/>
            <w:noProof/>
            <w:webHidden/>
            <w:sz w:val="24"/>
            <w:szCs w:val="24"/>
          </w:rPr>
          <w:fldChar w:fldCharType="begin"/>
        </w:r>
        <w:r w:rsidR="005B6281" w:rsidRPr="00E055B3">
          <w:rPr>
            <w:rFonts w:ascii="Times New Roman" w:hAnsi="Times New Roman" w:cs="Times New Roman"/>
            <w:noProof/>
            <w:webHidden/>
            <w:sz w:val="24"/>
            <w:szCs w:val="24"/>
          </w:rPr>
          <w:instrText xml:space="preserve"> PAGEREF _Toc106139054 \h </w:instrText>
        </w:r>
        <w:r w:rsidR="005B6281" w:rsidRPr="00E055B3">
          <w:rPr>
            <w:rFonts w:ascii="Times New Roman" w:hAnsi="Times New Roman" w:cs="Times New Roman"/>
            <w:noProof/>
            <w:webHidden/>
            <w:sz w:val="24"/>
            <w:szCs w:val="24"/>
          </w:rPr>
        </w:r>
        <w:r w:rsidR="005B6281" w:rsidRPr="00E055B3">
          <w:rPr>
            <w:rFonts w:ascii="Times New Roman" w:hAnsi="Times New Roman" w:cs="Times New Roman"/>
            <w:noProof/>
            <w:webHidden/>
            <w:sz w:val="24"/>
            <w:szCs w:val="24"/>
          </w:rPr>
          <w:fldChar w:fldCharType="separate"/>
        </w:r>
        <w:r w:rsidR="00962EB4">
          <w:rPr>
            <w:rFonts w:ascii="Times New Roman" w:hAnsi="Times New Roman" w:cs="Times New Roman"/>
            <w:noProof/>
            <w:webHidden/>
            <w:sz w:val="24"/>
            <w:szCs w:val="24"/>
          </w:rPr>
          <w:t>67</w:t>
        </w:r>
        <w:r w:rsidR="005B6281" w:rsidRPr="00E055B3">
          <w:rPr>
            <w:rFonts w:ascii="Times New Roman" w:hAnsi="Times New Roman" w:cs="Times New Roman"/>
            <w:noProof/>
            <w:webHidden/>
            <w:sz w:val="24"/>
            <w:szCs w:val="24"/>
          </w:rPr>
          <w:fldChar w:fldCharType="end"/>
        </w:r>
      </w:hyperlink>
    </w:p>
    <w:p w14:paraId="6E597FB6" w14:textId="4405E058" w:rsidR="005B6281" w:rsidRPr="00E055B3" w:rsidRDefault="00614F01" w:rsidP="003473B0">
      <w:pPr>
        <w:pStyle w:val="TableofFigures"/>
        <w:tabs>
          <w:tab w:val="right" w:pos="8630"/>
        </w:tabs>
        <w:spacing w:line="480" w:lineRule="auto"/>
        <w:rPr>
          <w:rFonts w:ascii="Times New Roman" w:eastAsiaTheme="minorEastAsia" w:hAnsi="Times New Roman" w:cs="Times New Roman"/>
          <w:caps w:val="0"/>
          <w:noProof/>
          <w:sz w:val="24"/>
          <w:szCs w:val="24"/>
          <w:lang w:val="en-PH" w:eastAsia="en-PH"/>
        </w:rPr>
      </w:pPr>
      <w:hyperlink w:anchor="_Toc106139055" w:history="1">
        <w:r w:rsidR="00E055B3" w:rsidRPr="00E055B3">
          <w:rPr>
            <w:rStyle w:val="Hyperlink"/>
            <w:rFonts w:ascii="Times New Roman" w:hAnsi="Times New Roman" w:cs="Times New Roman"/>
            <w:b/>
            <w:bCs/>
            <w:caps w:val="0"/>
            <w:noProof/>
            <w:sz w:val="24"/>
            <w:szCs w:val="24"/>
          </w:rPr>
          <w:t>Table 6</w:t>
        </w:r>
        <w:r w:rsidR="00E055B3" w:rsidRPr="00E055B3">
          <w:rPr>
            <w:rStyle w:val="Hyperlink"/>
            <w:rFonts w:ascii="Times New Roman" w:hAnsi="Times New Roman" w:cs="Times New Roman"/>
            <w:b/>
            <w:bCs/>
            <w:caps w:val="0"/>
            <w:noProof/>
            <w:sz w:val="24"/>
            <w:szCs w:val="24"/>
          </w:rPr>
          <w:noBreakHyphen/>
          <w:t>1</w:t>
        </w:r>
        <w:r w:rsidR="00E055B3" w:rsidRPr="00E055B3">
          <w:rPr>
            <w:rStyle w:val="Hyperlink"/>
            <w:rFonts w:ascii="Times New Roman" w:hAnsi="Times New Roman" w:cs="Times New Roman"/>
            <w:caps w:val="0"/>
            <w:noProof/>
            <w:sz w:val="24"/>
            <w:szCs w:val="24"/>
          </w:rPr>
          <w:t>. Functional Testing Result</w:t>
        </w:r>
        <w:r w:rsidR="00E055B3" w:rsidRPr="00E055B3">
          <w:rPr>
            <w:rFonts w:ascii="Times New Roman" w:hAnsi="Times New Roman" w:cs="Times New Roman"/>
            <w:caps w:val="0"/>
            <w:noProof/>
            <w:webHidden/>
            <w:sz w:val="24"/>
            <w:szCs w:val="24"/>
          </w:rPr>
          <w:tab/>
        </w:r>
        <w:r w:rsidR="005B6281" w:rsidRPr="00E055B3">
          <w:rPr>
            <w:rFonts w:ascii="Times New Roman" w:hAnsi="Times New Roman" w:cs="Times New Roman"/>
            <w:noProof/>
            <w:webHidden/>
            <w:sz w:val="24"/>
            <w:szCs w:val="24"/>
          </w:rPr>
          <w:fldChar w:fldCharType="begin"/>
        </w:r>
        <w:r w:rsidR="005B6281" w:rsidRPr="00E055B3">
          <w:rPr>
            <w:rFonts w:ascii="Times New Roman" w:hAnsi="Times New Roman" w:cs="Times New Roman"/>
            <w:noProof/>
            <w:webHidden/>
            <w:sz w:val="24"/>
            <w:szCs w:val="24"/>
          </w:rPr>
          <w:instrText xml:space="preserve"> PAGEREF _Toc106139055 \h </w:instrText>
        </w:r>
        <w:r w:rsidR="005B6281" w:rsidRPr="00E055B3">
          <w:rPr>
            <w:rFonts w:ascii="Times New Roman" w:hAnsi="Times New Roman" w:cs="Times New Roman"/>
            <w:noProof/>
            <w:webHidden/>
            <w:sz w:val="24"/>
            <w:szCs w:val="24"/>
          </w:rPr>
        </w:r>
        <w:r w:rsidR="005B6281" w:rsidRPr="00E055B3">
          <w:rPr>
            <w:rFonts w:ascii="Times New Roman" w:hAnsi="Times New Roman" w:cs="Times New Roman"/>
            <w:noProof/>
            <w:webHidden/>
            <w:sz w:val="24"/>
            <w:szCs w:val="24"/>
          </w:rPr>
          <w:fldChar w:fldCharType="separate"/>
        </w:r>
        <w:r w:rsidR="00962EB4">
          <w:rPr>
            <w:rFonts w:ascii="Times New Roman" w:hAnsi="Times New Roman" w:cs="Times New Roman"/>
            <w:noProof/>
            <w:webHidden/>
            <w:sz w:val="24"/>
            <w:szCs w:val="24"/>
          </w:rPr>
          <w:t>68</w:t>
        </w:r>
        <w:r w:rsidR="005B6281" w:rsidRPr="00E055B3">
          <w:rPr>
            <w:rFonts w:ascii="Times New Roman" w:hAnsi="Times New Roman" w:cs="Times New Roman"/>
            <w:noProof/>
            <w:webHidden/>
            <w:sz w:val="24"/>
            <w:szCs w:val="24"/>
          </w:rPr>
          <w:fldChar w:fldCharType="end"/>
        </w:r>
      </w:hyperlink>
    </w:p>
    <w:p w14:paraId="7A854A25" w14:textId="2E532EA0" w:rsidR="005B6281" w:rsidRPr="00E055B3" w:rsidRDefault="00614F01" w:rsidP="003473B0">
      <w:pPr>
        <w:pStyle w:val="TableofFigures"/>
        <w:tabs>
          <w:tab w:val="right" w:pos="8630"/>
        </w:tabs>
        <w:spacing w:line="480" w:lineRule="auto"/>
        <w:rPr>
          <w:rFonts w:ascii="Times New Roman" w:eastAsiaTheme="minorEastAsia" w:hAnsi="Times New Roman" w:cs="Times New Roman"/>
          <w:caps w:val="0"/>
          <w:noProof/>
          <w:sz w:val="24"/>
          <w:szCs w:val="24"/>
          <w:lang w:val="en-PH" w:eastAsia="en-PH"/>
        </w:rPr>
      </w:pPr>
      <w:hyperlink w:anchor="_Toc106139056" w:history="1">
        <w:r w:rsidR="00E055B3" w:rsidRPr="00E055B3">
          <w:rPr>
            <w:rStyle w:val="Hyperlink"/>
            <w:rFonts w:ascii="Times New Roman" w:hAnsi="Times New Roman" w:cs="Times New Roman"/>
            <w:b/>
            <w:bCs/>
            <w:caps w:val="0"/>
            <w:noProof/>
            <w:sz w:val="24"/>
            <w:szCs w:val="24"/>
          </w:rPr>
          <w:t>Table 6</w:t>
        </w:r>
        <w:r w:rsidR="00E055B3" w:rsidRPr="00E055B3">
          <w:rPr>
            <w:rStyle w:val="Hyperlink"/>
            <w:rFonts w:ascii="Times New Roman" w:hAnsi="Times New Roman" w:cs="Times New Roman"/>
            <w:b/>
            <w:bCs/>
            <w:caps w:val="0"/>
            <w:noProof/>
            <w:sz w:val="24"/>
            <w:szCs w:val="24"/>
          </w:rPr>
          <w:noBreakHyphen/>
          <w:t>2.</w:t>
        </w:r>
        <w:r w:rsidR="00E055B3" w:rsidRPr="00E055B3">
          <w:rPr>
            <w:rStyle w:val="Hyperlink"/>
            <w:rFonts w:ascii="Times New Roman" w:hAnsi="Times New Roman" w:cs="Times New Roman"/>
            <w:caps w:val="0"/>
            <w:noProof/>
            <w:sz w:val="24"/>
            <w:szCs w:val="24"/>
          </w:rPr>
          <w:t xml:space="preserve"> Summary Of End User's Evaluation  By Mars</w:t>
        </w:r>
        <w:r w:rsidR="00E055B3" w:rsidRPr="00E055B3">
          <w:rPr>
            <w:rFonts w:ascii="Times New Roman" w:hAnsi="Times New Roman" w:cs="Times New Roman"/>
            <w:caps w:val="0"/>
            <w:noProof/>
            <w:webHidden/>
            <w:sz w:val="24"/>
            <w:szCs w:val="24"/>
          </w:rPr>
          <w:tab/>
        </w:r>
        <w:r w:rsidR="005B6281" w:rsidRPr="00E055B3">
          <w:rPr>
            <w:rFonts w:ascii="Times New Roman" w:hAnsi="Times New Roman" w:cs="Times New Roman"/>
            <w:noProof/>
            <w:webHidden/>
            <w:sz w:val="24"/>
            <w:szCs w:val="24"/>
          </w:rPr>
          <w:fldChar w:fldCharType="begin"/>
        </w:r>
        <w:r w:rsidR="005B6281" w:rsidRPr="00E055B3">
          <w:rPr>
            <w:rFonts w:ascii="Times New Roman" w:hAnsi="Times New Roman" w:cs="Times New Roman"/>
            <w:noProof/>
            <w:webHidden/>
            <w:sz w:val="24"/>
            <w:szCs w:val="24"/>
          </w:rPr>
          <w:instrText xml:space="preserve"> PAGEREF _Toc106139056 \h </w:instrText>
        </w:r>
        <w:r w:rsidR="005B6281" w:rsidRPr="00E055B3">
          <w:rPr>
            <w:rFonts w:ascii="Times New Roman" w:hAnsi="Times New Roman" w:cs="Times New Roman"/>
            <w:noProof/>
            <w:webHidden/>
            <w:sz w:val="24"/>
            <w:szCs w:val="24"/>
          </w:rPr>
        </w:r>
        <w:r w:rsidR="005B6281" w:rsidRPr="00E055B3">
          <w:rPr>
            <w:rFonts w:ascii="Times New Roman" w:hAnsi="Times New Roman" w:cs="Times New Roman"/>
            <w:noProof/>
            <w:webHidden/>
            <w:sz w:val="24"/>
            <w:szCs w:val="24"/>
          </w:rPr>
          <w:fldChar w:fldCharType="separate"/>
        </w:r>
        <w:r w:rsidR="00962EB4">
          <w:rPr>
            <w:rFonts w:ascii="Times New Roman" w:hAnsi="Times New Roman" w:cs="Times New Roman"/>
            <w:noProof/>
            <w:webHidden/>
            <w:sz w:val="24"/>
            <w:szCs w:val="24"/>
          </w:rPr>
          <w:t>69</w:t>
        </w:r>
        <w:r w:rsidR="005B6281" w:rsidRPr="00E055B3">
          <w:rPr>
            <w:rFonts w:ascii="Times New Roman" w:hAnsi="Times New Roman" w:cs="Times New Roman"/>
            <w:noProof/>
            <w:webHidden/>
            <w:sz w:val="24"/>
            <w:szCs w:val="24"/>
          </w:rPr>
          <w:fldChar w:fldCharType="end"/>
        </w:r>
      </w:hyperlink>
    </w:p>
    <w:p w14:paraId="667A7655" w14:textId="06A8973F" w:rsidR="005B6281" w:rsidRPr="00E055B3" w:rsidRDefault="00614F01" w:rsidP="003473B0">
      <w:pPr>
        <w:pStyle w:val="TableofFigures"/>
        <w:tabs>
          <w:tab w:val="right" w:pos="8630"/>
        </w:tabs>
        <w:spacing w:line="480" w:lineRule="auto"/>
        <w:rPr>
          <w:rFonts w:ascii="Times New Roman" w:eastAsiaTheme="minorEastAsia" w:hAnsi="Times New Roman" w:cs="Times New Roman"/>
          <w:caps w:val="0"/>
          <w:noProof/>
          <w:sz w:val="24"/>
          <w:szCs w:val="24"/>
          <w:lang w:val="en-PH" w:eastAsia="en-PH"/>
        </w:rPr>
      </w:pPr>
      <w:hyperlink w:anchor="_Toc106139057" w:history="1">
        <w:r w:rsidR="00E055B3" w:rsidRPr="00E055B3">
          <w:rPr>
            <w:rStyle w:val="Hyperlink"/>
            <w:rFonts w:ascii="Times New Roman" w:hAnsi="Times New Roman" w:cs="Times New Roman"/>
            <w:b/>
            <w:bCs/>
            <w:caps w:val="0"/>
            <w:noProof/>
            <w:sz w:val="24"/>
            <w:szCs w:val="24"/>
          </w:rPr>
          <w:t>Table 6</w:t>
        </w:r>
        <w:r w:rsidR="00E055B3" w:rsidRPr="00E055B3">
          <w:rPr>
            <w:rStyle w:val="Hyperlink"/>
            <w:rFonts w:ascii="Times New Roman" w:hAnsi="Times New Roman" w:cs="Times New Roman"/>
            <w:b/>
            <w:bCs/>
            <w:caps w:val="0"/>
            <w:noProof/>
            <w:sz w:val="24"/>
            <w:szCs w:val="24"/>
          </w:rPr>
          <w:noBreakHyphen/>
          <w:t>3.</w:t>
        </w:r>
        <w:r w:rsidR="00E055B3" w:rsidRPr="00E055B3">
          <w:rPr>
            <w:rStyle w:val="Hyperlink"/>
            <w:rFonts w:ascii="Times New Roman" w:hAnsi="Times New Roman" w:cs="Times New Roman"/>
            <w:caps w:val="0"/>
            <w:noProof/>
            <w:sz w:val="24"/>
            <w:szCs w:val="24"/>
          </w:rPr>
          <w:t xml:space="preserve"> Summary Of It Expert's Evaluation By Mars</w:t>
        </w:r>
        <w:r w:rsidR="00E055B3" w:rsidRPr="00E055B3">
          <w:rPr>
            <w:rFonts w:ascii="Times New Roman" w:hAnsi="Times New Roman" w:cs="Times New Roman"/>
            <w:caps w:val="0"/>
            <w:noProof/>
            <w:webHidden/>
            <w:sz w:val="24"/>
            <w:szCs w:val="24"/>
          </w:rPr>
          <w:tab/>
        </w:r>
        <w:r w:rsidR="005B6281" w:rsidRPr="00E055B3">
          <w:rPr>
            <w:rFonts w:ascii="Times New Roman" w:hAnsi="Times New Roman" w:cs="Times New Roman"/>
            <w:noProof/>
            <w:webHidden/>
            <w:sz w:val="24"/>
            <w:szCs w:val="24"/>
          </w:rPr>
          <w:fldChar w:fldCharType="begin"/>
        </w:r>
        <w:r w:rsidR="005B6281" w:rsidRPr="00E055B3">
          <w:rPr>
            <w:rFonts w:ascii="Times New Roman" w:hAnsi="Times New Roman" w:cs="Times New Roman"/>
            <w:noProof/>
            <w:webHidden/>
            <w:sz w:val="24"/>
            <w:szCs w:val="24"/>
          </w:rPr>
          <w:instrText xml:space="preserve"> PAGEREF _Toc106139057 \h </w:instrText>
        </w:r>
        <w:r w:rsidR="005B6281" w:rsidRPr="00E055B3">
          <w:rPr>
            <w:rFonts w:ascii="Times New Roman" w:hAnsi="Times New Roman" w:cs="Times New Roman"/>
            <w:noProof/>
            <w:webHidden/>
            <w:sz w:val="24"/>
            <w:szCs w:val="24"/>
          </w:rPr>
        </w:r>
        <w:r w:rsidR="005B6281" w:rsidRPr="00E055B3">
          <w:rPr>
            <w:rFonts w:ascii="Times New Roman" w:hAnsi="Times New Roman" w:cs="Times New Roman"/>
            <w:noProof/>
            <w:webHidden/>
            <w:sz w:val="24"/>
            <w:szCs w:val="24"/>
          </w:rPr>
          <w:fldChar w:fldCharType="separate"/>
        </w:r>
        <w:r w:rsidR="00962EB4">
          <w:rPr>
            <w:rFonts w:ascii="Times New Roman" w:hAnsi="Times New Roman" w:cs="Times New Roman"/>
            <w:noProof/>
            <w:webHidden/>
            <w:sz w:val="24"/>
            <w:szCs w:val="24"/>
          </w:rPr>
          <w:t>70</w:t>
        </w:r>
        <w:r w:rsidR="005B6281" w:rsidRPr="00E055B3">
          <w:rPr>
            <w:rFonts w:ascii="Times New Roman" w:hAnsi="Times New Roman" w:cs="Times New Roman"/>
            <w:noProof/>
            <w:webHidden/>
            <w:sz w:val="24"/>
            <w:szCs w:val="24"/>
          </w:rPr>
          <w:fldChar w:fldCharType="end"/>
        </w:r>
      </w:hyperlink>
    </w:p>
    <w:p w14:paraId="031A95B1" w14:textId="16040836" w:rsidR="005B6281" w:rsidRPr="00E055B3" w:rsidRDefault="00614F01" w:rsidP="003473B0">
      <w:pPr>
        <w:pStyle w:val="TableofFigures"/>
        <w:tabs>
          <w:tab w:val="right" w:pos="8630"/>
        </w:tabs>
        <w:spacing w:line="480" w:lineRule="auto"/>
        <w:rPr>
          <w:rFonts w:ascii="Times New Roman" w:eastAsiaTheme="minorEastAsia" w:hAnsi="Times New Roman" w:cs="Times New Roman"/>
          <w:caps w:val="0"/>
          <w:noProof/>
          <w:sz w:val="24"/>
          <w:szCs w:val="24"/>
          <w:lang w:val="en-PH" w:eastAsia="en-PH"/>
        </w:rPr>
      </w:pPr>
      <w:hyperlink w:anchor="_Toc106139058" w:history="1">
        <w:r w:rsidR="00E055B3" w:rsidRPr="00E055B3">
          <w:rPr>
            <w:rStyle w:val="Hyperlink"/>
            <w:rFonts w:ascii="Times New Roman" w:hAnsi="Times New Roman" w:cs="Times New Roman"/>
            <w:b/>
            <w:bCs/>
            <w:caps w:val="0"/>
            <w:noProof/>
            <w:sz w:val="24"/>
            <w:szCs w:val="24"/>
          </w:rPr>
          <w:t>Table 6</w:t>
        </w:r>
        <w:r w:rsidR="00E055B3" w:rsidRPr="00E055B3">
          <w:rPr>
            <w:rStyle w:val="Hyperlink"/>
            <w:rFonts w:ascii="Times New Roman" w:hAnsi="Times New Roman" w:cs="Times New Roman"/>
            <w:b/>
            <w:bCs/>
            <w:caps w:val="0"/>
            <w:noProof/>
            <w:sz w:val="24"/>
            <w:szCs w:val="24"/>
          </w:rPr>
          <w:noBreakHyphen/>
          <w:t>4.</w:t>
        </w:r>
        <w:r w:rsidR="00E055B3" w:rsidRPr="00E055B3">
          <w:rPr>
            <w:rStyle w:val="Hyperlink"/>
            <w:rFonts w:ascii="Times New Roman" w:hAnsi="Times New Roman" w:cs="Times New Roman"/>
            <w:caps w:val="0"/>
            <w:noProof/>
            <w:sz w:val="24"/>
            <w:szCs w:val="24"/>
          </w:rPr>
          <w:t xml:space="preserve"> Summary Of End Users And It Expert's Evaluation By Mars</w:t>
        </w:r>
        <w:r w:rsidR="00E055B3" w:rsidRPr="00E055B3">
          <w:rPr>
            <w:rFonts w:ascii="Times New Roman" w:hAnsi="Times New Roman" w:cs="Times New Roman"/>
            <w:caps w:val="0"/>
            <w:noProof/>
            <w:webHidden/>
            <w:sz w:val="24"/>
            <w:szCs w:val="24"/>
          </w:rPr>
          <w:tab/>
        </w:r>
        <w:r w:rsidR="005B6281" w:rsidRPr="00E055B3">
          <w:rPr>
            <w:rFonts w:ascii="Times New Roman" w:hAnsi="Times New Roman" w:cs="Times New Roman"/>
            <w:noProof/>
            <w:webHidden/>
            <w:sz w:val="24"/>
            <w:szCs w:val="24"/>
          </w:rPr>
          <w:fldChar w:fldCharType="begin"/>
        </w:r>
        <w:r w:rsidR="005B6281" w:rsidRPr="00E055B3">
          <w:rPr>
            <w:rFonts w:ascii="Times New Roman" w:hAnsi="Times New Roman" w:cs="Times New Roman"/>
            <w:noProof/>
            <w:webHidden/>
            <w:sz w:val="24"/>
            <w:szCs w:val="24"/>
          </w:rPr>
          <w:instrText xml:space="preserve"> PAGEREF _Toc106139058 \h </w:instrText>
        </w:r>
        <w:r w:rsidR="005B6281" w:rsidRPr="00E055B3">
          <w:rPr>
            <w:rFonts w:ascii="Times New Roman" w:hAnsi="Times New Roman" w:cs="Times New Roman"/>
            <w:noProof/>
            <w:webHidden/>
            <w:sz w:val="24"/>
            <w:szCs w:val="24"/>
          </w:rPr>
        </w:r>
        <w:r w:rsidR="005B6281" w:rsidRPr="00E055B3">
          <w:rPr>
            <w:rFonts w:ascii="Times New Roman" w:hAnsi="Times New Roman" w:cs="Times New Roman"/>
            <w:noProof/>
            <w:webHidden/>
            <w:sz w:val="24"/>
            <w:szCs w:val="24"/>
          </w:rPr>
          <w:fldChar w:fldCharType="separate"/>
        </w:r>
        <w:r w:rsidR="00962EB4">
          <w:rPr>
            <w:rFonts w:ascii="Times New Roman" w:hAnsi="Times New Roman" w:cs="Times New Roman"/>
            <w:noProof/>
            <w:webHidden/>
            <w:sz w:val="24"/>
            <w:szCs w:val="24"/>
          </w:rPr>
          <w:t>71</w:t>
        </w:r>
        <w:r w:rsidR="005B6281" w:rsidRPr="00E055B3">
          <w:rPr>
            <w:rFonts w:ascii="Times New Roman" w:hAnsi="Times New Roman" w:cs="Times New Roman"/>
            <w:noProof/>
            <w:webHidden/>
            <w:sz w:val="24"/>
            <w:szCs w:val="24"/>
          </w:rPr>
          <w:fldChar w:fldCharType="end"/>
        </w:r>
      </w:hyperlink>
    </w:p>
    <w:p w14:paraId="25FAF566" w14:textId="2DED4F9D" w:rsidR="005B6281" w:rsidRDefault="005B6281" w:rsidP="003473B0">
      <w:pPr>
        <w:tabs>
          <w:tab w:val="left" w:pos="709"/>
          <w:tab w:val="right" w:leader="dot" w:pos="8222"/>
        </w:tabs>
        <w:spacing w:line="480" w:lineRule="auto"/>
        <w:rPr>
          <w:rFonts w:eastAsia="SimSun" w:cs="SimSun"/>
          <w:color w:val="000000"/>
          <w:lang w:eastAsia="en-PH"/>
        </w:rPr>
      </w:pPr>
      <w:r w:rsidRPr="003473B0">
        <w:rPr>
          <w:rFonts w:eastAsia="SimSun"/>
          <w:color w:val="000000"/>
          <w:lang w:eastAsia="en-PH"/>
        </w:rPr>
        <w:fldChar w:fldCharType="end"/>
      </w:r>
    </w:p>
    <w:p w14:paraId="286458CE" w14:textId="77777777" w:rsidR="00A85D41" w:rsidRDefault="00A85D41" w:rsidP="005B03FB">
      <w:pPr>
        <w:rPr>
          <w:bCs/>
        </w:rPr>
      </w:pPr>
    </w:p>
    <w:p w14:paraId="38C87BC8" w14:textId="6C266513" w:rsidR="00355113" w:rsidRPr="005B03FB" w:rsidRDefault="00355113" w:rsidP="005B03FB">
      <w:pPr>
        <w:rPr>
          <w:bCs/>
          <w:sz w:val="22"/>
        </w:rPr>
        <w:sectPr w:rsidR="00355113" w:rsidRPr="005B03FB" w:rsidSect="00783001">
          <w:headerReference w:type="even" r:id="rId15"/>
          <w:headerReference w:type="default" r:id="rId16"/>
          <w:footerReference w:type="even" r:id="rId17"/>
          <w:footerReference w:type="default" r:id="rId18"/>
          <w:pgSz w:w="12240" w:h="15840" w:code="1"/>
          <w:pgMar w:top="2070" w:right="1440" w:bottom="1440" w:left="2160" w:header="1584" w:footer="720" w:gutter="0"/>
          <w:pgNumType w:fmt="lowerRoman"/>
          <w:cols w:space="720"/>
        </w:sectPr>
      </w:pPr>
    </w:p>
    <w:p w14:paraId="6250DE23" w14:textId="77777777" w:rsidR="006010EC" w:rsidRDefault="006010EC" w:rsidP="00AB0365">
      <w:pPr>
        <w:spacing w:line="480" w:lineRule="auto"/>
        <w:jc w:val="center"/>
        <w:rPr>
          <w:b/>
          <w:caps/>
          <w:sz w:val="28"/>
        </w:rPr>
      </w:pPr>
    </w:p>
    <w:p w14:paraId="5366BF87" w14:textId="77777777" w:rsidR="006010EC" w:rsidRDefault="006010EC" w:rsidP="00AB0365">
      <w:pPr>
        <w:spacing w:line="480" w:lineRule="auto"/>
        <w:jc w:val="center"/>
        <w:rPr>
          <w:b/>
          <w:caps/>
          <w:sz w:val="28"/>
        </w:rPr>
      </w:pPr>
    </w:p>
    <w:p w14:paraId="30542ADB" w14:textId="77777777" w:rsidR="00EC47E0" w:rsidRPr="0001023F" w:rsidRDefault="00EC47E0" w:rsidP="00AB0365">
      <w:pPr>
        <w:spacing w:line="480" w:lineRule="auto"/>
        <w:jc w:val="center"/>
        <w:rPr>
          <w:b/>
          <w:caps/>
          <w:sz w:val="28"/>
        </w:rPr>
      </w:pPr>
      <w:r w:rsidRPr="0001023F">
        <w:rPr>
          <w:b/>
          <w:caps/>
          <w:sz w:val="28"/>
        </w:rPr>
        <w:t>Chapter I</w:t>
      </w:r>
    </w:p>
    <w:p w14:paraId="27FCDF9D" w14:textId="77777777" w:rsidR="00EC47E0" w:rsidRPr="00B57D9C" w:rsidRDefault="00EC47E0" w:rsidP="00B57D9C">
      <w:pPr>
        <w:pStyle w:val="Heading2"/>
        <w:jc w:val="center"/>
        <w:rPr>
          <w:rFonts w:ascii="Times New Roman" w:hAnsi="Times New Roman" w:cs="Times New Roman"/>
          <w:b/>
          <w:bCs/>
          <w:color w:val="auto"/>
          <w:sz w:val="24"/>
          <w:szCs w:val="24"/>
        </w:rPr>
      </w:pPr>
      <w:bookmarkStart w:id="10" w:name="_Toc106185748"/>
      <w:r w:rsidRPr="00B57D9C">
        <w:rPr>
          <w:rFonts w:ascii="Times New Roman" w:hAnsi="Times New Roman" w:cs="Times New Roman"/>
          <w:b/>
          <w:bCs/>
          <w:color w:val="auto"/>
          <w:sz w:val="24"/>
          <w:szCs w:val="24"/>
        </w:rPr>
        <w:t>INTRODUCTION</w:t>
      </w:r>
      <w:bookmarkEnd w:id="10"/>
    </w:p>
    <w:p w14:paraId="2B1B4B86" w14:textId="77777777" w:rsidR="00EC47E0" w:rsidRPr="0001023F" w:rsidRDefault="00EC47E0" w:rsidP="00576E3A">
      <w:pPr>
        <w:spacing w:line="480" w:lineRule="auto"/>
        <w:jc w:val="center"/>
        <w:rPr>
          <w:b/>
        </w:rPr>
      </w:pPr>
    </w:p>
    <w:p w14:paraId="512D2414" w14:textId="56926564" w:rsidR="00EC47E0" w:rsidRDefault="00EC47E0" w:rsidP="00FB79C4">
      <w:pPr>
        <w:pStyle w:val="Heading2"/>
        <w:rPr>
          <w:rFonts w:ascii="Times New Roman" w:hAnsi="Times New Roman" w:cs="Times New Roman"/>
          <w:b/>
          <w:bCs/>
          <w:color w:val="0D0D0D" w:themeColor="text1" w:themeTint="F2"/>
          <w:sz w:val="24"/>
          <w:szCs w:val="24"/>
        </w:rPr>
      </w:pPr>
      <w:bookmarkStart w:id="11" w:name="_Toc106185749"/>
      <w:r w:rsidRPr="00FB79C4">
        <w:rPr>
          <w:rFonts w:ascii="Times New Roman" w:hAnsi="Times New Roman" w:cs="Times New Roman"/>
          <w:b/>
          <w:bCs/>
          <w:color w:val="0D0D0D" w:themeColor="text1" w:themeTint="F2"/>
          <w:sz w:val="24"/>
          <w:szCs w:val="24"/>
        </w:rPr>
        <w:t>Background of the study</w:t>
      </w:r>
      <w:bookmarkEnd w:id="11"/>
    </w:p>
    <w:p w14:paraId="4E01799C" w14:textId="77777777" w:rsidR="00FB79C4" w:rsidRPr="00FB79C4" w:rsidRDefault="00FB79C4" w:rsidP="00FB79C4"/>
    <w:p w14:paraId="0741E575" w14:textId="77777777" w:rsidR="00614F01" w:rsidRDefault="001F1812" w:rsidP="00614F01">
      <w:pPr>
        <w:spacing w:line="480" w:lineRule="auto"/>
        <w:jc w:val="both"/>
      </w:pPr>
      <w:r>
        <w:rPr>
          <w:b/>
          <w:bCs/>
        </w:rPr>
        <w:tab/>
      </w:r>
      <w:r w:rsidR="00614F01">
        <w:t xml:space="preserve">According to </w:t>
      </w:r>
      <w:proofErr w:type="spellStart"/>
      <w:r w:rsidR="00614F01">
        <w:t>Carmigniani</w:t>
      </w:r>
      <w:proofErr w:type="spellEnd"/>
      <w:r w:rsidR="00614F01">
        <w:t xml:space="preserve"> &amp; </w:t>
      </w:r>
      <w:proofErr w:type="spellStart"/>
      <w:r w:rsidR="00614F01">
        <w:t>Furht</w:t>
      </w:r>
      <w:proofErr w:type="spellEnd"/>
      <w:r w:rsidR="00614F01">
        <w:t xml:space="preserve"> (2011), the first emergence of Augmented Reality (AR) dates back to the 1950s, when a cinematographer named Morton </w:t>
      </w:r>
      <w:proofErr w:type="spellStart"/>
      <w:r w:rsidR="00614F01">
        <w:t>Heilig</w:t>
      </w:r>
      <w:proofErr w:type="spellEnd"/>
      <w:r w:rsidR="00614F01">
        <w:t xml:space="preserve"> thought that cinema should be able to draw the viewer into the onscreen activity. Then </w:t>
      </w:r>
      <w:proofErr w:type="spellStart"/>
      <w:r w:rsidR="00614F01">
        <w:t>Heilig</w:t>
      </w:r>
      <w:proofErr w:type="spellEnd"/>
      <w:r w:rsidR="00614F01">
        <w:t xml:space="preserve"> built a prototype called </w:t>
      </w:r>
      <w:proofErr w:type="spellStart"/>
      <w:r w:rsidR="00614F01">
        <w:t>Sensorama</w:t>
      </w:r>
      <w:proofErr w:type="spellEnd"/>
      <w:r w:rsidR="00614F01">
        <w:t>, which he described as “The Cinema of the Future” in 1955, which predated digital computing.</w:t>
      </w:r>
    </w:p>
    <w:p w14:paraId="071248B7" w14:textId="77777777" w:rsidR="00614F01" w:rsidRDefault="00614F01" w:rsidP="00614F01">
      <w:pPr>
        <w:spacing w:line="480" w:lineRule="auto"/>
        <w:ind w:firstLine="720"/>
        <w:jc w:val="both"/>
      </w:pPr>
      <w:r>
        <w:t>The use of Augmented Reality in Mobile devices has evolved over the past years between 1968 and 2014, as well as the meaning of Mobile Augmented Reality. The first development of Mobile AR was made as a wearable AR that lets you experience Augmented Reality while moving (</w:t>
      </w:r>
      <w:proofErr w:type="spellStart"/>
      <w:r>
        <w:t>Arth</w:t>
      </w:r>
      <w:proofErr w:type="spellEnd"/>
      <w:r>
        <w:t xml:space="preserve"> et al., 2015). With the evolution and miniaturization of technologies, the concept of mobile AR evolved into mobile devices and even plain objects if the sensor can detect the pattern or </w:t>
      </w:r>
      <w:proofErr w:type="spellStart"/>
      <w:r>
        <w:t>subject.</w:t>
      </w:r>
      <w:r w:rsidRPr="00614F01">
        <w:t>Tracking</w:t>
      </w:r>
      <w:proofErr w:type="spellEnd"/>
      <w:r w:rsidRPr="00614F01">
        <w:t xml:space="preserve"> points ("features") across multiple images is a fundamental operation in many computer vision applications. </w:t>
      </w:r>
    </w:p>
    <w:p w14:paraId="7EED2ABD" w14:textId="637C572A" w:rsidR="00614F01" w:rsidRPr="00614F01" w:rsidRDefault="00614F01" w:rsidP="00614F01">
      <w:pPr>
        <w:spacing w:line="480" w:lineRule="auto"/>
        <w:ind w:firstLine="720"/>
        <w:jc w:val="both"/>
      </w:pPr>
      <w:r w:rsidRPr="00614F01">
        <w:t xml:space="preserve">This work aims to show computer vision's (CV) capability for estimating the dynamic characteristics of two mechanical systems using a noncontact, </w:t>
      </w:r>
      <w:proofErr w:type="spellStart"/>
      <w:r w:rsidRPr="00614F01">
        <w:t>markerless</w:t>
      </w:r>
      <w:proofErr w:type="spellEnd"/>
      <w:r w:rsidRPr="00614F01">
        <w:t xml:space="preserve">, and simultaneous single input multiple output analysis. </w:t>
      </w:r>
      <w:proofErr w:type="spellStart"/>
      <w:r w:rsidRPr="00614F01">
        <w:t>Kanade</w:t>
      </w:r>
      <w:proofErr w:type="spellEnd"/>
      <w:r w:rsidRPr="00614F01">
        <w:t>–Lucas–</w:t>
      </w:r>
      <w:proofErr w:type="spellStart"/>
      <w:r w:rsidRPr="00614F01">
        <w:t>Tomasi</w:t>
      </w:r>
      <w:proofErr w:type="spellEnd"/>
      <w:r w:rsidRPr="00614F01">
        <w:t xml:space="preserve"> trackers are used as virtual sensors on mechanical systems' video from a high-speed camera (</w:t>
      </w:r>
      <w:proofErr w:type="spellStart"/>
      <w:r w:rsidRPr="00614F01">
        <w:t>Yongyong</w:t>
      </w:r>
      <w:proofErr w:type="spellEnd"/>
      <w:r w:rsidRPr="00614F01">
        <w:t xml:space="preserve"> </w:t>
      </w:r>
      <w:r w:rsidRPr="00614F01">
        <w:lastRenderedPageBreak/>
        <w:t>et al., 2020). Augmented Reality has been around for some time now, but camera phones in and below the "mid-range" segment are not equipped with cameras good enough for AR applications. Most school people use phones in the "mid-range" segment.</w:t>
      </w:r>
    </w:p>
    <w:p w14:paraId="2BB2E5D8" w14:textId="6B8DA08D" w:rsidR="00943E15" w:rsidRDefault="00614F01" w:rsidP="00614F01">
      <w:pPr>
        <w:pStyle w:val="Heading2"/>
        <w:spacing w:line="480" w:lineRule="auto"/>
        <w:ind w:firstLine="720"/>
        <w:jc w:val="both"/>
        <w:rPr>
          <w:rFonts w:ascii="Times New Roman" w:hAnsi="Times New Roman" w:cs="Times New Roman"/>
          <w:b/>
          <w:bCs/>
          <w:color w:val="0D0D0D" w:themeColor="text1" w:themeTint="F2"/>
          <w:sz w:val="24"/>
          <w:szCs w:val="24"/>
        </w:rPr>
      </w:pPr>
      <w:r w:rsidRPr="00614F01">
        <w:rPr>
          <w:rFonts w:ascii="Times New Roman" w:eastAsia="Times New Roman" w:hAnsi="Times New Roman" w:cs="Times New Roman"/>
          <w:color w:val="auto"/>
          <w:sz w:val="24"/>
          <w:szCs w:val="24"/>
        </w:rPr>
        <w:t>The existing methods are not suitable to be applied directly in the mobile AR system for the built environment due to poor real-time performance and robustness (Wu et al., 2021). Using the KLT Algorithm, the researchers can improve the tracking and recognition of objects seen by the AR application more efficiently.</w:t>
      </w:r>
    </w:p>
    <w:p w14:paraId="4A3FA419" w14:textId="54DF066C" w:rsidR="00EC47E0" w:rsidRDefault="00EC47E0" w:rsidP="00BE6365">
      <w:pPr>
        <w:pStyle w:val="Heading2"/>
        <w:rPr>
          <w:rFonts w:ascii="Times New Roman" w:hAnsi="Times New Roman" w:cs="Times New Roman"/>
          <w:b/>
          <w:bCs/>
          <w:color w:val="0D0D0D" w:themeColor="text1" w:themeTint="F2"/>
          <w:sz w:val="24"/>
          <w:szCs w:val="24"/>
        </w:rPr>
      </w:pPr>
      <w:bookmarkStart w:id="12" w:name="_Toc106185750"/>
      <w:r w:rsidRPr="00BE6365">
        <w:rPr>
          <w:rFonts w:ascii="Times New Roman" w:hAnsi="Times New Roman" w:cs="Times New Roman"/>
          <w:b/>
          <w:bCs/>
          <w:color w:val="0D0D0D" w:themeColor="text1" w:themeTint="F2"/>
          <w:sz w:val="24"/>
          <w:szCs w:val="24"/>
        </w:rPr>
        <w:t>Statement of the Problem</w:t>
      </w:r>
      <w:bookmarkEnd w:id="12"/>
    </w:p>
    <w:p w14:paraId="0B062D56" w14:textId="0705F664" w:rsidR="007512ED" w:rsidRDefault="007512ED" w:rsidP="007512ED"/>
    <w:p w14:paraId="5D899909" w14:textId="77777777" w:rsidR="00614F01" w:rsidRDefault="00614F01" w:rsidP="00614F01">
      <w:pPr>
        <w:spacing w:line="480" w:lineRule="auto"/>
        <w:ind w:firstLine="720"/>
        <w:jc w:val="both"/>
      </w:pPr>
      <w:r>
        <w:t>University students face specific issues that cause them to delay or miss some of their classes. With all the projects, quizzes, exams, deadlines, and college fees that they need to worry about, getting information about the university's different college buildings and rooms is not the most important thing on their mind. The same goes for school-related information such as links, schedules, and other details that students might use on campus. New students especially face this problem whenever they enroll in a new university. They tend to have trouble locating their classes, laboratories, and school office locations. Now, when a student forgets a single piece of information, where is the best place to check it? Yes, using a smartphone.</w:t>
      </w:r>
    </w:p>
    <w:p w14:paraId="3AEEB325" w14:textId="77777777" w:rsidR="00614F01" w:rsidRDefault="00614F01" w:rsidP="00614F01">
      <w:pPr>
        <w:spacing w:line="480" w:lineRule="auto"/>
        <w:ind w:firstLine="720"/>
        <w:jc w:val="both"/>
      </w:pPr>
      <w:r>
        <w:t>Students don't often use their ID anymore since its information is too limited. With the system "</w:t>
      </w:r>
      <w:proofErr w:type="spellStart"/>
      <w:r>
        <w:t>myLPU</w:t>
      </w:r>
      <w:proofErr w:type="spellEnd"/>
      <w:r>
        <w:t xml:space="preserve"> AIR-ID: Augmented Reality Application Using </w:t>
      </w:r>
      <w:proofErr w:type="spellStart"/>
      <w:r>
        <w:t>Kanade</w:t>
      </w:r>
      <w:proofErr w:type="spellEnd"/>
      <w:r>
        <w:t>-Lucas-</w:t>
      </w:r>
      <w:proofErr w:type="spellStart"/>
      <w:r>
        <w:t>Tomasi</w:t>
      </w:r>
      <w:proofErr w:type="spellEnd"/>
      <w:r>
        <w:t xml:space="preserve"> (KLT) Algorithm for Lyceum of The Philippines University Cavite," the students will be given and provided with more available information and resources such as their </w:t>
      </w:r>
      <w:r>
        <w:lastRenderedPageBreak/>
        <w:t>student number, class schedule, and school-related links which can be accessed through their smartphones.</w:t>
      </w:r>
    </w:p>
    <w:p w14:paraId="546D0963" w14:textId="0EC4D29E" w:rsidR="00936A5B" w:rsidRPr="00D314F5" w:rsidRDefault="00614F01" w:rsidP="00614F01">
      <w:pPr>
        <w:pStyle w:val="NoSpacing"/>
        <w:spacing w:line="480" w:lineRule="auto"/>
        <w:ind w:firstLine="720"/>
        <w:jc w:val="both"/>
      </w:pPr>
      <w:r w:rsidRPr="00614F01">
        <w:rPr>
          <w:rFonts w:ascii="Times New Roman" w:eastAsia="Times New Roman" w:hAnsi="Times New Roman" w:cs="Times New Roman"/>
          <w:sz w:val="24"/>
          <w:szCs w:val="24"/>
          <w:lang w:val="en-US"/>
        </w:rPr>
        <w:t xml:space="preserve">By default, the AIR ID application uses the regular camera setting when deployed using Unity 3D and </w:t>
      </w:r>
      <w:proofErr w:type="spellStart"/>
      <w:r w:rsidRPr="00614F01">
        <w:rPr>
          <w:rFonts w:ascii="Times New Roman" w:eastAsia="Times New Roman" w:hAnsi="Times New Roman" w:cs="Times New Roman"/>
          <w:sz w:val="24"/>
          <w:szCs w:val="24"/>
          <w:lang w:val="en-US"/>
        </w:rPr>
        <w:t>Vuforia</w:t>
      </w:r>
      <w:proofErr w:type="spellEnd"/>
      <w:r w:rsidRPr="00614F01">
        <w:rPr>
          <w:rFonts w:ascii="Times New Roman" w:eastAsia="Times New Roman" w:hAnsi="Times New Roman" w:cs="Times New Roman"/>
          <w:sz w:val="24"/>
          <w:szCs w:val="24"/>
          <w:lang w:val="en-US"/>
        </w:rPr>
        <w:t xml:space="preserve">. This implies that the application depends only on the camera specs and ability. Some students might also have issues regarding their IDs, like fading and the readability of certain features on their ID. This part is where the </w:t>
      </w:r>
      <w:proofErr w:type="spellStart"/>
      <w:r w:rsidRPr="00614F01">
        <w:rPr>
          <w:rFonts w:ascii="Times New Roman" w:eastAsia="Times New Roman" w:hAnsi="Times New Roman" w:cs="Times New Roman"/>
          <w:sz w:val="24"/>
          <w:szCs w:val="24"/>
          <w:lang w:val="en-US"/>
        </w:rPr>
        <w:t>Kanade</w:t>
      </w:r>
      <w:proofErr w:type="spellEnd"/>
      <w:r w:rsidRPr="00614F01">
        <w:rPr>
          <w:rFonts w:ascii="Times New Roman" w:eastAsia="Times New Roman" w:hAnsi="Times New Roman" w:cs="Times New Roman"/>
          <w:sz w:val="24"/>
          <w:szCs w:val="24"/>
          <w:lang w:val="en-US"/>
        </w:rPr>
        <w:t>-Lucas-</w:t>
      </w:r>
      <w:proofErr w:type="spellStart"/>
      <w:r w:rsidRPr="00614F01">
        <w:rPr>
          <w:rFonts w:ascii="Times New Roman" w:eastAsia="Times New Roman" w:hAnsi="Times New Roman" w:cs="Times New Roman"/>
          <w:sz w:val="24"/>
          <w:szCs w:val="24"/>
          <w:lang w:val="en-US"/>
        </w:rPr>
        <w:t>Tomasi</w:t>
      </w:r>
      <w:proofErr w:type="spellEnd"/>
      <w:r w:rsidRPr="00614F01">
        <w:rPr>
          <w:rFonts w:ascii="Times New Roman" w:eastAsia="Times New Roman" w:hAnsi="Times New Roman" w:cs="Times New Roman"/>
          <w:sz w:val="24"/>
          <w:szCs w:val="24"/>
          <w:lang w:val="en-US"/>
        </w:rPr>
        <w:t xml:space="preserve"> (KLT) Algorithm comes in. With the implementation of the KLT Algorithm, the camera and visual performance of the application will vastly improve compared to the default implementation using </w:t>
      </w:r>
      <w:proofErr w:type="spellStart"/>
      <w:r w:rsidRPr="00614F01">
        <w:rPr>
          <w:rFonts w:ascii="Times New Roman" w:eastAsia="Times New Roman" w:hAnsi="Times New Roman" w:cs="Times New Roman"/>
          <w:sz w:val="24"/>
          <w:szCs w:val="24"/>
          <w:lang w:val="en-US"/>
        </w:rPr>
        <w:t>Vuforia</w:t>
      </w:r>
      <w:proofErr w:type="spellEnd"/>
      <w:r w:rsidRPr="00614F01">
        <w:rPr>
          <w:rFonts w:ascii="Times New Roman" w:eastAsia="Times New Roman" w:hAnsi="Times New Roman" w:cs="Times New Roman"/>
          <w:sz w:val="24"/>
          <w:szCs w:val="24"/>
          <w:lang w:val="en-US"/>
        </w:rPr>
        <w:t xml:space="preserve"> and Unity. It also solves the problem of the readability of specific IDs and the shaky camera movement.</w:t>
      </w:r>
    </w:p>
    <w:p w14:paraId="460A92AD" w14:textId="77777777" w:rsidR="00EC47E0" w:rsidRDefault="00EC47E0" w:rsidP="00BE6365">
      <w:pPr>
        <w:pStyle w:val="Heading2"/>
        <w:rPr>
          <w:rFonts w:ascii="Times New Roman" w:hAnsi="Times New Roman" w:cs="Times New Roman"/>
          <w:b/>
          <w:bCs/>
          <w:color w:val="0D0D0D" w:themeColor="text1" w:themeTint="F2"/>
          <w:sz w:val="24"/>
          <w:szCs w:val="24"/>
        </w:rPr>
      </w:pPr>
      <w:bookmarkStart w:id="13" w:name="_Toc106185751"/>
      <w:r w:rsidRPr="00BE6365">
        <w:rPr>
          <w:rFonts w:ascii="Times New Roman" w:hAnsi="Times New Roman" w:cs="Times New Roman"/>
          <w:b/>
          <w:bCs/>
          <w:color w:val="0D0D0D" w:themeColor="text1" w:themeTint="F2"/>
          <w:sz w:val="24"/>
          <w:szCs w:val="24"/>
        </w:rPr>
        <w:t>Significance of the Study</w:t>
      </w:r>
      <w:bookmarkEnd w:id="13"/>
      <w:r w:rsidRPr="00BE6365">
        <w:rPr>
          <w:rFonts w:ascii="Times New Roman" w:hAnsi="Times New Roman" w:cs="Times New Roman"/>
          <w:b/>
          <w:bCs/>
          <w:color w:val="0D0D0D" w:themeColor="text1" w:themeTint="F2"/>
          <w:sz w:val="24"/>
          <w:szCs w:val="24"/>
        </w:rPr>
        <w:t xml:space="preserve"> </w:t>
      </w:r>
    </w:p>
    <w:p w14:paraId="61E366AF" w14:textId="77777777" w:rsidR="00BE6365" w:rsidRPr="00BE6365" w:rsidRDefault="00BE6365" w:rsidP="00BE6365"/>
    <w:p w14:paraId="12B4B2D5" w14:textId="41D8F474" w:rsidR="422026D5" w:rsidRPr="000A488E" w:rsidRDefault="00EC47E0" w:rsidP="422026D5">
      <w:pPr>
        <w:pStyle w:val="ColorfulList-Accent11"/>
        <w:spacing w:line="480" w:lineRule="auto"/>
        <w:ind w:left="0"/>
        <w:jc w:val="both"/>
        <w:rPr>
          <w:color w:val="000000" w:themeColor="text1"/>
          <w:sz w:val="24"/>
          <w:szCs w:val="24"/>
        </w:rPr>
      </w:pPr>
      <w:r>
        <w:rPr>
          <w:color w:val="000000" w:themeColor="text1"/>
          <w:sz w:val="24"/>
          <w:szCs w:val="24"/>
        </w:rPr>
        <w:tab/>
      </w:r>
      <w:r w:rsidR="004C7551" w:rsidRPr="000A488E">
        <w:rPr>
          <w:color w:val="000000" w:themeColor="text1"/>
          <w:sz w:val="24"/>
          <w:szCs w:val="24"/>
        </w:rPr>
        <w:t xml:space="preserve">The research </w:t>
      </w:r>
      <w:r w:rsidR="673C847B" w:rsidRPr="000A488E">
        <w:rPr>
          <w:color w:val="000000" w:themeColor="text1"/>
          <w:sz w:val="24"/>
          <w:szCs w:val="24"/>
        </w:rPr>
        <w:t>project</w:t>
      </w:r>
      <w:r w:rsidR="004C7551" w:rsidRPr="000A488E">
        <w:rPr>
          <w:color w:val="000000" w:themeColor="text1"/>
          <w:sz w:val="24"/>
          <w:szCs w:val="24"/>
        </w:rPr>
        <w:t xml:space="preserve"> </w:t>
      </w:r>
      <w:proofErr w:type="spellStart"/>
      <w:r w:rsidR="004C7551" w:rsidRPr="2FD5412B">
        <w:rPr>
          <w:rFonts w:eastAsia="Calibri"/>
          <w:color w:val="000000" w:themeColor="text1"/>
          <w:lang w:val="en-PH" w:eastAsia="en-PH"/>
        </w:rPr>
        <w:t>myLPU</w:t>
      </w:r>
      <w:proofErr w:type="spellEnd"/>
      <w:r w:rsidR="004C7551" w:rsidRPr="2FD5412B">
        <w:rPr>
          <w:rFonts w:eastAsia="Calibri"/>
          <w:color w:val="000000" w:themeColor="text1"/>
          <w:lang w:val="en-PH" w:eastAsia="en-PH"/>
        </w:rPr>
        <w:t xml:space="preserve"> AIR-ID: Augmented Reality Application </w:t>
      </w:r>
      <w:r w:rsidR="00E7072F">
        <w:rPr>
          <w:rFonts w:eastAsia="Calibri"/>
          <w:color w:val="000000" w:themeColor="text1"/>
          <w:lang w:val="en-PH" w:eastAsia="en-PH"/>
        </w:rPr>
        <w:t xml:space="preserve">using </w:t>
      </w:r>
      <w:proofErr w:type="spellStart"/>
      <w:r w:rsidR="00E7072F">
        <w:rPr>
          <w:rFonts w:eastAsia="Calibri"/>
          <w:color w:val="000000" w:themeColor="text1"/>
          <w:lang w:val="en-PH" w:eastAsia="en-PH"/>
        </w:rPr>
        <w:t>Kanade</w:t>
      </w:r>
      <w:proofErr w:type="spellEnd"/>
      <w:r w:rsidR="00B21A36">
        <w:rPr>
          <w:rFonts w:eastAsia="Calibri"/>
          <w:color w:val="000000" w:themeColor="text1"/>
          <w:lang w:val="en-PH" w:eastAsia="en-PH"/>
        </w:rPr>
        <w:t>-Lucas-</w:t>
      </w:r>
      <w:proofErr w:type="spellStart"/>
      <w:r w:rsidR="00B21A36">
        <w:rPr>
          <w:rFonts w:eastAsia="Calibri"/>
          <w:color w:val="000000" w:themeColor="text1"/>
          <w:lang w:val="en-PH" w:eastAsia="en-PH"/>
        </w:rPr>
        <w:t>Tomasi</w:t>
      </w:r>
      <w:proofErr w:type="spellEnd"/>
      <w:r w:rsidR="00B21A36">
        <w:rPr>
          <w:rFonts w:eastAsia="Calibri"/>
          <w:color w:val="000000" w:themeColor="text1"/>
          <w:lang w:val="en-PH" w:eastAsia="en-PH"/>
        </w:rPr>
        <w:t xml:space="preserve"> </w:t>
      </w:r>
      <w:r w:rsidR="00917463">
        <w:rPr>
          <w:rFonts w:eastAsia="Calibri"/>
          <w:color w:val="000000" w:themeColor="text1"/>
          <w:lang w:val="en-PH" w:eastAsia="en-PH"/>
        </w:rPr>
        <w:t>(KLT</w:t>
      </w:r>
      <w:r w:rsidR="004C7551">
        <w:rPr>
          <w:rFonts w:eastAsia="Calibri"/>
          <w:color w:val="000000" w:themeColor="text1"/>
          <w:lang w:val="en-PH" w:eastAsia="en-PH"/>
        </w:rPr>
        <w:t>)</w:t>
      </w:r>
      <w:r w:rsidR="004C7551" w:rsidRPr="2FD5412B">
        <w:rPr>
          <w:rFonts w:eastAsia="Calibri"/>
          <w:color w:val="000000" w:themeColor="text1"/>
          <w:lang w:val="en-PH" w:eastAsia="en-PH"/>
        </w:rPr>
        <w:t xml:space="preserve"> Algorithm for Lyceum of the Philippines University </w:t>
      </w:r>
      <w:proofErr w:type="spellStart"/>
      <w:r w:rsidR="004C7551" w:rsidRPr="2FD5412B">
        <w:rPr>
          <w:rFonts w:eastAsia="Calibri"/>
          <w:color w:val="000000" w:themeColor="text1"/>
          <w:lang w:val="en-PH" w:eastAsia="en-PH"/>
        </w:rPr>
        <w:t>Cavit</w:t>
      </w:r>
      <w:proofErr w:type="spellEnd"/>
      <w:r w:rsidR="004C7551" w:rsidRPr="000A488E">
        <w:rPr>
          <w:color w:val="000000" w:themeColor="text1"/>
          <w:sz w:val="24"/>
          <w:szCs w:val="24"/>
        </w:rPr>
        <w:t>e would benefit the following:</w:t>
      </w:r>
    </w:p>
    <w:p w14:paraId="41377EA9" w14:textId="1561F30E" w:rsidR="00614F01" w:rsidRDefault="0F293F52" w:rsidP="00133499">
      <w:pPr>
        <w:spacing w:after="200" w:line="480" w:lineRule="auto"/>
        <w:ind w:firstLine="720"/>
        <w:jc w:val="both"/>
        <w:rPr>
          <w:color w:val="000000" w:themeColor="text1"/>
        </w:rPr>
      </w:pPr>
      <w:r w:rsidRPr="2136354B">
        <w:rPr>
          <w:b/>
          <w:color w:val="000000" w:themeColor="text1"/>
        </w:rPr>
        <w:t>Students of Lyceum of the Philippines University Cavite.</w:t>
      </w:r>
      <w:r w:rsidRPr="2136354B">
        <w:rPr>
          <w:color w:val="000000" w:themeColor="text1"/>
        </w:rPr>
        <w:t xml:space="preserve"> </w:t>
      </w:r>
      <w:r w:rsidR="0003604C" w:rsidRPr="0003604C">
        <w:rPr>
          <w:color w:val="000000" w:themeColor="text1"/>
        </w:rPr>
        <w:t xml:space="preserve">The software will provide immediate information to students who want to know about their student-related information, such as class schedules, school-related links, and more. The </w:t>
      </w:r>
      <w:proofErr w:type="spellStart"/>
      <w:r w:rsidR="0003604C" w:rsidRPr="0003604C">
        <w:rPr>
          <w:color w:val="000000" w:themeColor="text1"/>
        </w:rPr>
        <w:t>Kanade</w:t>
      </w:r>
      <w:proofErr w:type="spellEnd"/>
      <w:r w:rsidR="0003604C" w:rsidRPr="0003604C">
        <w:rPr>
          <w:color w:val="000000" w:themeColor="text1"/>
        </w:rPr>
        <w:t>-Lucas-</w:t>
      </w:r>
      <w:proofErr w:type="spellStart"/>
      <w:r w:rsidR="0003604C" w:rsidRPr="0003604C">
        <w:rPr>
          <w:color w:val="000000" w:themeColor="text1"/>
        </w:rPr>
        <w:t>Tomasi</w:t>
      </w:r>
      <w:proofErr w:type="spellEnd"/>
      <w:r w:rsidR="0003604C" w:rsidRPr="0003604C">
        <w:rPr>
          <w:color w:val="000000" w:themeColor="text1"/>
        </w:rPr>
        <w:t xml:space="preserve"> Tracker or KLT algorithm will ensure that the system will locate and recognize the </w:t>
      </w:r>
      <w:proofErr w:type="spellStart"/>
      <w:r w:rsidR="0003604C" w:rsidRPr="0003604C">
        <w:rPr>
          <w:color w:val="000000" w:themeColor="text1"/>
        </w:rPr>
        <w:t>trackable</w:t>
      </w:r>
      <w:proofErr w:type="spellEnd"/>
      <w:r w:rsidR="0003604C" w:rsidRPr="0003604C">
        <w:rPr>
          <w:color w:val="000000" w:themeColor="text1"/>
        </w:rPr>
        <w:t xml:space="preserve"> features of the ID.</w:t>
      </w:r>
    </w:p>
    <w:p w14:paraId="7FFE547F" w14:textId="0902E47A" w:rsidR="000644D6" w:rsidRPr="009251B4" w:rsidRDefault="000644D6" w:rsidP="00133499">
      <w:pPr>
        <w:spacing w:after="200" w:line="480" w:lineRule="auto"/>
        <w:ind w:firstLine="720"/>
        <w:jc w:val="both"/>
        <w:rPr>
          <w:bCs/>
        </w:rPr>
      </w:pPr>
      <w:r w:rsidRPr="009251B4">
        <w:rPr>
          <w:b/>
        </w:rPr>
        <w:t xml:space="preserve">LPU Management. </w:t>
      </w:r>
      <w:r w:rsidR="009251B4">
        <w:rPr>
          <w:bCs/>
        </w:rPr>
        <w:t xml:space="preserve">The software will help the management by making sure that the students will not forget to bring their IDs to the University since </w:t>
      </w:r>
      <w:r w:rsidR="005F0791">
        <w:rPr>
          <w:bCs/>
        </w:rPr>
        <w:t xml:space="preserve">the software will </w:t>
      </w:r>
      <w:r w:rsidR="005F0791">
        <w:rPr>
          <w:bCs/>
        </w:rPr>
        <w:lastRenderedPageBreak/>
        <w:t>provide more useful functions to the ID that the students can use. Because of this, there will be less work to do for the management specially for the security and SAO department.</w:t>
      </w:r>
    </w:p>
    <w:p w14:paraId="07450EBD" w14:textId="38B79722" w:rsidR="000644D6" w:rsidRPr="005F0791" w:rsidRDefault="000644D6" w:rsidP="00133499">
      <w:pPr>
        <w:spacing w:after="200" w:line="480" w:lineRule="auto"/>
        <w:ind w:firstLine="720"/>
        <w:jc w:val="both"/>
        <w:rPr>
          <w:bCs/>
        </w:rPr>
      </w:pPr>
      <w:r w:rsidRPr="009251B4">
        <w:rPr>
          <w:b/>
        </w:rPr>
        <w:t>The proponents</w:t>
      </w:r>
      <w:r w:rsidR="005F0791">
        <w:rPr>
          <w:b/>
        </w:rPr>
        <w:t xml:space="preserve">. </w:t>
      </w:r>
      <w:r w:rsidR="005F0791" w:rsidRPr="009251B4">
        <w:rPr>
          <w:b/>
        </w:rPr>
        <w:t xml:space="preserve"> </w:t>
      </w:r>
      <w:r w:rsidR="0003604C" w:rsidRPr="0003604C">
        <w:rPr>
          <w:bCs/>
        </w:rPr>
        <w:t>This project is helpful to the proponents’ growth and improvement of their skills in applying an algorithm and making an application that uses the database and Augmented Reality system. By doing this project, the researchers will gain more knowledge and experience that might be helpful in the future.</w:t>
      </w:r>
    </w:p>
    <w:p w14:paraId="63687084" w14:textId="1E811789" w:rsidR="0003604C" w:rsidRDefault="0F293F52" w:rsidP="0003604C">
      <w:pPr>
        <w:spacing w:line="480" w:lineRule="auto"/>
        <w:ind w:firstLine="720"/>
        <w:jc w:val="both"/>
        <w:rPr>
          <w:color w:val="000000" w:themeColor="text1"/>
        </w:rPr>
      </w:pPr>
      <w:r w:rsidRPr="699714CC">
        <w:rPr>
          <w:b/>
          <w:color w:val="000000" w:themeColor="text1"/>
        </w:rPr>
        <w:t xml:space="preserve">Future researchers. </w:t>
      </w:r>
      <w:bookmarkStart w:id="14" w:name="_Toc106185752"/>
      <w:r w:rsidR="0003604C" w:rsidRPr="0003604C">
        <w:rPr>
          <w:color w:val="000000" w:themeColor="text1"/>
        </w:rPr>
        <w:t>This can be helpful for future researchers who would like to study the same field and technology by making the project their guide to creating a project with similar features, especially since there aren’t a lot of AR Technology projects yet.  Here, the contents might help future researchers find a way to use the mentioned technologies in this study.</w:t>
      </w:r>
    </w:p>
    <w:p w14:paraId="2927A734" w14:textId="136D4E7B" w:rsidR="00884E8E" w:rsidRPr="0003604C" w:rsidRDefault="00C93F6A" w:rsidP="0003604C">
      <w:pPr>
        <w:spacing w:line="480" w:lineRule="auto"/>
        <w:ind w:firstLine="720"/>
        <w:jc w:val="both"/>
        <w:rPr>
          <w:b/>
          <w:bCs/>
          <w:color w:val="0D0D0D" w:themeColor="text1" w:themeTint="F2"/>
        </w:rPr>
      </w:pPr>
      <w:r w:rsidRPr="00884E8E">
        <w:rPr>
          <w:b/>
          <w:bCs/>
          <w:color w:val="0D0D0D" w:themeColor="text1" w:themeTint="F2"/>
        </w:rPr>
        <w:t>Objectives of the Study</w:t>
      </w:r>
      <w:bookmarkEnd w:id="14"/>
    </w:p>
    <w:p w14:paraId="205E5ED5" w14:textId="6BE929E8" w:rsidR="0003604C" w:rsidRDefault="0003604C" w:rsidP="00C93F6A">
      <w:pPr>
        <w:pStyle w:val="NoSpacing"/>
        <w:spacing w:line="480" w:lineRule="auto"/>
        <w:ind w:firstLine="720"/>
        <w:jc w:val="both"/>
        <w:rPr>
          <w:rFonts w:ascii="Times New Roman" w:eastAsia="Times New Roman" w:hAnsi="Times New Roman" w:cs="Times New Roman"/>
          <w:color w:val="000000" w:themeColor="text1"/>
          <w:sz w:val="24"/>
          <w:szCs w:val="24"/>
          <w:lang w:val="en-US"/>
        </w:rPr>
      </w:pPr>
      <w:r w:rsidRPr="0003604C">
        <w:rPr>
          <w:rFonts w:ascii="Times New Roman" w:eastAsia="Times New Roman" w:hAnsi="Times New Roman" w:cs="Times New Roman"/>
          <w:color w:val="000000" w:themeColor="text1"/>
          <w:sz w:val="24"/>
          <w:szCs w:val="24"/>
          <w:lang w:val="en-US"/>
        </w:rPr>
        <w:t xml:space="preserve">The proposed project aims to develop "my AIR-ID: Augmented Reality Application using </w:t>
      </w:r>
      <w:proofErr w:type="spellStart"/>
      <w:r w:rsidRPr="0003604C">
        <w:rPr>
          <w:rFonts w:ascii="Times New Roman" w:eastAsia="Times New Roman" w:hAnsi="Times New Roman" w:cs="Times New Roman"/>
          <w:color w:val="000000" w:themeColor="text1"/>
          <w:sz w:val="24"/>
          <w:szCs w:val="24"/>
          <w:lang w:val="en-US"/>
        </w:rPr>
        <w:t>Kanade</w:t>
      </w:r>
      <w:proofErr w:type="spellEnd"/>
      <w:r w:rsidRPr="0003604C">
        <w:rPr>
          <w:rFonts w:ascii="Times New Roman" w:eastAsia="Times New Roman" w:hAnsi="Times New Roman" w:cs="Times New Roman"/>
          <w:color w:val="000000" w:themeColor="text1"/>
          <w:sz w:val="24"/>
          <w:szCs w:val="24"/>
          <w:lang w:val="en-US"/>
        </w:rPr>
        <w:t>-Lucas-</w:t>
      </w:r>
      <w:proofErr w:type="spellStart"/>
      <w:r w:rsidRPr="0003604C">
        <w:rPr>
          <w:rFonts w:ascii="Times New Roman" w:eastAsia="Times New Roman" w:hAnsi="Times New Roman" w:cs="Times New Roman"/>
          <w:color w:val="000000" w:themeColor="text1"/>
          <w:sz w:val="24"/>
          <w:szCs w:val="24"/>
          <w:lang w:val="en-US"/>
        </w:rPr>
        <w:t>Tomasi</w:t>
      </w:r>
      <w:proofErr w:type="spellEnd"/>
      <w:r w:rsidRPr="0003604C">
        <w:rPr>
          <w:rFonts w:ascii="Times New Roman" w:eastAsia="Times New Roman" w:hAnsi="Times New Roman" w:cs="Times New Roman"/>
          <w:color w:val="000000" w:themeColor="text1"/>
          <w:sz w:val="24"/>
          <w:szCs w:val="24"/>
          <w:lang w:val="en-US"/>
        </w:rPr>
        <w:t xml:space="preserve"> (KLT) Algorithm for Lyceum of the Philippines University Cavite." This study aims to implement an algorithm that can help the system scan and track the image target better and faster. With the help of the proposed algorithm, the smartphone's camera can focus and follow the image target, which is the school ID, precisely, resulting in faster image recognition and smoother movement of the AR graphics.</w:t>
      </w:r>
    </w:p>
    <w:p w14:paraId="6AF99A1F" w14:textId="77777777" w:rsidR="0003604C" w:rsidRDefault="0003604C" w:rsidP="00C93F6A">
      <w:pPr>
        <w:pStyle w:val="NoSpacing"/>
        <w:spacing w:line="480" w:lineRule="auto"/>
        <w:ind w:firstLine="720"/>
        <w:jc w:val="both"/>
        <w:rPr>
          <w:rFonts w:ascii="Times New Roman" w:eastAsia="Times New Roman" w:hAnsi="Times New Roman" w:cs="Times New Roman"/>
          <w:color w:val="000000" w:themeColor="text1"/>
          <w:sz w:val="24"/>
          <w:szCs w:val="24"/>
          <w:lang w:val="en-US"/>
        </w:rPr>
      </w:pPr>
    </w:p>
    <w:p w14:paraId="2DAC6A3B" w14:textId="77777777" w:rsidR="00C93F6A" w:rsidRDefault="00C93F6A" w:rsidP="00C93F6A">
      <w:pPr>
        <w:pStyle w:val="NoSpacing"/>
        <w:spacing w:line="480" w:lineRule="auto"/>
        <w:ind w:firstLine="720"/>
        <w:jc w:val="both"/>
        <w:rPr>
          <w:rFonts w:ascii="Times New Roman" w:eastAsia="Times New Roman" w:hAnsi="Times New Roman" w:cs="Times New Roman"/>
          <w:color w:val="000000" w:themeColor="text1"/>
          <w:sz w:val="24"/>
          <w:szCs w:val="24"/>
          <w:lang w:val="en-US"/>
        </w:rPr>
      </w:pPr>
    </w:p>
    <w:p w14:paraId="4A742722" w14:textId="77777777" w:rsidR="00C93F6A" w:rsidRDefault="00C93F6A" w:rsidP="00C93F6A">
      <w:pPr>
        <w:pStyle w:val="NoSpacing"/>
        <w:spacing w:line="480" w:lineRule="auto"/>
        <w:ind w:firstLine="720"/>
        <w:jc w:val="both"/>
        <w:rPr>
          <w:rFonts w:ascii="Times New Roman" w:eastAsia="Times New Roman" w:hAnsi="Times New Roman" w:cs="Times New Roman"/>
          <w:color w:val="000000" w:themeColor="text1"/>
          <w:sz w:val="24"/>
          <w:szCs w:val="24"/>
          <w:lang w:val="en-US"/>
        </w:rPr>
      </w:pPr>
      <w:r w:rsidRPr="2B4E4714">
        <w:rPr>
          <w:rFonts w:ascii="Times New Roman" w:eastAsia="Times New Roman" w:hAnsi="Times New Roman" w:cs="Times New Roman"/>
          <w:color w:val="000000" w:themeColor="text1"/>
          <w:sz w:val="24"/>
          <w:szCs w:val="24"/>
          <w:lang w:val="en-US"/>
        </w:rPr>
        <w:lastRenderedPageBreak/>
        <w:t xml:space="preserve">Specifically, </w:t>
      </w:r>
      <w:r w:rsidRPr="4D884B3D">
        <w:rPr>
          <w:rFonts w:ascii="Times New Roman" w:eastAsia="Times New Roman" w:hAnsi="Times New Roman" w:cs="Times New Roman"/>
          <w:color w:val="000000" w:themeColor="text1"/>
          <w:sz w:val="24"/>
          <w:szCs w:val="24"/>
          <w:lang w:val="en-US"/>
        </w:rPr>
        <w:t>it</w:t>
      </w:r>
      <w:r w:rsidRPr="2B4E4714">
        <w:rPr>
          <w:rFonts w:ascii="Times New Roman" w:eastAsia="Times New Roman" w:hAnsi="Times New Roman" w:cs="Times New Roman"/>
          <w:color w:val="000000" w:themeColor="text1"/>
          <w:sz w:val="24"/>
          <w:szCs w:val="24"/>
          <w:lang w:val="en-US"/>
        </w:rPr>
        <w:t xml:space="preserve"> aims to: </w:t>
      </w:r>
    </w:p>
    <w:p w14:paraId="650E2B0D" w14:textId="77777777" w:rsidR="00C93F6A" w:rsidRPr="00512F38" w:rsidRDefault="00C93F6A" w:rsidP="00C93F6A">
      <w:pPr>
        <w:pStyle w:val="NoSpacing"/>
        <w:numPr>
          <w:ilvl w:val="0"/>
          <w:numId w:val="19"/>
        </w:numPr>
        <w:spacing w:line="480" w:lineRule="auto"/>
        <w:jc w:val="both"/>
        <w:rPr>
          <w:rFonts w:eastAsiaTheme="minorEastAsia"/>
          <w:color w:val="000000" w:themeColor="text1"/>
          <w:sz w:val="24"/>
          <w:szCs w:val="24"/>
          <w:lang w:val="en-US"/>
        </w:rPr>
      </w:pPr>
      <w:r w:rsidRPr="00512F38">
        <w:rPr>
          <w:rFonts w:ascii="Times New Roman" w:eastAsia="Times New Roman" w:hAnsi="Times New Roman" w:cs="Times New Roman"/>
          <w:color w:val="000000" w:themeColor="text1"/>
          <w:sz w:val="24"/>
          <w:szCs w:val="24"/>
          <w:lang w:val="en-US"/>
        </w:rPr>
        <w:t>Design an AR application with the following features:</w:t>
      </w:r>
    </w:p>
    <w:p w14:paraId="6B967A8C" w14:textId="7FFA4EA8" w:rsidR="00C93F6A" w:rsidRPr="00512F38" w:rsidRDefault="00C93F6A" w:rsidP="00D87718">
      <w:pPr>
        <w:pStyle w:val="NoSpacing"/>
        <w:numPr>
          <w:ilvl w:val="3"/>
          <w:numId w:val="36"/>
        </w:numPr>
        <w:spacing w:line="480" w:lineRule="auto"/>
        <w:ind w:left="1800"/>
        <w:jc w:val="both"/>
        <w:rPr>
          <w:rFonts w:eastAsiaTheme="minorEastAsia"/>
          <w:color w:val="000000" w:themeColor="text1"/>
          <w:sz w:val="24"/>
          <w:szCs w:val="24"/>
          <w:lang w:val="en-US"/>
        </w:rPr>
      </w:pPr>
      <w:r w:rsidRPr="00512F38">
        <w:rPr>
          <w:rFonts w:ascii="Times New Roman" w:eastAsia="Times New Roman" w:hAnsi="Times New Roman" w:cs="Times New Roman"/>
          <w:color w:val="000000" w:themeColor="text1"/>
          <w:sz w:val="24"/>
          <w:szCs w:val="24"/>
          <w:lang w:val="en-US"/>
        </w:rPr>
        <w:t xml:space="preserve"> A startup screen that </w:t>
      </w:r>
      <w:r w:rsidR="007A1311">
        <w:rPr>
          <w:rFonts w:ascii="Times New Roman" w:eastAsia="Times New Roman" w:hAnsi="Times New Roman" w:cs="Times New Roman"/>
          <w:color w:val="000000" w:themeColor="text1"/>
          <w:sz w:val="24"/>
          <w:szCs w:val="24"/>
          <w:lang w:val="en-US"/>
        </w:rPr>
        <w:t>lets the user scan their ID to log-in to the system</w:t>
      </w:r>
      <w:r w:rsidRPr="00512F38">
        <w:rPr>
          <w:rFonts w:ascii="Times New Roman" w:eastAsia="Times New Roman" w:hAnsi="Times New Roman" w:cs="Times New Roman"/>
          <w:color w:val="000000" w:themeColor="text1"/>
          <w:sz w:val="24"/>
          <w:szCs w:val="24"/>
          <w:lang w:val="en-US"/>
        </w:rPr>
        <w:t>.</w:t>
      </w:r>
    </w:p>
    <w:p w14:paraId="06E82B1F" w14:textId="77777777" w:rsidR="00C93F6A" w:rsidRDefault="00C93F6A" w:rsidP="00D87718">
      <w:pPr>
        <w:pStyle w:val="NoSpacing"/>
        <w:numPr>
          <w:ilvl w:val="3"/>
          <w:numId w:val="36"/>
        </w:numPr>
        <w:spacing w:line="480" w:lineRule="auto"/>
        <w:ind w:left="1800"/>
        <w:jc w:val="both"/>
        <w:rPr>
          <w:rFonts w:eastAsiaTheme="minorEastAsia"/>
          <w:color w:val="000000" w:themeColor="text1"/>
          <w:sz w:val="24"/>
          <w:szCs w:val="24"/>
          <w:lang w:val="en-US"/>
        </w:rPr>
      </w:pPr>
      <w:r w:rsidRPr="4D884B3D">
        <w:rPr>
          <w:rFonts w:ascii="Times New Roman" w:eastAsia="Times New Roman" w:hAnsi="Times New Roman" w:cs="Times New Roman"/>
          <w:color w:val="000000" w:themeColor="text1"/>
          <w:sz w:val="24"/>
          <w:szCs w:val="24"/>
          <w:lang w:val="en-US"/>
        </w:rPr>
        <w:t>Display the student’s information: full name, student number, course, and schedule of the student’s subjects.</w:t>
      </w:r>
    </w:p>
    <w:p w14:paraId="13CB0B39" w14:textId="77777777" w:rsidR="00C93F6A" w:rsidRDefault="00C93F6A" w:rsidP="00D87718">
      <w:pPr>
        <w:pStyle w:val="NoSpacing"/>
        <w:numPr>
          <w:ilvl w:val="3"/>
          <w:numId w:val="36"/>
        </w:numPr>
        <w:spacing w:line="480" w:lineRule="auto"/>
        <w:ind w:left="1800"/>
        <w:jc w:val="both"/>
        <w:rPr>
          <w:rFonts w:eastAsiaTheme="minorEastAsia"/>
          <w:color w:val="000000" w:themeColor="text1"/>
          <w:sz w:val="24"/>
          <w:szCs w:val="24"/>
          <w:lang w:val="en-US"/>
        </w:rPr>
      </w:pPr>
      <w:r w:rsidRPr="4D884B3D">
        <w:rPr>
          <w:rFonts w:ascii="Times New Roman" w:eastAsia="Times New Roman" w:hAnsi="Times New Roman" w:cs="Times New Roman"/>
          <w:color w:val="000000" w:themeColor="text1"/>
          <w:sz w:val="24"/>
          <w:szCs w:val="24"/>
          <w:lang w:val="en-US"/>
        </w:rPr>
        <w:t xml:space="preserve"> </w:t>
      </w:r>
      <w:r w:rsidRPr="2B4E4714">
        <w:rPr>
          <w:rFonts w:ascii="Times New Roman" w:eastAsia="Times New Roman" w:hAnsi="Times New Roman" w:cs="Times New Roman"/>
          <w:color w:val="000000" w:themeColor="text1"/>
          <w:sz w:val="24"/>
          <w:szCs w:val="24"/>
          <w:lang w:val="en-US"/>
        </w:rPr>
        <w:t xml:space="preserve">Display buttons for the AIMS website, </w:t>
      </w:r>
      <w:proofErr w:type="spellStart"/>
      <w:r w:rsidRPr="2B4E4714">
        <w:rPr>
          <w:rFonts w:ascii="Times New Roman" w:eastAsia="Times New Roman" w:hAnsi="Times New Roman" w:cs="Times New Roman"/>
          <w:color w:val="000000" w:themeColor="text1"/>
          <w:sz w:val="24"/>
          <w:szCs w:val="24"/>
          <w:lang w:val="en-US"/>
        </w:rPr>
        <w:t>myLPU</w:t>
      </w:r>
      <w:proofErr w:type="spellEnd"/>
      <w:r w:rsidRPr="2B4E4714">
        <w:rPr>
          <w:rFonts w:ascii="Times New Roman" w:eastAsia="Times New Roman" w:hAnsi="Times New Roman" w:cs="Times New Roman"/>
          <w:color w:val="000000" w:themeColor="text1"/>
          <w:sz w:val="24"/>
          <w:szCs w:val="24"/>
          <w:lang w:val="en-US"/>
        </w:rPr>
        <w:t xml:space="preserve"> </w:t>
      </w:r>
      <w:proofErr w:type="spellStart"/>
      <w:r w:rsidRPr="2B4E4714">
        <w:rPr>
          <w:rFonts w:ascii="Times New Roman" w:eastAsia="Times New Roman" w:hAnsi="Times New Roman" w:cs="Times New Roman"/>
          <w:color w:val="000000" w:themeColor="text1"/>
          <w:sz w:val="24"/>
          <w:szCs w:val="24"/>
          <w:lang w:val="en-US"/>
        </w:rPr>
        <w:t>mrooms</w:t>
      </w:r>
      <w:proofErr w:type="spellEnd"/>
      <w:r w:rsidRPr="2B4E4714">
        <w:rPr>
          <w:rFonts w:ascii="Times New Roman" w:eastAsia="Times New Roman" w:hAnsi="Times New Roman" w:cs="Times New Roman"/>
          <w:color w:val="000000" w:themeColor="text1"/>
          <w:sz w:val="24"/>
          <w:szCs w:val="24"/>
          <w:lang w:val="en-US"/>
        </w:rPr>
        <w:t xml:space="preserve">, and LPU Cavite Facebook page that will redirect you to the specific website when you click </w:t>
      </w:r>
      <w:r w:rsidRPr="4D884B3D">
        <w:rPr>
          <w:rFonts w:ascii="Times New Roman" w:eastAsia="Times New Roman" w:hAnsi="Times New Roman" w:cs="Times New Roman"/>
          <w:color w:val="000000" w:themeColor="text1"/>
          <w:sz w:val="24"/>
          <w:szCs w:val="24"/>
          <w:lang w:val="en-US"/>
        </w:rPr>
        <w:t xml:space="preserve">on </w:t>
      </w:r>
      <w:r w:rsidRPr="2B4E4714">
        <w:rPr>
          <w:rFonts w:ascii="Times New Roman" w:eastAsia="Times New Roman" w:hAnsi="Times New Roman" w:cs="Times New Roman"/>
          <w:color w:val="000000" w:themeColor="text1"/>
          <w:sz w:val="24"/>
          <w:szCs w:val="24"/>
          <w:lang w:val="en-US"/>
        </w:rPr>
        <w:t>the corresponding button.</w:t>
      </w:r>
    </w:p>
    <w:p w14:paraId="6F7A3DB4" w14:textId="0D3B08A1" w:rsidR="00C93F6A" w:rsidRDefault="00C93F6A" w:rsidP="00D87718">
      <w:pPr>
        <w:pStyle w:val="NoSpacing"/>
        <w:numPr>
          <w:ilvl w:val="3"/>
          <w:numId w:val="36"/>
        </w:numPr>
        <w:spacing w:line="480" w:lineRule="auto"/>
        <w:ind w:left="1800"/>
        <w:jc w:val="both"/>
        <w:rPr>
          <w:color w:val="000000" w:themeColor="text1"/>
          <w:sz w:val="24"/>
          <w:szCs w:val="24"/>
          <w:lang w:val="en-US"/>
        </w:rPr>
      </w:pPr>
      <w:r w:rsidRPr="4D884B3D">
        <w:rPr>
          <w:rFonts w:ascii="Times New Roman" w:eastAsia="Times New Roman" w:hAnsi="Times New Roman" w:cs="Times New Roman"/>
          <w:color w:val="000000" w:themeColor="text1"/>
          <w:sz w:val="24"/>
          <w:szCs w:val="24"/>
          <w:lang w:val="en-US"/>
        </w:rPr>
        <w:t xml:space="preserve">Store data using </w:t>
      </w:r>
      <w:r>
        <w:rPr>
          <w:rFonts w:ascii="Times New Roman" w:eastAsia="Times New Roman" w:hAnsi="Times New Roman" w:cs="Times New Roman"/>
          <w:color w:val="000000" w:themeColor="text1"/>
          <w:sz w:val="24"/>
          <w:szCs w:val="24"/>
          <w:lang w:val="en-US"/>
        </w:rPr>
        <w:t xml:space="preserve">the </w:t>
      </w:r>
      <w:r w:rsidR="00845C89">
        <w:rPr>
          <w:rFonts w:ascii="Times New Roman" w:eastAsia="Times New Roman" w:hAnsi="Times New Roman" w:cs="Times New Roman"/>
          <w:color w:val="000000" w:themeColor="text1"/>
          <w:sz w:val="24"/>
          <w:szCs w:val="24"/>
          <w:lang w:val="en-US"/>
        </w:rPr>
        <w:t>school</w:t>
      </w:r>
      <w:r>
        <w:rPr>
          <w:rFonts w:ascii="Times New Roman" w:eastAsia="Times New Roman" w:hAnsi="Times New Roman" w:cs="Times New Roman"/>
          <w:color w:val="000000" w:themeColor="text1"/>
          <w:sz w:val="24"/>
          <w:szCs w:val="24"/>
          <w:lang w:val="en-US"/>
        </w:rPr>
        <w:t xml:space="preserve"> ID of the user as the Target Image to display the AR Scenes.</w:t>
      </w:r>
    </w:p>
    <w:p w14:paraId="3F9E24D7" w14:textId="77777777" w:rsidR="00C93F6A" w:rsidRDefault="00C93F6A" w:rsidP="00C93F6A">
      <w:pPr>
        <w:pStyle w:val="NoSpacing"/>
        <w:numPr>
          <w:ilvl w:val="0"/>
          <w:numId w:val="19"/>
        </w:numPr>
        <w:spacing w:line="480" w:lineRule="auto"/>
        <w:jc w:val="both"/>
        <w:rPr>
          <w:rFonts w:ascii="Times New Roman" w:eastAsia="Times New Roman" w:hAnsi="Times New Roman" w:cs="Times New Roman"/>
          <w:color w:val="000000" w:themeColor="text1"/>
          <w:sz w:val="24"/>
          <w:szCs w:val="24"/>
          <w:lang w:val="en-US"/>
        </w:rPr>
      </w:pPr>
      <w:r w:rsidRPr="4D884B3D">
        <w:rPr>
          <w:rFonts w:ascii="Times New Roman" w:eastAsia="Times New Roman" w:hAnsi="Times New Roman" w:cs="Times New Roman"/>
          <w:color w:val="000000" w:themeColor="text1"/>
          <w:sz w:val="24"/>
          <w:szCs w:val="24"/>
          <w:lang w:val="en-US"/>
        </w:rPr>
        <w:t>Create a system using Unity3D and Vuforia as the application for developing the frontend while using C# language for the backend. It will run on android devices compatible with Google AR Core.</w:t>
      </w:r>
    </w:p>
    <w:p w14:paraId="62F2403A" w14:textId="28B65A64" w:rsidR="00915D2B" w:rsidRPr="007A1311" w:rsidRDefault="00C93F6A" w:rsidP="00C93F6A">
      <w:pPr>
        <w:pStyle w:val="NoSpacing"/>
        <w:numPr>
          <w:ilvl w:val="0"/>
          <w:numId w:val="19"/>
        </w:numPr>
        <w:spacing w:line="480" w:lineRule="auto"/>
        <w:jc w:val="both"/>
        <w:rPr>
          <w:rFonts w:ascii="Times New Roman" w:eastAsia="Times New Roman" w:hAnsi="Times New Roman" w:cs="Times New Roman"/>
          <w:color w:val="000000" w:themeColor="text1"/>
          <w:sz w:val="24"/>
          <w:szCs w:val="24"/>
          <w:lang w:val="en-US"/>
        </w:rPr>
      </w:pPr>
      <w:r w:rsidRPr="007A1311">
        <w:rPr>
          <w:rFonts w:ascii="Times New Roman" w:eastAsia="Times New Roman" w:hAnsi="Times New Roman" w:cs="Times New Roman"/>
          <w:color w:val="000000" w:themeColor="text1"/>
          <w:sz w:val="24"/>
          <w:szCs w:val="24"/>
          <w:lang w:val="en-US"/>
        </w:rPr>
        <w:t>Create a log-in at the beginning with the help of Firebase</w:t>
      </w:r>
      <w:r w:rsidR="00915D2B" w:rsidRPr="007A1311">
        <w:rPr>
          <w:rFonts w:ascii="Times New Roman" w:eastAsia="Times New Roman" w:hAnsi="Times New Roman" w:cs="Times New Roman"/>
          <w:color w:val="000000" w:themeColor="text1"/>
          <w:sz w:val="24"/>
          <w:szCs w:val="24"/>
          <w:lang w:val="en-US"/>
        </w:rPr>
        <w:t>.</w:t>
      </w:r>
    </w:p>
    <w:p w14:paraId="4976D289" w14:textId="644E5AF5" w:rsidR="6D016CF3" w:rsidRDefault="6D016CF3" w:rsidP="0DFC5FAB">
      <w:pPr>
        <w:pStyle w:val="NoSpacing"/>
        <w:numPr>
          <w:ilvl w:val="0"/>
          <w:numId w:val="19"/>
        </w:numPr>
        <w:spacing w:line="480" w:lineRule="auto"/>
        <w:jc w:val="both"/>
        <w:rPr>
          <w:rFonts w:eastAsiaTheme="minorEastAsia"/>
          <w:color w:val="000000" w:themeColor="text1"/>
          <w:sz w:val="24"/>
          <w:szCs w:val="24"/>
          <w:lang w:val="en-US"/>
        </w:rPr>
      </w:pPr>
      <w:r w:rsidRPr="0DFC5FAB">
        <w:rPr>
          <w:rFonts w:ascii="Times New Roman" w:eastAsia="Times New Roman" w:hAnsi="Times New Roman" w:cs="Times New Roman"/>
          <w:color w:val="000000" w:themeColor="text1"/>
          <w:sz w:val="24"/>
          <w:szCs w:val="24"/>
          <w:lang w:val="en-US"/>
        </w:rPr>
        <w:t xml:space="preserve">Optimize the system with </w:t>
      </w:r>
      <w:proofErr w:type="spellStart"/>
      <w:r w:rsidRPr="0DFC5FAB">
        <w:rPr>
          <w:rFonts w:ascii="Times New Roman" w:eastAsia="Times New Roman" w:hAnsi="Times New Roman" w:cs="Times New Roman"/>
          <w:color w:val="000000" w:themeColor="text1"/>
          <w:sz w:val="24"/>
          <w:szCs w:val="24"/>
          <w:lang w:val="en-US"/>
        </w:rPr>
        <w:t>Kanade</w:t>
      </w:r>
      <w:proofErr w:type="spellEnd"/>
      <w:r w:rsidRPr="0DFC5FAB">
        <w:rPr>
          <w:rFonts w:ascii="Times New Roman" w:eastAsia="Times New Roman" w:hAnsi="Times New Roman" w:cs="Times New Roman"/>
          <w:color w:val="000000" w:themeColor="text1"/>
          <w:sz w:val="24"/>
          <w:szCs w:val="24"/>
          <w:lang w:val="en-US"/>
        </w:rPr>
        <w:t>-Lucas-</w:t>
      </w:r>
      <w:proofErr w:type="spellStart"/>
      <w:r w:rsidRPr="0DFC5FAB">
        <w:rPr>
          <w:rFonts w:ascii="Times New Roman" w:eastAsia="Times New Roman" w:hAnsi="Times New Roman" w:cs="Times New Roman"/>
          <w:color w:val="000000" w:themeColor="text1"/>
          <w:sz w:val="24"/>
          <w:szCs w:val="24"/>
          <w:lang w:val="en-US"/>
        </w:rPr>
        <w:t>Tomasi</w:t>
      </w:r>
      <w:proofErr w:type="spellEnd"/>
      <w:r w:rsidRPr="0DFC5FAB">
        <w:rPr>
          <w:rFonts w:ascii="Times New Roman" w:eastAsia="Times New Roman" w:hAnsi="Times New Roman" w:cs="Times New Roman"/>
          <w:color w:val="000000" w:themeColor="text1"/>
          <w:sz w:val="24"/>
          <w:szCs w:val="24"/>
          <w:lang w:val="en-US"/>
        </w:rPr>
        <w:t xml:space="preserve"> Tracker (KLT) algorithm to ensure that the system can recognize and locate the trackable features of the ID efficiently.</w:t>
      </w:r>
    </w:p>
    <w:p w14:paraId="3C3336CF" w14:textId="131030E2" w:rsidR="00C93F6A" w:rsidRDefault="00C93F6A" w:rsidP="00C93F6A">
      <w:pPr>
        <w:pStyle w:val="NoSpacing"/>
        <w:numPr>
          <w:ilvl w:val="0"/>
          <w:numId w:val="19"/>
        </w:numPr>
        <w:spacing w:line="480" w:lineRule="auto"/>
        <w:jc w:val="both"/>
        <w:rPr>
          <w:color w:val="000000" w:themeColor="text1"/>
          <w:sz w:val="24"/>
          <w:szCs w:val="24"/>
          <w:lang w:val="en-US"/>
        </w:rPr>
      </w:pPr>
      <w:r w:rsidRPr="0DFC5FAB">
        <w:rPr>
          <w:rFonts w:ascii="Times New Roman" w:eastAsia="Times New Roman" w:hAnsi="Times New Roman" w:cs="Times New Roman"/>
          <w:color w:val="000000" w:themeColor="text1"/>
          <w:sz w:val="24"/>
          <w:szCs w:val="24"/>
          <w:lang w:val="en-US"/>
        </w:rPr>
        <w:t>Test and improve the system using functionality tests</w:t>
      </w:r>
      <w:r w:rsidR="00ED3413">
        <w:rPr>
          <w:rFonts w:ascii="Times New Roman" w:eastAsia="Times New Roman" w:hAnsi="Times New Roman" w:cs="Times New Roman"/>
          <w:color w:val="000000" w:themeColor="text1"/>
          <w:sz w:val="24"/>
          <w:szCs w:val="24"/>
          <w:lang w:val="en-US"/>
        </w:rPr>
        <w:t xml:space="preserve"> and compatibility tests.</w:t>
      </w:r>
    </w:p>
    <w:p w14:paraId="13CA788C" w14:textId="77777777" w:rsidR="00C93F6A" w:rsidRDefault="00C93F6A" w:rsidP="00C93F6A">
      <w:pPr>
        <w:pStyle w:val="NoSpacing"/>
        <w:numPr>
          <w:ilvl w:val="0"/>
          <w:numId w:val="19"/>
        </w:numPr>
        <w:spacing w:line="480" w:lineRule="auto"/>
        <w:jc w:val="both"/>
        <w:rPr>
          <w:color w:val="000000" w:themeColor="text1"/>
          <w:sz w:val="24"/>
          <w:szCs w:val="24"/>
          <w:lang w:val="en-US"/>
        </w:rPr>
      </w:pPr>
      <w:r w:rsidRPr="0DFC5FAB">
        <w:rPr>
          <w:rFonts w:ascii="Times New Roman" w:eastAsia="Times New Roman" w:hAnsi="Times New Roman" w:cs="Times New Roman"/>
          <w:color w:val="000000" w:themeColor="text1"/>
          <w:sz w:val="24"/>
          <w:szCs w:val="24"/>
          <w:lang w:val="en-US"/>
        </w:rPr>
        <w:t>Evaluate the quality of the system using the Mobile Application Rating Scale (MARS) with the following criteria</w:t>
      </w:r>
    </w:p>
    <w:p w14:paraId="597F4210" w14:textId="57DDC2EF" w:rsidR="00C93F6A" w:rsidRDefault="00BA0407" w:rsidP="00D87718">
      <w:pPr>
        <w:pStyle w:val="NoSpacing"/>
        <w:numPr>
          <w:ilvl w:val="1"/>
          <w:numId w:val="19"/>
        </w:numPr>
        <w:spacing w:line="480" w:lineRule="auto"/>
        <w:ind w:left="1800"/>
        <w:jc w:val="both"/>
        <w:rPr>
          <w:color w:val="000000" w:themeColor="text1"/>
          <w:sz w:val="24"/>
          <w:szCs w:val="24"/>
          <w:lang w:val="en-US"/>
        </w:rPr>
      </w:pPr>
      <w:r w:rsidRPr="0DFC5FAB">
        <w:rPr>
          <w:rFonts w:ascii="Times New Roman" w:eastAsia="Times New Roman" w:hAnsi="Times New Roman" w:cs="Times New Roman"/>
          <w:color w:val="000000" w:themeColor="text1"/>
          <w:sz w:val="24"/>
          <w:szCs w:val="24"/>
          <w:lang w:val="en-US"/>
        </w:rPr>
        <w:t>engagement.</w:t>
      </w:r>
    </w:p>
    <w:p w14:paraId="02164A4A" w14:textId="2ABA64A9" w:rsidR="00C93F6A" w:rsidRDefault="00BA0407" w:rsidP="00D87718">
      <w:pPr>
        <w:pStyle w:val="NoSpacing"/>
        <w:numPr>
          <w:ilvl w:val="1"/>
          <w:numId w:val="19"/>
        </w:numPr>
        <w:spacing w:line="480" w:lineRule="auto"/>
        <w:ind w:left="1800"/>
        <w:jc w:val="both"/>
        <w:rPr>
          <w:color w:val="000000" w:themeColor="text1"/>
          <w:sz w:val="24"/>
          <w:szCs w:val="24"/>
          <w:lang w:val="en-US"/>
        </w:rPr>
      </w:pPr>
      <w:r w:rsidRPr="0DFC5FAB">
        <w:rPr>
          <w:rFonts w:ascii="Times New Roman" w:eastAsia="Times New Roman" w:hAnsi="Times New Roman" w:cs="Times New Roman"/>
          <w:color w:val="000000" w:themeColor="text1"/>
          <w:sz w:val="24"/>
          <w:szCs w:val="24"/>
          <w:lang w:val="en-US"/>
        </w:rPr>
        <w:t>functionality.</w:t>
      </w:r>
    </w:p>
    <w:p w14:paraId="2C2CB0A2" w14:textId="74527959" w:rsidR="00C93F6A" w:rsidRDefault="00BA0407" w:rsidP="00D87718">
      <w:pPr>
        <w:pStyle w:val="NoSpacing"/>
        <w:numPr>
          <w:ilvl w:val="1"/>
          <w:numId w:val="19"/>
        </w:numPr>
        <w:spacing w:line="480" w:lineRule="auto"/>
        <w:ind w:left="1800"/>
        <w:jc w:val="both"/>
        <w:rPr>
          <w:color w:val="000000" w:themeColor="text1"/>
          <w:sz w:val="24"/>
          <w:szCs w:val="24"/>
          <w:lang w:val="en-US"/>
        </w:rPr>
      </w:pPr>
      <w:r w:rsidRPr="0DFC5FAB">
        <w:rPr>
          <w:rFonts w:ascii="Times New Roman" w:eastAsia="Times New Roman" w:hAnsi="Times New Roman" w:cs="Times New Roman"/>
          <w:color w:val="000000" w:themeColor="text1"/>
          <w:sz w:val="24"/>
          <w:szCs w:val="24"/>
          <w:lang w:val="en-US"/>
        </w:rPr>
        <w:lastRenderedPageBreak/>
        <w:t>aesthetics.</w:t>
      </w:r>
    </w:p>
    <w:p w14:paraId="4980EFB9" w14:textId="77777777" w:rsidR="00C93F6A" w:rsidRDefault="00C93F6A" w:rsidP="00D87718">
      <w:pPr>
        <w:pStyle w:val="NoSpacing"/>
        <w:numPr>
          <w:ilvl w:val="1"/>
          <w:numId w:val="19"/>
        </w:numPr>
        <w:spacing w:line="480" w:lineRule="auto"/>
        <w:ind w:left="1800"/>
        <w:jc w:val="both"/>
        <w:rPr>
          <w:color w:val="000000" w:themeColor="text1"/>
          <w:sz w:val="24"/>
          <w:szCs w:val="24"/>
          <w:lang w:val="en-US"/>
        </w:rPr>
      </w:pPr>
      <w:r w:rsidRPr="0DFC5FAB">
        <w:rPr>
          <w:rFonts w:ascii="Times New Roman" w:eastAsia="Times New Roman" w:hAnsi="Times New Roman" w:cs="Times New Roman"/>
          <w:color w:val="000000" w:themeColor="text1"/>
          <w:sz w:val="24"/>
          <w:szCs w:val="24"/>
          <w:lang w:val="en-US"/>
        </w:rPr>
        <w:t>information; and</w:t>
      </w:r>
    </w:p>
    <w:p w14:paraId="3427030E" w14:textId="1CD2F470" w:rsidR="00950C23" w:rsidRPr="00AB0365" w:rsidRDefault="00C93F6A" w:rsidP="00AB0365">
      <w:pPr>
        <w:pStyle w:val="NoSpacing"/>
        <w:numPr>
          <w:ilvl w:val="1"/>
          <w:numId w:val="19"/>
        </w:numPr>
        <w:spacing w:line="480" w:lineRule="auto"/>
        <w:ind w:left="1800"/>
        <w:jc w:val="both"/>
        <w:rPr>
          <w:color w:val="000000" w:themeColor="text1"/>
          <w:sz w:val="24"/>
          <w:szCs w:val="24"/>
          <w:lang w:val="en-US"/>
        </w:rPr>
      </w:pPr>
      <w:r w:rsidRPr="0DFC5FAB">
        <w:rPr>
          <w:rFonts w:ascii="Times New Roman" w:eastAsia="Times New Roman" w:hAnsi="Times New Roman" w:cs="Times New Roman"/>
          <w:color w:val="000000" w:themeColor="text1"/>
          <w:sz w:val="24"/>
          <w:szCs w:val="24"/>
          <w:lang w:val="en-US"/>
        </w:rPr>
        <w:t>subjective quality.</w:t>
      </w:r>
    </w:p>
    <w:p w14:paraId="1C4C0887" w14:textId="77777777" w:rsidR="006718D2" w:rsidRDefault="006718D2" w:rsidP="00884E8E">
      <w:pPr>
        <w:pStyle w:val="Heading2"/>
        <w:rPr>
          <w:rFonts w:ascii="Times New Roman" w:hAnsi="Times New Roman" w:cs="Times New Roman"/>
          <w:b/>
          <w:bCs/>
          <w:color w:val="0D0D0D" w:themeColor="text1" w:themeTint="F2"/>
          <w:sz w:val="24"/>
          <w:szCs w:val="24"/>
        </w:rPr>
      </w:pPr>
    </w:p>
    <w:p w14:paraId="0E5B5803" w14:textId="4756CE01" w:rsidR="00EC47E0" w:rsidRDefault="00EC47E0" w:rsidP="00884E8E">
      <w:pPr>
        <w:pStyle w:val="Heading2"/>
        <w:rPr>
          <w:rFonts w:ascii="Times New Roman" w:hAnsi="Times New Roman" w:cs="Times New Roman"/>
          <w:b/>
          <w:bCs/>
          <w:color w:val="0D0D0D" w:themeColor="text1" w:themeTint="F2"/>
          <w:sz w:val="24"/>
          <w:szCs w:val="24"/>
        </w:rPr>
      </w:pPr>
      <w:bookmarkStart w:id="15" w:name="_Toc106185753"/>
      <w:r w:rsidRPr="00884E8E">
        <w:rPr>
          <w:rFonts w:ascii="Times New Roman" w:hAnsi="Times New Roman" w:cs="Times New Roman"/>
          <w:b/>
          <w:bCs/>
          <w:color w:val="0D0D0D" w:themeColor="text1" w:themeTint="F2"/>
          <w:sz w:val="24"/>
          <w:szCs w:val="24"/>
        </w:rPr>
        <w:t>Scope and Delimitation of the Study</w:t>
      </w:r>
      <w:bookmarkEnd w:id="15"/>
    </w:p>
    <w:p w14:paraId="3D27A413" w14:textId="77777777" w:rsidR="00884E8E" w:rsidRPr="00884E8E" w:rsidRDefault="00884E8E" w:rsidP="00884E8E"/>
    <w:p w14:paraId="69008C28" w14:textId="77777777" w:rsidR="0003604C" w:rsidRDefault="0003604C" w:rsidP="00A96C20">
      <w:pPr>
        <w:spacing w:after="200" w:line="480" w:lineRule="auto"/>
        <w:ind w:firstLine="720"/>
        <w:jc w:val="both"/>
        <w:rPr>
          <w:color w:val="000000" w:themeColor="text1"/>
        </w:rPr>
      </w:pPr>
      <w:r w:rsidRPr="0003604C">
        <w:rPr>
          <w:color w:val="000000" w:themeColor="text1"/>
        </w:rPr>
        <w:t xml:space="preserve">This project's scope is to provide students with quick access to school-related information. With the use of Augmented Reality, the students can view more information located on their ID. Not only will their name and student number be considered, but also their class schedule, subjects, and school-related links (LPU Cavite Facebook page, Moodle </w:t>
      </w:r>
      <w:proofErr w:type="spellStart"/>
      <w:r w:rsidRPr="0003604C">
        <w:rPr>
          <w:color w:val="000000" w:themeColor="text1"/>
        </w:rPr>
        <w:t>mrooms</w:t>
      </w:r>
      <w:proofErr w:type="spellEnd"/>
      <w:r w:rsidRPr="0003604C">
        <w:rPr>
          <w:color w:val="000000" w:themeColor="text1"/>
        </w:rPr>
        <w:t xml:space="preserve">, AIMS) with the help of the AIR-ID Mobile Application. The user will need to scan their ID through the AIR-ID App to display the information linked to their ID. With Unity and </w:t>
      </w:r>
      <w:proofErr w:type="spellStart"/>
      <w:r w:rsidRPr="0003604C">
        <w:rPr>
          <w:color w:val="000000" w:themeColor="text1"/>
        </w:rPr>
        <w:t>Vuforia</w:t>
      </w:r>
      <w:proofErr w:type="spellEnd"/>
      <w:r w:rsidRPr="0003604C">
        <w:rPr>
          <w:color w:val="000000" w:themeColor="text1"/>
        </w:rPr>
        <w:t xml:space="preserve">, developers could create, design, and implement visual elements that will appear on the screen when the ID is scanned using the phone camera. These graphic elements will display the information related to the owner of the student ID. The visual elements are created using Unity and </w:t>
      </w:r>
      <w:proofErr w:type="spellStart"/>
      <w:r w:rsidRPr="0003604C">
        <w:rPr>
          <w:color w:val="000000" w:themeColor="text1"/>
        </w:rPr>
        <w:t>Vuforia</w:t>
      </w:r>
      <w:proofErr w:type="spellEnd"/>
      <w:r w:rsidRPr="0003604C">
        <w:rPr>
          <w:color w:val="000000" w:themeColor="text1"/>
        </w:rPr>
        <w:t xml:space="preserve"> </w:t>
      </w:r>
      <w:proofErr w:type="spellStart"/>
      <w:r w:rsidRPr="0003604C">
        <w:rPr>
          <w:color w:val="000000" w:themeColor="text1"/>
        </w:rPr>
        <w:t>sdk</w:t>
      </w:r>
      <w:proofErr w:type="spellEnd"/>
      <w:r w:rsidRPr="0003604C">
        <w:rPr>
          <w:color w:val="000000" w:themeColor="text1"/>
        </w:rPr>
        <w:t xml:space="preserve">. The sample photo of the student ID card is uploaded to the database as image targets so </w:t>
      </w:r>
      <w:proofErr w:type="spellStart"/>
      <w:r w:rsidRPr="0003604C">
        <w:rPr>
          <w:color w:val="000000" w:themeColor="text1"/>
        </w:rPr>
        <w:t>Vuforia</w:t>
      </w:r>
      <w:proofErr w:type="spellEnd"/>
      <w:r w:rsidRPr="0003604C">
        <w:rPr>
          <w:color w:val="000000" w:themeColor="text1"/>
        </w:rPr>
        <w:t xml:space="preserve"> will recognize the information to display on the phone. By using </w:t>
      </w:r>
      <w:proofErr w:type="spellStart"/>
      <w:r w:rsidRPr="0003604C">
        <w:rPr>
          <w:color w:val="000000" w:themeColor="text1"/>
        </w:rPr>
        <w:t>Kanade</w:t>
      </w:r>
      <w:proofErr w:type="spellEnd"/>
      <w:r w:rsidRPr="0003604C">
        <w:rPr>
          <w:color w:val="000000" w:themeColor="text1"/>
        </w:rPr>
        <w:t>-Lucas-</w:t>
      </w:r>
      <w:proofErr w:type="spellStart"/>
      <w:r w:rsidRPr="0003604C">
        <w:rPr>
          <w:color w:val="000000" w:themeColor="text1"/>
        </w:rPr>
        <w:t>Tomasi</w:t>
      </w:r>
      <w:proofErr w:type="spellEnd"/>
      <w:r w:rsidRPr="0003604C">
        <w:rPr>
          <w:color w:val="000000" w:themeColor="text1"/>
        </w:rPr>
        <w:t xml:space="preserve"> (KLT) Algorithm, the system will be more optimized at locating and identifying the </w:t>
      </w:r>
      <w:proofErr w:type="spellStart"/>
      <w:r w:rsidRPr="0003604C">
        <w:rPr>
          <w:color w:val="000000" w:themeColor="text1"/>
        </w:rPr>
        <w:t>trackable</w:t>
      </w:r>
      <w:proofErr w:type="spellEnd"/>
      <w:r w:rsidRPr="0003604C">
        <w:rPr>
          <w:color w:val="000000" w:themeColor="text1"/>
        </w:rPr>
        <w:t xml:space="preserve"> features of the students' ID.</w:t>
      </w:r>
    </w:p>
    <w:p w14:paraId="40BD3F84" w14:textId="444D8125" w:rsidR="00AB0365" w:rsidRDefault="0003604C" w:rsidP="000D668D">
      <w:pPr>
        <w:spacing w:line="480" w:lineRule="auto"/>
        <w:ind w:firstLine="720"/>
        <w:jc w:val="both"/>
        <w:rPr>
          <w:b/>
          <w:sz w:val="28"/>
          <w:szCs w:val="28"/>
        </w:rPr>
      </w:pPr>
      <w:r w:rsidRPr="0003604C">
        <w:rPr>
          <w:color w:val="000000" w:themeColor="text1"/>
        </w:rPr>
        <w:t xml:space="preserve">The project will not extend to interactive AR because it will complicate the task and may require lots of time (based on our skills and experience). The project limits its coverage to the students currently enrolled in the university. As of now, the application </w:t>
      </w:r>
      <w:r w:rsidRPr="0003604C">
        <w:rPr>
          <w:color w:val="000000" w:themeColor="text1"/>
        </w:rPr>
        <w:lastRenderedPageBreak/>
        <w:t xml:space="preserve">won’t be available to apple devices. The application is intended to be used on android devices compatible with </w:t>
      </w:r>
      <w:proofErr w:type="spellStart"/>
      <w:r w:rsidRPr="0003604C">
        <w:rPr>
          <w:color w:val="000000" w:themeColor="text1"/>
        </w:rPr>
        <w:t>google</w:t>
      </w:r>
      <w:proofErr w:type="spellEnd"/>
      <w:r w:rsidRPr="0003604C">
        <w:rPr>
          <w:color w:val="000000" w:themeColor="text1"/>
        </w:rPr>
        <w:t xml:space="preserve"> AR Core.</w:t>
      </w:r>
    </w:p>
    <w:p w14:paraId="4831F5C8" w14:textId="77777777" w:rsidR="00845C89" w:rsidRDefault="00845C89" w:rsidP="000D668D">
      <w:pPr>
        <w:spacing w:line="480" w:lineRule="auto"/>
        <w:rPr>
          <w:b/>
          <w:sz w:val="28"/>
          <w:szCs w:val="28"/>
        </w:rPr>
      </w:pPr>
    </w:p>
    <w:p w14:paraId="0793C006" w14:textId="77777777" w:rsidR="00C92A53" w:rsidRDefault="00C92A53" w:rsidP="000D668D">
      <w:pPr>
        <w:spacing w:line="480" w:lineRule="auto"/>
        <w:rPr>
          <w:b/>
          <w:sz w:val="28"/>
          <w:szCs w:val="28"/>
        </w:rPr>
      </w:pPr>
    </w:p>
    <w:p w14:paraId="7AE137A9" w14:textId="49561C98" w:rsidR="00AA2AE6" w:rsidRPr="00AA2AE6" w:rsidRDefault="00EC47E0" w:rsidP="00AA2AE6">
      <w:pPr>
        <w:spacing w:line="480" w:lineRule="auto"/>
        <w:jc w:val="center"/>
        <w:rPr>
          <w:b/>
          <w:sz w:val="28"/>
          <w:szCs w:val="28"/>
        </w:rPr>
      </w:pPr>
      <w:r w:rsidRPr="0001023F">
        <w:rPr>
          <w:b/>
          <w:sz w:val="28"/>
          <w:szCs w:val="28"/>
        </w:rPr>
        <w:t>CHAPTER II</w:t>
      </w:r>
    </w:p>
    <w:p w14:paraId="709AA34B" w14:textId="1863D701" w:rsidR="00EC47E0" w:rsidRDefault="00EC47E0" w:rsidP="00AA2AE6">
      <w:pPr>
        <w:pStyle w:val="Heading1"/>
        <w:numPr>
          <w:ilvl w:val="0"/>
          <w:numId w:val="0"/>
        </w:numPr>
      </w:pPr>
      <w:bookmarkStart w:id="16" w:name="_Toc106185754"/>
      <w:r w:rsidRPr="00884E8E">
        <w:t>REVIEW OF RELATED LITERATURE AND STUDIES</w:t>
      </w:r>
      <w:bookmarkEnd w:id="16"/>
    </w:p>
    <w:p w14:paraId="737C69FB" w14:textId="77777777" w:rsidR="00884E8E" w:rsidRPr="00884E8E" w:rsidRDefault="00884E8E" w:rsidP="00884E8E"/>
    <w:p w14:paraId="3B6AE0BB" w14:textId="1886A39C" w:rsidR="00EC47E0" w:rsidRDefault="00EC47E0" w:rsidP="00AB0365">
      <w:pPr>
        <w:spacing w:line="480" w:lineRule="auto"/>
        <w:ind w:firstLine="720"/>
        <w:jc w:val="both"/>
      </w:pPr>
      <w:r w:rsidRPr="00037528">
        <w:t xml:space="preserve">This chapter covers all the related literature we have read, aligned with our interest in the possibilities of applying Augmented Reality technology to solve a specific problem, specifically, some terms are listed below that define our research.  </w:t>
      </w:r>
    </w:p>
    <w:p w14:paraId="0E3C3CC7" w14:textId="77777777" w:rsidR="00EC47E0" w:rsidRDefault="00EC47E0" w:rsidP="00884E8E">
      <w:pPr>
        <w:pStyle w:val="Heading2"/>
        <w:rPr>
          <w:rFonts w:ascii="Times New Roman" w:hAnsi="Times New Roman" w:cs="Times New Roman"/>
          <w:b/>
          <w:bCs/>
          <w:color w:val="0D0D0D" w:themeColor="text1" w:themeTint="F2"/>
          <w:sz w:val="24"/>
          <w:szCs w:val="24"/>
        </w:rPr>
      </w:pPr>
      <w:bookmarkStart w:id="17" w:name="_Toc106185755"/>
      <w:r w:rsidRPr="00884E8E">
        <w:rPr>
          <w:rFonts w:ascii="Times New Roman" w:hAnsi="Times New Roman" w:cs="Times New Roman"/>
          <w:b/>
          <w:bCs/>
          <w:color w:val="0D0D0D" w:themeColor="text1" w:themeTint="F2"/>
          <w:sz w:val="24"/>
          <w:szCs w:val="24"/>
        </w:rPr>
        <w:t>Related Literature</w:t>
      </w:r>
      <w:bookmarkEnd w:id="17"/>
    </w:p>
    <w:p w14:paraId="382C6C79" w14:textId="77777777" w:rsidR="00884E8E" w:rsidRPr="00884E8E" w:rsidRDefault="00884E8E" w:rsidP="00884E8E"/>
    <w:p w14:paraId="1C34CCFC" w14:textId="4B441865" w:rsidR="007F743D" w:rsidRPr="00F5461B" w:rsidRDefault="00EC47E0" w:rsidP="00F5461B">
      <w:pPr>
        <w:spacing w:line="480" w:lineRule="auto"/>
        <w:jc w:val="both"/>
      </w:pPr>
      <w:r>
        <w:rPr>
          <w:b/>
          <w:bCs/>
        </w:rPr>
        <w:tab/>
      </w:r>
      <w:r w:rsidRPr="00921BE2">
        <w:t xml:space="preserve">It is </w:t>
      </w:r>
      <w:r w:rsidR="003A5B3D">
        <w:t xml:space="preserve">a detailed review of literature or research that is related to the topic of this thesis. </w:t>
      </w:r>
      <w:r w:rsidRPr="00921BE2">
        <w:t xml:space="preserve">For instance, </w:t>
      </w:r>
      <w:r w:rsidR="003A5B3D">
        <w:t xml:space="preserve">the materials are mostly from professional journals and other publications. </w:t>
      </w:r>
      <w:r w:rsidRPr="00921BE2">
        <w:t xml:space="preserve"> Composed here are the keywords related to our project. Some are cited from the documentation of the mentioned keywords, and some are from respectable and reliable websites</w:t>
      </w:r>
      <w:r w:rsidR="003A5B3D">
        <w:t>.</w:t>
      </w:r>
    </w:p>
    <w:p w14:paraId="32261C68" w14:textId="77777777" w:rsidR="00EC47E0" w:rsidRDefault="00EC47E0" w:rsidP="00E94062">
      <w:pPr>
        <w:spacing w:after="160" w:line="480" w:lineRule="auto"/>
        <w:jc w:val="both"/>
        <w:rPr>
          <w:b/>
          <w:bCs/>
          <w:lang w:eastAsia="en-PH"/>
        </w:rPr>
      </w:pPr>
      <w:r w:rsidRPr="76079CB5">
        <w:rPr>
          <w:b/>
          <w:bCs/>
          <w:lang w:eastAsia="en-PH"/>
        </w:rPr>
        <w:t>Augmented Reality</w:t>
      </w:r>
    </w:p>
    <w:p w14:paraId="160F2981" w14:textId="77777777" w:rsidR="000D668D" w:rsidRDefault="000D668D" w:rsidP="000D668D">
      <w:pPr>
        <w:spacing w:after="160" w:line="480" w:lineRule="auto"/>
        <w:ind w:firstLine="720"/>
        <w:jc w:val="both"/>
      </w:pPr>
      <w:r>
        <w:t xml:space="preserve">Augmented Reality (AR) is an improved form of the physical world that's accomplished by utilizing computerized visual components, sound, or other tangible boosts conveyed via technology (Hayes Adam, 2020). It may be a trend among companies included in versatile computing and trade applications. Augmented Reality calculates the </w:t>
      </w:r>
      <w:r>
        <w:lastRenderedPageBreak/>
        <w:t xml:space="preserve">camera's distance, position, and angle in real-time and places the corresponding image in the computed position (Tom </w:t>
      </w:r>
      <w:proofErr w:type="spellStart"/>
      <w:r>
        <w:t>Caudell</w:t>
      </w:r>
      <w:proofErr w:type="spellEnd"/>
      <w:r>
        <w:t>, 1990).</w:t>
      </w:r>
    </w:p>
    <w:p w14:paraId="514F91D2" w14:textId="77777777" w:rsidR="000D668D" w:rsidRDefault="000D668D" w:rsidP="000D668D">
      <w:pPr>
        <w:spacing w:after="160" w:line="480" w:lineRule="auto"/>
        <w:ind w:firstLine="720"/>
        <w:jc w:val="both"/>
      </w:pPr>
      <w:r>
        <w:t xml:space="preserve">Augmented Reality can also be utilized for other tasks, such as enhanced collaborative tasks. One of the examples of this is the Studiers tube project of </w:t>
      </w:r>
      <w:proofErr w:type="spellStart"/>
      <w:r>
        <w:t>Schmalsteig</w:t>
      </w:r>
      <w:proofErr w:type="spellEnd"/>
      <w:r>
        <w:t xml:space="preserve"> et al., 1996). They used a head-mounted display glass that resembles a VR Box connected to the system, allowing users to see the 3d models and images together. It is similar to the researcher's study, but the intended hardware is the mobile phone instead of a head-mounted display.</w:t>
      </w:r>
    </w:p>
    <w:p w14:paraId="2148E8E1" w14:textId="77777777" w:rsidR="000D668D" w:rsidRDefault="000D668D" w:rsidP="000D668D">
      <w:pPr>
        <w:spacing w:after="160" w:line="480" w:lineRule="auto"/>
        <w:ind w:firstLine="720"/>
        <w:jc w:val="both"/>
      </w:pPr>
      <w:r w:rsidRPr="000D668D">
        <w:t xml:space="preserve">According to </w:t>
      </w:r>
      <w:proofErr w:type="spellStart"/>
      <w:r w:rsidRPr="000D668D">
        <w:t>Papagiannis</w:t>
      </w:r>
      <w:proofErr w:type="spellEnd"/>
      <w:r w:rsidRPr="000D668D">
        <w:t xml:space="preserve"> (2009), AR has advanced, and many restrictions have been resolved. New opportunities and ideas have been unlocked with the help of augmented reality in learning applications and art implementations that can expand the user’s creativeness. AR projects are primarily utilized in 3d models and animation. Still, it can also be used in 2d planar videos and others that can be applied in novel forms and hybrid physical-augmented applications.</w:t>
      </w:r>
    </w:p>
    <w:p w14:paraId="6A2FD1EC" w14:textId="051AB8EA" w:rsidR="00F5461B" w:rsidRPr="004E3B85" w:rsidRDefault="00F5461B" w:rsidP="004E3B85">
      <w:pPr>
        <w:spacing w:after="160" w:line="480" w:lineRule="auto"/>
        <w:jc w:val="both"/>
        <w:rPr>
          <w:rFonts w:ascii="MS Mincho" w:eastAsia="MS Mincho" w:hAnsi="MS Mincho" w:cs="MS Mincho"/>
          <w:b/>
        </w:rPr>
      </w:pPr>
      <w:r w:rsidRPr="400BD478">
        <w:rPr>
          <w:b/>
          <w:bCs/>
          <w:lang w:eastAsia="en-PH"/>
        </w:rPr>
        <w:t>A</w:t>
      </w:r>
      <w:r w:rsidR="7A685439" w:rsidRPr="400BD478">
        <w:rPr>
          <w:b/>
          <w:bCs/>
          <w:lang w:eastAsia="en-PH"/>
        </w:rPr>
        <w:t>I</w:t>
      </w:r>
      <w:r w:rsidRPr="400BD478">
        <w:rPr>
          <w:b/>
          <w:bCs/>
          <w:lang w:eastAsia="en-PH"/>
        </w:rPr>
        <w:t>R</w:t>
      </w:r>
      <w:r w:rsidRPr="191E3D71">
        <w:rPr>
          <w:b/>
          <w:bCs/>
          <w:lang w:eastAsia="en-PH"/>
        </w:rPr>
        <w:t>-ID</w:t>
      </w:r>
    </w:p>
    <w:p w14:paraId="42FB4A05" w14:textId="77777777" w:rsidR="000D668D" w:rsidRDefault="000D668D" w:rsidP="000D668D">
      <w:pPr>
        <w:pStyle w:val="NormalWeb"/>
        <w:spacing w:after="160" w:line="480" w:lineRule="auto"/>
        <w:ind w:firstLine="720"/>
        <w:jc w:val="both"/>
        <w:rPr>
          <w:lang w:eastAsia="en-PH"/>
        </w:rPr>
      </w:pPr>
      <w:r>
        <w:rPr>
          <w:lang w:eastAsia="en-PH"/>
        </w:rPr>
        <w:t xml:space="preserve">The AIR-ID aims to provide more information about the school and the student course using augmented reality technology. Augmented Reality (AR) is the technology of adding virtual objects to real scenes by enabling the addition of missing information in real life (E. </w:t>
      </w:r>
      <w:proofErr w:type="spellStart"/>
      <w:r>
        <w:rPr>
          <w:lang w:eastAsia="en-PH"/>
        </w:rPr>
        <w:t>Sayed</w:t>
      </w:r>
      <w:proofErr w:type="spellEnd"/>
      <w:r>
        <w:rPr>
          <w:lang w:eastAsia="en-PH"/>
        </w:rPr>
        <w:t>, 2011)</w:t>
      </w:r>
    </w:p>
    <w:p w14:paraId="490FA0EF" w14:textId="3D537C41" w:rsidR="00CB6133" w:rsidRDefault="000D668D" w:rsidP="000D668D">
      <w:pPr>
        <w:pStyle w:val="NormalWeb"/>
        <w:spacing w:before="0" w:beforeAutospacing="0" w:after="160" w:afterAutospacing="0" w:line="480" w:lineRule="auto"/>
        <w:ind w:firstLine="720"/>
        <w:jc w:val="both"/>
        <w:rPr>
          <w:lang w:eastAsia="en-PH"/>
        </w:rPr>
      </w:pPr>
      <w:r>
        <w:rPr>
          <w:lang w:eastAsia="en-PH"/>
        </w:rPr>
        <w:lastRenderedPageBreak/>
        <w:t>AIR-ID includes the user’s name, section, school ID number, schedule, and corresponding buttons that will redirect the user to the websites (LPU Cavite Facebook Page, LPU rooms, and LPU aims) when pressed the corresponding buttons.</w:t>
      </w:r>
    </w:p>
    <w:p w14:paraId="75111569" w14:textId="7A94907A" w:rsidR="00EC47E0" w:rsidRPr="00443D02" w:rsidRDefault="00EC47E0" w:rsidP="00E94062">
      <w:pPr>
        <w:spacing w:after="160" w:line="480" w:lineRule="auto"/>
        <w:jc w:val="both"/>
        <w:rPr>
          <w:b/>
          <w:lang w:val="en-PH" w:eastAsia="en-PH"/>
        </w:rPr>
      </w:pPr>
      <w:r w:rsidRPr="00443D02">
        <w:rPr>
          <w:b/>
          <w:lang w:val="en-PH" w:eastAsia="en-PH"/>
        </w:rPr>
        <w:t>Unity 3D</w:t>
      </w:r>
    </w:p>
    <w:p w14:paraId="30F3A124" w14:textId="77777777" w:rsidR="000D668D" w:rsidRDefault="008624CF" w:rsidP="76079CB5">
      <w:pPr>
        <w:spacing w:after="160" w:line="480" w:lineRule="auto"/>
        <w:jc w:val="both"/>
        <w:rPr>
          <w:lang w:val="en-PH" w:eastAsia="en-PH"/>
        </w:rPr>
      </w:pPr>
      <w:r w:rsidRPr="00443D02">
        <w:rPr>
          <w:b/>
          <w:lang w:val="en-PH" w:eastAsia="en-PH"/>
        </w:rPr>
        <w:tab/>
      </w:r>
      <w:r w:rsidR="000D668D" w:rsidRPr="000D668D">
        <w:rPr>
          <w:lang w:val="en-PH" w:eastAsia="en-PH"/>
        </w:rPr>
        <w:t xml:space="preserve">According to Lebo et al. (2010), Unity3D is an integrated professional game engine made by the Danish Unity Technologies. Which can create 2D and 3D video games, virtual constructions, and various real-time 3D images and models. The researchers mainly used Unity3D in developing floating AR images. </w:t>
      </w:r>
    </w:p>
    <w:p w14:paraId="2A22937B" w14:textId="0D79B8D9" w:rsidR="00EC47E0" w:rsidRDefault="00EC47E0" w:rsidP="76079CB5">
      <w:pPr>
        <w:spacing w:after="160" w:line="480" w:lineRule="auto"/>
        <w:jc w:val="both"/>
        <w:rPr>
          <w:b/>
          <w:bCs/>
          <w:lang w:val="en-PH" w:eastAsia="en-PH"/>
        </w:rPr>
      </w:pPr>
      <w:proofErr w:type="spellStart"/>
      <w:r w:rsidRPr="76079CB5">
        <w:rPr>
          <w:b/>
          <w:bCs/>
          <w:lang w:val="en-PH" w:eastAsia="en-PH"/>
        </w:rPr>
        <w:t>Vuforia</w:t>
      </w:r>
      <w:proofErr w:type="spellEnd"/>
    </w:p>
    <w:p w14:paraId="54B120AA" w14:textId="77777777" w:rsidR="000D668D" w:rsidRDefault="000D668D" w:rsidP="000D668D">
      <w:pPr>
        <w:spacing w:after="160" w:line="480" w:lineRule="auto"/>
        <w:ind w:firstLine="720"/>
        <w:jc w:val="both"/>
        <w:rPr>
          <w:lang w:val="en-PH" w:eastAsia="en-PH"/>
        </w:rPr>
      </w:pPr>
      <w:proofErr w:type="spellStart"/>
      <w:r w:rsidRPr="000D668D">
        <w:rPr>
          <w:lang w:val="en-PH" w:eastAsia="en-PH"/>
        </w:rPr>
        <w:t>Vuforia</w:t>
      </w:r>
      <w:proofErr w:type="spellEnd"/>
      <w:r w:rsidRPr="000D668D">
        <w:rPr>
          <w:lang w:val="en-PH" w:eastAsia="en-PH"/>
        </w:rPr>
        <w:t xml:space="preserve"> Engine is a software development kit (SDK) for creating Augmented Reality apps. </w:t>
      </w:r>
      <w:proofErr w:type="spellStart"/>
      <w:r w:rsidRPr="000D668D">
        <w:rPr>
          <w:lang w:val="en-PH" w:eastAsia="en-PH"/>
        </w:rPr>
        <w:t>Aji</w:t>
      </w:r>
      <w:proofErr w:type="spellEnd"/>
      <w:r w:rsidRPr="000D668D">
        <w:rPr>
          <w:lang w:val="en-PH" w:eastAsia="en-PH"/>
        </w:rPr>
        <w:t xml:space="preserve"> et al. (2018) used </w:t>
      </w:r>
      <w:proofErr w:type="spellStart"/>
      <w:r w:rsidRPr="000D668D">
        <w:rPr>
          <w:lang w:val="en-PH" w:eastAsia="en-PH"/>
        </w:rPr>
        <w:t>Vuforia</w:t>
      </w:r>
      <w:proofErr w:type="spellEnd"/>
      <w:r w:rsidRPr="000D668D">
        <w:rPr>
          <w:lang w:val="en-PH" w:eastAsia="en-PH"/>
        </w:rPr>
        <w:t xml:space="preserve"> in their AR system to emphasize the 3D marker-less recognition process in their virtual exhibition project. In this project, the researchers will use </w:t>
      </w:r>
      <w:proofErr w:type="spellStart"/>
      <w:r w:rsidRPr="000D668D">
        <w:rPr>
          <w:lang w:val="en-PH" w:eastAsia="en-PH"/>
        </w:rPr>
        <w:t>Vuforia</w:t>
      </w:r>
      <w:proofErr w:type="spellEnd"/>
      <w:r w:rsidRPr="000D668D">
        <w:rPr>
          <w:lang w:val="en-PH" w:eastAsia="en-PH"/>
        </w:rPr>
        <w:t xml:space="preserve"> to add advanced computer vision functionality to the application.</w:t>
      </w:r>
    </w:p>
    <w:p w14:paraId="692A10FA" w14:textId="2A3EF506" w:rsidR="00EC47E0" w:rsidRDefault="00EC47E0" w:rsidP="00E94062">
      <w:pPr>
        <w:spacing w:after="160" w:line="480" w:lineRule="auto"/>
        <w:jc w:val="both"/>
        <w:rPr>
          <w:b/>
          <w:bCs/>
          <w:lang w:val="en-PH" w:eastAsia="en-PH"/>
        </w:rPr>
      </w:pPr>
      <w:r>
        <w:rPr>
          <w:b/>
          <w:bCs/>
          <w:lang w:val="en-PH" w:eastAsia="en-PH"/>
        </w:rPr>
        <w:t>C# (C Sharp)</w:t>
      </w:r>
    </w:p>
    <w:p w14:paraId="6B1891A1" w14:textId="5C570AB5" w:rsidR="00A96C20" w:rsidRDefault="000D668D" w:rsidP="00DA4F0A">
      <w:pPr>
        <w:spacing w:after="160" w:line="480" w:lineRule="auto"/>
        <w:ind w:firstLine="720"/>
        <w:jc w:val="both"/>
        <w:rPr>
          <w:lang w:val="en-PH" w:eastAsia="en-PH"/>
        </w:rPr>
      </w:pPr>
      <w:r w:rsidRPr="000D668D">
        <w:rPr>
          <w:lang w:val="en-PH" w:eastAsia="en-PH"/>
        </w:rPr>
        <w:t xml:space="preserve">According to Tiara </w:t>
      </w:r>
      <w:proofErr w:type="spellStart"/>
      <w:r w:rsidRPr="000D668D">
        <w:rPr>
          <w:lang w:val="en-PH" w:eastAsia="en-PH"/>
        </w:rPr>
        <w:t>Dewi</w:t>
      </w:r>
      <w:proofErr w:type="spellEnd"/>
      <w:r w:rsidRPr="000D668D">
        <w:rPr>
          <w:lang w:val="en-PH" w:eastAsia="en-PH"/>
        </w:rPr>
        <w:t xml:space="preserve"> and Muhammad Amir </w:t>
      </w:r>
      <w:proofErr w:type="spellStart"/>
      <w:r w:rsidRPr="000D668D">
        <w:rPr>
          <w:lang w:val="en-PH" w:eastAsia="en-PH"/>
        </w:rPr>
        <w:t>Masruhim</w:t>
      </w:r>
      <w:proofErr w:type="spellEnd"/>
      <w:r w:rsidRPr="000D668D">
        <w:rPr>
          <w:lang w:val="en-PH" w:eastAsia="en-PH"/>
        </w:rPr>
        <w:t xml:space="preserve"> (2016), C# is an object-oriented and type-safe programming language. C# also provides language constructs, making it a natural language used to create and use software components. The researchers will use C# as the primary programming language in their research.</w:t>
      </w:r>
    </w:p>
    <w:p w14:paraId="60A7090C" w14:textId="77777777" w:rsidR="00A96C20" w:rsidRDefault="00A96C20" w:rsidP="00DA4F0A">
      <w:pPr>
        <w:spacing w:after="160" w:line="480" w:lineRule="auto"/>
        <w:ind w:firstLine="720"/>
        <w:jc w:val="both"/>
        <w:rPr>
          <w:lang w:val="en-PH" w:eastAsia="en-PH"/>
        </w:rPr>
      </w:pPr>
    </w:p>
    <w:p w14:paraId="09206655" w14:textId="77777777" w:rsidR="00A96C20" w:rsidRDefault="00A96C20" w:rsidP="00DA4F0A">
      <w:pPr>
        <w:spacing w:after="160" w:line="480" w:lineRule="auto"/>
        <w:ind w:firstLine="720"/>
        <w:jc w:val="both"/>
        <w:rPr>
          <w:lang w:val="en-PH" w:eastAsia="en-PH"/>
        </w:rPr>
      </w:pPr>
    </w:p>
    <w:p w14:paraId="07869644" w14:textId="7D00E534" w:rsidR="00EC47E0" w:rsidRDefault="006224F1" w:rsidP="00E94062">
      <w:pPr>
        <w:spacing w:after="160" w:line="480" w:lineRule="auto"/>
        <w:jc w:val="both"/>
        <w:rPr>
          <w:b/>
          <w:bCs/>
          <w:lang w:val="en-PH" w:eastAsia="en-PH"/>
        </w:rPr>
      </w:pPr>
      <w:proofErr w:type="spellStart"/>
      <w:r>
        <w:rPr>
          <w:b/>
          <w:bCs/>
          <w:lang w:val="en-PH" w:eastAsia="en-PH"/>
        </w:rPr>
        <w:lastRenderedPageBreak/>
        <w:t>Kanade</w:t>
      </w:r>
      <w:proofErr w:type="spellEnd"/>
      <w:r>
        <w:rPr>
          <w:b/>
          <w:bCs/>
          <w:lang w:val="en-PH" w:eastAsia="en-PH"/>
        </w:rPr>
        <w:t>-Lucas-</w:t>
      </w:r>
      <w:proofErr w:type="spellStart"/>
      <w:r>
        <w:rPr>
          <w:b/>
          <w:bCs/>
          <w:lang w:val="en-PH" w:eastAsia="en-PH"/>
        </w:rPr>
        <w:t>Tomasi</w:t>
      </w:r>
      <w:proofErr w:type="spellEnd"/>
      <w:r w:rsidR="00EC47E0">
        <w:rPr>
          <w:b/>
          <w:bCs/>
          <w:lang w:val="en-PH" w:eastAsia="en-PH"/>
        </w:rPr>
        <w:t xml:space="preserve"> Algorithm</w:t>
      </w:r>
    </w:p>
    <w:p w14:paraId="1A1517C7" w14:textId="77777777" w:rsidR="000D668D" w:rsidRPr="000D668D" w:rsidRDefault="004332F6" w:rsidP="000D668D">
      <w:pPr>
        <w:spacing w:after="160" w:line="480" w:lineRule="auto"/>
        <w:jc w:val="both"/>
        <w:rPr>
          <w:lang w:val="en-PH" w:eastAsia="en-PH"/>
        </w:rPr>
      </w:pPr>
      <w:r>
        <w:rPr>
          <w:b/>
          <w:bCs/>
          <w:lang w:val="en-PH" w:eastAsia="en-PH"/>
        </w:rPr>
        <w:tab/>
      </w:r>
      <w:proofErr w:type="spellStart"/>
      <w:r w:rsidR="000D668D" w:rsidRPr="000D668D">
        <w:rPr>
          <w:lang w:val="en-PH" w:eastAsia="en-PH"/>
        </w:rPr>
        <w:t>Kanade</w:t>
      </w:r>
      <w:proofErr w:type="spellEnd"/>
      <w:r w:rsidR="000D668D" w:rsidRPr="000D668D">
        <w:rPr>
          <w:lang w:val="en-PH" w:eastAsia="en-PH"/>
        </w:rPr>
        <w:t xml:space="preserve">-Lucas </w:t>
      </w:r>
      <w:proofErr w:type="spellStart"/>
      <w:r w:rsidR="000D668D" w:rsidRPr="000D668D">
        <w:rPr>
          <w:lang w:val="en-PH" w:eastAsia="en-PH"/>
        </w:rPr>
        <w:t>Tomasi</w:t>
      </w:r>
      <w:proofErr w:type="spellEnd"/>
      <w:r w:rsidR="000D668D" w:rsidRPr="000D668D">
        <w:rPr>
          <w:lang w:val="en-PH" w:eastAsia="en-PH"/>
        </w:rPr>
        <w:t xml:space="preserve"> or KLT Algorithm is used for feature selection and tracking objects. </w:t>
      </w:r>
      <w:proofErr w:type="spellStart"/>
      <w:r w:rsidR="000D668D" w:rsidRPr="000D668D">
        <w:rPr>
          <w:lang w:val="en-PH" w:eastAsia="en-PH"/>
        </w:rPr>
        <w:t>Mstafa</w:t>
      </w:r>
      <w:proofErr w:type="spellEnd"/>
      <w:r w:rsidR="000D668D" w:rsidRPr="000D668D">
        <w:rPr>
          <w:lang w:val="en-PH" w:eastAsia="en-PH"/>
        </w:rPr>
        <w:t xml:space="preserve"> &amp; </w:t>
      </w:r>
      <w:proofErr w:type="spellStart"/>
      <w:r w:rsidR="000D668D" w:rsidRPr="000D668D">
        <w:rPr>
          <w:lang w:val="en-PH" w:eastAsia="en-PH"/>
        </w:rPr>
        <w:t>Elleithy</w:t>
      </w:r>
      <w:proofErr w:type="spellEnd"/>
      <w:r w:rsidR="000D668D" w:rsidRPr="000D668D">
        <w:rPr>
          <w:lang w:val="en-PH" w:eastAsia="en-PH"/>
        </w:rPr>
        <w:t xml:space="preserve">, (2016). The KLT tracking algorithm operates by finding good feature points or what they call Harris Corners in the facial area from the first frame. </w:t>
      </w:r>
    </w:p>
    <w:p w14:paraId="00436777" w14:textId="77777777" w:rsidR="000D668D" w:rsidRDefault="000D668D" w:rsidP="000D668D">
      <w:pPr>
        <w:spacing w:after="160" w:line="480" w:lineRule="auto"/>
        <w:jc w:val="both"/>
        <w:rPr>
          <w:lang w:val="en-PH" w:eastAsia="en-PH"/>
        </w:rPr>
      </w:pPr>
      <w:r w:rsidRPr="000D668D">
        <w:rPr>
          <w:lang w:val="en-PH" w:eastAsia="en-PH"/>
        </w:rPr>
        <w:t xml:space="preserve">           The algorithm locates the </w:t>
      </w:r>
      <w:proofErr w:type="spellStart"/>
      <w:r w:rsidRPr="000D668D">
        <w:rPr>
          <w:lang w:val="en-PH" w:eastAsia="en-PH"/>
        </w:rPr>
        <w:t>trackable</w:t>
      </w:r>
      <w:proofErr w:type="spellEnd"/>
      <w:r w:rsidRPr="000D668D">
        <w:rPr>
          <w:lang w:val="en-PH" w:eastAsia="en-PH"/>
        </w:rPr>
        <w:t xml:space="preserve"> features in the initial frame and then tracks each detected quality in the rest of the structures using its displacement. The displacement of the specific part is then defined as the displacement that minimizes the sum of differences. Sri (2019).</w:t>
      </w:r>
    </w:p>
    <w:p w14:paraId="5CB85E46" w14:textId="34E4EF36" w:rsidR="000D11A0" w:rsidRPr="004B2DCD" w:rsidRDefault="005B67BC" w:rsidP="000D668D">
      <w:pPr>
        <w:spacing w:after="160" w:line="480" w:lineRule="auto"/>
        <w:jc w:val="both"/>
        <w:rPr>
          <w:b/>
          <w:lang w:val="en-PH" w:eastAsia="en-PH"/>
        </w:rPr>
      </w:pPr>
      <w:r w:rsidRPr="004B2DCD">
        <w:rPr>
          <w:b/>
          <w:bCs/>
          <w:lang w:val="en-PH" w:eastAsia="en-PH"/>
        </w:rPr>
        <w:t>Firebase</w:t>
      </w:r>
    </w:p>
    <w:p w14:paraId="2487E031" w14:textId="77777777" w:rsidR="000D668D" w:rsidRPr="000D668D" w:rsidRDefault="005B67BC" w:rsidP="000D668D">
      <w:pPr>
        <w:spacing w:after="160" w:line="480" w:lineRule="auto"/>
        <w:jc w:val="both"/>
        <w:rPr>
          <w:lang w:val="en-PH" w:eastAsia="en-PH"/>
        </w:rPr>
      </w:pPr>
      <w:r w:rsidRPr="004B2DCD">
        <w:rPr>
          <w:lang w:val="en-PH" w:eastAsia="en-PH"/>
        </w:rPr>
        <w:tab/>
      </w:r>
      <w:r w:rsidR="000D668D" w:rsidRPr="000D668D">
        <w:rPr>
          <w:lang w:val="en-PH" w:eastAsia="en-PH"/>
        </w:rPr>
        <w:t xml:space="preserve">According to Stevenson (2018), firebase is a toolset to build, improve and enhance your application. Firebase helps the developer cover many services that the developers would typically code and build themselves. Such as authenticators, databases, push messaging, file storage, etc. </w:t>
      </w:r>
    </w:p>
    <w:p w14:paraId="58F70FE3" w14:textId="0BB07B64" w:rsidR="007C2018" w:rsidRDefault="000D668D" w:rsidP="000D668D">
      <w:pPr>
        <w:spacing w:after="160" w:line="480" w:lineRule="auto"/>
        <w:jc w:val="both"/>
        <w:rPr>
          <w:lang w:val="en-PH" w:eastAsia="en-PH"/>
        </w:rPr>
      </w:pPr>
      <w:r w:rsidRPr="000D668D">
        <w:rPr>
          <w:lang w:val="en-PH" w:eastAsia="en-PH"/>
        </w:rPr>
        <w:t xml:space="preserve">           Firebase </w:t>
      </w:r>
      <w:proofErr w:type="spellStart"/>
      <w:r w:rsidRPr="000D668D">
        <w:rPr>
          <w:lang w:val="en-PH" w:eastAsia="en-PH"/>
        </w:rPr>
        <w:t>Realtime</w:t>
      </w:r>
      <w:proofErr w:type="spellEnd"/>
      <w:r w:rsidRPr="000D668D">
        <w:rPr>
          <w:lang w:val="en-PH" w:eastAsia="en-PH"/>
        </w:rPr>
        <w:t xml:space="preserve"> Database and Firebase Authentication are used in programs to collect and secure the data and application. The Firebase </w:t>
      </w:r>
      <w:proofErr w:type="spellStart"/>
      <w:r w:rsidRPr="000D668D">
        <w:rPr>
          <w:lang w:val="en-PH" w:eastAsia="en-PH"/>
        </w:rPr>
        <w:t>Realtime</w:t>
      </w:r>
      <w:proofErr w:type="spellEnd"/>
      <w:r w:rsidRPr="000D668D">
        <w:rPr>
          <w:lang w:val="en-PH" w:eastAsia="en-PH"/>
        </w:rPr>
        <w:t xml:space="preserve"> database displays data in JSON format. According to </w:t>
      </w:r>
      <w:proofErr w:type="spellStart"/>
      <w:r w:rsidRPr="000D668D">
        <w:rPr>
          <w:lang w:val="en-PH" w:eastAsia="en-PH"/>
        </w:rPr>
        <w:t>Rajappa</w:t>
      </w:r>
      <w:proofErr w:type="spellEnd"/>
      <w:r w:rsidRPr="000D668D">
        <w:rPr>
          <w:lang w:val="en-PH" w:eastAsia="en-PH"/>
        </w:rPr>
        <w:t xml:space="preserve"> et al. (2020), one of the advantages of using it is that the data is synchronized across all clients in real-time and is even available even when the application doesn’t have access to the internet.</w:t>
      </w:r>
    </w:p>
    <w:p w14:paraId="0C7A58AA" w14:textId="77777777" w:rsidR="000D668D" w:rsidRDefault="000D668D" w:rsidP="000D668D">
      <w:pPr>
        <w:spacing w:after="160" w:line="480" w:lineRule="auto"/>
        <w:jc w:val="both"/>
        <w:rPr>
          <w:lang w:val="en-PH" w:eastAsia="en-PH"/>
        </w:rPr>
      </w:pPr>
    </w:p>
    <w:p w14:paraId="4CA8211D" w14:textId="77777777" w:rsidR="000D668D" w:rsidRPr="00C9620C" w:rsidRDefault="000D668D" w:rsidP="000D668D">
      <w:pPr>
        <w:spacing w:after="160" w:line="480" w:lineRule="auto"/>
        <w:jc w:val="both"/>
        <w:rPr>
          <w:lang w:val="en-PH" w:eastAsia="en-PH"/>
        </w:rPr>
      </w:pPr>
    </w:p>
    <w:p w14:paraId="06231ADF" w14:textId="64381998" w:rsidR="00950C23" w:rsidRDefault="00DA1987" w:rsidP="005B67BC">
      <w:pPr>
        <w:spacing w:after="160" w:line="480" w:lineRule="auto"/>
        <w:jc w:val="both"/>
        <w:rPr>
          <w:b/>
          <w:lang w:val="en-PH" w:eastAsia="en-PH"/>
        </w:rPr>
      </w:pPr>
      <w:r w:rsidRPr="00DA1987">
        <w:rPr>
          <w:b/>
          <w:bCs/>
          <w:lang w:val="en-PH" w:eastAsia="en-PH"/>
        </w:rPr>
        <w:lastRenderedPageBreak/>
        <w:t>JSON File</w:t>
      </w:r>
    </w:p>
    <w:p w14:paraId="04604457" w14:textId="77777777" w:rsidR="000D668D" w:rsidRPr="000D668D" w:rsidRDefault="004A6496" w:rsidP="000D668D">
      <w:pPr>
        <w:spacing w:after="160" w:line="480" w:lineRule="auto"/>
        <w:jc w:val="both"/>
        <w:rPr>
          <w:lang w:val="en-PH" w:eastAsia="en-PH"/>
        </w:rPr>
      </w:pPr>
      <w:r>
        <w:rPr>
          <w:b/>
          <w:bCs/>
          <w:lang w:val="en-PH" w:eastAsia="en-PH"/>
        </w:rPr>
        <w:tab/>
      </w:r>
      <w:bookmarkStart w:id="18" w:name="_Toc106185756"/>
      <w:r w:rsidR="000D668D" w:rsidRPr="000D668D">
        <w:rPr>
          <w:lang w:val="en-PH" w:eastAsia="en-PH"/>
        </w:rPr>
        <w:t xml:space="preserve">JSON or JavaScript Object Notation is a minimal, readable format for structuring data. It is commonly used to transmit data between the server and an application. According to Chris (2021), JSON and objects aren’t the same. The main difference is that the key in JSON must be on double quotations or </w:t>
      </w:r>
      <w:proofErr w:type="gramStart"/>
      <w:r w:rsidR="000D668D" w:rsidRPr="000D668D">
        <w:rPr>
          <w:lang w:val="en-PH" w:eastAsia="en-PH"/>
        </w:rPr>
        <w:t>“ “</w:t>
      </w:r>
      <w:proofErr w:type="gramEnd"/>
      <w:r w:rsidR="000D668D" w:rsidRPr="000D668D">
        <w:rPr>
          <w:lang w:val="en-PH" w:eastAsia="en-PH"/>
        </w:rPr>
        <w:t xml:space="preserve"> and the values apart from the number and invalid types must be in double quotes too. </w:t>
      </w:r>
    </w:p>
    <w:p w14:paraId="0DDDEFA7" w14:textId="77777777" w:rsidR="000D668D" w:rsidRDefault="000D668D" w:rsidP="000D668D">
      <w:pPr>
        <w:spacing w:after="160" w:line="480" w:lineRule="auto"/>
        <w:jc w:val="both"/>
        <w:rPr>
          <w:lang w:val="en-PH" w:eastAsia="en-PH"/>
        </w:rPr>
      </w:pPr>
      <w:r w:rsidRPr="000D668D">
        <w:rPr>
          <w:lang w:val="en-PH" w:eastAsia="en-PH"/>
        </w:rPr>
        <w:t xml:space="preserve">           JSON can be defined as either object or an array with several objects. So automatically, both arrays and objects are acceptable data types in JSON. It also supports Boolean, null, and string. </w:t>
      </w:r>
    </w:p>
    <w:p w14:paraId="32D8FBFC" w14:textId="163F8761" w:rsidR="00EC47E0" w:rsidRDefault="00EC47E0" w:rsidP="000D668D">
      <w:pPr>
        <w:spacing w:after="160" w:line="480" w:lineRule="auto"/>
        <w:jc w:val="both"/>
        <w:rPr>
          <w:b/>
          <w:bCs/>
          <w:color w:val="0D0D0D" w:themeColor="text1" w:themeTint="F2"/>
        </w:rPr>
      </w:pPr>
      <w:r w:rsidRPr="00884E8E">
        <w:rPr>
          <w:b/>
          <w:bCs/>
          <w:color w:val="0D0D0D" w:themeColor="text1" w:themeTint="F2"/>
        </w:rPr>
        <w:t>S</w:t>
      </w:r>
      <w:r w:rsidR="00920A4B">
        <w:rPr>
          <w:b/>
          <w:bCs/>
          <w:color w:val="0D0D0D" w:themeColor="text1" w:themeTint="F2"/>
        </w:rPr>
        <w:t>ynthesis</w:t>
      </w:r>
      <w:bookmarkEnd w:id="18"/>
    </w:p>
    <w:p w14:paraId="7FA771B5" w14:textId="77777777" w:rsidR="00884E8E" w:rsidRPr="00884E8E" w:rsidRDefault="00884E8E" w:rsidP="00884E8E"/>
    <w:p w14:paraId="0C971E3C" w14:textId="77777777" w:rsidR="000D668D" w:rsidRPr="000D668D" w:rsidRDefault="000D668D" w:rsidP="000D668D">
      <w:pPr>
        <w:spacing w:line="480" w:lineRule="auto"/>
        <w:ind w:firstLine="720"/>
        <w:jc w:val="both"/>
        <w:rPr>
          <w:lang w:val="en" w:eastAsia="en-PH"/>
        </w:rPr>
      </w:pPr>
      <w:r w:rsidRPr="000D668D">
        <w:rPr>
          <w:lang w:val="en" w:eastAsia="en-PH"/>
        </w:rPr>
        <w:t xml:space="preserve">All the cited literature listed here by the proponents is related to the project's conceptualization and will serve as the guide throughout the study. </w:t>
      </w:r>
    </w:p>
    <w:p w14:paraId="1C6F9D0B" w14:textId="77777777" w:rsidR="000D668D" w:rsidRPr="000D668D" w:rsidRDefault="000D668D" w:rsidP="000D668D">
      <w:pPr>
        <w:spacing w:line="480" w:lineRule="auto"/>
        <w:ind w:firstLine="720"/>
        <w:jc w:val="both"/>
        <w:rPr>
          <w:lang w:val="en" w:eastAsia="en-PH"/>
        </w:rPr>
      </w:pPr>
      <w:r w:rsidRPr="000D668D">
        <w:rPr>
          <w:lang w:val="en" w:eastAsia="en-PH"/>
        </w:rPr>
        <w:t xml:space="preserve"> Based on the research the proponents conducted, Augmented Reality is the only option for adding visuals that interact with the real world. Virtual Reality can't do what we desire because VR is focused on immersing a consciousness using a simulated 3D environment. In contrast, Augmented Reality directly taps into the real-world scenes through the lens of a smartphone camera or other AR-enabled devices. </w:t>
      </w:r>
    </w:p>
    <w:p w14:paraId="0C1B367A" w14:textId="00E88026" w:rsidR="00AB0365" w:rsidRDefault="000D668D" w:rsidP="000D668D">
      <w:pPr>
        <w:spacing w:line="480" w:lineRule="auto"/>
        <w:ind w:firstLine="720"/>
        <w:jc w:val="both"/>
        <w:rPr>
          <w:lang w:val="en" w:eastAsia="en-PH"/>
        </w:rPr>
      </w:pPr>
      <w:r w:rsidRPr="000D668D">
        <w:rPr>
          <w:lang w:val="en" w:eastAsia="en-PH"/>
        </w:rPr>
        <w:t xml:space="preserve"> After reading and comparing different applications, the researchers have concluded that Unity 3D and </w:t>
      </w:r>
      <w:proofErr w:type="spellStart"/>
      <w:r w:rsidRPr="000D668D">
        <w:rPr>
          <w:lang w:val="en" w:eastAsia="en-PH"/>
        </w:rPr>
        <w:t>Vuforia</w:t>
      </w:r>
      <w:proofErr w:type="spellEnd"/>
      <w:r w:rsidRPr="000D668D">
        <w:rPr>
          <w:lang w:val="en" w:eastAsia="en-PH"/>
        </w:rPr>
        <w:t xml:space="preserve"> are the most suitable software for developing Augmented Reality applications. Each software is straightforward to understand and utilize. Unity 3D is the most suitable software for creating our project.</w:t>
      </w:r>
    </w:p>
    <w:p w14:paraId="174638A5" w14:textId="77777777" w:rsidR="00EC47E0" w:rsidRDefault="00EC47E0" w:rsidP="00884E8E">
      <w:pPr>
        <w:pStyle w:val="Heading2"/>
        <w:rPr>
          <w:rFonts w:ascii="Times New Roman" w:hAnsi="Times New Roman" w:cs="Times New Roman"/>
          <w:b/>
          <w:bCs/>
          <w:color w:val="0D0D0D" w:themeColor="text1" w:themeTint="F2"/>
          <w:sz w:val="24"/>
          <w:szCs w:val="24"/>
        </w:rPr>
      </w:pPr>
      <w:bookmarkStart w:id="19" w:name="_Toc106185757"/>
      <w:r w:rsidRPr="00884E8E">
        <w:rPr>
          <w:rFonts w:ascii="Times New Roman" w:hAnsi="Times New Roman" w:cs="Times New Roman"/>
          <w:b/>
          <w:bCs/>
          <w:color w:val="0D0D0D" w:themeColor="text1" w:themeTint="F2"/>
          <w:sz w:val="24"/>
          <w:szCs w:val="24"/>
        </w:rPr>
        <w:lastRenderedPageBreak/>
        <w:t>Related Studies</w:t>
      </w:r>
      <w:bookmarkEnd w:id="19"/>
    </w:p>
    <w:p w14:paraId="02B536BC" w14:textId="77777777" w:rsidR="00884E8E" w:rsidRPr="00884E8E" w:rsidRDefault="00884E8E" w:rsidP="00884E8E"/>
    <w:p w14:paraId="312370E8" w14:textId="77777777" w:rsidR="006255EF" w:rsidRDefault="006255EF" w:rsidP="0DFC5FAB">
      <w:pPr>
        <w:spacing w:line="480" w:lineRule="auto"/>
        <w:jc w:val="both"/>
      </w:pPr>
      <w:r w:rsidRPr="006255EF">
        <w:t>Composed of reviewed existing studies conducted to which the proposed research is related. These are local and foreign studies cited by the researchers relevant to their research. A work that was concluded after a thorough experiment or investigation is considered a study. They are usually Books, theses, dissertations, research projects, and research papers. Listed below are the related studies with similarities and correlations to the research project.</w:t>
      </w:r>
    </w:p>
    <w:p w14:paraId="5E064952" w14:textId="37AF32B3" w:rsidR="22280EC9" w:rsidRDefault="22280EC9" w:rsidP="0DFC5FAB">
      <w:pPr>
        <w:spacing w:line="480" w:lineRule="auto"/>
        <w:jc w:val="both"/>
      </w:pPr>
      <w:r w:rsidRPr="0DFC5FAB">
        <w:rPr>
          <w:b/>
          <w:bCs/>
        </w:rPr>
        <w:t>Image stabilization algorithm based on KLT motion tracking</w:t>
      </w:r>
    </w:p>
    <w:p w14:paraId="1322BE97" w14:textId="77777777" w:rsidR="006255EF" w:rsidRDefault="006255EF" w:rsidP="006255EF">
      <w:pPr>
        <w:spacing w:after="160" w:line="480" w:lineRule="auto"/>
        <w:jc w:val="both"/>
      </w:pPr>
      <w:r>
        <w:t xml:space="preserve">According to </w:t>
      </w:r>
      <w:proofErr w:type="spellStart"/>
      <w:r>
        <w:t>Yongyong</w:t>
      </w:r>
      <w:proofErr w:type="spellEnd"/>
      <w:r>
        <w:t xml:space="preserve"> et al. (2020), the first step in image stabilization is to estimate the motion according to the video image sequence, obtain the global motion parameters, and then carry out the motion compensation. After the comprehensive evaluation, a stable output sequence can be obtained.</w:t>
      </w:r>
    </w:p>
    <w:p w14:paraId="36F664BF" w14:textId="77777777" w:rsidR="006255EF" w:rsidRDefault="006255EF" w:rsidP="006255EF">
      <w:pPr>
        <w:spacing w:after="160" w:line="480" w:lineRule="auto"/>
        <w:jc w:val="both"/>
      </w:pPr>
      <w:r>
        <w:t>Currently, the accuracy of the electronic image stabilization algorithm, the range of displacement of the algorithm, and the characteristics of the image stabilization system are usually used as the performance indexes of various algorithms. The algorithm's accuracy is to evaluate the stability of the image after compensating for the amount of vibration of the camera. It mainly includes MSE and Peak Signal Noise Ratio.</w:t>
      </w:r>
    </w:p>
    <w:p w14:paraId="4C98B96A" w14:textId="77777777" w:rsidR="006255EF" w:rsidRDefault="006255EF" w:rsidP="006255EF">
      <w:pPr>
        <w:spacing w:after="160" w:line="480" w:lineRule="auto"/>
        <w:jc w:val="both"/>
      </w:pPr>
      <w:r>
        <w:t xml:space="preserve">           They implemented upgraded high-performance encryption based on AES, simulated and verified by </w:t>
      </w:r>
      <w:proofErr w:type="spellStart"/>
      <w:r>
        <w:t>ModelSim</w:t>
      </w:r>
      <w:proofErr w:type="spellEnd"/>
      <w:r>
        <w:t xml:space="preserve"> Simulator. The model of encryption and decryption is implemented based on their iteration loop that has both round and inverse round transformation.</w:t>
      </w:r>
    </w:p>
    <w:p w14:paraId="6A943498" w14:textId="1A0DF373" w:rsidR="00EC47E0" w:rsidRDefault="00EC47E0" w:rsidP="006255EF">
      <w:pPr>
        <w:spacing w:after="160" w:line="480" w:lineRule="auto"/>
        <w:jc w:val="both"/>
        <w:rPr>
          <w:b/>
          <w:bCs/>
        </w:rPr>
      </w:pPr>
      <w:r w:rsidRPr="76079CB5">
        <w:rPr>
          <w:b/>
          <w:bCs/>
        </w:rPr>
        <w:lastRenderedPageBreak/>
        <w:t>Accessibility of mobile devices</w:t>
      </w:r>
    </w:p>
    <w:p w14:paraId="0DE2EAE4" w14:textId="77777777" w:rsidR="006255EF" w:rsidRPr="006255EF" w:rsidRDefault="001A1FDF" w:rsidP="006255EF">
      <w:pPr>
        <w:spacing w:after="160" w:line="480" w:lineRule="auto"/>
        <w:jc w:val="both"/>
        <w:rPr>
          <w:lang w:val="en" w:eastAsia="en-PH"/>
        </w:rPr>
      </w:pPr>
      <w:r>
        <w:rPr>
          <w:b/>
          <w:bCs/>
        </w:rPr>
        <w:tab/>
      </w:r>
      <w:r w:rsidR="006255EF" w:rsidRPr="006255EF">
        <w:rPr>
          <w:lang w:val="en" w:eastAsia="en-PH"/>
        </w:rPr>
        <w:t>According to Turner (</w:t>
      </w:r>
      <w:proofErr w:type="spellStart"/>
      <w:r w:rsidR="006255EF" w:rsidRPr="006255EF">
        <w:rPr>
          <w:lang w:val="en" w:eastAsia="en-PH"/>
        </w:rPr>
        <w:t>n.d.</w:t>
      </w:r>
      <w:proofErr w:type="spellEnd"/>
      <w:r w:rsidR="006255EF" w:rsidRPr="006255EF">
        <w:rPr>
          <w:lang w:val="en" w:eastAsia="en-PH"/>
        </w:rPr>
        <w:t xml:space="preserve">), there are currently 6.378 billion people in the world that use a smartphone, meaning that 80.69% of the world owns a smartphone. With the help of statistics, they also predicted that substantial growth for all smartphone users would increase from a 6.378billion to 7.516 billion. </w:t>
      </w:r>
    </w:p>
    <w:p w14:paraId="75AE0E9B" w14:textId="77777777" w:rsidR="006255EF" w:rsidRDefault="006255EF" w:rsidP="006255EF">
      <w:pPr>
        <w:spacing w:after="160" w:line="480" w:lineRule="auto"/>
        <w:ind w:firstLine="720"/>
        <w:jc w:val="both"/>
        <w:rPr>
          <w:lang w:val="en" w:eastAsia="en-PH"/>
        </w:rPr>
      </w:pPr>
      <w:r w:rsidRPr="006255EF">
        <w:rPr>
          <w:lang w:val="en" w:eastAsia="en-PH"/>
        </w:rPr>
        <w:t>The Philippines, on the other hand, as of 2020, has 41.31 million people that use a smartphone; out of 109.58 million people in the country, there are 37.70% of people that owns a smartphone. With this amount of people owning smartphones, the implementation of the project is more possible and feasible.</w:t>
      </w:r>
    </w:p>
    <w:p w14:paraId="52B2988A" w14:textId="31734BB7" w:rsidR="00EC47E0" w:rsidRPr="00952F50" w:rsidRDefault="00D31388" w:rsidP="006255EF">
      <w:pPr>
        <w:spacing w:after="160" w:line="480" w:lineRule="auto"/>
        <w:jc w:val="both"/>
        <w:rPr>
          <w:b/>
        </w:rPr>
      </w:pPr>
      <w:r w:rsidRPr="00952F50">
        <w:rPr>
          <w:b/>
        </w:rPr>
        <w:t>On Computer Vision for</w:t>
      </w:r>
      <w:r w:rsidR="00EC47E0" w:rsidRPr="00952F50">
        <w:rPr>
          <w:b/>
        </w:rPr>
        <w:t xml:space="preserve"> Augmented Reality</w:t>
      </w:r>
    </w:p>
    <w:p w14:paraId="1E7FED87" w14:textId="77777777" w:rsidR="006255EF" w:rsidRDefault="00D31388" w:rsidP="006255EF">
      <w:pPr>
        <w:spacing w:after="160" w:line="480" w:lineRule="auto"/>
        <w:jc w:val="both"/>
      </w:pPr>
      <w:r w:rsidRPr="00952F50">
        <w:rPr>
          <w:b/>
        </w:rPr>
        <w:tab/>
      </w:r>
      <w:r w:rsidR="006255EF">
        <w:t>Computer Vision is an excellent use for various Augmented Reality Applications. It can rely on visual features such as patterns that the camera can scan.         (</w:t>
      </w:r>
      <w:proofErr w:type="spellStart"/>
      <w:r w:rsidR="006255EF">
        <w:t>Lepetit</w:t>
      </w:r>
      <w:proofErr w:type="spellEnd"/>
      <w:r w:rsidR="006255EF">
        <w:t xml:space="preserve">, 2008). With the help of computer vision, the AR Application can detect the right size and position on where they will display the generated model or images. Suppose an AR Application doesn’t use Computer Vision for positioning. In that case, the user must manually resize and set the model or image’s position. In contrast, an AR Application with computer vision will automatically position the object on the screen.  </w:t>
      </w:r>
    </w:p>
    <w:p w14:paraId="117EE35C" w14:textId="77777777" w:rsidR="006255EF" w:rsidRDefault="006255EF" w:rsidP="006255EF">
      <w:pPr>
        <w:spacing w:after="160" w:line="480" w:lineRule="auto"/>
        <w:jc w:val="both"/>
      </w:pPr>
      <w:r>
        <w:t xml:space="preserve">           Computer vision for augmented reality lets the application and the computer obtain, detect, and understand images and objects. By scanning the surrounding objects and ideas, the program can detect image targets to display the visuals on the AR Camera. </w:t>
      </w:r>
      <w:proofErr w:type="spellStart"/>
      <w:r>
        <w:t>Zharovskikh</w:t>
      </w:r>
      <w:proofErr w:type="spellEnd"/>
      <w:r>
        <w:t xml:space="preserve"> (2020).</w:t>
      </w:r>
    </w:p>
    <w:p w14:paraId="568B38D3" w14:textId="4BE50CD9" w:rsidR="4DCCBC28" w:rsidRDefault="55033607" w:rsidP="006255EF">
      <w:pPr>
        <w:spacing w:after="160" w:line="480" w:lineRule="auto"/>
        <w:jc w:val="both"/>
        <w:rPr>
          <w:b/>
          <w:bCs/>
        </w:rPr>
      </w:pPr>
      <w:r w:rsidRPr="7E47B171">
        <w:rPr>
          <w:b/>
          <w:bCs/>
        </w:rPr>
        <w:lastRenderedPageBreak/>
        <w:t xml:space="preserve">The use </w:t>
      </w:r>
      <w:r w:rsidRPr="4EDE7A1D">
        <w:rPr>
          <w:b/>
          <w:bCs/>
        </w:rPr>
        <w:t xml:space="preserve">of </w:t>
      </w:r>
      <w:r w:rsidR="4DCCBC28" w:rsidRPr="1E42D59B">
        <w:rPr>
          <w:b/>
          <w:bCs/>
        </w:rPr>
        <w:t>Unity3D and Vuforia</w:t>
      </w:r>
      <w:r w:rsidR="5F1B0D05" w:rsidRPr="1E42D59B">
        <w:rPr>
          <w:b/>
          <w:bCs/>
        </w:rPr>
        <w:t xml:space="preserve"> </w:t>
      </w:r>
    </w:p>
    <w:p w14:paraId="68742597" w14:textId="77777777" w:rsidR="006255EF" w:rsidRDefault="00CD301F" w:rsidP="76079CB5">
      <w:pPr>
        <w:spacing w:after="160" w:line="480" w:lineRule="auto"/>
        <w:jc w:val="both"/>
      </w:pPr>
      <w:r>
        <w:rPr>
          <w:b/>
          <w:bCs/>
        </w:rPr>
        <w:tab/>
      </w:r>
      <w:r w:rsidR="006255EF" w:rsidRPr="006255EF">
        <w:t xml:space="preserve">According to </w:t>
      </w:r>
      <w:proofErr w:type="spellStart"/>
      <w:r w:rsidR="006255EF" w:rsidRPr="006255EF">
        <w:t>Karkera</w:t>
      </w:r>
      <w:proofErr w:type="spellEnd"/>
      <w:r w:rsidR="006255EF" w:rsidRPr="006255EF">
        <w:t xml:space="preserve"> et al. (2018), Unity3D and the </w:t>
      </w:r>
      <w:proofErr w:type="spellStart"/>
      <w:r w:rsidR="006255EF" w:rsidRPr="006255EF">
        <w:t>Vuforia</w:t>
      </w:r>
      <w:proofErr w:type="spellEnd"/>
      <w:r w:rsidR="006255EF" w:rsidRPr="006255EF">
        <w:t xml:space="preserve"> plug-in are very helpful in developing Augmented Reality (AR) applications. They can create several applications with the help of the Augmented Reality concept. They also said that it could be used for marketing products where there will be a marker stitched or stuck on a particular product which then can be scanned, showing all the available information about the said product. Unity 3D allows rapid application validation and prototyping. It also has compatibility with various 3D files and scripting features, along with its availability for cross-platform (</w:t>
      </w:r>
      <w:proofErr w:type="spellStart"/>
      <w:r w:rsidR="006255EF" w:rsidRPr="006255EF">
        <w:t>Bedoya</w:t>
      </w:r>
      <w:proofErr w:type="spellEnd"/>
      <w:r w:rsidR="006255EF" w:rsidRPr="006255EF">
        <w:t xml:space="preserve">-Rodriguez et al., 2015). </w:t>
      </w:r>
      <w:proofErr w:type="spellStart"/>
      <w:r w:rsidR="006255EF" w:rsidRPr="006255EF">
        <w:t>Vuforia</w:t>
      </w:r>
      <w:proofErr w:type="spellEnd"/>
      <w:r w:rsidR="006255EF" w:rsidRPr="006255EF">
        <w:t xml:space="preserve"> Software Development Kit (SDK) is software development equipment mainly used for mobile devices by Qualcomm to create Augmented Reality (AR) applications. </w:t>
      </w:r>
      <w:proofErr w:type="spellStart"/>
      <w:r w:rsidR="006255EF" w:rsidRPr="006255EF">
        <w:t>Vuforia</w:t>
      </w:r>
      <w:proofErr w:type="spellEnd"/>
      <w:r w:rsidR="006255EF" w:rsidRPr="006255EF">
        <w:t xml:space="preserve"> SDK supports 2D and 3D objects, including multiple target configurations and images with frame tags and symbols (</w:t>
      </w:r>
      <w:proofErr w:type="spellStart"/>
      <w:r w:rsidR="006255EF" w:rsidRPr="006255EF">
        <w:t>Koca</w:t>
      </w:r>
      <w:proofErr w:type="spellEnd"/>
      <w:r w:rsidR="006255EF" w:rsidRPr="006255EF">
        <w:t xml:space="preserve"> et al., 2019). This type of system or application will be implemented to create the project the researchers are making.</w:t>
      </w:r>
    </w:p>
    <w:p w14:paraId="53C493B3" w14:textId="4AD31056" w:rsidR="00A771F9" w:rsidRDefault="00584988" w:rsidP="76079CB5">
      <w:pPr>
        <w:spacing w:after="160" w:line="480" w:lineRule="auto"/>
        <w:jc w:val="both"/>
        <w:rPr>
          <w:b/>
          <w:bCs/>
        </w:rPr>
      </w:pPr>
      <w:r>
        <w:rPr>
          <w:b/>
          <w:bCs/>
        </w:rPr>
        <w:t>ARSC Augmented Reality Student Card</w:t>
      </w:r>
    </w:p>
    <w:p w14:paraId="10B6DEF7" w14:textId="77777777" w:rsidR="006255EF" w:rsidRDefault="00304123" w:rsidP="006255EF">
      <w:pPr>
        <w:pStyle w:val="ListParagraph"/>
        <w:spacing w:line="480" w:lineRule="auto"/>
        <w:ind w:left="0"/>
        <w:jc w:val="both"/>
      </w:pPr>
      <w:r>
        <w:tab/>
      </w:r>
      <w:r w:rsidR="006255EF" w:rsidRPr="006255EF">
        <w:t xml:space="preserve">According to N. A. M. El </w:t>
      </w:r>
      <w:proofErr w:type="spellStart"/>
      <w:r w:rsidR="006255EF" w:rsidRPr="006255EF">
        <w:t>Sayed</w:t>
      </w:r>
      <w:proofErr w:type="spellEnd"/>
      <w:r w:rsidR="006255EF" w:rsidRPr="006255EF">
        <w:t xml:space="preserve"> et al. (2010), Augmented Reality is the technology of adding virtual objects to natural scenes by enabling the addition of missing information in real life. They used AR Technology to create a student card with a static marker in cards that will display different objects depending on the assigned card. This research titled “my AR-ID: Augmented Reality Application using </w:t>
      </w:r>
      <w:proofErr w:type="spellStart"/>
      <w:r w:rsidR="006255EF" w:rsidRPr="006255EF">
        <w:t>Kanade</w:t>
      </w:r>
      <w:proofErr w:type="spellEnd"/>
      <w:r w:rsidR="006255EF" w:rsidRPr="006255EF">
        <w:t>-Lucas-</w:t>
      </w:r>
      <w:proofErr w:type="spellStart"/>
      <w:r w:rsidR="006255EF" w:rsidRPr="006255EF">
        <w:t>Tomasi</w:t>
      </w:r>
      <w:proofErr w:type="spellEnd"/>
      <w:r w:rsidR="006255EF" w:rsidRPr="006255EF">
        <w:t xml:space="preserve"> Algorithm for Lyceum of the Philippines University Cavite” is somewhat similar to this Research study </w:t>
      </w:r>
      <w:r w:rsidR="006255EF" w:rsidRPr="006255EF">
        <w:lastRenderedPageBreak/>
        <w:t xml:space="preserve">since both used Augmented Reality Technology to improve the overall experience of the students. </w:t>
      </w:r>
    </w:p>
    <w:p w14:paraId="542BBFF6" w14:textId="52946C44" w:rsidR="00121559" w:rsidRDefault="00E20D87" w:rsidP="006255EF">
      <w:pPr>
        <w:pStyle w:val="ListParagraph"/>
        <w:spacing w:line="480" w:lineRule="auto"/>
        <w:ind w:left="0"/>
        <w:jc w:val="both"/>
        <w:rPr>
          <w:b/>
          <w:bCs/>
          <w:color w:val="000000" w:themeColor="text1"/>
        </w:rPr>
      </w:pPr>
      <w:r>
        <w:rPr>
          <w:b/>
          <w:bCs/>
          <w:color w:val="000000" w:themeColor="text1"/>
        </w:rPr>
        <w:t>Snapping 3D Objects in Augmented Reality</w:t>
      </w:r>
    </w:p>
    <w:p w14:paraId="60DA0E57" w14:textId="2864FEFE" w:rsidR="00121559" w:rsidRDefault="00121559" w:rsidP="00326F55">
      <w:pPr>
        <w:pStyle w:val="ListParagraph"/>
        <w:ind w:left="0"/>
        <w:rPr>
          <w:b/>
          <w:bCs/>
          <w:color w:val="000000" w:themeColor="text1"/>
        </w:rPr>
      </w:pPr>
    </w:p>
    <w:p w14:paraId="04866E07" w14:textId="77777777" w:rsidR="006255EF" w:rsidRPr="006255EF" w:rsidRDefault="00326F55" w:rsidP="006255EF">
      <w:pPr>
        <w:spacing w:line="480" w:lineRule="auto"/>
        <w:jc w:val="both"/>
        <w:rPr>
          <w:color w:val="000000" w:themeColor="text1"/>
        </w:rPr>
      </w:pPr>
      <w:r w:rsidRPr="006255EF">
        <w:rPr>
          <w:b/>
          <w:bCs/>
          <w:color w:val="000000" w:themeColor="text1"/>
        </w:rPr>
        <w:tab/>
      </w:r>
      <w:r w:rsidR="006255EF" w:rsidRPr="006255EF">
        <w:rPr>
          <w:color w:val="000000" w:themeColor="text1"/>
        </w:rPr>
        <w:t>According to Do &amp; Lee (2009). Many Augmented Reality Systems have been developed in various fields. Most of those systems are running in real-time so that the users can interact with them. Snapping 2D objects is not that hard since most vector-based applications have this feature. While photographing in 3D is more challenging since it has one more dimension you need to consider.</w:t>
      </w:r>
    </w:p>
    <w:p w14:paraId="3437B499" w14:textId="77777777" w:rsidR="006255EF" w:rsidRPr="006255EF" w:rsidRDefault="006255EF" w:rsidP="006255EF">
      <w:pPr>
        <w:spacing w:line="480" w:lineRule="auto"/>
        <w:ind w:firstLine="720"/>
        <w:jc w:val="both"/>
        <w:rPr>
          <w:color w:val="000000" w:themeColor="text1"/>
        </w:rPr>
      </w:pPr>
      <w:r w:rsidRPr="006255EF">
        <w:rPr>
          <w:color w:val="000000" w:themeColor="text1"/>
        </w:rPr>
        <w:t xml:space="preserve"> In Do &amp; Lee’s Research, they used an algorithm for snapping multiple 3D objects together. At the same time, in this research project, the researchers intended to photograph the 3D objects and table to the School ID so that it will move along with the ID if the user tries to rotate and adjust their school ID while looking through their phone. </w:t>
      </w:r>
    </w:p>
    <w:p w14:paraId="7F93A216" w14:textId="64ECBDD8" w:rsidR="003F45D5" w:rsidRDefault="006255EF" w:rsidP="006255EF">
      <w:pPr>
        <w:pStyle w:val="ListParagraph"/>
        <w:spacing w:line="480" w:lineRule="auto"/>
        <w:ind w:left="0"/>
        <w:jc w:val="both"/>
        <w:rPr>
          <w:color w:val="000000" w:themeColor="text1"/>
        </w:rPr>
      </w:pPr>
      <w:r w:rsidRPr="006255EF">
        <w:rPr>
          <w:color w:val="000000" w:themeColor="text1"/>
        </w:rPr>
        <w:t xml:space="preserve">           The algorithm they used is also designed to deal with primitive geometries such as cubes, cones, cylinders, and spheres. The main idea of the algorithm is that each kind of geometry is defined, and if the center point of the target image is moved within the hotspot, any existing geometry</w:t>
      </w:r>
      <w:r>
        <w:rPr>
          <w:color w:val="000000" w:themeColor="text1"/>
        </w:rPr>
        <w:t xml:space="preserve"> will be snapped to it</w:t>
      </w:r>
      <w:r w:rsidR="008D2518">
        <w:rPr>
          <w:color w:val="000000" w:themeColor="text1"/>
        </w:rPr>
        <w:t xml:space="preserve">. </w:t>
      </w:r>
    </w:p>
    <w:p w14:paraId="767A9A3F" w14:textId="77777777" w:rsidR="00AB0365" w:rsidRDefault="00AB0365" w:rsidP="006A61F2">
      <w:pPr>
        <w:pStyle w:val="ListParagraph"/>
        <w:spacing w:line="480" w:lineRule="auto"/>
        <w:ind w:left="0"/>
        <w:jc w:val="both"/>
        <w:rPr>
          <w:color w:val="000000" w:themeColor="text1"/>
        </w:rPr>
      </w:pPr>
    </w:p>
    <w:p w14:paraId="5C10B836" w14:textId="543F2998" w:rsidR="003F45D5" w:rsidRPr="00D80567" w:rsidRDefault="4B24A512" w:rsidP="66D5E195">
      <w:pPr>
        <w:pStyle w:val="ListParagraph"/>
        <w:spacing w:line="480" w:lineRule="auto"/>
        <w:ind w:left="0"/>
        <w:rPr>
          <w:b/>
          <w:color w:val="000000" w:themeColor="text1"/>
        </w:rPr>
      </w:pPr>
      <w:r w:rsidRPr="4CF8E356">
        <w:rPr>
          <w:b/>
          <w:bCs/>
          <w:color w:val="000000" w:themeColor="text1"/>
        </w:rPr>
        <w:t>Image</w:t>
      </w:r>
      <w:r w:rsidR="37EF53CA" w:rsidRPr="7032EC44">
        <w:rPr>
          <w:b/>
          <w:color w:val="000000" w:themeColor="text1"/>
        </w:rPr>
        <w:t xml:space="preserve"> targets in Vuforia</w:t>
      </w:r>
    </w:p>
    <w:p w14:paraId="546350EC" w14:textId="77777777" w:rsidR="006255EF" w:rsidRDefault="006255EF" w:rsidP="006255EF">
      <w:pPr>
        <w:pStyle w:val="ListParagraph"/>
        <w:spacing w:line="480" w:lineRule="auto"/>
        <w:ind w:left="0" w:firstLine="720"/>
        <w:jc w:val="both"/>
        <w:rPr>
          <w:color w:val="000000" w:themeColor="text1"/>
        </w:rPr>
      </w:pPr>
      <w:proofErr w:type="spellStart"/>
      <w:r w:rsidRPr="006255EF">
        <w:rPr>
          <w:color w:val="000000" w:themeColor="text1"/>
        </w:rPr>
        <w:t>Fuguo</w:t>
      </w:r>
      <w:proofErr w:type="spellEnd"/>
      <w:r w:rsidRPr="006255EF">
        <w:rPr>
          <w:color w:val="000000" w:themeColor="text1"/>
        </w:rPr>
        <w:t xml:space="preserve"> &amp; </w:t>
      </w:r>
      <w:proofErr w:type="spellStart"/>
      <w:r w:rsidRPr="006255EF">
        <w:rPr>
          <w:color w:val="000000" w:themeColor="text1"/>
        </w:rPr>
        <w:t>Zhai</w:t>
      </w:r>
      <w:proofErr w:type="spellEnd"/>
      <w:r w:rsidRPr="006255EF">
        <w:rPr>
          <w:color w:val="000000" w:themeColor="text1"/>
        </w:rPr>
        <w:t xml:space="preserve"> (2017) state that </w:t>
      </w:r>
      <w:proofErr w:type="spellStart"/>
      <w:r w:rsidRPr="006255EF">
        <w:rPr>
          <w:color w:val="000000" w:themeColor="text1"/>
        </w:rPr>
        <w:t>Vuforia</w:t>
      </w:r>
      <w:proofErr w:type="spellEnd"/>
      <w:r w:rsidRPr="006255EF">
        <w:rPr>
          <w:color w:val="000000" w:themeColor="text1"/>
        </w:rPr>
        <w:t xml:space="preserve"> utilizes computer vision technology to track and recognize simple 3D objects and graphic images in real-time. </w:t>
      </w:r>
      <w:proofErr w:type="spellStart"/>
      <w:r w:rsidRPr="006255EF">
        <w:rPr>
          <w:color w:val="000000" w:themeColor="text1"/>
        </w:rPr>
        <w:t>Vuforia</w:t>
      </w:r>
      <w:proofErr w:type="spellEnd"/>
      <w:r w:rsidRPr="006255EF">
        <w:rPr>
          <w:color w:val="000000" w:themeColor="text1"/>
        </w:rPr>
        <w:t xml:space="preserve"> also provides developers with directed and positioning virtual capability. Augmented Reality applications based on the </w:t>
      </w:r>
      <w:proofErr w:type="spellStart"/>
      <w:r w:rsidRPr="006255EF">
        <w:rPr>
          <w:color w:val="000000" w:themeColor="text1"/>
        </w:rPr>
        <w:t>Vuforia</w:t>
      </w:r>
      <w:proofErr w:type="spellEnd"/>
      <w:r w:rsidRPr="006255EF">
        <w:rPr>
          <w:color w:val="000000" w:themeColor="text1"/>
        </w:rPr>
        <w:t xml:space="preserve"> SDK use the screen of mobile devices as the hub to </w:t>
      </w:r>
      <w:r w:rsidRPr="006255EF">
        <w:rPr>
          <w:color w:val="000000" w:themeColor="text1"/>
        </w:rPr>
        <w:lastRenderedPageBreak/>
        <w:t>connect the real world to the AR world. Images previewed in the device's camera are rendered by applications and will be displayed on the device for it to turn into real photos. It gives people a sense of immersion by adding virtual 3D objects to natural images.</w:t>
      </w:r>
    </w:p>
    <w:p w14:paraId="51855F85" w14:textId="01244627" w:rsidR="003F45D5" w:rsidRPr="00D80567" w:rsidRDefault="37EF53CA" w:rsidP="006255EF">
      <w:pPr>
        <w:pStyle w:val="ListParagraph"/>
        <w:spacing w:line="480" w:lineRule="auto"/>
        <w:ind w:left="0" w:firstLine="720"/>
        <w:jc w:val="both"/>
        <w:rPr>
          <w:color w:val="000000" w:themeColor="text1"/>
        </w:rPr>
      </w:pPr>
      <w:r w:rsidRPr="66D5E195">
        <w:rPr>
          <w:color w:val="000000" w:themeColor="text1"/>
        </w:rPr>
        <w:t xml:space="preserve">The </w:t>
      </w:r>
      <w:proofErr w:type="spellStart"/>
      <w:r w:rsidRPr="66D5E195">
        <w:rPr>
          <w:color w:val="000000" w:themeColor="text1"/>
        </w:rPr>
        <w:t>Vuforia</w:t>
      </w:r>
      <w:proofErr w:type="spellEnd"/>
      <w:r w:rsidRPr="66D5E195">
        <w:rPr>
          <w:color w:val="000000" w:themeColor="text1"/>
        </w:rPr>
        <w:t xml:space="preserve"> SDK provides a good user experience because of these aspects:</w:t>
      </w:r>
    </w:p>
    <w:p w14:paraId="0116370B" w14:textId="3C12EA2E" w:rsidR="003F45D5" w:rsidRPr="00D80567" w:rsidRDefault="37EF53CA" w:rsidP="3F4A9D8C">
      <w:pPr>
        <w:pStyle w:val="ListParagraph"/>
        <w:spacing w:line="480" w:lineRule="auto"/>
        <w:ind w:left="0"/>
        <w:jc w:val="both"/>
        <w:rPr>
          <w:color w:val="000000" w:themeColor="text1"/>
        </w:rPr>
      </w:pPr>
      <w:r w:rsidRPr="66D5E195">
        <w:rPr>
          <w:color w:val="000000" w:themeColor="text1"/>
        </w:rPr>
        <w:t xml:space="preserve">1) Better and faster speed of local target </w:t>
      </w:r>
      <w:r w:rsidR="008E6BFE" w:rsidRPr="66D5E195">
        <w:rPr>
          <w:color w:val="000000" w:themeColor="text1"/>
        </w:rPr>
        <w:t>recognition.</w:t>
      </w:r>
    </w:p>
    <w:p w14:paraId="10453CF6" w14:textId="13C23991" w:rsidR="003F45D5" w:rsidRPr="00D80567" w:rsidRDefault="37EF53CA" w:rsidP="3F4A9D8C">
      <w:pPr>
        <w:pStyle w:val="ListParagraph"/>
        <w:spacing w:line="480" w:lineRule="auto"/>
        <w:ind w:left="0"/>
        <w:jc w:val="both"/>
        <w:rPr>
          <w:color w:val="000000" w:themeColor="text1"/>
        </w:rPr>
      </w:pPr>
      <w:r w:rsidRPr="66D5E195">
        <w:rPr>
          <w:color w:val="000000" w:themeColor="text1"/>
        </w:rPr>
        <w:t xml:space="preserve">2) The use and support of the technology that recognizes millions of </w:t>
      </w:r>
      <w:r w:rsidR="008E6BFE" w:rsidRPr="66D5E195">
        <w:rPr>
          <w:color w:val="000000" w:themeColor="text1"/>
        </w:rPr>
        <w:t>targets.</w:t>
      </w:r>
    </w:p>
    <w:p w14:paraId="65C568FD" w14:textId="021A79BB" w:rsidR="003F45D5" w:rsidRPr="00D80567" w:rsidRDefault="37EF53CA" w:rsidP="3F4A9D8C">
      <w:pPr>
        <w:pStyle w:val="ListParagraph"/>
        <w:spacing w:line="480" w:lineRule="auto"/>
        <w:ind w:left="0"/>
        <w:jc w:val="both"/>
        <w:rPr>
          <w:color w:val="000000" w:themeColor="text1"/>
        </w:rPr>
      </w:pPr>
      <w:r w:rsidRPr="66D5E195">
        <w:rPr>
          <w:color w:val="000000" w:themeColor="text1"/>
        </w:rPr>
        <w:t xml:space="preserve">3) </w:t>
      </w:r>
      <w:r w:rsidR="008E6BFE" w:rsidRPr="66D5E195">
        <w:rPr>
          <w:color w:val="000000" w:themeColor="text1"/>
        </w:rPr>
        <w:t>Highly robust</w:t>
      </w:r>
      <w:r w:rsidRPr="66D5E195">
        <w:rPr>
          <w:color w:val="000000" w:themeColor="text1"/>
        </w:rPr>
        <w:t xml:space="preserve"> target tracking that </w:t>
      </w:r>
      <w:r w:rsidRPr="761710FA">
        <w:rPr>
          <w:color w:val="000000" w:themeColor="text1"/>
        </w:rPr>
        <w:t>won't</w:t>
      </w:r>
      <w:r w:rsidRPr="66D5E195">
        <w:rPr>
          <w:color w:val="000000" w:themeColor="text1"/>
        </w:rPr>
        <w:t xml:space="preserve"> be easily affected by mobile devices;</w:t>
      </w:r>
    </w:p>
    <w:p w14:paraId="56A56539" w14:textId="3D0EB131" w:rsidR="00325FEF" w:rsidRDefault="37EF53CA" w:rsidP="3F4A9D8C">
      <w:pPr>
        <w:pStyle w:val="ListParagraph"/>
        <w:spacing w:line="480" w:lineRule="auto"/>
        <w:ind w:left="0"/>
        <w:jc w:val="both"/>
        <w:rPr>
          <w:color w:val="000000" w:themeColor="text1"/>
        </w:rPr>
      </w:pPr>
      <w:r w:rsidRPr="66D5E195">
        <w:rPr>
          <w:color w:val="000000" w:themeColor="text1"/>
        </w:rPr>
        <w:t>4) Support and recognition of partially covered and low-light targets.</w:t>
      </w:r>
    </w:p>
    <w:p w14:paraId="307301D1" w14:textId="743AE556" w:rsidR="00325FEF" w:rsidRDefault="00E2672C" w:rsidP="3F4A9D8C">
      <w:pPr>
        <w:pStyle w:val="ListParagraph"/>
        <w:spacing w:line="480" w:lineRule="auto"/>
        <w:ind w:left="0"/>
        <w:jc w:val="both"/>
        <w:rPr>
          <w:b/>
          <w:bCs/>
          <w:color w:val="000000" w:themeColor="text1"/>
        </w:rPr>
      </w:pPr>
      <w:r>
        <w:rPr>
          <w:b/>
          <w:bCs/>
          <w:color w:val="000000" w:themeColor="text1"/>
        </w:rPr>
        <w:t>Algorithm Improvement for Augmented Reality</w:t>
      </w:r>
      <w:r w:rsidR="00D618DF">
        <w:rPr>
          <w:b/>
          <w:bCs/>
          <w:color w:val="000000" w:themeColor="text1"/>
        </w:rPr>
        <w:t xml:space="preserve"> based on the Natural Features</w:t>
      </w:r>
    </w:p>
    <w:p w14:paraId="719778AE" w14:textId="770679A8" w:rsidR="00703A7A" w:rsidRDefault="00E2672C" w:rsidP="3F4A9D8C">
      <w:pPr>
        <w:pStyle w:val="ListParagraph"/>
        <w:spacing w:line="480" w:lineRule="auto"/>
        <w:ind w:left="0"/>
        <w:jc w:val="both"/>
        <w:rPr>
          <w:color w:val="000000" w:themeColor="text1"/>
        </w:rPr>
      </w:pPr>
      <w:r>
        <w:rPr>
          <w:b/>
          <w:bCs/>
          <w:color w:val="000000" w:themeColor="text1"/>
        </w:rPr>
        <w:tab/>
      </w:r>
      <w:r w:rsidR="00094978">
        <w:rPr>
          <w:color w:val="000000" w:themeColor="text1"/>
        </w:rPr>
        <w:t xml:space="preserve">Image matching is </w:t>
      </w:r>
      <w:r w:rsidR="00201D42">
        <w:rPr>
          <w:color w:val="000000" w:themeColor="text1"/>
        </w:rPr>
        <w:t xml:space="preserve">essential in many applications </w:t>
      </w:r>
      <w:r w:rsidR="009B2E31">
        <w:rPr>
          <w:color w:val="000000" w:themeColor="text1"/>
        </w:rPr>
        <w:t xml:space="preserve">specially </w:t>
      </w:r>
      <w:r w:rsidR="00D300F8">
        <w:rPr>
          <w:color w:val="000000" w:themeColor="text1"/>
        </w:rPr>
        <w:t xml:space="preserve">in Augmented Reality and </w:t>
      </w:r>
      <w:r w:rsidR="00C85ECC">
        <w:rPr>
          <w:color w:val="000000" w:themeColor="text1"/>
        </w:rPr>
        <w:t>search engine applications</w:t>
      </w:r>
      <w:r w:rsidR="00C372DD">
        <w:rPr>
          <w:color w:val="000000" w:themeColor="text1"/>
        </w:rPr>
        <w:t xml:space="preserve"> </w:t>
      </w:r>
      <w:r w:rsidR="00C372DD">
        <w:rPr>
          <w:color w:val="000000" w:themeColor="text1"/>
        </w:rPr>
        <w:fldChar w:fldCharType="begin" w:fldLock="1"/>
      </w:r>
      <w:r w:rsidR="000048BD">
        <w:rPr>
          <w:color w:val="000000" w:themeColor="text1"/>
        </w:rPr>
        <w:instrText>ADDIN CSL_CITATION {"citationItems":[{"id":"ITEM-1","itemData":{"DOI":"10.1109/IHMSC.2012.21","ISBN":"9780769547213","abstract":"In the field of computer vision, image matching is very important in many applications, such as the object recognition, 3D reconstruction, stereo vision, motion tracking and augmented reality. A method of improving the Opensurf algorithm used in AR for decreasing matching points and mismatch and increasing the calculation speed is proposed. Copyright © 2012 by The Institute of Electrical and Electronics Engineers, Inc.","author":[{"dropping-particle":"","family":"Yang","given":"Jin","non-dropping-particle":"","parse-names":false,"suffix":""},{"dropping-particle":"","family":"Zhu","given":"Fang Wen","non-dropping-particle":"","parse-names":false,"suffix":""},{"dropping-particle":"","family":"Yuan","given":"Zheng Peng","non-dropping-particle":"","parse-names":false,"suffix":""},{"dropping-particle":"","family":"Zhang","given":"Shi Hui","non-dropping-particle":"","parse-names":false,"suffix":""},{"dropping-particle":"","family":"He","given":"Xu Dong","non-dropping-particle":"","parse-names":false,"suffix":""}],"container-title":"Proceedings of the 2012 4th International Conference on Intelligent Human-Machine Systems and Cybernetics, IHMSC 2012","id":"ITEM-1","issue":"1","issued":{"date-parts":[["2012"]]},"page":"62-65","title":"OpenSURF algorithm improvement for augmented reality based on the natural features","type":"article-journal","volume":"1"},"uris":["http://www.mendeley.com/documents/?uuid=e4cb0826-7175-4694-9733-99d80197af5c"]}],"mendeley":{"formattedCitation":"(Yang et al., 2012)","plainTextFormattedCitation":"(Yang et al., 2012)","previouslyFormattedCitation":"(Yang et al., 2012)"},"properties":{"noteIndex":0},"schema":"https://github.com/citation-style-language/schema/raw/master/csl-citation.json"}</w:instrText>
      </w:r>
      <w:r w:rsidR="00C372DD">
        <w:rPr>
          <w:color w:val="000000" w:themeColor="text1"/>
        </w:rPr>
        <w:fldChar w:fldCharType="separate"/>
      </w:r>
      <w:r w:rsidR="00C372DD" w:rsidRPr="00C372DD">
        <w:rPr>
          <w:noProof/>
          <w:color w:val="000000" w:themeColor="text1"/>
        </w:rPr>
        <w:t>(Yang et al., 2012)</w:t>
      </w:r>
      <w:r w:rsidR="00C372DD">
        <w:rPr>
          <w:color w:val="000000" w:themeColor="text1"/>
        </w:rPr>
        <w:fldChar w:fldCharType="end"/>
      </w:r>
      <w:r w:rsidR="00C372DD">
        <w:rPr>
          <w:color w:val="000000" w:themeColor="text1"/>
        </w:rPr>
        <w:t xml:space="preserve">. </w:t>
      </w:r>
      <w:r w:rsidR="000F5212">
        <w:rPr>
          <w:color w:val="000000" w:themeColor="text1"/>
        </w:rPr>
        <w:t xml:space="preserve">It is used in </w:t>
      </w:r>
      <w:r w:rsidR="00484D14">
        <w:rPr>
          <w:color w:val="000000" w:themeColor="text1"/>
        </w:rPr>
        <w:t xml:space="preserve">object and image recognition, </w:t>
      </w:r>
      <w:r w:rsidR="00124BCB">
        <w:rPr>
          <w:color w:val="000000" w:themeColor="text1"/>
        </w:rPr>
        <w:t>motion tracking and object snapping.</w:t>
      </w:r>
      <w:r w:rsidR="00F4620E">
        <w:rPr>
          <w:color w:val="000000" w:themeColor="text1"/>
        </w:rPr>
        <w:t xml:space="preserve"> </w:t>
      </w:r>
      <w:r w:rsidR="005C608D">
        <w:rPr>
          <w:color w:val="000000" w:themeColor="text1"/>
        </w:rPr>
        <w:t xml:space="preserve">This </w:t>
      </w:r>
      <w:r w:rsidR="007A60F7">
        <w:rPr>
          <w:color w:val="000000" w:themeColor="text1"/>
        </w:rPr>
        <w:t xml:space="preserve">technology </w:t>
      </w:r>
      <w:r w:rsidR="00A658FE">
        <w:rPr>
          <w:color w:val="000000" w:themeColor="text1"/>
        </w:rPr>
        <w:t>has very wide application prospect</w:t>
      </w:r>
      <w:r w:rsidR="0017424A">
        <w:rPr>
          <w:color w:val="000000" w:themeColor="text1"/>
        </w:rPr>
        <w:t xml:space="preserve"> and is suitable for most AR</w:t>
      </w:r>
      <w:r w:rsidR="00EC02A8">
        <w:rPr>
          <w:color w:val="000000" w:themeColor="text1"/>
        </w:rPr>
        <w:t xml:space="preserve"> application projects. </w:t>
      </w:r>
    </w:p>
    <w:p w14:paraId="6AFC15BD" w14:textId="77777777" w:rsidR="00AB0365" w:rsidRDefault="00AB0365" w:rsidP="3F4A9D8C">
      <w:pPr>
        <w:pStyle w:val="ListParagraph"/>
        <w:spacing w:line="480" w:lineRule="auto"/>
        <w:ind w:left="0"/>
        <w:jc w:val="both"/>
        <w:rPr>
          <w:color w:val="000000" w:themeColor="text1"/>
        </w:rPr>
      </w:pPr>
    </w:p>
    <w:p w14:paraId="3FC6C7A0" w14:textId="4C1C5629" w:rsidR="55D65209" w:rsidRDefault="55D65209" w:rsidP="0A3EBC18">
      <w:pPr>
        <w:pStyle w:val="ListParagraph"/>
        <w:spacing w:line="480" w:lineRule="auto"/>
        <w:ind w:left="0"/>
        <w:jc w:val="both"/>
        <w:rPr>
          <w:b/>
          <w:color w:val="000000" w:themeColor="text1"/>
        </w:rPr>
      </w:pPr>
      <w:r w:rsidRPr="50E2E826">
        <w:rPr>
          <w:b/>
          <w:color w:val="000000" w:themeColor="text1"/>
        </w:rPr>
        <w:t>Target Recognition Technology</w:t>
      </w:r>
    </w:p>
    <w:p w14:paraId="7019D823" w14:textId="3189C6A8" w:rsidR="55D65209" w:rsidRDefault="55D65209" w:rsidP="48667948">
      <w:pPr>
        <w:pStyle w:val="ListParagraph"/>
        <w:spacing w:line="480" w:lineRule="auto"/>
        <w:ind w:left="0" w:firstLine="720"/>
        <w:jc w:val="both"/>
        <w:rPr>
          <w:color w:val="000000" w:themeColor="text1"/>
        </w:rPr>
      </w:pPr>
      <w:r w:rsidRPr="0A3EBC18">
        <w:rPr>
          <w:color w:val="000000" w:themeColor="text1"/>
        </w:rPr>
        <w:t xml:space="preserve">According to </w:t>
      </w:r>
      <w:r w:rsidR="000048BD">
        <w:rPr>
          <w:color w:val="000000" w:themeColor="text1"/>
        </w:rPr>
        <w:fldChar w:fldCharType="begin" w:fldLock="1"/>
      </w:r>
      <w:r w:rsidR="002B6E40">
        <w:rPr>
          <w:color w:val="000000" w:themeColor="text1"/>
        </w:rPr>
        <w:instrText>ADDIN CSL_CITATION {"citationItems":[{"id":"ITEM-1","itemData":{"DOI":"10.1109/ICIVC.2017.7984714","ISBN":"9781509062379","abstract":"Mobile augmented reality (MAR) is a newly-emerging technology which covers the real scene with virtual information by utilizing the mobile terminal and thus enables users to have a better understanding for and interaction with the real environment. The article makes a research on the application of MAR technology in the smart exhibition hall, expounds the technological principles and key technologies of MAR in detail and introduces the Vuforia augmented reality framework. Meanwhile, it also designs and realizes the MAR system of the exhibition hall based on Vuforia, explains the systematic structure, recognition of the creating method of the target library and working process of the system, conducts application experiments on the system and then makes summarizations and analysis on the system effects. Finally, the article discusses the deficiencies on the system and its further work.","author":[{"dropping-particle":"","family":"Fuguo","given":"Peng","non-dropping-particle":"","parse-names":false,"suffix":""},{"dropping-particle":"","family":"Zhai","given":"Jing","non-dropping-particle":"","parse-names":false,"suffix":""}],"container-title":"2017 2nd International Conference on Image, Vision and Computing, ICIVC 2017","id":"ITEM-1","issued":{"date-parts":[["2017"]]},"page":"1049-1052","title":"A mobile augmented reality system for exhibition hall based on Vuforia","type":"article-journal"},"uris":["http://www.mendeley.com/documents/?uuid=932b72fc-2a35-49c9-a72c-445cfa981168"]}],"mendeley":{"formattedCitation":"(Fuguo &amp; Zhai, 2017)","manualFormatting":"Fuguo &amp; Zhai, (2017)","plainTextFormattedCitation":"(Fuguo &amp; Zhai, 2017)","previouslyFormattedCitation":"(Fuguo &amp; Zhai, 2017)"},"properties":{"noteIndex":0},"schema":"https://github.com/citation-style-language/schema/raw/master/csl-citation.json"}</w:instrText>
      </w:r>
      <w:r w:rsidR="000048BD">
        <w:rPr>
          <w:color w:val="000000" w:themeColor="text1"/>
        </w:rPr>
        <w:fldChar w:fldCharType="separate"/>
      </w:r>
      <w:r w:rsidR="000048BD" w:rsidRPr="000048BD">
        <w:rPr>
          <w:noProof/>
          <w:color w:val="000000" w:themeColor="text1"/>
        </w:rPr>
        <w:t xml:space="preserve">Fuguo &amp; Zhai, </w:t>
      </w:r>
      <w:r w:rsidR="000048BD">
        <w:rPr>
          <w:noProof/>
          <w:color w:val="000000" w:themeColor="text1"/>
        </w:rPr>
        <w:t>(</w:t>
      </w:r>
      <w:r w:rsidR="000048BD" w:rsidRPr="000048BD">
        <w:rPr>
          <w:noProof/>
          <w:color w:val="000000" w:themeColor="text1"/>
        </w:rPr>
        <w:t>2017)</w:t>
      </w:r>
      <w:r w:rsidR="000048BD">
        <w:rPr>
          <w:color w:val="000000" w:themeColor="text1"/>
        </w:rPr>
        <w:fldChar w:fldCharType="end"/>
      </w:r>
      <w:r w:rsidR="000048BD">
        <w:rPr>
          <w:color w:val="000000" w:themeColor="text1"/>
        </w:rPr>
        <w:t xml:space="preserve"> </w:t>
      </w:r>
      <w:r w:rsidRPr="0A3EBC18">
        <w:rPr>
          <w:color w:val="000000" w:themeColor="text1"/>
        </w:rPr>
        <w:t xml:space="preserve">target detection and recognition is used in order to understand the real scene and to figure out the target in the scene. They also said that target recognition can be divided </w:t>
      </w:r>
      <w:r w:rsidRPr="48667948">
        <w:rPr>
          <w:color w:val="000000" w:themeColor="text1"/>
        </w:rPr>
        <w:t>into</w:t>
      </w:r>
      <w:r w:rsidRPr="0A3EBC18">
        <w:rPr>
          <w:color w:val="000000" w:themeColor="text1"/>
        </w:rPr>
        <w:t xml:space="preserve"> two kinds of AR field:</w:t>
      </w:r>
    </w:p>
    <w:p w14:paraId="6B4FA67F" w14:textId="5BE9DA59" w:rsidR="55D65209" w:rsidRDefault="55D65209" w:rsidP="0A3EBC18">
      <w:pPr>
        <w:pStyle w:val="ListParagraph"/>
        <w:spacing w:line="480" w:lineRule="auto"/>
        <w:ind w:left="0"/>
        <w:jc w:val="both"/>
        <w:rPr>
          <w:color w:val="000000" w:themeColor="text1"/>
        </w:rPr>
      </w:pPr>
      <w:r w:rsidRPr="0A3EBC18">
        <w:rPr>
          <w:color w:val="000000" w:themeColor="text1"/>
        </w:rPr>
        <w:t xml:space="preserve">1) From the perspective of categorization and </w:t>
      </w:r>
      <w:r w:rsidR="008E6BFE" w:rsidRPr="0A3EBC18">
        <w:rPr>
          <w:color w:val="000000" w:themeColor="text1"/>
        </w:rPr>
        <w:t>detection.</w:t>
      </w:r>
    </w:p>
    <w:p w14:paraId="15E8CD68" w14:textId="17F23078" w:rsidR="55D65209" w:rsidRDefault="55D65209" w:rsidP="0A3EBC18">
      <w:pPr>
        <w:pStyle w:val="ListParagraph"/>
        <w:spacing w:line="480" w:lineRule="auto"/>
        <w:ind w:left="0"/>
        <w:jc w:val="both"/>
        <w:rPr>
          <w:color w:val="000000" w:themeColor="text1"/>
        </w:rPr>
      </w:pPr>
      <w:r w:rsidRPr="0A3EBC18">
        <w:rPr>
          <w:color w:val="000000" w:themeColor="text1"/>
        </w:rPr>
        <w:t>2) From the perspective of image matching.</w:t>
      </w:r>
    </w:p>
    <w:p w14:paraId="6E1E5C96" w14:textId="2900C022" w:rsidR="55D65209" w:rsidRDefault="55D65209" w:rsidP="5D1304CC">
      <w:pPr>
        <w:pStyle w:val="ListParagraph"/>
        <w:spacing w:line="480" w:lineRule="auto"/>
        <w:ind w:left="0" w:firstLine="720"/>
        <w:jc w:val="both"/>
        <w:rPr>
          <w:color w:val="000000" w:themeColor="text1"/>
        </w:rPr>
      </w:pPr>
      <w:r w:rsidRPr="0A3EBC18">
        <w:rPr>
          <w:color w:val="000000" w:themeColor="text1"/>
        </w:rPr>
        <w:t xml:space="preserve">In the field from the perspective of categorization and detection, machine learning algorithm is used in order to acquire characteristics of certain categories and to generate </w:t>
      </w:r>
      <w:r w:rsidRPr="0A3EBC18">
        <w:rPr>
          <w:color w:val="000000" w:themeColor="text1"/>
        </w:rPr>
        <w:lastRenderedPageBreak/>
        <w:t>the data model. While from the perspective of image matching, the database will preserve the features of the image and its corresponding information.</w:t>
      </w:r>
    </w:p>
    <w:p w14:paraId="3664178F" w14:textId="6211B90C" w:rsidR="00577800" w:rsidRPr="00577800" w:rsidRDefault="003115E1" w:rsidP="006A61F2">
      <w:pPr>
        <w:pStyle w:val="ListParagraph"/>
        <w:spacing w:line="480" w:lineRule="auto"/>
        <w:ind w:left="0" w:firstLine="720"/>
        <w:jc w:val="both"/>
        <w:rPr>
          <w:color w:val="000000" w:themeColor="text1"/>
        </w:rPr>
      </w:pPr>
      <w:r>
        <w:rPr>
          <w:color w:val="000000" w:themeColor="text1"/>
        </w:rPr>
        <w:fldChar w:fldCharType="begin" w:fldLock="1"/>
      </w:r>
      <w:r w:rsidR="00C04634">
        <w:rPr>
          <w:color w:val="000000" w:themeColor="text1"/>
        </w:rPr>
        <w:instrText>ADDIN CSL_CITATION {"citationItems":[{"id":"ITEM-1","itemData":{"DOI":"10.1109/RADAR.2016.8059509","ISBN":"9781509048281","abstract":"Attributed scattering center (ASC) is an important feature for synthetic aperture radar (SAR) automatic target recognition (ATR). This paper uses Gaussian mixture model (GMM) to model the uncertainties of two ASC sets which are predicted by the template image and extracted from the testing image respectively. Then the distance between the two ASC sets is measured by the L2 distance between their GMMs. Finally, the target type is determined by the distances between the extracted ASC set and various types of predicted ASC sets using a nearest neighbor (NN) classifier. The proposed method avoids the problem of building a one-to-one correspondence between ASC sets so it is efficient and insensitive to noise-caused error and partial occlusion. Experiments on the moving and stationary acquisition and recognition (MSTAR) dataset demonstrate the validity and efficiency of the proposed method.","author":[{"dropping-particle":"","family":"Ding","given":"Baiyuan","non-dropping-particle":"","parse-names":false,"suffix":""},{"dropping-particle":"","family":"Wen","given":"Gongjian","non-dropping-particle":"","parse-names":false,"suffix":""},{"dropping-particle":"","family":"Huang","given":"Xiaohong","non-dropping-particle":"","parse-names":false,"suffix":""},{"dropping-particle":"","family":"Zhong","given":"Jinrong","non-dropping-particle":"","parse-names":false,"suffix":""},{"dropping-particle":"","family":"Ma","given":"Conghui","non-dropping-particle":"","parse-names":false,"suffix":""}],"container-title":"2016 CIE International Conference on Radar, RADAR 2016","id":"ITEM-1","issued":{"date-parts":[["2017"]]},"title":"Target recognition in SAR images via Gaussian mixture modeling of attributed scattering center set","type":"article-journal"},"uris":["http://www.mendeley.com/documents/?uuid=5a972df4-328f-490c-929b-1a7dcb602e83"]}],"mendeley":{"formattedCitation":"(Ding et al., 2017)","manualFormatting":"Ding et al.(2017)","plainTextFormattedCitation":"(Ding et al., 2017)","previouslyFormattedCitation":"(Ding et al., 2017)"},"properties":{"noteIndex":0},"schema":"https://github.com/citation-style-language/schema/raw/master/csl-citation.json"}</w:instrText>
      </w:r>
      <w:r>
        <w:rPr>
          <w:color w:val="000000" w:themeColor="text1"/>
        </w:rPr>
        <w:fldChar w:fldCharType="separate"/>
      </w:r>
      <w:r w:rsidRPr="003115E1">
        <w:rPr>
          <w:noProof/>
          <w:color w:val="000000" w:themeColor="text1"/>
        </w:rPr>
        <w:t>Ding et al.</w:t>
      </w:r>
      <w:r w:rsidR="00622C79">
        <w:rPr>
          <w:noProof/>
          <w:color w:val="000000" w:themeColor="text1"/>
        </w:rPr>
        <w:t>(</w:t>
      </w:r>
      <w:r w:rsidRPr="003115E1">
        <w:rPr>
          <w:noProof/>
          <w:color w:val="000000" w:themeColor="text1"/>
        </w:rPr>
        <w:t>2017)</w:t>
      </w:r>
      <w:r>
        <w:rPr>
          <w:color w:val="000000" w:themeColor="text1"/>
        </w:rPr>
        <w:fldChar w:fldCharType="end"/>
      </w:r>
      <w:r w:rsidR="00622C79">
        <w:rPr>
          <w:color w:val="000000" w:themeColor="text1"/>
        </w:rPr>
        <w:t xml:space="preserve">, also said that target recognition </w:t>
      </w:r>
      <w:r w:rsidR="00A65953">
        <w:rPr>
          <w:color w:val="000000" w:themeColor="text1"/>
        </w:rPr>
        <w:t xml:space="preserve">has been a challenging task in SAR image interpretation and to avoid using the </w:t>
      </w:r>
      <w:r w:rsidR="00194966">
        <w:rPr>
          <w:color w:val="000000" w:themeColor="text1"/>
        </w:rPr>
        <w:t>high-dimensional images for recognition, the feature extraction was used as one of the key steps in the progra</w:t>
      </w:r>
      <w:r w:rsidR="00F502EA">
        <w:rPr>
          <w:color w:val="000000" w:themeColor="text1"/>
        </w:rPr>
        <w:t>m, it is applied to target recognition by the help of edge and region movement</w:t>
      </w:r>
      <w:r w:rsidR="003466B1">
        <w:rPr>
          <w:color w:val="000000" w:themeColor="text1"/>
        </w:rPr>
        <w:t xml:space="preserve"> and others. </w:t>
      </w:r>
    </w:p>
    <w:p w14:paraId="2BEFD506" w14:textId="77777777" w:rsidR="006718D2" w:rsidRDefault="006718D2" w:rsidP="003C315B">
      <w:pPr>
        <w:spacing w:after="160" w:line="480" w:lineRule="auto"/>
        <w:jc w:val="both"/>
        <w:rPr>
          <w:b/>
          <w:bCs/>
        </w:rPr>
      </w:pPr>
    </w:p>
    <w:p w14:paraId="5BFBDA7C" w14:textId="77777777" w:rsidR="003C315B" w:rsidRPr="0097491D" w:rsidRDefault="003C315B" w:rsidP="003C315B">
      <w:pPr>
        <w:spacing w:after="160" w:line="480" w:lineRule="auto"/>
        <w:jc w:val="both"/>
      </w:pPr>
      <w:r w:rsidRPr="0097491D">
        <w:rPr>
          <w:b/>
          <w:bCs/>
        </w:rPr>
        <w:t>Application of Firebase web application</w:t>
      </w:r>
    </w:p>
    <w:p w14:paraId="23B85E51" w14:textId="77777777" w:rsidR="006255EF" w:rsidRDefault="003C315B" w:rsidP="006255EF">
      <w:pPr>
        <w:spacing w:after="160" w:line="480" w:lineRule="auto"/>
        <w:jc w:val="both"/>
      </w:pPr>
      <w:r w:rsidRPr="0097491D">
        <w:tab/>
      </w:r>
      <w:bookmarkStart w:id="20" w:name="_Toc106185758"/>
      <w:r w:rsidR="006255EF" w:rsidRPr="006255EF">
        <w:t xml:space="preserve">As stated in the study of  </w:t>
      </w:r>
      <w:proofErr w:type="spellStart"/>
      <w:r w:rsidR="006255EF" w:rsidRPr="006255EF">
        <w:t>Khawas</w:t>
      </w:r>
      <w:proofErr w:type="spellEnd"/>
      <w:r w:rsidR="006255EF" w:rsidRPr="006255EF">
        <w:t xml:space="preserve"> &amp; Shah (2018), Firebase is a relatively new technology compared to other database management systems like Oracle SQL, Microsoft SQL Server, and MySQL but proven to be faster and better, especially with managing large amounts of unstructured data such as audio, video, text files, and other arbitrary file types. For beginners, Firebase is the best option for database and other backend-related work so developers can focus better on application programming instead of allotting lots of time to backend programming.</w:t>
      </w:r>
    </w:p>
    <w:p w14:paraId="2ACC29A7" w14:textId="730719D2" w:rsidR="00EC47E0" w:rsidRDefault="00EC47E0" w:rsidP="006255EF">
      <w:pPr>
        <w:spacing w:after="160" w:line="480" w:lineRule="auto"/>
        <w:jc w:val="both"/>
        <w:rPr>
          <w:b/>
          <w:bCs/>
          <w:color w:val="0D0D0D" w:themeColor="text1" w:themeTint="F2"/>
          <w:lang w:val="en-PH" w:eastAsia="en-PH"/>
        </w:rPr>
      </w:pPr>
      <w:r w:rsidRPr="00884E8E">
        <w:rPr>
          <w:b/>
          <w:bCs/>
          <w:color w:val="0D0D0D" w:themeColor="text1" w:themeTint="F2"/>
          <w:lang w:val="en-PH" w:eastAsia="en-PH"/>
        </w:rPr>
        <w:t>S</w:t>
      </w:r>
      <w:r w:rsidR="00920A4B">
        <w:rPr>
          <w:b/>
          <w:bCs/>
          <w:color w:val="0D0D0D" w:themeColor="text1" w:themeTint="F2"/>
          <w:lang w:val="en-PH" w:eastAsia="en-PH"/>
        </w:rPr>
        <w:t>ynthesis</w:t>
      </w:r>
      <w:bookmarkEnd w:id="20"/>
    </w:p>
    <w:p w14:paraId="40A3C349" w14:textId="77777777" w:rsidR="00884E8E" w:rsidRPr="00884E8E" w:rsidRDefault="00884E8E" w:rsidP="00884E8E">
      <w:pPr>
        <w:rPr>
          <w:lang w:val="en-PH" w:eastAsia="en-PH"/>
        </w:rPr>
      </w:pPr>
    </w:p>
    <w:p w14:paraId="35841800" w14:textId="77777777" w:rsidR="006255EF" w:rsidRDefault="006255EF" w:rsidP="006224F1">
      <w:pPr>
        <w:spacing w:after="160" w:line="480" w:lineRule="auto"/>
        <w:ind w:firstLine="720"/>
        <w:jc w:val="both"/>
        <w:rPr>
          <w:color w:val="000000" w:themeColor="text1"/>
        </w:rPr>
      </w:pPr>
      <w:r w:rsidRPr="006255EF">
        <w:rPr>
          <w:color w:val="000000" w:themeColor="text1"/>
        </w:rPr>
        <w:t xml:space="preserve">The various studies cited here are mostly related to the creation and conceptualizing of the project that will serve as a guide and basis for the study. Based on the comparison with this research and other researchers’ studies, the researchers found out that various studies have similarities with this research and can use those data to improve further the </w:t>
      </w:r>
      <w:r w:rsidRPr="006255EF">
        <w:rPr>
          <w:color w:val="000000" w:themeColor="text1"/>
        </w:rPr>
        <w:lastRenderedPageBreak/>
        <w:t>software application, such as the use of Computer Vision for automated object positioning (</w:t>
      </w:r>
      <w:proofErr w:type="spellStart"/>
      <w:r w:rsidRPr="006255EF">
        <w:rPr>
          <w:color w:val="000000" w:themeColor="text1"/>
        </w:rPr>
        <w:t>Lepetit</w:t>
      </w:r>
      <w:proofErr w:type="spellEnd"/>
      <w:r w:rsidRPr="006255EF">
        <w:rPr>
          <w:color w:val="000000" w:themeColor="text1"/>
        </w:rPr>
        <w:t>, 2008).</w:t>
      </w:r>
    </w:p>
    <w:p w14:paraId="5B1D1024" w14:textId="677C295F" w:rsidR="006718D2" w:rsidRDefault="006255EF" w:rsidP="006255EF">
      <w:pPr>
        <w:spacing w:line="480" w:lineRule="auto"/>
        <w:ind w:firstLine="720"/>
        <w:jc w:val="both"/>
        <w:rPr>
          <w:b/>
          <w:bCs/>
        </w:rPr>
      </w:pPr>
      <w:r w:rsidRPr="006255EF">
        <w:t>The papers “</w:t>
      </w:r>
      <w:proofErr w:type="spellStart"/>
      <w:r w:rsidRPr="006255EF">
        <w:t>Pokemon</w:t>
      </w:r>
      <w:proofErr w:type="spellEnd"/>
      <w:r w:rsidRPr="006255EF">
        <w:t xml:space="preserve"> Fight Augmented Reality Game,” “Augmented Reality RPG Card-based Game,” and “Augmented Reality Application for Preschool Children with Unity 3D Platform” discussed why Unity 3D and </w:t>
      </w:r>
      <w:proofErr w:type="spellStart"/>
      <w:r w:rsidRPr="006255EF">
        <w:t>Vuforia</w:t>
      </w:r>
      <w:proofErr w:type="spellEnd"/>
      <w:r w:rsidRPr="006255EF">
        <w:t xml:space="preserve"> are the best options for applications to use when developing an Augmented Reality (AR) application. It expounded on how and why these two applications are considered the best whenever one is making an AR application, which is why the researchers decided to use this application for their project.</w:t>
      </w:r>
    </w:p>
    <w:bookmarkStart w:id="21" w:name="_Toc106185759"/>
    <w:p w14:paraId="3F82D265" w14:textId="01DCAE9D" w:rsidR="00EC47E0" w:rsidRDefault="00EC47E0" w:rsidP="00884E8E">
      <w:pPr>
        <w:pStyle w:val="Heading2"/>
        <w:rPr>
          <w:rFonts w:ascii="Times New Roman" w:hAnsi="Times New Roman" w:cs="Times New Roman"/>
          <w:b/>
          <w:bCs/>
          <w:color w:val="0D0D0D" w:themeColor="text1" w:themeTint="F2"/>
          <w:sz w:val="24"/>
          <w:szCs w:val="24"/>
        </w:rPr>
      </w:pPr>
      <w:r w:rsidRPr="00884E8E">
        <w:rPr>
          <w:rFonts w:ascii="Times New Roman" w:eastAsiaTheme="minorEastAsia" w:hAnsi="Times New Roman" w:cs="Times New Roman"/>
          <w:b/>
          <w:bCs/>
          <w:noProof/>
          <w:color w:val="0D0D0D" w:themeColor="text1" w:themeTint="F2"/>
          <w:sz w:val="24"/>
          <w:szCs w:val="24"/>
        </w:rPr>
        <mc:AlternateContent>
          <mc:Choice Requires="wps">
            <w:drawing>
              <wp:anchor distT="0" distB="0" distL="114300" distR="114300" simplePos="0" relativeHeight="251658243" behindDoc="0" locked="0" layoutInCell="1" allowOverlap="1" wp14:anchorId="41ACE988" wp14:editId="661BB4E5">
                <wp:simplePos x="0" y="0"/>
                <wp:positionH relativeFrom="column">
                  <wp:posOffset>5707380</wp:posOffset>
                </wp:positionH>
                <wp:positionV relativeFrom="paragraph">
                  <wp:posOffset>547370</wp:posOffset>
                </wp:positionV>
                <wp:extent cx="352425" cy="361950"/>
                <wp:effectExtent l="0" t="0" r="9525" b="0"/>
                <wp:wrapNone/>
                <wp:docPr id="127" name="Rectangle 127"/>
                <wp:cNvGraphicFramePr/>
                <a:graphic xmlns:a="http://schemas.openxmlformats.org/drawingml/2006/main">
                  <a:graphicData uri="http://schemas.microsoft.com/office/word/2010/wordprocessingShape">
                    <wps:wsp>
                      <wps:cNvSpPr/>
                      <wps:spPr>
                        <a:xfrm>
                          <a:off x="0" y="0"/>
                          <a:ext cx="352425" cy="3619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arto="http://schemas.microsoft.com/office/word/2006/arto" xmlns:c="http://schemas.openxmlformats.org/drawingml/2006/chart" xmlns:pic="http://schemas.openxmlformats.org/drawingml/2006/picture" xmlns:a14="http://schemas.microsoft.com/office/drawing/2010/main" xmlns:a="http://schemas.openxmlformats.org/drawingml/2006/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54F7D081">
              <v:rect id="Rectangle 127" style="position:absolute;margin-left:449.4pt;margin-top:43.1pt;width:27.75pt;height:28.5pt;z-index:251649024;visibility:visible;mso-wrap-style:square;mso-wrap-distance-left:9pt;mso-wrap-distance-top:0;mso-wrap-distance-right:9pt;mso-wrap-distance-bottom:0;mso-position-horizontal:absolute;mso-position-horizontal-relative:text;mso-position-vertical:absolute;mso-position-vertical-relative:text;v-text-anchor:middle" o:spid="_x0000_s1026" fillcolor="white [3212]" stroked="f" strokeweight="2pt" w14:anchorId="59A0E5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"/>
            </w:pict>
          </mc:Fallback>
        </mc:AlternateContent>
      </w:r>
      <w:r w:rsidRPr="00884E8E">
        <w:rPr>
          <w:rFonts w:ascii="Times New Roman" w:hAnsi="Times New Roman" w:cs="Times New Roman"/>
          <w:b/>
          <w:bCs/>
          <w:color w:val="0D0D0D" w:themeColor="text1" w:themeTint="F2"/>
          <w:sz w:val="24"/>
          <w:szCs w:val="24"/>
        </w:rPr>
        <w:t>Conceptual Framework of the Project</w:t>
      </w:r>
      <w:bookmarkEnd w:id="21"/>
      <w:r w:rsidRPr="00884E8E">
        <w:rPr>
          <w:rFonts w:ascii="Times New Roman" w:hAnsi="Times New Roman" w:cs="Times New Roman"/>
          <w:b/>
          <w:bCs/>
          <w:color w:val="0D0D0D" w:themeColor="text1" w:themeTint="F2"/>
          <w:sz w:val="24"/>
          <w:szCs w:val="24"/>
        </w:rPr>
        <w:t xml:space="preserve"> </w:t>
      </w:r>
    </w:p>
    <w:p w14:paraId="7109EE7B" w14:textId="77777777" w:rsidR="00884E8E" w:rsidRPr="00884E8E" w:rsidRDefault="00884E8E" w:rsidP="00884E8E"/>
    <w:p w14:paraId="02DCA065" w14:textId="53D24FAB" w:rsidR="007940D7" w:rsidRDefault="001F3436" w:rsidP="007940D7">
      <w:pPr>
        <w:pStyle w:val="NoSpacing"/>
        <w:spacing w:line="480" w:lineRule="auto"/>
        <w:ind w:firstLine="720"/>
        <w:jc w:val="both"/>
        <w:rPr>
          <w:rFonts w:ascii="Times New Roman" w:eastAsia="Times New Roman" w:hAnsi="Times New Roman" w:cs="Times New Roman"/>
          <w:sz w:val="24"/>
          <w:szCs w:val="24"/>
        </w:rPr>
      </w:pPr>
      <w:r w:rsidRPr="5FD17CE1">
        <w:rPr>
          <w:rFonts w:ascii="Times New Roman" w:eastAsia="Times New Roman" w:hAnsi="Times New Roman" w:cs="Times New Roman"/>
          <w:sz w:val="24"/>
          <w:szCs w:val="24"/>
        </w:rPr>
        <w:t>Requirement Planning between researchers lead to initializing what are the fundamental requirements on creating “</w:t>
      </w:r>
      <w:r>
        <w:rPr>
          <w:rFonts w:ascii="Times New Roman" w:eastAsia="Times New Roman" w:hAnsi="Times New Roman" w:cs="Times New Roman"/>
          <w:sz w:val="24"/>
          <w:szCs w:val="24"/>
        </w:rPr>
        <w:t>m</w:t>
      </w:r>
      <w:proofErr w:type="spellStart"/>
      <w:r w:rsidRPr="00EE043D">
        <w:rPr>
          <w:rFonts w:ascii="Times New Roman" w:eastAsia="Times New Roman" w:hAnsi="Times New Roman" w:cs="Times New Roman"/>
          <w:color w:val="000000" w:themeColor="text1"/>
          <w:sz w:val="24"/>
          <w:szCs w:val="24"/>
          <w:lang w:val="en-US"/>
        </w:rPr>
        <w:t>y</w:t>
      </w:r>
      <w:r w:rsidRPr="06163CBC">
        <w:rPr>
          <w:rFonts w:ascii="Times New Roman" w:eastAsia="Times New Roman" w:hAnsi="Times New Roman" w:cs="Times New Roman"/>
          <w:color w:val="000000" w:themeColor="text1"/>
          <w:sz w:val="24"/>
          <w:szCs w:val="24"/>
          <w:lang w:val="en-US"/>
        </w:rPr>
        <w:t>LPU</w:t>
      </w:r>
      <w:proofErr w:type="spellEnd"/>
      <w:r w:rsidRPr="06163CBC">
        <w:rPr>
          <w:rFonts w:ascii="Times New Roman" w:eastAsia="Times New Roman" w:hAnsi="Times New Roman" w:cs="Times New Roman"/>
          <w:color w:val="000000" w:themeColor="text1"/>
          <w:sz w:val="24"/>
          <w:szCs w:val="24"/>
          <w:lang w:val="en-US"/>
        </w:rPr>
        <w:t xml:space="preserve"> AIR-ID: Augmented Reality Application Using </w:t>
      </w:r>
      <w:proofErr w:type="spellStart"/>
      <w:r>
        <w:rPr>
          <w:rFonts w:ascii="Times New Roman" w:eastAsia="Times New Roman" w:hAnsi="Times New Roman" w:cs="Times New Roman"/>
          <w:color w:val="000000" w:themeColor="text1"/>
          <w:sz w:val="24"/>
          <w:szCs w:val="24"/>
          <w:lang w:val="en-US"/>
        </w:rPr>
        <w:t>Kanade</w:t>
      </w:r>
      <w:proofErr w:type="spellEnd"/>
      <w:r>
        <w:rPr>
          <w:rFonts w:ascii="Times New Roman" w:eastAsia="Times New Roman" w:hAnsi="Times New Roman" w:cs="Times New Roman"/>
          <w:color w:val="000000" w:themeColor="text1"/>
          <w:sz w:val="24"/>
          <w:szCs w:val="24"/>
          <w:lang w:val="en-US"/>
        </w:rPr>
        <w:t>-Lucas-</w:t>
      </w:r>
      <w:proofErr w:type="spellStart"/>
      <w:r>
        <w:rPr>
          <w:rFonts w:ascii="Times New Roman" w:eastAsia="Times New Roman" w:hAnsi="Times New Roman" w:cs="Times New Roman"/>
          <w:color w:val="000000" w:themeColor="text1"/>
          <w:sz w:val="24"/>
          <w:szCs w:val="24"/>
          <w:lang w:val="en-US"/>
        </w:rPr>
        <w:t>Tomasi</w:t>
      </w:r>
      <w:proofErr w:type="spellEnd"/>
      <w:r>
        <w:rPr>
          <w:rFonts w:ascii="Times New Roman" w:eastAsia="Times New Roman" w:hAnsi="Times New Roman" w:cs="Times New Roman"/>
          <w:color w:val="000000" w:themeColor="text1"/>
          <w:sz w:val="24"/>
          <w:szCs w:val="24"/>
          <w:lang w:val="en-US"/>
        </w:rPr>
        <w:t xml:space="preserve"> Algorithm</w:t>
      </w:r>
      <w:r w:rsidRPr="06163CBC">
        <w:rPr>
          <w:rFonts w:ascii="Times New Roman" w:eastAsia="Times New Roman" w:hAnsi="Times New Roman" w:cs="Times New Roman"/>
          <w:color w:val="000000" w:themeColor="text1"/>
          <w:sz w:val="24"/>
          <w:szCs w:val="24"/>
          <w:lang w:val="en-US"/>
        </w:rPr>
        <w:t xml:space="preserve"> for Lyceum of the Philippines University Cavite", </w:t>
      </w:r>
      <w:r w:rsidRPr="5FD17CE1">
        <w:rPr>
          <w:rFonts w:ascii="Times New Roman" w:eastAsia="Times New Roman" w:hAnsi="Times New Roman" w:cs="Times New Roman"/>
          <w:sz w:val="24"/>
          <w:szCs w:val="24"/>
        </w:rPr>
        <w:t>Each individual member should have background knowledge of each stated related literature. The details in</w:t>
      </w:r>
      <w:r>
        <w:rPr>
          <w:rFonts w:ascii="Times New Roman" w:eastAsia="Times New Roman" w:hAnsi="Times New Roman" w:cs="Times New Roman"/>
          <w:sz w:val="24"/>
          <w:szCs w:val="24"/>
        </w:rPr>
        <w:t xml:space="preserve"> </w:t>
      </w:r>
      <w:r w:rsidRPr="0050479F">
        <w:rPr>
          <w:rFonts w:ascii="Times New Roman" w:eastAsia="Times New Roman" w:hAnsi="Times New Roman" w:cs="Times New Roman"/>
          <w:sz w:val="24"/>
          <w:szCs w:val="24"/>
        </w:rPr>
        <w:t xml:space="preserve">Figure </w:t>
      </w:r>
      <w:r w:rsidR="007D3F35">
        <w:rPr>
          <w:rFonts w:ascii="Times New Roman" w:eastAsia="Times New Roman" w:hAnsi="Times New Roman" w:cs="Times New Roman"/>
          <w:sz w:val="24"/>
          <w:szCs w:val="24"/>
        </w:rPr>
        <w:t>2-1</w:t>
      </w:r>
      <w:r w:rsidR="006C4805">
        <w:rPr>
          <w:rFonts w:ascii="Times New Roman" w:eastAsia="Times New Roman" w:hAnsi="Times New Roman" w:cs="Times New Roman"/>
          <w:sz w:val="24"/>
          <w:szCs w:val="24"/>
        </w:rPr>
        <w:t xml:space="preserve"> </w:t>
      </w:r>
      <w:r w:rsidRPr="5FD17CE1">
        <w:rPr>
          <w:rFonts w:ascii="Times New Roman" w:eastAsia="Times New Roman" w:hAnsi="Times New Roman" w:cs="Times New Roman"/>
          <w:sz w:val="24"/>
          <w:szCs w:val="24"/>
        </w:rPr>
        <w:t>provides an overview of this information.</w:t>
      </w:r>
      <w:bookmarkStart w:id="22" w:name="_Toc106135892"/>
    </w:p>
    <w:p w14:paraId="77A66737" w14:textId="77777777" w:rsidR="00F67411" w:rsidRDefault="00F67411" w:rsidP="007940D7">
      <w:pPr>
        <w:pStyle w:val="NoSpacing"/>
        <w:spacing w:line="480" w:lineRule="auto"/>
        <w:ind w:firstLine="720"/>
        <w:jc w:val="both"/>
        <w:rPr>
          <w:rFonts w:ascii="Times New Roman" w:eastAsia="Times New Roman" w:hAnsi="Times New Roman" w:cs="Times New Roman"/>
          <w:sz w:val="24"/>
          <w:szCs w:val="24"/>
        </w:rPr>
      </w:pPr>
    </w:p>
    <w:p w14:paraId="52B63649" w14:textId="77777777" w:rsidR="00F67411" w:rsidRDefault="00F67411" w:rsidP="007940D7">
      <w:pPr>
        <w:pStyle w:val="NoSpacing"/>
        <w:spacing w:line="480" w:lineRule="auto"/>
        <w:ind w:firstLine="720"/>
        <w:jc w:val="both"/>
        <w:rPr>
          <w:rFonts w:ascii="Times New Roman" w:eastAsia="Times New Roman" w:hAnsi="Times New Roman" w:cs="Times New Roman"/>
          <w:sz w:val="24"/>
          <w:szCs w:val="24"/>
        </w:rPr>
      </w:pPr>
    </w:p>
    <w:p w14:paraId="1ED698BC" w14:textId="77777777" w:rsidR="00F67411" w:rsidRDefault="00F67411" w:rsidP="007940D7">
      <w:pPr>
        <w:pStyle w:val="NoSpacing"/>
        <w:spacing w:line="480" w:lineRule="auto"/>
        <w:ind w:firstLine="720"/>
        <w:jc w:val="both"/>
        <w:rPr>
          <w:rFonts w:ascii="Times New Roman" w:eastAsia="Times New Roman" w:hAnsi="Times New Roman" w:cs="Times New Roman"/>
          <w:sz w:val="24"/>
          <w:szCs w:val="24"/>
        </w:rPr>
      </w:pPr>
    </w:p>
    <w:p w14:paraId="29AE1C92" w14:textId="77777777" w:rsidR="00F67411" w:rsidRDefault="00F67411" w:rsidP="007940D7">
      <w:pPr>
        <w:pStyle w:val="NoSpacing"/>
        <w:spacing w:line="480" w:lineRule="auto"/>
        <w:ind w:firstLine="720"/>
        <w:jc w:val="both"/>
        <w:rPr>
          <w:rFonts w:ascii="Times New Roman" w:eastAsia="Times New Roman" w:hAnsi="Times New Roman" w:cs="Times New Roman"/>
          <w:sz w:val="24"/>
          <w:szCs w:val="24"/>
        </w:rPr>
      </w:pPr>
    </w:p>
    <w:p w14:paraId="178AD054" w14:textId="77777777" w:rsidR="00F67411" w:rsidRDefault="00F67411" w:rsidP="007940D7">
      <w:pPr>
        <w:pStyle w:val="NoSpacing"/>
        <w:spacing w:line="480" w:lineRule="auto"/>
        <w:ind w:firstLine="720"/>
        <w:jc w:val="both"/>
        <w:rPr>
          <w:rFonts w:ascii="Times New Roman" w:eastAsia="Times New Roman" w:hAnsi="Times New Roman" w:cs="Times New Roman"/>
          <w:sz w:val="24"/>
          <w:szCs w:val="24"/>
        </w:rPr>
      </w:pPr>
    </w:p>
    <w:p w14:paraId="4366DE56" w14:textId="77777777" w:rsidR="00F67411" w:rsidRDefault="00F67411" w:rsidP="007940D7">
      <w:pPr>
        <w:pStyle w:val="NoSpacing"/>
        <w:spacing w:line="480" w:lineRule="auto"/>
        <w:ind w:firstLine="720"/>
        <w:jc w:val="both"/>
        <w:rPr>
          <w:rFonts w:ascii="Times New Roman" w:eastAsia="Times New Roman" w:hAnsi="Times New Roman" w:cs="Times New Roman"/>
          <w:sz w:val="24"/>
          <w:szCs w:val="24"/>
        </w:rPr>
      </w:pPr>
    </w:p>
    <w:p w14:paraId="28518985" w14:textId="77777777" w:rsidR="007940D7" w:rsidRPr="007D3F35" w:rsidRDefault="007940D7" w:rsidP="007D3F35">
      <w:pPr>
        <w:pStyle w:val="NoSpacing"/>
        <w:spacing w:line="480" w:lineRule="auto"/>
        <w:ind w:firstLine="720"/>
        <w:jc w:val="both"/>
        <w:rPr>
          <w:rFonts w:ascii="Times New Roman" w:eastAsia="Times New Roman" w:hAnsi="Times New Roman" w:cs="Times New Roman"/>
          <w:sz w:val="24"/>
          <w:szCs w:val="24"/>
        </w:rPr>
      </w:pPr>
    </w:p>
    <w:p w14:paraId="18CE5272" w14:textId="77777777" w:rsidR="00EC47E0" w:rsidRPr="0001023F" w:rsidRDefault="00EC47E0" w:rsidP="00576E3A">
      <w:pPr>
        <w:spacing w:line="480" w:lineRule="auto"/>
        <w:jc w:val="both"/>
      </w:pPr>
      <w:r w:rsidRPr="0001023F">
        <w:lastRenderedPageBreak/>
        <w:t xml:space="preserve">                 </w:t>
      </w:r>
      <w:r w:rsidRPr="0001023F">
        <w:rPr>
          <w:b/>
        </w:rPr>
        <w:t>INPUT</w:t>
      </w:r>
      <w:r w:rsidRPr="0001023F">
        <w:rPr>
          <w:b/>
        </w:rPr>
        <w:tab/>
      </w:r>
      <w:r w:rsidRPr="0001023F">
        <w:rPr>
          <w:b/>
        </w:rPr>
        <w:tab/>
      </w:r>
      <w:r w:rsidRPr="0001023F">
        <w:rPr>
          <w:b/>
        </w:rPr>
        <w:tab/>
        <w:t xml:space="preserve">    PROCESS</w:t>
      </w:r>
      <w:r w:rsidRPr="0001023F">
        <w:rPr>
          <w:b/>
        </w:rPr>
        <w:tab/>
      </w:r>
      <w:r w:rsidRPr="0001023F">
        <w:rPr>
          <w:b/>
        </w:rPr>
        <w:tab/>
      </w:r>
      <w:r w:rsidRPr="0001023F">
        <w:rPr>
          <w:b/>
        </w:rPr>
        <w:tab/>
        <w:t xml:space="preserve">      OUTPUT</w:t>
      </w:r>
    </w:p>
    <w:p w14:paraId="3E3DAC84" w14:textId="2992F04E" w:rsidR="00EC47E0" w:rsidRPr="0001023F" w:rsidRDefault="007940D7" w:rsidP="00576E3A">
      <w:pPr>
        <w:spacing w:line="480" w:lineRule="auto"/>
        <w:jc w:val="both"/>
      </w:pPr>
      <w:r>
        <w:rPr>
          <w:noProof/>
        </w:rPr>
        <mc:AlternateContent>
          <mc:Choice Requires="wps">
            <w:drawing>
              <wp:anchor distT="0" distB="0" distL="114300" distR="114300" simplePos="0" relativeHeight="251658249" behindDoc="0" locked="0" layoutInCell="1" allowOverlap="1" wp14:anchorId="417D2F1B" wp14:editId="6891314E">
                <wp:simplePos x="0" y="0"/>
                <wp:positionH relativeFrom="column">
                  <wp:posOffset>161925</wp:posOffset>
                </wp:positionH>
                <wp:positionV relativeFrom="paragraph">
                  <wp:posOffset>4158615</wp:posOffset>
                </wp:positionV>
                <wp:extent cx="5172075" cy="635"/>
                <wp:effectExtent l="0" t="0" r="0" b="0"/>
                <wp:wrapNone/>
                <wp:docPr id="70" name="Text Box 70"/>
                <wp:cNvGraphicFramePr/>
                <a:graphic xmlns:a="http://schemas.openxmlformats.org/drawingml/2006/main">
                  <a:graphicData uri="http://schemas.microsoft.com/office/word/2010/wordprocessingShape">
                    <wps:wsp>
                      <wps:cNvSpPr txBox="1"/>
                      <wps:spPr>
                        <a:xfrm>
                          <a:off x="0" y="0"/>
                          <a:ext cx="5172075" cy="635"/>
                        </a:xfrm>
                        <a:prstGeom prst="rect">
                          <a:avLst/>
                        </a:prstGeom>
                        <a:solidFill>
                          <a:prstClr val="white"/>
                        </a:solidFill>
                        <a:ln>
                          <a:noFill/>
                        </a:ln>
                      </wps:spPr>
                      <wps:txbx>
                        <w:txbxContent>
                          <w:p w14:paraId="2FC0E1FC" w14:textId="64A26B62" w:rsidR="00614F01" w:rsidRPr="00EC1C3D" w:rsidRDefault="00614F01" w:rsidP="007940D7">
                            <w:pPr>
                              <w:pStyle w:val="Caption"/>
                              <w:jc w:val="center"/>
                              <w:rPr>
                                <w:noProof/>
                                <w:sz w:val="24"/>
                                <w:szCs w:val="24"/>
                              </w:rPr>
                            </w:pPr>
                            <w:bookmarkStart w:id="23" w:name="_Toc106135962"/>
                            <w:bookmarkStart w:id="24" w:name="_Toc106136164"/>
                            <w:bookmarkStart w:id="25" w:name="_Toc106136182"/>
                            <w:bookmarkStart w:id="26" w:name="_Toc106139019"/>
                            <w:r w:rsidRPr="007940D7">
                              <w:rPr>
                                <w:b/>
                                <w:bCs/>
                                <w:i w:val="0"/>
                                <w:iCs w:val="0"/>
                                <w:color w:val="auto"/>
                                <w:sz w:val="24"/>
                                <w:szCs w:val="24"/>
                              </w:rPr>
                              <w:t>Figure 2</w:t>
                            </w:r>
                            <w:r>
                              <w:rPr>
                                <w:b/>
                                <w:bCs/>
                                <w:i w:val="0"/>
                                <w:iCs w:val="0"/>
                                <w:color w:val="auto"/>
                                <w:sz w:val="24"/>
                                <w:szCs w:val="24"/>
                              </w:rPr>
                              <w:noBreakHyphen/>
                            </w:r>
                            <w:r>
                              <w:rPr>
                                <w:b/>
                                <w:bCs/>
                                <w:i w:val="0"/>
                                <w:iCs w:val="0"/>
                                <w:color w:val="auto"/>
                                <w:sz w:val="24"/>
                                <w:szCs w:val="24"/>
                              </w:rPr>
                              <w:fldChar w:fldCharType="begin"/>
                            </w:r>
                            <w:r>
                              <w:rPr>
                                <w:b/>
                                <w:bCs/>
                                <w:i w:val="0"/>
                                <w:iCs w:val="0"/>
                                <w:color w:val="auto"/>
                                <w:sz w:val="24"/>
                                <w:szCs w:val="24"/>
                              </w:rPr>
                              <w:instrText xml:space="preserve"> SEQ Figure \* ARABIC \s 1 </w:instrText>
                            </w:r>
                            <w:r>
                              <w:rPr>
                                <w:b/>
                                <w:bCs/>
                                <w:i w:val="0"/>
                                <w:iCs w:val="0"/>
                                <w:color w:val="auto"/>
                                <w:sz w:val="24"/>
                                <w:szCs w:val="24"/>
                              </w:rPr>
                              <w:fldChar w:fldCharType="separate"/>
                            </w:r>
                            <w:r>
                              <w:rPr>
                                <w:b/>
                                <w:bCs/>
                                <w:i w:val="0"/>
                                <w:iCs w:val="0"/>
                                <w:noProof/>
                                <w:color w:val="auto"/>
                                <w:sz w:val="24"/>
                                <w:szCs w:val="24"/>
                              </w:rPr>
                              <w:t>1</w:t>
                            </w:r>
                            <w:r>
                              <w:rPr>
                                <w:b/>
                                <w:bCs/>
                                <w:i w:val="0"/>
                                <w:iCs w:val="0"/>
                                <w:color w:val="auto"/>
                                <w:sz w:val="24"/>
                                <w:szCs w:val="24"/>
                              </w:rPr>
                              <w:fldChar w:fldCharType="end"/>
                            </w:r>
                            <w:r w:rsidRPr="007940D7">
                              <w:rPr>
                                <w:b/>
                                <w:bCs/>
                                <w:i w:val="0"/>
                                <w:iCs w:val="0"/>
                                <w:color w:val="auto"/>
                                <w:sz w:val="24"/>
                                <w:szCs w:val="24"/>
                              </w:rPr>
                              <w:t>.</w:t>
                            </w:r>
                            <w:r w:rsidRPr="007940D7">
                              <w:rPr>
                                <w:color w:val="auto"/>
                              </w:rPr>
                              <w:t xml:space="preserve"> </w:t>
                            </w:r>
                            <w:r w:rsidRPr="007D3F35">
                              <w:rPr>
                                <w:i w:val="0"/>
                                <w:iCs w:val="0"/>
                                <w:color w:val="auto"/>
                                <w:sz w:val="24"/>
                                <w:szCs w:val="24"/>
                              </w:rPr>
                              <w:t>Conceptual Framework of the Proposed Project</w:t>
                            </w:r>
                            <w:bookmarkEnd w:id="23"/>
                            <w:bookmarkEnd w:id="24"/>
                            <w:bookmarkEnd w:id="25"/>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7D2F1B" id="Text Box 70" o:spid="_x0000_s1030" type="#_x0000_t202" style="position:absolute;left:0;text-align:left;margin-left:12.75pt;margin-top:327.45pt;width:407.25pt;height:.05pt;z-index:25165824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" stroked="f">
                <v:textbox style="mso-fit-shape-to-text:t" inset="0,0,0,0">
                  <w:txbxContent>
                    <w:p w14:paraId="2FC0E1FC" w14:textId="64A26B62" w:rsidR="00614F01" w:rsidRPr="00EC1C3D" w:rsidRDefault="00614F01" w:rsidP="007940D7">
                      <w:pPr>
                        <w:pStyle w:val="Caption"/>
                        <w:jc w:val="center"/>
                        <w:rPr>
                          <w:noProof/>
                          <w:sz w:val="24"/>
                          <w:szCs w:val="24"/>
                        </w:rPr>
                      </w:pPr>
                      <w:bookmarkStart w:id="27" w:name="_Toc106135962"/>
                      <w:bookmarkStart w:id="28" w:name="_Toc106136164"/>
                      <w:bookmarkStart w:id="29" w:name="_Toc106136182"/>
                      <w:bookmarkStart w:id="30" w:name="_Toc106139019"/>
                      <w:r w:rsidRPr="007940D7">
                        <w:rPr>
                          <w:b/>
                          <w:bCs/>
                          <w:i w:val="0"/>
                          <w:iCs w:val="0"/>
                          <w:color w:val="auto"/>
                          <w:sz w:val="24"/>
                          <w:szCs w:val="24"/>
                        </w:rPr>
                        <w:t>Figure 2</w:t>
                      </w:r>
                      <w:r>
                        <w:rPr>
                          <w:b/>
                          <w:bCs/>
                          <w:i w:val="0"/>
                          <w:iCs w:val="0"/>
                          <w:color w:val="auto"/>
                          <w:sz w:val="24"/>
                          <w:szCs w:val="24"/>
                        </w:rPr>
                        <w:noBreakHyphen/>
                      </w:r>
                      <w:r>
                        <w:rPr>
                          <w:b/>
                          <w:bCs/>
                          <w:i w:val="0"/>
                          <w:iCs w:val="0"/>
                          <w:color w:val="auto"/>
                          <w:sz w:val="24"/>
                          <w:szCs w:val="24"/>
                        </w:rPr>
                        <w:fldChar w:fldCharType="begin"/>
                      </w:r>
                      <w:r>
                        <w:rPr>
                          <w:b/>
                          <w:bCs/>
                          <w:i w:val="0"/>
                          <w:iCs w:val="0"/>
                          <w:color w:val="auto"/>
                          <w:sz w:val="24"/>
                          <w:szCs w:val="24"/>
                        </w:rPr>
                        <w:instrText xml:space="preserve"> SEQ Figure \* ARABIC \s 1 </w:instrText>
                      </w:r>
                      <w:r>
                        <w:rPr>
                          <w:b/>
                          <w:bCs/>
                          <w:i w:val="0"/>
                          <w:iCs w:val="0"/>
                          <w:color w:val="auto"/>
                          <w:sz w:val="24"/>
                          <w:szCs w:val="24"/>
                        </w:rPr>
                        <w:fldChar w:fldCharType="separate"/>
                      </w:r>
                      <w:r>
                        <w:rPr>
                          <w:b/>
                          <w:bCs/>
                          <w:i w:val="0"/>
                          <w:iCs w:val="0"/>
                          <w:noProof/>
                          <w:color w:val="auto"/>
                          <w:sz w:val="24"/>
                          <w:szCs w:val="24"/>
                        </w:rPr>
                        <w:t>1</w:t>
                      </w:r>
                      <w:r>
                        <w:rPr>
                          <w:b/>
                          <w:bCs/>
                          <w:i w:val="0"/>
                          <w:iCs w:val="0"/>
                          <w:color w:val="auto"/>
                          <w:sz w:val="24"/>
                          <w:szCs w:val="24"/>
                        </w:rPr>
                        <w:fldChar w:fldCharType="end"/>
                      </w:r>
                      <w:r w:rsidRPr="007940D7">
                        <w:rPr>
                          <w:b/>
                          <w:bCs/>
                          <w:i w:val="0"/>
                          <w:iCs w:val="0"/>
                          <w:color w:val="auto"/>
                          <w:sz w:val="24"/>
                          <w:szCs w:val="24"/>
                        </w:rPr>
                        <w:t>.</w:t>
                      </w:r>
                      <w:r w:rsidRPr="007940D7">
                        <w:rPr>
                          <w:color w:val="auto"/>
                        </w:rPr>
                        <w:t xml:space="preserve"> </w:t>
                      </w:r>
                      <w:r w:rsidRPr="007D3F35">
                        <w:rPr>
                          <w:i w:val="0"/>
                          <w:iCs w:val="0"/>
                          <w:color w:val="auto"/>
                          <w:sz w:val="24"/>
                          <w:szCs w:val="24"/>
                        </w:rPr>
                        <w:t>Conceptual Framework of the Proposed Project</w:t>
                      </w:r>
                      <w:bookmarkEnd w:id="27"/>
                      <w:bookmarkEnd w:id="28"/>
                      <w:bookmarkEnd w:id="29"/>
                      <w:bookmarkEnd w:id="30"/>
                    </w:p>
                  </w:txbxContent>
                </v:textbox>
              </v:shape>
            </w:pict>
          </mc:Fallback>
        </mc:AlternateContent>
      </w:r>
      <w:r w:rsidR="006C63F0">
        <w:rPr>
          <w:noProof/>
        </w:rPr>
        <mc:AlternateContent>
          <mc:Choice Requires="wpg">
            <w:drawing>
              <wp:anchor distT="0" distB="0" distL="114300" distR="114300" simplePos="0" relativeHeight="251658242" behindDoc="0" locked="0" layoutInCell="1" allowOverlap="1" wp14:anchorId="71510AEB" wp14:editId="68310C53">
                <wp:simplePos x="0" y="0"/>
                <wp:positionH relativeFrom="column">
                  <wp:posOffset>161925</wp:posOffset>
                </wp:positionH>
                <wp:positionV relativeFrom="paragraph">
                  <wp:posOffset>91440</wp:posOffset>
                </wp:positionV>
                <wp:extent cx="5172075" cy="4010025"/>
                <wp:effectExtent l="0" t="0" r="28575" b="28575"/>
                <wp:wrapNone/>
                <wp:docPr id="31" name="Group 31"/>
                <wp:cNvGraphicFramePr/>
                <a:graphic xmlns:a="http://schemas.openxmlformats.org/drawingml/2006/main">
                  <a:graphicData uri="http://schemas.microsoft.com/office/word/2010/wordprocessingGroup">
                    <wpg:wgp>
                      <wpg:cNvGrpSpPr/>
                      <wpg:grpSpPr>
                        <a:xfrm>
                          <a:off x="0" y="0"/>
                          <a:ext cx="5172075" cy="4010025"/>
                          <a:chOff x="0" y="0"/>
                          <a:chExt cx="5172075" cy="4010025"/>
                        </a:xfrm>
                      </wpg:grpSpPr>
                      <wps:wsp>
                        <wps:cNvPr id="1" name="Rectangle 1"/>
                        <wps:cNvSpPr/>
                        <wps:spPr>
                          <a:xfrm>
                            <a:off x="0" y="47625"/>
                            <a:ext cx="1432560" cy="3962400"/>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209DA3" w14:textId="77777777" w:rsidR="00614F01" w:rsidRPr="00241F1C" w:rsidRDefault="00614F01" w:rsidP="000B34E3">
                              <w:pPr>
                                <w:rPr>
                                  <w:b/>
                                  <w:color w:val="000000" w:themeColor="text1"/>
                                  <w:sz w:val="18"/>
                                  <w:szCs w:val="18"/>
                                </w:rPr>
                              </w:pPr>
                              <w:r w:rsidRPr="00241F1C">
                                <w:rPr>
                                  <w:b/>
                                  <w:color w:val="000000" w:themeColor="text1"/>
                                  <w:sz w:val="18"/>
                                  <w:szCs w:val="18"/>
                                </w:rPr>
                                <w:t>Knowledge</w:t>
                              </w:r>
                              <w:r>
                                <w:rPr>
                                  <w:b/>
                                  <w:color w:val="000000" w:themeColor="text1"/>
                                  <w:sz w:val="18"/>
                                  <w:szCs w:val="18"/>
                                </w:rPr>
                                <w:t xml:space="preserve"> </w:t>
                              </w:r>
                              <w:r w:rsidRPr="00241F1C">
                                <w:rPr>
                                  <w:b/>
                                  <w:color w:val="000000" w:themeColor="text1"/>
                                  <w:sz w:val="18"/>
                                  <w:szCs w:val="18"/>
                                </w:rPr>
                                <w:t>Requirement</w:t>
                              </w:r>
                            </w:p>
                            <w:p w14:paraId="284C4677" w14:textId="38B6E1FE" w:rsidR="00614F01" w:rsidRDefault="00614F01" w:rsidP="00637322">
                              <w:pPr>
                                <w:pStyle w:val="ListParagraph"/>
                                <w:numPr>
                                  <w:ilvl w:val="0"/>
                                  <w:numId w:val="10"/>
                                </w:numPr>
                                <w:ind w:left="450"/>
                                <w:rPr>
                                  <w:color w:val="000000" w:themeColor="text1"/>
                                  <w:sz w:val="18"/>
                                </w:rPr>
                              </w:pPr>
                              <w:r>
                                <w:rPr>
                                  <w:color w:val="000000" w:themeColor="text1"/>
                                  <w:sz w:val="18"/>
                                </w:rPr>
                                <w:t>C#</w:t>
                              </w:r>
                            </w:p>
                            <w:p w14:paraId="11380B51" w14:textId="1E6B4936" w:rsidR="00614F01" w:rsidRDefault="00614F01" w:rsidP="00637322">
                              <w:pPr>
                                <w:pStyle w:val="ListParagraph"/>
                                <w:numPr>
                                  <w:ilvl w:val="0"/>
                                  <w:numId w:val="10"/>
                                </w:numPr>
                                <w:ind w:left="450"/>
                                <w:rPr>
                                  <w:color w:val="000000" w:themeColor="text1"/>
                                  <w:sz w:val="18"/>
                                </w:rPr>
                              </w:pPr>
                              <w:r>
                                <w:rPr>
                                  <w:color w:val="000000" w:themeColor="text1"/>
                                  <w:sz w:val="18"/>
                                </w:rPr>
                                <w:t>Augmented Reality</w:t>
                              </w:r>
                            </w:p>
                            <w:p w14:paraId="7B2EE5F0" w14:textId="771253F5" w:rsidR="00614F01" w:rsidRDefault="00614F01" w:rsidP="00637322">
                              <w:pPr>
                                <w:pStyle w:val="ListParagraph"/>
                                <w:numPr>
                                  <w:ilvl w:val="0"/>
                                  <w:numId w:val="10"/>
                                </w:numPr>
                                <w:ind w:left="450"/>
                                <w:rPr>
                                  <w:color w:val="000000" w:themeColor="text1"/>
                                  <w:sz w:val="18"/>
                                </w:rPr>
                              </w:pPr>
                              <w:r>
                                <w:rPr>
                                  <w:color w:val="000000" w:themeColor="text1"/>
                                  <w:sz w:val="18"/>
                                </w:rPr>
                                <w:t>KLT Algorithm</w:t>
                              </w:r>
                            </w:p>
                            <w:p w14:paraId="72109A78" w14:textId="77777777" w:rsidR="00614F01" w:rsidRDefault="00614F01" w:rsidP="00934A72">
                              <w:pPr>
                                <w:ind w:left="450"/>
                                <w:rPr>
                                  <w:color w:val="000000" w:themeColor="text1"/>
                                  <w:sz w:val="18"/>
                                </w:rPr>
                              </w:pPr>
                            </w:p>
                            <w:p w14:paraId="0202E6FB" w14:textId="77777777" w:rsidR="00614F01" w:rsidRPr="00241F1C" w:rsidRDefault="00614F01" w:rsidP="00241F1C">
                              <w:pPr>
                                <w:rPr>
                                  <w:b/>
                                  <w:color w:val="000000" w:themeColor="text1"/>
                                  <w:sz w:val="18"/>
                                </w:rPr>
                              </w:pPr>
                              <w:r w:rsidRPr="00944A49">
                                <w:rPr>
                                  <w:b/>
                                  <w:color w:val="000000" w:themeColor="text1"/>
                                  <w:sz w:val="18"/>
                                </w:rPr>
                                <w:t>Software Requirement</w:t>
                              </w:r>
                            </w:p>
                            <w:p w14:paraId="4463E88D" w14:textId="61F878CB" w:rsidR="00614F01" w:rsidRDefault="00614F01" w:rsidP="00637322">
                              <w:pPr>
                                <w:pStyle w:val="ListParagraph"/>
                                <w:numPr>
                                  <w:ilvl w:val="0"/>
                                  <w:numId w:val="11"/>
                                </w:numPr>
                                <w:ind w:left="450"/>
                                <w:rPr>
                                  <w:color w:val="000000" w:themeColor="text1"/>
                                  <w:sz w:val="18"/>
                                </w:rPr>
                              </w:pPr>
                              <w:r>
                                <w:rPr>
                                  <w:color w:val="000000" w:themeColor="text1"/>
                                  <w:sz w:val="18"/>
                                </w:rPr>
                                <w:t>Visual Studio</w:t>
                              </w:r>
                            </w:p>
                            <w:p w14:paraId="47DD39FF" w14:textId="77777777" w:rsidR="00614F01" w:rsidRDefault="00614F01" w:rsidP="00637322">
                              <w:pPr>
                                <w:pStyle w:val="ListParagraph"/>
                                <w:numPr>
                                  <w:ilvl w:val="0"/>
                                  <w:numId w:val="11"/>
                                </w:numPr>
                                <w:ind w:left="450"/>
                                <w:rPr>
                                  <w:color w:val="000000" w:themeColor="text1"/>
                                  <w:sz w:val="18"/>
                                </w:rPr>
                              </w:pPr>
                              <w:r>
                                <w:rPr>
                                  <w:color w:val="000000" w:themeColor="text1"/>
                                  <w:sz w:val="18"/>
                                </w:rPr>
                                <w:t>Windows OS</w:t>
                              </w:r>
                            </w:p>
                            <w:p w14:paraId="6FDE9013" w14:textId="71B77577" w:rsidR="00614F01" w:rsidRDefault="00614F01" w:rsidP="00637322">
                              <w:pPr>
                                <w:pStyle w:val="ListParagraph"/>
                                <w:numPr>
                                  <w:ilvl w:val="0"/>
                                  <w:numId w:val="11"/>
                                </w:numPr>
                                <w:ind w:left="450"/>
                                <w:rPr>
                                  <w:color w:val="000000" w:themeColor="text1"/>
                                  <w:sz w:val="18"/>
                                </w:rPr>
                              </w:pPr>
                              <w:r>
                                <w:rPr>
                                  <w:color w:val="000000" w:themeColor="text1"/>
                                  <w:sz w:val="18"/>
                                </w:rPr>
                                <w:t>Unity 3D</w:t>
                              </w:r>
                            </w:p>
                            <w:p w14:paraId="0E970F49" w14:textId="64C2869F" w:rsidR="00614F01" w:rsidRDefault="00614F01" w:rsidP="00637322">
                              <w:pPr>
                                <w:pStyle w:val="ListParagraph"/>
                                <w:numPr>
                                  <w:ilvl w:val="0"/>
                                  <w:numId w:val="11"/>
                                </w:numPr>
                                <w:ind w:left="450"/>
                                <w:rPr>
                                  <w:color w:val="000000" w:themeColor="text1"/>
                                  <w:sz w:val="18"/>
                                </w:rPr>
                              </w:pPr>
                              <w:r>
                                <w:rPr>
                                  <w:color w:val="000000" w:themeColor="text1"/>
                                  <w:sz w:val="18"/>
                                </w:rPr>
                                <w:t>Vuforia</w:t>
                              </w:r>
                            </w:p>
                            <w:p w14:paraId="33497E54" w14:textId="4C8CF3FD" w:rsidR="00614F01" w:rsidRDefault="00614F01" w:rsidP="00637322">
                              <w:pPr>
                                <w:pStyle w:val="ListParagraph"/>
                                <w:numPr>
                                  <w:ilvl w:val="0"/>
                                  <w:numId w:val="11"/>
                                </w:numPr>
                                <w:ind w:left="450"/>
                                <w:rPr>
                                  <w:color w:val="000000" w:themeColor="text1"/>
                                  <w:sz w:val="18"/>
                                </w:rPr>
                              </w:pPr>
                              <w:r>
                                <w:rPr>
                                  <w:color w:val="000000" w:themeColor="text1"/>
                                  <w:sz w:val="18"/>
                                </w:rPr>
                                <w:t>Android OS</w:t>
                              </w:r>
                            </w:p>
                            <w:p w14:paraId="5A2B6FF6" w14:textId="77777777" w:rsidR="00614F01" w:rsidRDefault="00614F01" w:rsidP="00934A72">
                              <w:pPr>
                                <w:ind w:left="450"/>
                                <w:rPr>
                                  <w:color w:val="000000" w:themeColor="text1"/>
                                  <w:sz w:val="18"/>
                                </w:rPr>
                              </w:pPr>
                            </w:p>
                            <w:p w14:paraId="4F731ED0" w14:textId="77777777" w:rsidR="00614F01" w:rsidRPr="00944A49" w:rsidRDefault="00614F01" w:rsidP="00241F1C">
                              <w:pPr>
                                <w:rPr>
                                  <w:b/>
                                  <w:color w:val="000000" w:themeColor="text1"/>
                                  <w:sz w:val="18"/>
                                </w:rPr>
                              </w:pPr>
                              <w:r w:rsidRPr="00944A49">
                                <w:rPr>
                                  <w:b/>
                                  <w:color w:val="000000" w:themeColor="text1"/>
                                  <w:sz w:val="18"/>
                                </w:rPr>
                                <w:t>Hardware Requirement</w:t>
                              </w:r>
                            </w:p>
                            <w:p w14:paraId="0E71E15D" w14:textId="41E011BC" w:rsidR="00614F01" w:rsidRDefault="00614F01" w:rsidP="00637322">
                              <w:pPr>
                                <w:pStyle w:val="ListParagraph"/>
                                <w:numPr>
                                  <w:ilvl w:val="0"/>
                                  <w:numId w:val="12"/>
                                </w:numPr>
                                <w:ind w:left="450"/>
                                <w:rPr>
                                  <w:color w:val="000000" w:themeColor="text1"/>
                                  <w:sz w:val="18"/>
                                </w:rPr>
                              </w:pPr>
                              <w:r>
                                <w:rPr>
                                  <w:color w:val="000000" w:themeColor="text1"/>
                                  <w:sz w:val="18"/>
                                </w:rPr>
                                <w:t>Laptop / PC</w:t>
                              </w:r>
                            </w:p>
                            <w:p w14:paraId="41DF716B" w14:textId="07582FB7" w:rsidR="00614F01" w:rsidRPr="00241F1C" w:rsidRDefault="00614F01" w:rsidP="00637322">
                              <w:pPr>
                                <w:pStyle w:val="ListParagraph"/>
                                <w:numPr>
                                  <w:ilvl w:val="0"/>
                                  <w:numId w:val="13"/>
                                </w:numPr>
                                <w:tabs>
                                  <w:tab w:val="left" w:pos="990"/>
                                </w:tabs>
                                <w:ind w:left="450" w:hanging="180"/>
                                <w:rPr>
                                  <w:color w:val="000000" w:themeColor="text1"/>
                                  <w:sz w:val="18"/>
                                </w:rPr>
                              </w:pPr>
                              <w:r>
                                <w:rPr>
                                  <w:color w:val="000000" w:themeColor="text1"/>
                                  <w:sz w:val="18"/>
                                </w:rPr>
                                <w:t>16</w:t>
                              </w:r>
                              <w:r w:rsidRPr="00241F1C">
                                <w:rPr>
                                  <w:color w:val="000000" w:themeColor="text1"/>
                                  <w:sz w:val="18"/>
                                </w:rPr>
                                <w:t xml:space="preserve"> GB RAM</w:t>
                              </w:r>
                              <w:r>
                                <w:rPr>
                                  <w:color w:val="000000" w:themeColor="text1"/>
                                  <w:sz w:val="18"/>
                                </w:rPr>
                                <w:t xml:space="preserve"> </w:t>
                              </w:r>
                            </w:p>
                            <w:p w14:paraId="340EFE66" w14:textId="5F3A3C8F" w:rsidR="00614F01" w:rsidRDefault="00614F01" w:rsidP="00241F1C">
                              <w:pPr>
                                <w:pStyle w:val="ListParagraph"/>
                                <w:tabs>
                                  <w:tab w:val="left" w:pos="990"/>
                                </w:tabs>
                                <w:ind w:left="450"/>
                                <w:rPr>
                                  <w:color w:val="000000" w:themeColor="text1"/>
                                  <w:sz w:val="18"/>
                                </w:rPr>
                              </w:pPr>
                              <w:r w:rsidRPr="00241F1C">
                                <w:rPr>
                                  <w:color w:val="000000" w:themeColor="text1"/>
                                  <w:sz w:val="18"/>
                                </w:rPr>
                                <w:t>Recommended</w:t>
                              </w:r>
                              <w:r>
                                <w:rPr>
                                  <w:color w:val="000000" w:themeColor="text1"/>
                                  <w:sz w:val="18"/>
                                </w:rPr>
                                <w:t xml:space="preserve"> while minimum is 8GB</w:t>
                              </w:r>
                            </w:p>
                            <w:p w14:paraId="17BD3510" w14:textId="44AF7A51" w:rsidR="00614F01" w:rsidRPr="008F6D82" w:rsidRDefault="00614F01" w:rsidP="008F6D82">
                              <w:pPr>
                                <w:pStyle w:val="ListParagraph"/>
                                <w:numPr>
                                  <w:ilvl w:val="0"/>
                                  <w:numId w:val="13"/>
                                </w:numPr>
                                <w:tabs>
                                  <w:tab w:val="left" w:pos="990"/>
                                </w:tabs>
                                <w:ind w:left="450" w:hanging="180"/>
                                <w:rPr>
                                  <w:color w:val="000000" w:themeColor="text1"/>
                                  <w:sz w:val="18"/>
                                </w:rPr>
                              </w:pPr>
                              <w:r>
                                <w:rPr>
                                  <w:color w:val="000000" w:themeColor="text1"/>
                                  <w:sz w:val="18"/>
                                </w:rPr>
                                <w:t>4</w:t>
                              </w:r>
                              <w:r w:rsidRPr="00241F1C">
                                <w:rPr>
                                  <w:color w:val="000000" w:themeColor="text1"/>
                                  <w:sz w:val="18"/>
                                </w:rPr>
                                <w:t xml:space="preserve"> GB hard disk space</w:t>
                              </w:r>
                            </w:p>
                            <w:p w14:paraId="113B3358" w14:textId="0A97527F" w:rsidR="00614F01" w:rsidRDefault="00614F01" w:rsidP="003B6162">
                              <w:pPr>
                                <w:tabs>
                                  <w:tab w:val="left" w:pos="990"/>
                                </w:tabs>
                                <w:rPr>
                                  <w:color w:val="000000" w:themeColor="text1"/>
                                  <w:sz w:val="18"/>
                                </w:rPr>
                              </w:pPr>
                              <w:r>
                                <w:rPr>
                                  <w:color w:val="000000" w:themeColor="text1"/>
                                  <w:sz w:val="18"/>
                                </w:rPr>
                                <w:t xml:space="preserve">  b.     Android Phone  </w:t>
                              </w:r>
                            </w:p>
                            <w:p w14:paraId="6510E3D0" w14:textId="6338FD4F" w:rsidR="00614F01" w:rsidRDefault="00614F01" w:rsidP="00CA1080">
                              <w:pPr>
                                <w:pStyle w:val="ListParagraph"/>
                                <w:numPr>
                                  <w:ilvl w:val="0"/>
                                  <w:numId w:val="20"/>
                                </w:numPr>
                                <w:tabs>
                                  <w:tab w:val="left" w:pos="990"/>
                                </w:tabs>
                                <w:rPr>
                                  <w:color w:val="000000" w:themeColor="text1"/>
                                  <w:sz w:val="18"/>
                                </w:rPr>
                              </w:pPr>
                              <w:proofErr w:type="spellStart"/>
                              <w:r>
                                <w:rPr>
                                  <w:color w:val="000000" w:themeColor="text1"/>
                                  <w:sz w:val="18"/>
                                </w:rPr>
                                <w:t>ARCore</w:t>
                              </w:r>
                              <w:proofErr w:type="spellEnd"/>
                              <w:r>
                                <w:rPr>
                                  <w:color w:val="000000" w:themeColor="text1"/>
                                  <w:sz w:val="18"/>
                                </w:rPr>
                                <w:t xml:space="preserve"> supported</w:t>
                              </w:r>
                            </w:p>
                            <w:p w14:paraId="038ABB7D" w14:textId="3E27D194" w:rsidR="00614F01" w:rsidRDefault="00614F01" w:rsidP="00CA1080">
                              <w:pPr>
                                <w:pStyle w:val="ListParagraph"/>
                                <w:numPr>
                                  <w:ilvl w:val="0"/>
                                  <w:numId w:val="20"/>
                                </w:numPr>
                                <w:tabs>
                                  <w:tab w:val="left" w:pos="990"/>
                                </w:tabs>
                                <w:rPr>
                                  <w:color w:val="000000" w:themeColor="text1"/>
                                  <w:sz w:val="18"/>
                                </w:rPr>
                              </w:pPr>
                              <w:r>
                                <w:rPr>
                                  <w:color w:val="000000" w:themeColor="text1"/>
                                  <w:sz w:val="18"/>
                                </w:rPr>
                                <w:t>4GB RAM Recommended while minimum is 2GB</w:t>
                              </w:r>
                            </w:p>
                            <w:p w14:paraId="02A57629" w14:textId="7C6E0121" w:rsidR="00614F01" w:rsidRPr="00CA1080" w:rsidRDefault="00614F01" w:rsidP="00CA1080">
                              <w:pPr>
                                <w:pStyle w:val="ListParagraph"/>
                                <w:numPr>
                                  <w:ilvl w:val="0"/>
                                  <w:numId w:val="20"/>
                                </w:numPr>
                                <w:tabs>
                                  <w:tab w:val="left" w:pos="990"/>
                                </w:tabs>
                                <w:rPr>
                                  <w:color w:val="000000" w:themeColor="text1"/>
                                  <w:sz w:val="18"/>
                                </w:rPr>
                              </w:pPr>
                              <w:r>
                                <w:rPr>
                                  <w:color w:val="000000" w:themeColor="text1"/>
                                  <w:sz w:val="18"/>
                                </w:rPr>
                                <w:t>Estimated 200MB</w:t>
                              </w:r>
                            </w:p>
                            <w:p w14:paraId="272D81E6" w14:textId="77777777" w:rsidR="00614F01" w:rsidRPr="001A5DBD" w:rsidRDefault="00614F01" w:rsidP="000B34E3">
                              <w:pPr>
                                <w:rPr>
                                  <w:color w:val="000000" w:themeColor="text1"/>
                                  <w:sz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Rectangle 2"/>
                        <wps:cNvSpPr/>
                        <wps:spPr>
                          <a:xfrm>
                            <a:off x="1924050" y="19050"/>
                            <a:ext cx="1390650" cy="2457450"/>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757FDBA" w14:textId="61BB27CC" w:rsidR="00614F01" w:rsidRDefault="00614F01" w:rsidP="00C2731E">
                              <w:pPr>
                                <w:jc w:val="center"/>
                                <w:rPr>
                                  <w:b/>
                                  <w:color w:val="000000" w:themeColor="text1"/>
                                  <w:sz w:val="22"/>
                                  <w:szCs w:val="22"/>
                                </w:rPr>
                              </w:pPr>
                              <w:r>
                                <w:rPr>
                                  <w:b/>
                                  <w:color w:val="000000" w:themeColor="text1"/>
                                  <w:sz w:val="22"/>
                                  <w:szCs w:val="22"/>
                                </w:rPr>
                                <w:t>Rapid Application Development</w:t>
                              </w:r>
                              <w:r w:rsidRPr="00C2731E">
                                <w:rPr>
                                  <w:b/>
                                  <w:color w:val="000000" w:themeColor="text1"/>
                                  <w:sz w:val="22"/>
                                  <w:szCs w:val="22"/>
                                </w:rPr>
                                <w:t xml:space="preserve"> Methodology</w:t>
                              </w:r>
                            </w:p>
                            <w:p w14:paraId="55AD83B0" w14:textId="77777777" w:rsidR="00614F01" w:rsidRPr="00C2731E" w:rsidRDefault="00614F01" w:rsidP="00C2731E">
                              <w:pPr>
                                <w:jc w:val="center"/>
                                <w:rPr>
                                  <w:b/>
                                  <w:color w:val="000000" w:themeColor="text1"/>
                                  <w:sz w:val="22"/>
                                  <w:szCs w:val="22"/>
                                </w:rPr>
                              </w:pPr>
                            </w:p>
                            <w:p w14:paraId="7CA1DCD6" w14:textId="5A696C34" w:rsidR="00614F01" w:rsidRPr="00FF10DB" w:rsidRDefault="00614F01" w:rsidP="00637322">
                              <w:pPr>
                                <w:pStyle w:val="ListParagraph"/>
                                <w:numPr>
                                  <w:ilvl w:val="0"/>
                                  <w:numId w:val="14"/>
                                </w:numPr>
                                <w:ind w:left="426"/>
                                <w:rPr>
                                  <w:color w:val="000000" w:themeColor="text1"/>
                                  <w:sz w:val="22"/>
                                  <w:szCs w:val="22"/>
                                </w:rPr>
                              </w:pPr>
                              <w:r>
                                <w:rPr>
                                  <w:color w:val="000000" w:themeColor="text1"/>
                                  <w:sz w:val="22"/>
                                  <w:szCs w:val="22"/>
                                </w:rPr>
                                <w:t>Requirement Planning</w:t>
                              </w:r>
                            </w:p>
                            <w:p w14:paraId="68A1FF24" w14:textId="15ACD4CB" w:rsidR="00614F01" w:rsidRDefault="00614F01" w:rsidP="00637322">
                              <w:pPr>
                                <w:pStyle w:val="ListParagraph"/>
                                <w:numPr>
                                  <w:ilvl w:val="0"/>
                                  <w:numId w:val="14"/>
                                </w:numPr>
                                <w:ind w:left="426"/>
                                <w:rPr>
                                  <w:color w:val="000000" w:themeColor="text1"/>
                                  <w:sz w:val="22"/>
                                  <w:szCs w:val="22"/>
                                </w:rPr>
                              </w:pPr>
                              <w:r>
                                <w:rPr>
                                  <w:color w:val="000000" w:themeColor="text1"/>
                                  <w:sz w:val="22"/>
                                  <w:szCs w:val="22"/>
                                </w:rPr>
                                <w:t xml:space="preserve">User </w:t>
                              </w:r>
                              <w:r w:rsidRPr="00FF10DB">
                                <w:rPr>
                                  <w:color w:val="000000" w:themeColor="text1"/>
                                  <w:sz w:val="22"/>
                                  <w:szCs w:val="22"/>
                                </w:rPr>
                                <w:t>Design</w:t>
                              </w:r>
                            </w:p>
                            <w:p w14:paraId="4A8FAB65" w14:textId="73672564" w:rsidR="00614F01" w:rsidRDefault="00614F01" w:rsidP="00EF4787">
                              <w:pPr>
                                <w:pStyle w:val="ListParagraph"/>
                                <w:numPr>
                                  <w:ilvl w:val="0"/>
                                  <w:numId w:val="28"/>
                                </w:numPr>
                                <w:rPr>
                                  <w:color w:val="000000" w:themeColor="text1"/>
                                  <w:sz w:val="22"/>
                                  <w:szCs w:val="22"/>
                                </w:rPr>
                              </w:pPr>
                              <w:r>
                                <w:rPr>
                                  <w:color w:val="000000" w:themeColor="text1"/>
                                  <w:sz w:val="22"/>
                                  <w:szCs w:val="22"/>
                                </w:rPr>
                                <w:t>Refine</w:t>
                              </w:r>
                            </w:p>
                            <w:p w14:paraId="73D65EBB" w14:textId="4A35DCAF" w:rsidR="00614F01" w:rsidRDefault="00614F01" w:rsidP="00EF4787">
                              <w:pPr>
                                <w:pStyle w:val="ListParagraph"/>
                                <w:numPr>
                                  <w:ilvl w:val="0"/>
                                  <w:numId w:val="28"/>
                                </w:numPr>
                                <w:rPr>
                                  <w:color w:val="000000" w:themeColor="text1"/>
                                  <w:sz w:val="22"/>
                                  <w:szCs w:val="22"/>
                                </w:rPr>
                              </w:pPr>
                              <w:r>
                                <w:rPr>
                                  <w:color w:val="000000" w:themeColor="text1"/>
                                  <w:sz w:val="22"/>
                                  <w:szCs w:val="22"/>
                                </w:rPr>
                                <w:t>Prototype</w:t>
                              </w:r>
                            </w:p>
                            <w:p w14:paraId="70469DA5" w14:textId="67269ADB" w:rsidR="00614F01" w:rsidRPr="00EF4787" w:rsidRDefault="00614F01" w:rsidP="00EF4787">
                              <w:pPr>
                                <w:pStyle w:val="ListParagraph"/>
                                <w:numPr>
                                  <w:ilvl w:val="0"/>
                                  <w:numId w:val="28"/>
                                </w:numPr>
                                <w:rPr>
                                  <w:color w:val="000000" w:themeColor="text1"/>
                                  <w:sz w:val="22"/>
                                  <w:szCs w:val="22"/>
                                </w:rPr>
                              </w:pPr>
                              <w:r>
                                <w:rPr>
                                  <w:color w:val="000000" w:themeColor="text1"/>
                                  <w:sz w:val="22"/>
                                  <w:szCs w:val="22"/>
                                </w:rPr>
                                <w:t>Test</w:t>
                              </w:r>
                            </w:p>
                            <w:p w14:paraId="29C5FC98" w14:textId="34D41E16" w:rsidR="00614F01" w:rsidRPr="00FF10DB" w:rsidRDefault="00614F01" w:rsidP="00637322">
                              <w:pPr>
                                <w:pStyle w:val="ListParagraph"/>
                                <w:numPr>
                                  <w:ilvl w:val="0"/>
                                  <w:numId w:val="14"/>
                                </w:numPr>
                                <w:ind w:left="426"/>
                                <w:rPr>
                                  <w:color w:val="000000" w:themeColor="text1"/>
                                  <w:sz w:val="22"/>
                                  <w:szCs w:val="22"/>
                                </w:rPr>
                              </w:pPr>
                              <w:r>
                                <w:rPr>
                                  <w:color w:val="000000" w:themeColor="text1"/>
                                  <w:sz w:val="22"/>
                                  <w:szCs w:val="22"/>
                                </w:rPr>
                                <w:t>Construction / Development</w:t>
                              </w:r>
                            </w:p>
                            <w:p w14:paraId="2B781801" w14:textId="35CD81DD" w:rsidR="00614F01" w:rsidRPr="00FF10DB" w:rsidRDefault="00614F01" w:rsidP="00637322">
                              <w:pPr>
                                <w:pStyle w:val="ListParagraph"/>
                                <w:numPr>
                                  <w:ilvl w:val="0"/>
                                  <w:numId w:val="14"/>
                                </w:numPr>
                                <w:ind w:left="426"/>
                                <w:rPr>
                                  <w:color w:val="000000" w:themeColor="text1"/>
                                  <w:sz w:val="22"/>
                                  <w:szCs w:val="22"/>
                                </w:rPr>
                              </w:pPr>
                              <w:r>
                                <w:rPr>
                                  <w:color w:val="000000" w:themeColor="text1"/>
                                  <w:sz w:val="22"/>
                                  <w:szCs w:val="22"/>
                                </w:rPr>
                                <w:t>Cutover</w:t>
                              </w:r>
                            </w:p>
                            <w:p w14:paraId="4B52CBEA" w14:textId="17D4EB90" w:rsidR="00614F01" w:rsidRPr="00E62782" w:rsidRDefault="00614F01" w:rsidP="00E62782">
                              <w:pPr>
                                <w:ind w:left="66"/>
                                <w:rPr>
                                  <w:color w:val="000000" w:themeColor="text1"/>
                                  <w:sz w:val="22"/>
                                  <w:szCs w:val="2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3781425" y="0"/>
                            <a:ext cx="1390650" cy="2457450"/>
                          </a:xfrm>
                          <a:prstGeom prst="rect">
                            <a:avLst/>
                          </a:prstGeom>
                          <a:noFill/>
                          <a:ln w="19050">
                            <a:solidFill>
                              <a:schemeClr val="tx1"/>
                            </a:solidFill>
                          </a:ln>
                        </wps:spPr>
                        <wps:style>
                          <a:lnRef idx="2">
                            <a:schemeClr val="accent1">
                              <a:shade val="50000"/>
                            </a:schemeClr>
                          </a:lnRef>
                          <a:fillRef idx="1">
                            <a:schemeClr val="accent1"/>
                          </a:fillRef>
                          <a:effectRef idx="0">
                            <a:scrgbClr r="0" g="0" b="0"/>
                          </a:effectRef>
                          <a:fontRef idx="minor">
                            <a:schemeClr val="lt1"/>
                          </a:fontRef>
                        </wps:style>
                        <wps:txbx>
                          <w:txbxContent>
                            <w:p w14:paraId="5CF88A0A" w14:textId="4886B248" w:rsidR="00614F01" w:rsidRDefault="00614F01" w:rsidP="00FD0BED">
                              <w:pPr>
                                <w:spacing w:line="256" w:lineRule="auto"/>
                                <w:jc w:val="center"/>
                                <w:rPr>
                                  <w:rFonts w:eastAsia="Calibri" w:hAnsi="Calibri" w:cs="Calibri"/>
                                  <w:b/>
                                  <w:bCs/>
                                  <w:color w:val="000000"/>
                                </w:rPr>
                              </w:pPr>
                              <w:proofErr w:type="spellStart"/>
                              <w:r>
                                <w:rPr>
                                  <w:rFonts w:eastAsia="Calibri" w:hAnsi="Calibri" w:cs="Calibri"/>
                                  <w:b/>
                                  <w:bCs/>
                                  <w:color w:val="000000"/>
                                </w:rPr>
                                <w:t>myLPU</w:t>
                              </w:r>
                              <w:proofErr w:type="spellEnd"/>
                              <w:r>
                                <w:rPr>
                                  <w:rFonts w:eastAsia="Calibri" w:hAnsi="Calibri" w:cs="Calibri"/>
                                  <w:b/>
                                  <w:bCs/>
                                  <w:color w:val="000000"/>
                                </w:rPr>
                                <w:t xml:space="preserve"> AIR-ID: Augmented Reality Application using KLT Algorithm for Lyceum of the Philippines University Cavite</w:t>
                              </w:r>
                            </w:p>
                            <w:p w14:paraId="45D49C24" w14:textId="77777777" w:rsidR="00614F01" w:rsidRDefault="00614F01" w:rsidP="00FD0BED">
                              <w:pPr>
                                <w:spacing w:line="256" w:lineRule="auto"/>
                                <w:jc w:val="center"/>
                                <w:rPr>
                                  <w:rFonts w:eastAsia="Calibri" w:hAnsi="Calibri" w:cs="Calibri"/>
                                  <w:color w:val="000000"/>
                                </w:rPr>
                              </w:pPr>
                              <w:r>
                                <w:rPr>
                                  <w:rFonts w:eastAsia="Calibri" w:hAnsi="Calibri" w:cs="Calibri"/>
                                  <w:color w:val="000000"/>
                                </w:rPr>
                                <w:t> </w:t>
                              </w:r>
                            </w:p>
                            <w:p w14:paraId="0876EA3F" w14:textId="77777777" w:rsidR="00614F01" w:rsidRDefault="00614F01" w:rsidP="00FD0BED">
                              <w:pPr>
                                <w:spacing w:line="256" w:lineRule="auto"/>
                                <w:jc w:val="center"/>
                                <w:rPr>
                                  <w:rFonts w:eastAsia="Calibri" w:hAnsi="Calibri" w:cs="Calibri"/>
                                  <w:color w:val="FFFFFF" w:themeColor="light1"/>
                                </w:rPr>
                              </w:pPr>
                              <w:r>
                                <w:rPr>
                                  <w:rFonts w:eastAsia="Calibri" w:hAnsi="Calibri" w:cs="Calibri"/>
                                  <w:color w:val="FFFFFF" w:themeColor="light1"/>
                                </w:rPr>
                                <w:t> </w:t>
                              </w:r>
                            </w:p>
                          </w:txbxContent>
                        </wps:txbx>
                        <wps:bodyPr wrap="square" lIns="91440" tIns="45720" rIns="91440" bIns="45720" anchor="ctr">
                          <a:noAutofit/>
                        </wps:bodyPr>
                      </wps:wsp>
                      <wps:wsp>
                        <wps:cNvPr id="4" name="Straight Arrow Connector 4"/>
                        <wps:cNvCnPr/>
                        <wps:spPr>
                          <a:xfrm>
                            <a:off x="1428750" y="1181100"/>
                            <a:ext cx="495300" cy="0"/>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83" name="Straight Arrow Connector 83"/>
                        <wps:cNvCnPr/>
                        <wps:spPr>
                          <a:xfrm>
                            <a:off x="4076700" y="2895600"/>
                            <a:ext cx="495300" cy="0"/>
                          </a:xfrm>
                          <a:prstGeom prst="straightConnector1">
                            <a:avLst/>
                          </a:prstGeom>
                          <a:ln>
                            <a:solidFill>
                              <a:schemeClr val="tx1"/>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82" name="Rectangle 82"/>
                        <wps:cNvSpPr/>
                        <wps:spPr>
                          <a:xfrm>
                            <a:off x="2686050" y="2647950"/>
                            <a:ext cx="1390650" cy="600075"/>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938C229" w14:textId="77777777" w:rsidR="00614F01" w:rsidRDefault="00614F01" w:rsidP="000B34E3">
                              <w:pPr>
                                <w:jc w:val="center"/>
                                <w:rPr>
                                  <w:b/>
                                  <w:color w:val="000000" w:themeColor="text1"/>
                                </w:rPr>
                              </w:pPr>
                              <w:r>
                                <w:rPr>
                                  <w:b/>
                                  <w:color w:val="000000" w:themeColor="text1"/>
                                </w:rPr>
                                <w:t>EVALUATION</w:t>
                              </w:r>
                            </w:p>
                            <w:p w14:paraId="34236644" w14:textId="1D3B3A47" w:rsidR="00614F01" w:rsidRPr="002F3903" w:rsidRDefault="00614F01" w:rsidP="000B34E3">
                              <w:pPr>
                                <w:jc w:val="center"/>
                                <w:rPr>
                                  <w:color w:val="000000" w:themeColor="text1"/>
                                </w:rPr>
                              </w:pPr>
                              <w:r>
                                <w:rPr>
                                  <w:bCs/>
                                  <w:color w:val="000000" w:themeColor="text1"/>
                                </w:rPr>
                                <w:t>MA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1510AEB" id="Group 31" o:spid="_x0000_s1031" style="position:absolute;left:0;text-align:left;margin-left:12.75pt;margin-top:7.2pt;width:407.25pt;height:315.75pt;z-index:251658242;mso-position-horizontal-relative:text;mso-position-vertical-relative:text" coordsize="51720,40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">
                <v:rect id="Rectangle 1" o:spid="_x0000_s1032" style="position:absolute;top:476;width:14325;height:396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3BAjMEA&#10;AADaAAAADwAAAGRycy9kb3ducmV2LnhtbERPTWvCQBC9C/0PyxR6000tiKRZRawtVbyY9uJtkh2z&#10;wexsyG5j/PeuIPQ0PN7nZMvBNqKnzteOFbxOEhDEpdM1Vwp+fz7HcxA+IGtsHJOCK3lYLp5GGaba&#10;XfhAfR4qEUPYp6jAhNCmUvrSkEU/cS1x5E6usxgi7CqpO7zEcNvIaZLMpMWaY4PBltaGynP+ZxWc&#10;2uJtfzwck7zY7tabL23kR2+UenkeVu8gAg3hX/xwf+s4H+6v3K9c3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NwQIzBAAAA2gAAAA8AAAAAAAAAAAAAAAAAmAIAAGRycy9kb3du&#10;cmV2LnhtbFBLBQYAAAAABAAEAPUAAACGAwAAAAA=&#10;" filled="f" strokecolor="black [3213]" strokeweight="1.5pt">
                  <v:textbox>
                    <w:txbxContent>
                      <w:p w14:paraId="32209DA3" w14:textId="77777777" w:rsidR="00614F01" w:rsidRPr="00241F1C" w:rsidRDefault="00614F01" w:rsidP="000B34E3">
                        <w:pPr>
                          <w:rPr>
                            <w:b/>
                            <w:color w:val="000000" w:themeColor="text1"/>
                            <w:sz w:val="18"/>
                            <w:szCs w:val="18"/>
                          </w:rPr>
                        </w:pPr>
                        <w:r w:rsidRPr="00241F1C">
                          <w:rPr>
                            <w:b/>
                            <w:color w:val="000000" w:themeColor="text1"/>
                            <w:sz w:val="18"/>
                            <w:szCs w:val="18"/>
                          </w:rPr>
                          <w:t>Knowledge</w:t>
                        </w:r>
                        <w:r>
                          <w:rPr>
                            <w:b/>
                            <w:color w:val="000000" w:themeColor="text1"/>
                            <w:sz w:val="18"/>
                            <w:szCs w:val="18"/>
                          </w:rPr>
                          <w:t xml:space="preserve"> </w:t>
                        </w:r>
                        <w:r w:rsidRPr="00241F1C">
                          <w:rPr>
                            <w:b/>
                            <w:color w:val="000000" w:themeColor="text1"/>
                            <w:sz w:val="18"/>
                            <w:szCs w:val="18"/>
                          </w:rPr>
                          <w:t>Requirement</w:t>
                        </w:r>
                      </w:p>
                      <w:p w14:paraId="284C4677" w14:textId="38B6E1FE" w:rsidR="00614F01" w:rsidRDefault="00614F01" w:rsidP="00637322">
                        <w:pPr>
                          <w:pStyle w:val="ListParagraph"/>
                          <w:numPr>
                            <w:ilvl w:val="0"/>
                            <w:numId w:val="10"/>
                          </w:numPr>
                          <w:ind w:left="450"/>
                          <w:rPr>
                            <w:color w:val="000000" w:themeColor="text1"/>
                            <w:sz w:val="18"/>
                          </w:rPr>
                        </w:pPr>
                        <w:r>
                          <w:rPr>
                            <w:color w:val="000000" w:themeColor="text1"/>
                            <w:sz w:val="18"/>
                          </w:rPr>
                          <w:t>C#</w:t>
                        </w:r>
                      </w:p>
                      <w:p w14:paraId="11380B51" w14:textId="1E6B4936" w:rsidR="00614F01" w:rsidRDefault="00614F01" w:rsidP="00637322">
                        <w:pPr>
                          <w:pStyle w:val="ListParagraph"/>
                          <w:numPr>
                            <w:ilvl w:val="0"/>
                            <w:numId w:val="10"/>
                          </w:numPr>
                          <w:ind w:left="450"/>
                          <w:rPr>
                            <w:color w:val="000000" w:themeColor="text1"/>
                            <w:sz w:val="18"/>
                          </w:rPr>
                        </w:pPr>
                        <w:r>
                          <w:rPr>
                            <w:color w:val="000000" w:themeColor="text1"/>
                            <w:sz w:val="18"/>
                          </w:rPr>
                          <w:t>Augmented Reality</w:t>
                        </w:r>
                      </w:p>
                      <w:p w14:paraId="7B2EE5F0" w14:textId="771253F5" w:rsidR="00614F01" w:rsidRDefault="00614F01" w:rsidP="00637322">
                        <w:pPr>
                          <w:pStyle w:val="ListParagraph"/>
                          <w:numPr>
                            <w:ilvl w:val="0"/>
                            <w:numId w:val="10"/>
                          </w:numPr>
                          <w:ind w:left="450"/>
                          <w:rPr>
                            <w:color w:val="000000" w:themeColor="text1"/>
                            <w:sz w:val="18"/>
                          </w:rPr>
                        </w:pPr>
                        <w:r>
                          <w:rPr>
                            <w:color w:val="000000" w:themeColor="text1"/>
                            <w:sz w:val="18"/>
                          </w:rPr>
                          <w:t>KLT Algorithm</w:t>
                        </w:r>
                      </w:p>
                      <w:p w14:paraId="72109A78" w14:textId="77777777" w:rsidR="00614F01" w:rsidRDefault="00614F01" w:rsidP="00934A72">
                        <w:pPr>
                          <w:ind w:left="450"/>
                          <w:rPr>
                            <w:color w:val="000000" w:themeColor="text1"/>
                            <w:sz w:val="18"/>
                          </w:rPr>
                        </w:pPr>
                      </w:p>
                      <w:p w14:paraId="0202E6FB" w14:textId="77777777" w:rsidR="00614F01" w:rsidRPr="00241F1C" w:rsidRDefault="00614F01" w:rsidP="00241F1C">
                        <w:pPr>
                          <w:rPr>
                            <w:b/>
                            <w:color w:val="000000" w:themeColor="text1"/>
                            <w:sz w:val="18"/>
                          </w:rPr>
                        </w:pPr>
                        <w:r w:rsidRPr="00944A49">
                          <w:rPr>
                            <w:b/>
                            <w:color w:val="000000" w:themeColor="text1"/>
                            <w:sz w:val="18"/>
                          </w:rPr>
                          <w:t>Software Requirement</w:t>
                        </w:r>
                      </w:p>
                      <w:p w14:paraId="4463E88D" w14:textId="61F878CB" w:rsidR="00614F01" w:rsidRDefault="00614F01" w:rsidP="00637322">
                        <w:pPr>
                          <w:pStyle w:val="ListParagraph"/>
                          <w:numPr>
                            <w:ilvl w:val="0"/>
                            <w:numId w:val="11"/>
                          </w:numPr>
                          <w:ind w:left="450"/>
                          <w:rPr>
                            <w:color w:val="000000" w:themeColor="text1"/>
                            <w:sz w:val="18"/>
                          </w:rPr>
                        </w:pPr>
                        <w:r>
                          <w:rPr>
                            <w:color w:val="000000" w:themeColor="text1"/>
                            <w:sz w:val="18"/>
                          </w:rPr>
                          <w:t>Visual Studio</w:t>
                        </w:r>
                      </w:p>
                      <w:p w14:paraId="47DD39FF" w14:textId="77777777" w:rsidR="00614F01" w:rsidRDefault="00614F01" w:rsidP="00637322">
                        <w:pPr>
                          <w:pStyle w:val="ListParagraph"/>
                          <w:numPr>
                            <w:ilvl w:val="0"/>
                            <w:numId w:val="11"/>
                          </w:numPr>
                          <w:ind w:left="450"/>
                          <w:rPr>
                            <w:color w:val="000000" w:themeColor="text1"/>
                            <w:sz w:val="18"/>
                          </w:rPr>
                        </w:pPr>
                        <w:r>
                          <w:rPr>
                            <w:color w:val="000000" w:themeColor="text1"/>
                            <w:sz w:val="18"/>
                          </w:rPr>
                          <w:t>Windows OS</w:t>
                        </w:r>
                      </w:p>
                      <w:p w14:paraId="6FDE9013" w14:textId="71B77577" w:rsidR="00614F01" w:rsidRDefault="00614F01" w:rsidP="00637322">
                        <w:pPr>
                          <w:pStyle w:val="ListParagraph"/>
                          <w:numPr>
                            <w:ilvl w:val="0"/>
                            <w:numId w:val="11"/>
                          </w:numPr>
                          <w:ind w:left="450"/>
                          <w:rPr>
                            <w:color w:val="000000" w:themeColor="text1"/>
                            <w:sz w:val="18"/>
                          </w:rPr>
                        </w:pPr>
                        <w:r>
                          <w:rPr>
                            <w:color w:val="000000" w:themeColor="text1"/>
                            <w:sz w:val="18"/>
                          </w:rPr>
                          <w:t>Unity 3D</w:t>
                        </w:r>
                      </w:p>
                      <w:p w14:paraId="0E970F49" w14:textId="64C2869F" w:rsidR="00614F01" w:rsidRDefault="00614F01" w:rsidP="00637322">
                        <w:pPr>
                          <w:pStyle w:val="ListParagraph"/>
                          <w:numPr>
                            <w:ilvl w:val="0"/>
                            <w:numId w:val="11"/>
                          </w:numPr>
                          <w:ind w:left="450"/>
                          <w:rPr>
                            <w:color w:val="000000" w:themeColor="text1"/>
                            <w:sz w:val="18"/>
                          </w:rPr>
                        </w:pPr>
                        <w:r>
                          <w:rPr>
                            <w:color w:val="000000" w:themeColor="text1"/>
                            <w:sz w:val="18"/>
                          </w:rPr>
                          <w:t>Vuforia</w:t>
                        </w:r>
                      </w:p>
                      <w:p w14:paraId="33497E54" w14:textId="4C8CF3FD" w:rsidR="00614F01" w:rsidRDefault="00614F01" w:rsidP="00637322">
                        <w:pPr>
                          <w:pStyle w:val="ListParagraph"/>
                          <w:numPr>
                            <w:ilvl w:val="0"/>
                            <w:numId w:val="11"/>
                          </w:numPr>
                          <w:ind w:left="450"/>
                          <w:rPr>
                            <w:color w:val="000000" w:themeColor="text1"/>
                            <w:sz w:val="18"/>
                          </w:rPr>
                        </w:pPr>
                        <w:r>
                          <w:rPr>
                            <w:color w:val="000000" w:themeColor="text1"/>
                            <w:sz w:val="18"/>
                          </w:rPr>
                          <w:t>Android OS</w:t>
                        </w:r>
                      </w:p>
                      <w:p w14:paraId="5A2B6FF6" w14:textId="77777777" w:rsidR="00614F01" w:rsidRDefault="00614F01" w:rsidP="00934A72">
                        <w:pPr>
                          <w:ind w:left="450"/>
                          <w:rPr>
                            <w:color w:val="000000" w:themeColor="text1"/>
                            <w:sz w:val="18"/>
                          </w:rPr>
                        </w:pPr>
                      </w:p>
                      <w:p w14:paraId="4F731ED0" w14:textId="77777777" w:rsidR="00614F01" w:rsidRPr="00944A49" w:rsidRDefault="00614F01" w:rsidP="00241F1C">
                        <w:pPr>
                          <w:rPr>
                            <w:b/>
                            <w:color w:val="000000" w:themeColor="text1"/>
                            <w:sz w:val="18"/>
                          </w:rPr>
                        </w:pPr>
                        <w:r w:rsidRPr="00944A49">
                          <w:rPr>
                            <w:b/>
                            <w:color w:val="000000" w:themeColor="text1"/>
                            <w:sz w:val="18"/>
                          </w:rPr>
                          <w:t>Hardware Requirement</w:t>
                        </w:r>
                      </w:p>
                      <w:p w14:paraId="0E71E15D" w14:textId="41E011BC" w:rsidR="00614F01" w:rsidRDefault="00614F01" w:rsidP="00637322">
                        <w:pPr>
                          <w:pStyle w:val="ListParagraph"/>
                          <w:numPr>
                            <w:ilvl w:val="0"/>
                            <w:numId w:val="12"/>
                          </w:numPr>
                          <w:ind w:left="450"/>
                          <w:rPr>
                            <w:color w:val="000000" w:themeColor="text1"/>
                            <w:sz w:val="18"/>
                          </w:rPr>
                        </w:pPr>
                        <w:r>
                          <w:rPr>
                            <w:color w:val="000000" w:themeColor="text1"/>
                            <w:sz w:val="18"/>
                          </w:rPr>
                          <w:t>Laptop / PC</w:t>
                        </w:r>
                      </w:p>
                      <w:p w14:paraId="41DF716B" w14:textId="07582FB7" w:rsidR="00614F01" w:rsidRPr="00241F1C" w:rsidRDefault="00614F01" w:rsidP="00637322">
                        <w:pPr>
                          <w:pStyle w:val="ListParagraph"/>
                          <w:numPr>
                            <w:ilvl w:val="0"/>
                            <w:numId w:val="13"/>
                          </w:numPr>
                          <w:tabs>
                            <w:tab w:val="left" w:pos="990"/>
                          </w:tabs>
                          <w:ind w:left="450" w:hanging="180"/>
                          <w:rPr>
                            <w:color w:val="000000" w:themeColor="text1"/>
                            <w:sz w:val="18"/>
                          </w:rPr>
                        </w:pPr>
                        <w:r>
                          <w:rPr>
                            <w:color w:val="000000" w:themeColor="text1"/>
                            <w:sz w:val="18"/>
                          </w:rPr>
                          <w:t>16</w:t>
                        </w:r>
                        <w:r w:rsidRPr="00241F1C">
                          <w:rPr>
                            <w:color w:val="000000" w:themeColor="text1"/>
                            <w:sz w:val="18"/>
                          </w:rPr>
                          <w:t xml:space="preserve"> GB RAM</w:t>
                        </w:r>
                        <w:r>
                          <w:rPr>
                            <w:color w:val="000000" w:themeColor="text1"/>
                            <w:sz w:val="18"/>
                          </w:rPr>
                          <w:t xml:space="preserve"> </w:t>
                        </w:r>
                      </w:p>
                      <w:p w14:paraId="340EFE66" w14:textId="5F3A3C8F" w:rsidR="00614F01" w:rsidRDefault="00614F01" w:rsidP="00241F1C">
                        <w:pPr>
                          <w:pStyle w:val="ListParagraph"/>
                          <w:tabs>
                            <w:tab w:val="left" w:pos="990"/>
                          </w:tabs>
                          <w:ind w:left="450"/>
                          <w:rPr>
                            <w:color w:val="000000" w:themeColor="text1"/>
                            <w:sz w:val="18"/>
                          </w:rPr>
                        </w:pPr>
                        <w:r w:rsidRPr="00241F1C">
                          <w:rPr>
                            <w:color w:val="000000" w:themeColor="text1"/>
                            <w:sz w:val="18"/>
                          </w:rPr>
                          <w:t>Recommended</w:t>
                        </w:r>
                        <w:r>
                          <w:rPr>
                            <w:color w:val="000000" w:themeColor="text1"/>
                            <w:sz w:val="18"/>
                          </w:rPr>
                          <w:t xml:space="preserve"> while minimum is 8GB</w:t>
                        </w:r>
                      </w:p>
                      <w:p w14:paraId="17BD3510" w14:textId="44AF7A51" w:rsidR="00614F01" w:rsidRPr="008F6D82" w:rsidRDefault="00614F01" w:rsidP="008F6D82">
                        <w:pPr>
                          <w:pStyle w:val="ListParagraph"/>
                          <w:numPr>
                            <w:ilvl w:val="0"/>
                            <w:numId w:val="13"/>
                          </w:numPr>
                          <w:tabs>
                            <w:tab w:val="left" w:pos="990"/>
                          </w:tabs>
                          <w:ind w:left="450" w:hanging="180"/>
                          <w:rPr>
                            <w:color w:val="000000" w:themeColor="text1"/>
                            <w:sz w:val="18"/>
                          </w:rPr>
                        </w:pPr>
                        <w:r>
                          <w:rPr>
                            <w:color w:val="000000" w:themeColor="text1"/>
                            <w:sz w:val="18"/>
                          </w:rPr>
                          <w:t>4</w:t>
                        </w:r>
                        <w:r w:rsidRPr="00241F1C">
                          <w:rPr>
                            <w:color w:val="000000" w:themeColor="text1"/>
                            <w:sz w:val="18"/>
                          </w:rPr>
                          <w:t xml:space="preserve"> GB hard disk space</w:t>
                        </w:r>
                      </w:p>
                      <w:p w14:paraId="113B3358" w14:textId="0A97527F" w:rsidR="00614F01" w:rsidRDefault="00614F01" w:rsidP="003B6162">
                        <w:pPr>
                          <w:tabs>
                            <w:tab w:val="left" w:pos="990"/>
                          </w:tabs>
                          <w:rPr>
                            <w:color w:val="000000" w:themeColor="text1"/>
                            <w:sz w:val="18"/>
                          </w:rPr>
                        </w:pPr>
                        <w:r>
                          <w:rPr>
                            <w:color w:val="000000" w:themeColor="text1"/>
                            <w:sz w:val="18"/>
                          </w:rPr>
                          <w:t xml:space="preserve">  b.     Android Phone  </w:t>
                        </w:r>
                      </w:p>
                      <w:p w14:paraId="6510E3D0" w14:textId="6338FD4F" w:rsidR="00614F01" w:rsidRDefault="00614F01" w:rsidP="00CA1080">
                        <w:pPr>
                          <w:pStyle w:val="ListParagraph"/>
                          <w:numPr>
                            <w:ilvl w:val="0"/>
                            <w:numId w:val="20"/>
                          </w:numPr>
                          <w:tabs>
                            <w:tab w:val="left" w:pos="990"/>
                          </w:tabs>
                          <w:rPr>
                            <w:color w:val="000000" w:themeColor="text1"/>
                            <w:sz w:val="18"/>
                          </w:rPr>
                        </w:pPr>
                        <w:proofErr w:type="spellStart"/>
                        <w:r>
                          <w:rPr>
                            <w:color w:val="000000" w:themeColor="text1"/>
                            <w:sz w:val="18"/>
                          </w:rPr>
                          <w:t>ARCore</w:t>
                        </w:r>
                        <w:proofErr w:type="spellEnd"/>
                        <w:r>
                          <w:rPr>
                            <w:color w:val="000000" w:themeColor="text1"/>
                            <w:sz w:val="18"/>
                          </w:rPr>
                          <w:t xml:space="preserve"> supported</w:t>
                        </w:r>
                      </w:p>
                      <w:p w14:paraId="038ABB7D" w14:textId="3E27D194" w:rsidR="00614F01" w:rsidRDefault="00614F01" w:rsidP="00CA1080">
                        <w:pPr>
                          <w:pStyle w:val="ListParagraph"/>
                          <w:numPr>
                            <w:ilvl w:val="0"/>
                            <w:numId w:val="20"/>
                          </w:numPr>
                          <w:tabs>
                            <w:tab w:val="left" w:pos="990"/>
                          </w:tabs>
                          <w:rPr>
                            <w:color w:val="000000" w:themeColor="text1"/>
                            <w:sz w:val="18"/>
                          </w:rPr>
                        </w:pPr>
                        <w:r>
                          <w:rPr>
                            <w:color w:val="000000" w:themeColor="text1"/>
                            <w:sz w:val="18"/>
                          </w:rPr>
                          <w:t>4GB RAM Recommended while minimum is 2GB</w:t>
                        </w:r>
                      </w:p>
                      <w:p w14:paraId="02A57629" w14:textId="7C6E0121" w:rsidR="00614F01" w:rsidRPr="00CA1080" w:rsidRDefault="00614F01" w:rsidP="00CA1080">
                        <w:pPr>
                          <w:pStyle w:val="ListParagraph"/>
                          <w:numPr>
                            <w:ilvl w:val="0"/>
                            <w:numId w:val="20"/>
                          </w:numPr>
                          <w:tabs>
                            <w:tab w:val="left" w:pos="990"/>
                          </w:tabs>
                          <w:rPr>
                            <w:color w:val="000000" w:themeColor="text1"/>
                            <w:sz w:val="18"/>
                          </w:rPr>
                        </w:pPr>
                        <w:r>
                          <w:rPr>
                            <w:color w:val="000000" w:themeColor="text1"/>
                            <w:sz w:val="18"/>
                          </w:rPr>
                          <w:t>Estimated 200MB</w:t>
                        </w:r>
                      </w:p>
                      <w:p w14:paraId="272D81E6" w14:textId="77777777" w:rsidR="00614F01" w:rsidRPr="001A5DBD" w:rsidRDefault="00614F01" w:rsidP="000B34E3">
                        <w:pPr>
                          <w:rPr>
                            <w:color w:val="000000" w:themeColor="text1"/>
                            <w:sz w:val="18"/>
                          </w:rPr>
                        </w:pPr>
                      </w:p>
                    </w:txbxContent>
                  </v:textbox>
                </v:rect>
                <v:rect id="Rectangle 2" o:spid="_x0000_s1033" style="position:absolute;left:19240;top:190;width:13907;height:245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6Le+8QA&#10;AADaAAAADwAAAGRycy9kb3ducmV2LnhtbESPQWvCQBSE70L/w/IK3nRThSJpVhGrxRYvSXvx9pJ9&#10;ZoPZtyG7jfHfdwuFHoeZ+YbJNqNtxUC9bxwreJonIIgrpxuuFXx9HmYrED4ga2wdk4I7edisHyYZ&#10;ptrdOKehCLWIEPYpKjAhdKmUvjJk0c9dRxy9i+sthij7WuoebxFuW7lIkmdpseG4YLCjnaHqWnxb&#10;BZeuXJ7O+TkpyveP3f5NG/k6GKWmj+P2BUSgMfyH/9pHrWABv1fiDZDr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Oi3vvEAAAA2gAAAA8AAAAAAAAAAAAAAAAAmAIAAGRycy9k&#10;b3ducmV2LnhtbFBLBQYAAAAABAAEAPUAAACJAwAAAAA=&#10;" filled="f" strokecolor="black [3213]" strokeweight="1.5pt">
                  <v:textbox>
                    <w:txbxContent>
                      <w:p w14:paraId="0757FDBA" w14:textId="61BB27CC" w:rsidR="00614F01" w:rsidRDefault="00614F01" w:rsidP="00C2731E">
                        <w:pPr>
                          <w:jc w:val="center"/>
                          <w:rPr>
                            <w:b/>
                            <w:color w:val="000000" w:themeColor="text1"/>
                            <w:sz w:val="22"/>
                            <w:szCs w:val="22"/>
                          </w:rPr>
                        </w:pPr>
                        <w:r>
                          <w:rPr>
                            <w:b/>
                            <w:color w:val="000000" w:themeColor="text1"/>
                            <w:sz w:val="22"/>
                            <w:szCs w:val="22"/>
                          </w:rPr>
                          <w:t>Rapid Application Development</w:t>
                        </w:r>
                        <w:r w:rsidRPr="00C2731E">
                          <w:rPr>
                            <w:b/>
                            <w:color w:val="000000" w:themeColor="text1"/>
                            <w:sz w:val="22"/>
                            <w:szCs w:val="22"/>
                          </w:rPr>
                          <w:t xml:space="preserve"> Methodology</w:t>
                        </w:r>
                      </w:p>
                      <w:p w14:paraId="55AD83B0" w14:textId="77777777" w:rsidR="00614F01" w:rsidRPr="00C2731E" w:rsidRDefault="00614F01" w:rsidP="00C2731E">
                        <w:pPr>
                          <w:jc w:val="center"/>
                          <w:rPr>
                            <w:b/>
                            <w:color w:val="000000" w:themeColor="text1"/>
                            <w:sz w:val="22"/>
                            <w:szCs w:val="22"/>
                          </w:rPr>
                        </w:pPr>
                      </w:p>
                      <w:p w14:paraId="7CA1DCD6" w14:textId="5A696C34" w:rsidR="00614F01" w:rsidRPr="00FF10DB" w:rsidRDefault="00614F01" w:rsidP="00637322">
                        <w:pPr>
                          <w:pStyle w:val="ListParagraph"/>
                          <w:numPr>
                            <w:ilvl w:val="0"/>
                            <w:numId w:val="14"/>
                          </w:numPr>
                          <w:ind w:left="426"/>
                          <w:rPr>
                            <w:color w:val="000000" w:themeColor="text1"/>
                            <w:sz w:val="22"/>
                            <w:szCs w:val="22"/>
                          </w:rPr>
                        </w:pPr>
                        <w:r>
                          <w:rPr>
                            <w:color w:val="000000" w:themeColor="text1"/>
                            <w:sz w:val="22"/>
                            <w:szCs w:val="22"/>
                          </w:rPr>
                          <w:t>Requirement Planning</w:t>
                        </w:r>
                      </w:p>
                      <w:p w14:paraId="68A1FF24" w14:textId="15ACD4CB" w:rsidR="00614F01" w:rsidRDefault="00614F01" w:rsidP="00637322">
                        <w:pPr>
                          <w:pStyle w:val="ListParagraph"/>
                          <w:numPr>
                            <w:ilvl w:val="0"/>
                            <w:numId w:val="14"/>
                          </w:numPr>
                          <w:ind w:left="426"/>
                          <w:rPr>
                            <w:color w:val="000000" w:themeColor="text1"/>
                            <w:sz w:val="22"/>
                            <w:szCs w:val="22"/>
                          </w:rPr>
                        </w:pPr>
                        <w:r>
                          <w:rPr>
                            <w:color w:val="000000" w:themeColor="text1"/>
                            <w:sz w:val="22"/>
                            <w:szCs w:val="22"/>
                          </w:rPr>
                          <w:t xml:space="preserve">User </w:t>
                        </w:r>
                        <w:r w:rsidRPr="00FF10DB">
                          <w:rPr>
                            <w:color w:val="000000" w:themeColor="text1"/>
                            <w:sz w:val="22"/>
                            <w:szCs w:val="22"/>
                          </w:rPr>
                          <w:t>Design</w:t>
                        </w:r>
                      </w:p>
                      <w:p w14:paraId="4A8FAB65" w14:textId="73672564" w:rsidR="00614F01" w:rsidRDefault="00614F01" w:rsidP="00EF4787">
                        <w:pPr>
                          <w:pStyle w:val="ListParagraph"/>
                          <w:numPr>
                            <w:ilvl w:val="0"/>
                            <w:numId w:val="28"/>
                          </w:numPr>
                          <w:rPr>
                            <w:color w:val="000000" w:themeColor="text1"/>
                            <w:sz w:val="22"/>
                            <w:szCs w:val="22"/>
                          </w:rPr>
                        </w:pPr>
                        <w:r>
                          <w:rPr>
                            <w:color w:val="000000" w:themeColor="text1"/>
                            <w:sz w:val="22"/>
                            <w:szCs w:val="22"/>
                          </w:rPr>
                          <w:t>Refine</w:t>
                        </w:r>
                      </w:p>
                      <w:p w14:paraId="73D65EBB" w14:textId="4A35DCAF" w:rsidR="00614F01" w:rsidRDefault="00614F01" w:rsidP="00EF4787">
                        <w:pPr>
                          <w:pStyle w:val="ListParagraph"/>
                          <w:numPr>
                            <w:ilvl w:val="0"/>
                            <w:numId w:val="28"/>
                          </w:numPr>
                          <w:rPr>
                            <w:color w:val="000000" w:themeColor="text1"/>
                            <w:sz w:val="22"/>
                            <w:szCs w:val="22"/>
                          </w:rPr>
                        </w:pPr>
                        <w:r>
                          <w:rPr>
                            <w:color w:val="000000" w:themeColor="text1"/>
                            <w:sz w:val="22"/>
                            <w:szCs w:val="22"/>
                          </w:rPr>
                          <w:t>Prototype</w:t>
                        </w:r>
                      </w:p>
                      <w:p w14:paraId="70469DA5" w14:textId="67269ADB" w:rsidR="00614F01" w:rsidRPr="00EF4787" w:rsidRDefault="00614F01" w:rsidP="00EF4787">
                        <w:pPr>
                          <w:pStyle w:val="ListParagraph"/>
                          <w:numPr>
                            <w:ilvl w:val="0"/>
                            <w:numId w:val="28"/>
                          </w:numPr>
                          <w:rPr>
                            <w:color w:val="000000" w:themeColor="text1"/>
                            <w:sz w:val="22"/>
                            <w:szCs w:val="22"/>
                          </w:rPr>
                        </w:pPr>
                        <w:r>
                          <w:rPr>
                            <w:color w:val="000000" w:themeColor="text1"/>
                            <w:sz w:val="22"/>
                            <w:szCs w:val="22"/>
                          </w:rPr>
                          <w:t>Test</w:t>
                        </w:r>
                      </w:p>
                      <w:p w14:paraId="29C5FC98" w14:textId="34D41E16" w:rsidR="00614F01" w:rsidRPr="00FF10DB" w:rsidRDefault="00614F01" w:rsidP="00637322">
                        <w:pPr>
                          <w:pStyle w:val="ListParagraph"/>
                          <w:numPr>
                            <w:ilvl w:val="0"/>
                            <w:numId w:val="14"/>
                          </w:numPr>
                          <w:ind w:left="426"/>
                          <w:rPr>
                            <w:color w:val="000000" w:themeColor="text1"/>
                            <w:sz w:val="22"/>
                            <w:szCs w:val="22"/>
                          </w:rPr>
                        </w:pPr>
                        <w:r>
                          <w:rPr>
                            <w:color w:val="000000" w:themeColor="text1"/>
                            <w:sz w:val="22"/>
                            <w:szCs w:val="22"/>
                          </w:rPr>
                          <w:t>Construction / Development</w:t>
                        </w:r>
                      </w:p>
                      <w:p w14:paraId="2B781801" w14:textId="35CD81DD" w:rsidR="00614F01" w:rsidRPr="00FF10DB" w:rsidRDefault="00614F01" w:rsidP="00637322">
                        <w:pPr>
                          <w:pStyle w:val="ListParagraph"/>
                          <w:numPr>
                            <w:ilvl w:val="0"/>
                            <w:numId w:val="14"/>
                          </w:numPr>
                          <w:ind w:left="426"/>
                          <w:rPr>
                            <w:color w:val="000000" w:themeColor="text1"/>
                            <w:sz w:val="22"/>
                            <w:szCs w:val="22"/>
                          </w:rPr>
                        </w:pPr>
                        <w:r>
                          <w:rPr>
                            <w:color w:val="000000" w:themeColor="text1"/>
                            <w:sz w:val="22"/>
                            <w:szCs w:val="22"/>
                          </w:rPr>
                          <w:t>Cutover</w:t>
                        </w:r>
                      </w:p>
                      <w:p w14:paraId="4B52CBEA" w14:textId="17D4EB90" w:rsidR="00614F01" w:rsidRPr="00E62782" w:rsidRDefault="00614F01" w:rsidP="00E62782">
                        <w:pPr>
                          <w:ind w:left="66"/>
                          <w:rPr>
                            <w:color w:val="000000" w:themeColor="text1"/>
                            <w:sz w:val="22"/>
                            <w:szCs w:val="22"/>
                          </w:rPr>
                        </w:pPr>
                      </w:p>
                    </w:txbxContent>
                  </v:textbox>
                </v:rect>
                <v:rect id="Rectangle 3" o:spid="_x0000_s1034" style="position:absolute;left:37814;width:13906;height:245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57YMMA&#10;AADaAAAADwAAAGRycy9kb3ducmV2LnhtbESPQWvCQBSE70L/w/IKvemmCiKpq4i1pYqXxF68PbPP&#10;bDD7NmS3Mf33riB4HGbmG2a+7G0tOmp95VjB+ygBQVw4XXGp4PfwNZyB8AFZY+2YFPyTh+XiZTDH&#10;VLsrZ9TloRQRwj5FBSaEJpXSF4Ys+pFriKN3dq3FEGVbSt3iNcJtLcdJMpUWK44LBhtaGyou+Z9V&#10;cG5Ok/0xOyb5abtbb761kZ+dUerttV99gAjUh2f40f7RCiZwvxJvgF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57YMMAAADaAAAADwAAAAAAAAAAAAAAAACYAgAAZHJzL2Rv&#10;d25yZXYueG1sUEsFBgAAAAAEAAQA9QAAAIgDAAAAAA==&#10;" filled="f" strokecolor="black [3213]" strokeweight="1.5pt">
                  <v:textbox>
                    <w:txbxContent>
                      <w:p w14:paraId="5CF88A0A" w14:textId="4886B248" w:rsidR="00614F01" w:rsidRDefault="00614F01" w:rsidP="00FD0BED">
                        <w:pPr>
                          <w:spacing w:line="256" w:lineRule="auto"/>
                          <w:jc w:val="center"/>
                          <w:rPr>
                            <w:rFonts w:eastAsia="Calibri" w:hAnsi="Calibri" w:cs="Calibri"/>
                            <w:b/>
                            <w:bCs/>
                            <w:color w:val="000000"/>
                          </w:rPr>
                        </w:pPr>
                        <w:proofErr w:type="spellStart"/>
                        <w:r>
                          <w:rPr>
                            <w:rFonts w:eastAsia="Calibri" w:hAnsi="Calibri" w:cs="Calibri"/>
                            <w:b/>
                            <w:bCs/>
                            <w:color w:val="000000"/>
                          </w:rPr>
                          <w:t>myLPU</w:t>
                        </w:r>
                        <w:proofErr w:type="spellEnd"/>
                        <w:r>
                          <w:rPr>
                            <w:rFonts w:eastAsia="Calibri" w:hAnsi="Calibri" w:cs="Calibri"/>
                            <w:b/>
                            <w:bCs/>
                            <w:color w:val="000000"/>
                          </w:rPr>
                          <w:t xml:space="preserve"> AIR-ID: Augmented Reality Application using KLT Algorithm for Lyceum of the Philippines University Cavite</w:t>
                        </w:r>
                      </w:p>
                      <w:p w14:paraId="45D49C24" w14:textId="77777777" w:rsidR="00614F01" w:rsidRDefault="00614F01" w:rsidP="00FD0BED">
                        <w:pPr>
                          <w:spacing w:line="256" w:lineRule="auto"/>
                          <w:jc w:val="center"/>
                          <w:rPr>
                            <w:rFonts w:eastAsia="Calibri" w:hAnsi="Calibri" w:cs="Calibri"/>
                            <w:color w:val="000000"/>
                          </w:rPr>
                        </w:pPr>
                        <w:r>
                          <w:rPr>
                            <w:rFonts w:eastAsia="Calibri" w:hAnsi="Calibri" w:cs="Calibri"/>
                            <w:color w:val="000000"/>
                          </w:rPr>
                          <w:t> </w:t>
                        </w:r>
                      </w:p>
                      <w:p w14:paraId="0876EA3F" w14:textId="77777777" w:rsidR="00614F01" w:rsidRDefault="00614F01" w:rsidP="00FD0BED">
                        <w:pPr>
                          <w:spacing w:line="256" w:lineRule="auto"/>
                          <w:jc w:val="center"/>
                          <w:rPr>
                            <w:rFonts w:eastAsia="Calibri" w:hAnsi="Calibri" w:cs="Calibri"/>
                            <w:color w:val="FFFFFF" w:themeColor="light1"/>
                          </w:rPr>
                        </w:pPr>
                        <w:r>
                          <w:rPr>
                            <w:rFonts w:eastAsia="Calibri" w:hAnsi="Calibri" w:cs="Calibri"/>
                            <w:color w:val="FFFFFF" w:themeColor="light1"/>
                          </w:rPr>
                          <w:t> </w:t>
                        </w:r>
                      </w:p>
                    </w:txbxContent>
                  </v:textbox>
                </v:rect>
                <v:shapetype id="_x0000_t32" coordsize="21600,21600" o:spt="32" o:oned="t" path="m,l21600,21600e" filled="f">
                  <v:path arrowok="t" fillok="f" o:connecttype="none"/>
                  <o:lock v:ext="edit" shapetype="t"/>
                </v:shapetype>
                <v:shape id="Straight Arrow Connector 4" o:spid="_x0000_s1035" type="#_x0000_t32" style="position:absolute;left:14287;top:11811;width:495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ZyO4cQAAADaAAAADwAAAGRycy9kb3ducmV2LnhtbESPQUvDQBSE74L/YXmF3symIqXEbotW&#10;BOmppi3i7ZF9ZqPZt+nuNon/3hUKPQ4z8w2zXI+2FT350DhWMMtyEMSV0w3XCg7717sFiBCRNbaO&#10;ScEvBVivbm+WWGg38Dv1ZaxFgnAoUIGJsSukDJUhiyFzHXHyvpy3GJP0tdQehwS3rbzP87m02HBa&#10;MNjRxlD1U56tgrbfDqfj+ftkXnb9vtx8fJpn3yk1nYxPjyAijfEavrTftIIH+L+SboBc/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NnI7hxAAAANoAAAAPAAAAAAAAAAAA&#10;AAAAAKECAABkcnMvZG93bnJldi54bWxQSwUGAAAAAAQABAD5AAAAkgMAAAAA&#10;" strokecolor="black [3213]">
                  <v:stroke endarrow="block"/>
                </v:shape>
                <v:shape id="Straight Arrow Connector 83" o:spid="_x0000_s1036" type="#_x0000_t32" style="position:absolute;left:40767;top:28956;width:495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Zyl8QAAADbAAAADwAAAGRycy9kb3ducmV2LnhtbESPS2vCQBSF94L/YbgFdzqpQaupo4jg&#10;A+pGLUh3t5nbJJi5EzJjjP/eKQguD+fxcWaL1pSiodoVlhW8DyIQxKnVBWcKvk/r/gSE88gaS8uk&#10;4E4OFvNuZ4aJtjc+UHP0mQgj7BJUkHtfJVK6NCeDbmAr4uD92dqgD7LOpK7xFsZNKYdRNJYGCw6E&#10;HCta5ZRejlcTuLSNP35/Ns11dR6N4ng/XX6dtFK9t3b5CcJT61/hZ3unFUxi+P8SfoCc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5nKXxAAAANsAAAAPAAAAAAAAAAAA&#10;AAAAAKECAABkcnMvZG93bnJldi54bWxQSwUGAAAAAAQABAD5AAAAkgMAAAAA&#10;" strokecolor="black [3213]">
                  <v:stroke startarrow="block"/>
                </v:shape>
                <v:rect id="Rectangle 82" o:spid="_x0000_s1037" style="position:absolute;left:26860;top:26479;width:13907;height:6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yiPcMA&#10;AADbAAAADwAAAGRycy9kb3ducmV2LnhtbESPQWvCQBSE74L/YXlCb7qpgkjqKkWtVOnF6MXbM/vM&#10;hmbfhuw2xn/vCgWPw8x8w8yXna1ES40vHSt4HyUgiHOnSy4UnI5fwxkIH5A1Vo5JwZ08LBf93hxT&#10;7W58oDYLhYgQ9ikqMCHUqZQ+N2TRj1xNHL2rayyGKJtC6gZvEW4rOU6SqbRYclwwWNPKUP6b/VkF&#10;1/oy+Tkfzkl22e1Xm602ct0apd4G3ecHiEBdeIX/299awWwMzy/xB8jF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nyiPcMAAADbAAAADwAAAAAAAAAAAAAAAACYAgAAZHJzL2Rv&#10;d25yZXYueG1sUEsFBgAAAAAEAAQA9QAAAIgDAAAAAA==&#10;" filled="f" strokecolor="black [3213]" strokeweight="1.5pt">
                  <v:textbox>
                    <w:txbxContent>
                      <w:p w14:paraId="1938C229" w14:textId="77777777" w:rsidR="00614F01" w:rsidRDefault="00614F01" w:rsidP="000B34E3">
                        <w:pPr>
                          <w:jc w:val="center"/>
                          <w:rPr>
                            <w:b/>
                            <w:color w:val="000000" w:themeColor="text1"/>
                          </w:rPr>
                        </w:pPr>
                        <w:r>
                          <w:rPr>
                            <w:b/>
                            <w:color w:val="000000" w:themeColor="text1"/>
                          </w:rPr>
                          <w:t>EVALUATION</w:t>
                        </w:r>
                      </w:p>
                      <w:p w14:paraId="34236644" w14:textId="1D3B3A47" w:rsidR="00614F01" w:rsidRPr="002F3903" w:rsidRDefault="00614F01" w:rsidP="000B34E3">
                        <w:pPr>
                          <w:jc w:val="center"/>
                          <w:rPr>
                            <w:color w:val="000000" w:themeColor="text1"/>
                          </w:rPr>
                        </w:pPr>
                        <w:r>
                          <w:rPr>
                            <w:bCs/>
                            <w:color w:val="000000" w:themeColor="text1"/>
                          </w:rPr>
                          <w:t>MARS</w:t>
                        </w:r>
                      </w:p>
                    </w:txbxContent>
                  </v:textbox>
                </v:rect>
              </v:group>
            </w:pict>
          </mc:Fallback>
        </mc:AlternateContent>
      </w:r>
      <w:r w:rsidR="00EC47E0" w:rsidRPr="0001023F">
        <w:rPr>
          <w:noProof/>
        </w:rPr>
        <mc:AlternateContent>
          <mc:Choice Requires="wps">
            <w:drawing>
              <wp:anchor distT="0" distB="0" distL="114300" distR="114300" simplePos="0" relativeHeight="251658241" behindDoc="0" locked="0" layoutInCell="1" allowOverlap="1" wp14:anchorId="59C92BAC" wp14:editId="3CB2BEA5">
                <wp:simplePos x="0" y="0"/>
                <wp:positionH relativeFrom="column">
                  <wp:posOffset>4733925</wp:posOffset>
                </wp:positionH>
                <wp:positionV relativeFrom="paragraph">
                  <wp:posOffset>2537460</wp:posOffset>
                </wp:positionV>
                <wp:extent cx="0" cy="447675"/>
                <wp:effectExtent l="0" t="0" r="19050" b="9525"/>
                <wp:wrapNone/>
                <wp:docPr id="6" name="Straight Arrow Connector 6"/>
                <wp:cNvGraphicFramePr/>
                <a:graphic xmlns:a="http://schemas.openxmlformats.org/drawingml/2006/main">
                  <a:graphicData uri="http://schemas.microsoft.com/office/word/2010/wordprocessingShape">
                    <wps:wsp>
                      <wps:cNvCnPr/>
                      <wps:spPr>
                        <a:xfrm>
                          <a:off x="0" y="0"/>
                          <a:ext cx="0" cy="447675"/>
                        </a:xfrm>
                        <a:prstGeom prst="straightConnector1">
                          <a:avLst/>
                        </a:prstGeom>
                        <a:ln>
                          <a:solidFill>
                            <a:schemeClr val="tx1"/>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rto="http://schemas.microsoft.com/office/word/2006/arto" xmlns:c="http://schemas.openxmlformats.org/drawingml/2006/chart" xmlns:pic="http://schemas.openxmlformats.org/drawingml/2006/picture" xmlns:a14="http://schemas.microsoft.com/office/drawing/2010/main" xmlns:a="http://schemas.openxmlformats.org/drawingml/2006/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45663083">
              <v:shape id="Straight Arrow Connector 6" style="position:absolute;margin-left:372.75pt;margin-top:199.8pt;width:0;height:35.2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13]"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" w14:anchorId="6E885AA1"/>
            </w:pict>
          </mc:Fallback>
        </mc:AlternateContent>
      </w:r>
    </w:p>
    <w:p w14:paraId="5F101A45" w14:textId="77777777" w:rsidR="00EC47E0" w:rsidRPr="0001023F" w:rsidRDefault="00EC47E0" w:rsidP="00576E3A">
      <w:pPr>
        <w:spacing w:line="480" w:lineRule="auto"/>
        <w:jc w:val="both"/>
      </w:pPr>
    </w:p>
    <w:p w14:paraId="07CCAC80" w14:textId="77777777" w:rsidR="00EC47E0" w:rsidRPr="0001023F" w:rsidRDefault="00EC47E0" w:rsidP="00576E3A">
      <w:pPr>
        <w:spacing w:line="480" w:lineRule="auto"/>
        <w:jc w:val="both"/>
      </w:pPr>
    </w:p>
    <w:p w14:paraId="52025F66" w14:textId="77777777" w:rsidR="00EC47E0" w:rsidRPr="0001023F" w:rsidRDefault="00EC47E0" w:rsidP="00576E3A">
      <w:pPr>
        <w:spacing w:line="480" w:lineRule="auto"/>
        <w:jc w:val="both"/>
      </w:pPr>
    </w:p>
    <w:p w14:paraId="4012AF09" w14:textId="77777777" w:rsidR="00EC47E0" w:rsidRPr="0001023F" w:rsidRDefault="00EC47E0" w:rsidP="00576E3A">
      <w:pPr>
        <w:spacing w:line="480" w:lineRule="auto"/>
        <w:jc w:val="both"/>
      </w:pPr>
      <w:r w:rsidRPr="0001023F">
        <w:rPr>
          <w:noProof/>
        </w:rPr>
        <mc:AlternateContent>
          <mc:Choice Requires="wps">
            <w:drawing>
              <wp:anchor distT="0" distB="0" distL="114300" distR="114300" simplePos="0" relativeHeight="251658240" behindDoc="0" locked="0" layoutInCell="1" allowOverlap="1" wp14:anchorId="747CFCEF" wp14:editId="30488866">
                <wp:simplePos x="0" y="0"/>
                <wp:positionH relativeFrom="column">
                  <wp:posOffset>3448050</wp:posOffset>
                </wp:positionH>
                <wp:positionV relativeFrom="paragraph">
                  <wp:posOffset>210185</wp:posOffset>
                </wp:positionV>
                <wp:extent cx="495300" cy="0"/>
                <wp:effectExtent l="0" t="76200" r="19050" b="95250"/>
                <wp:wrapNone/>
                <wp:docPr id="5" name="Straight Arrow Connector 5"/>
                <wp:cNvGraphicFramePr/>
                <a:graphic xmlns:a="http://schemas.openxmlformats.org/drawingml/2006/main">
                  <a:graphicData uri="http://schemas.microsoft.com/office/word/2010/wordprocessingShape">
                    <wps:wsp>
                      <wps:cNvCnPr/>
                      <wps:spPr>
                        <a:xfrm>
                          <a:off x="0" y="0"/>
                          <a:ext cx="495300" cy="0"/>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arto="http://schemas.microsoft.com/office/word/2006/arto" xmlns:c="http://schemas.openxmlformats.org/drawingml/2006/chart" xmlns:pic="http://schemas.openxmlformats.org/drawingml/2006/picture" xmlns:a14="http://schemas.microsoft.com/office/drawing/2010/main" xmlns:a="http://schemas.openxmlformats.org/drawingml/2006/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346DED52">
              <v:shape id="Straight Arrow Connector 5" style="position:absolute;margin-left:271.5pt;margin-top:16.55pt;width:39pt;height:0;z-index:2516428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spid="_x0000_s1026" strokecolor="black [3213]"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" w14:anchorId="4E09CD3F">
                <v:stroke endarrow="block"/>
              </v:shape>
            </w:pict>
          </mc:Fallback>
        </mc:AlternateContent>
      </w:r>
    </w:p>
    <w:p w14:paraId="1B0808DE" w14:textId="43BB8689" w:rsidR="00D36185" w:rsidRDefault="00D36185" w:rsidP="4D884B3D">
      <w:pPr>
        <w:spacing w:line="480" w:lineRule="auto"/>
        <w:jc w:val="both"/>
      </w:pPr>
    </w:p>
    <w:p w14:paraId="4A93157E" w14:textId="77777777" w:rsidR="00710860" w:rsidRDefault="00710860" w:rsidP="4D884B3D">
      <w:pPr>
        <w:spacing w:line="480" w:lineRule="auto"/>
        <w:jc w:val="both"/>
      </w:pPr>
    </w:p>
    <w:p w14:paraId="7BF9611D" w14:textId="1C64EAF1" w:rsidR="00710860" w:rsidRDefault="00710860" w:rsidP="4D884B3D">
      <w:pPr>
        <w:spacing w:line="480" w:lineRule="auto"/>
        <w:jc w:val="both"/>
      </w:pPr>
    </w:p>
    <w:p w14:paraId="558BA9DB" w14:textId="05A7AF81" w:rsidR="00710860" w:rsidRDefault="00710860" w:rsidP="4D884B3D">
      <w:pPr>
        <w:spacing w:line="480" w:lineRule="auto"/>
        <w:jc w:val="both"/>
      </w:pPr>
    </w:p>
    <w:p w14:paraId="23CED932" w14:textId="427686FB" w:rsidR="00710860" w:rsidRDefault="00710860" w:rsidP="4D884B3D">
      <w:pPr>
        <w:spacing w:line="480" w:lineRule="auto"/>
        <w:jc w:val="both"/>
      </w:pPr>
    </w:p>
    <w:p w14:paraId="303B3B41" w14:textId="5F5E6B04" w:rsidR="00710860" w:rsidRDefault="00710860" w:rsidP="4D884B3D">
      <w:pPr>
        <w:spacing w:line="480" w:lineRule="auto"/>
        <w:jc w:val="both"/>
      </w:pPr>
    </w:p>
    <w:p w14:paraId="66779531" w14:textId="1A99F602" w:rsidR="00710860" w:rsidRDefault="00710860" w:rsidP="4D884B3D">
      <w:pPr>
        <w:spacing w:line="480" w:lineRule="auto"/>
        <w:jc w:val="both"/>
      </w:pPr>
    </w:p>
    <w:p w14:paraId="07EB46E5" w14:textId="77777777" w:rsidR="00231187" w:rsidRPr="008E6BFE" w:rsidRDefault="00231187" w:rsidP="008E6BFE">
      <w:pPr>
        <w:spacing w:line="480" w:lineRule="auto"/>
        <w:jc w:val="center"/>
      </w:pPr>
    </w:p>
    <w:p w14:paraId="6C1895BF" w14:textId="77777777" w:rsidR="00F67411" w:rsidRDefault="00EC47E0" w:rsidP="00F67411">
      <w:pPr>
        <w:tabs>
          <w:tab w:val="left" w:pos="720"/>
          <w:tab w:val="left" w:pos="1440"/>
          <w:tab w:val="left" w:pos="2667"/>
        </w:tabs>
        <w:spacing w:line="480" w:lineRule="auto"/>
        <w:jc w:val="both"/>
      </w:pPr>
      <w:r>
        <w:tab/>
      </w:r>
      <w:r w:rsidR="00F67411">
        <w:t xml:space="preserve">Rapid Application Development is the researcher's chosen methodology since RAD has quicker adjustments. AIR-ID updates its data precisely on the student's schedule every semester. RAD is an </w:t>
      </w:r>
      <w:proofErr w:type="gramStart"/>
      <w:r w:rsidR="00F67411">
        <w:t>Agile</w:t>
      </w:r>
      <w:proofErr w:type="gramEnd"/>
      <w:r w:rsidR="00F67411">
        <w:t xml:space="preserve"> software development strategy that encourages and adjusts quickly during development. RAD also has lower development costs because the development time is less. If the researchers want to make changes, they won't need to start the project all over again from the beginning, leading to less cost overrun.</w:t>
      </w:r>
    </w:p>
    <w:p w14:paraId="5B0D3F19" w14:textId="0635B2F5" w:rsidR="00EC47E0" w:rsidRPr="00F27AB7" w:rsidRDefault="00F67411" w:rsidP="00F67411">
      <w:pPr>
        <w:tabs>
          <w:tab w:val="left" w:pos="720"/>
          <w:tab w:val="left" w:pos="1440"/>
          <w:tab w:val="left" w:pos="2667"/>
        </w:tabs>
        <w:spacing w:line="480" w:lineRule="auto"/>
        <w:jc w:val="both"/>
        <w:rPr>
          <w:color w:val="FF0000"/>
        </w:rPr>
      </w:pPr>
      <w:r>
        <w:t xml:space="preserve">           The complete system will be called "my AIR-ID." We played with the word AIR and Augmented Reality (AR). The researchers used AIR because the Data that is being </w:t>
      </w:r>
      <w:r>
        <w:lastRenderedPageBreak/>
        <w:t>shown by the application looks like it is floating in the air with the help of Augmented Reality Technology.</w:t>
      </w:r>
    </w:p>
    <w:p w14:paraId="263A904E" w14:textId="77777777" w:rsidR="00EC47E0" w:rsidRDefault="00EC47E0" w:rsidP="00576E3A">
      <w:pPr>
        <w:tabs>
          <w:tab w:val="left" w:pos="720"/>
          <w:tab w:val="left" w:pos="1440"/>
          <w:tab w:val="left" w:pos="2667"/>
        </w:tabs>
        <w:spacing w:line="480" w:lineRule="auto"/>
        <w:jc w:val="both"/>
      </w:pPr>
    </w:p>
    <w:p w14:paraId="2AF75C24" w14:textId="77777777" w:rsidR="007C4FED" w:rsidRDefault="007C4FED" w:rsidP="00576E3A">
      <w:pPr>
        <w:tabs>
          <w:tab w:val="left" w:pos="720"/>
          <w:tab w:val="left" w:pos="1440"/>
          <w:tab w:val="left" w:pos="2667"/>
        </w:tabs>
        <w:spacing w:line="480" w:lineRule="auto"/>
        <w:jc w:val="both"/>
      </w:pPr>
    </w:p>
    <w:p w14:paraId="790E7097" w14:textId="11E5C54E" w:rsidR="00C9424E" w:rsidRPr="00874F92" w:rsidRDefault="000408CE" w:rsidP="004E7516">
      <w:pPr>
        <w:tabs>
          <w:tab w:val="left" w:pos="720"/>
          <w:tab w:val="left" w:pos="1440"/>
          <w:tab w:val="left" w:pos="2667"/>
        </w:tabs>
        <w:spacing w:line="480" w:lineRule="auto"/>
        <w:jc w:val="center"/>
        <w:rPr>
          <w:b/>
          <w:bCs/>
          <w:sz w:val="28"/>
          <w:szCs w:val="28"/>
        </w:rPr>
      </w:pPr>
      <w:r w:rsidRPr="00874F92">
        <w:rPr>
          <w:b/>
          <w:bCs/>
          <w:sz w:val="28"/>
          <w:szCs w:val="28"/>
        </w:rPr>
        <w:t>CHAPTER III</w:t>
      </w:r>
    </w:p>
    <w:p w14:paraId="33FA04FC" w14:textId="6F1A4D88" w:rsidR="00542C55" w:rsidRPr="00CA0B6C" w:rsidRDefault="00542C55" w:rsidP="007D3F35">
      <w:pPr>
        <w:pStyle w:val="Heading1"/>
        <w:numPr>
          <w:ilvl w:val="0"/>
          <w:numId w:val="0"/>
        </w:numPr>
      </w:pPr>
      <w:bookmarkStart w:id="31" w:name="_Toc106185760"/>
      <w:r w:rsidRPr="00CA0B6C">
        <w:t>THEORETICAL BACKGROUND</w:t>
      </w:r>
      <w:bookmarkEnd w:id="31"/>
    </w:p>
    <w:p w14:paraId="193FC6E0" w14:textId="77777777" w:rsidR="003A3997" w:rsidRPr="0093217A" w:rsidRDefault="003A3997" w:rsidP="004E7516">
      <w:pPr>
        <w:tabs>
          <w:tab w:val="left" w:pos="720"/>
          <w:tab w:val="left" w:pos="1440"/>
          <w:tab w:val="left" w:pos="2667"/>
        </w:tabs>
        <w:spacing w:line="480" w:lineRule="auto"/>
        <w:jc w:val="center"/>
        <w:rPr>
          <w:color w:val="FF0000"/>
        </w:rPr>
      </w:pPr>
    </w:p>
    <w:p w14:paraId="3BE6301B" w14:textId="429F13F9" w:rsidR="00EC47E0" w:rsidRDefault="00355DC0" w:rsidP="00920A4B">
      <w:pPr>
        <w:pStyle w:val="Heading2"/>
        <w:rPr>
          <w:rFonts w:ascii="Times New Roman" w:hAnsi="Times New Roman" w:cs="Times New Roman"/>
          <w:b/>
          <w:bCs/>
          <w:color w:val="0D0D0D" w:themeColor="text1" w:themeTint="F2"/>
          <w:sz w:val="24"/>
          <w:szCs w:val="24"/>
        </w:rPr>
      </w:pPr>
      <w:bookmarkStart w:id="32" w:name="_Toc106185761"/>
      <w:r w:rsidRPr="00920A4B">
        <w:rPr>
          <w:rFonts w:ascii="Times New Roman" w:hAnsi="Times New Roman" w:cs="Times New Roman"/>
          <w:b/>
          <w:bCs/>
          <w:color w:val="0D0D0D" w:themeColor="text1" w:themeTint="F2"/>
          <w:sz w:val="24"/>
          <w:szCs w:val="24"/>
        </w:rPr>
        <w:t>Fundamental Algorithm Used</w:t>
      </w:r>
      <w:bookmarkEnd w:id="32"/>
    </w:p>
    <w:p w14:paraId="4943DB5A" w14:textId="77777777" w:rsidR="00920A4B" w:rsidRPr="00920A4B" w:rsidRDefault="00920A4B" w:rsidP="00920A4B"/>
    <w:p w14:paraId="5ADF2943" w14:textId="74302147" w:rsidR="003A3997" w:rsidRPr="007061F0" w:rsidRDefault="00520E32" w:rsidP="003A3997">
      <w:pPr>
        <w:tabs>
          <w:tab w:val="left" w:pos="720"/>
          <w:tab w:val="left" w:pos="1440"/>
          <w:tab w:val="left" w:pos="2667"/>
        </w:tabs>
        <w:spacing w:line="480" w:lineRule="auto"/>
        <w:rPr>
          <w:b/>
        </w:rPr>
      </w:pPr>
      <w:r>
        <w:rPr>
          <w:b/>
        </w:rPr>
        <w:t xml:space="preserve">KLT </w:t>
      </w:r>
      <w:r w:rsidR="006718D2" w:rsidRPr="007061F0">
        <w:rPr>
          <w:b/>
        </w:rPr>
        <w:t>Algorithm</w:t>
      </w:r>
    </w:p>
    <w:p w14:paraId="551F0A23" w14:textId="49F934D0" w:rsidR="00F67411" w:rsidRDefault="00F67411" w:rsidP="667FE888">
      <w:pPr>
        <w:tabs>
          <w:tab w:val="left" w:pos="720"/>
          <w:tab w:val="left" w:pos="1440"/>
          <w:tab w:val="left" w:pos="2667"/>
        </w:tabs>
        <w:spacing w:line="480" w:lineRule="auto"/>
        <w:ind w:firstLine="720"/>
        <w:jc w:val="both"/>
      </w:pPr>
      <w:r w:rsidRPr="00F67411">
        <w:t xml:space="preserve">The </w:t>
      </w:r>
      <w:proofErr w:type="spellStart"/>
      <w:r w:rsidRPr="00F67411">
        <w:t>Kanade</w:t>
      </w:r>
      <w:proofErr w:type="spellEnd"/>
      <w:r w:rsidRPr="00F67411">
        <w:t>-Lucas-</w:t>
      </w:r>
      <w:proofErr w:type="spellStart"/>
      <w:r w:rsidRPr="00F67411">
        <w:t>Tomasi</w:t>
      </w:r>
      <w:proofErr w:type="spellEnd"/>
      <w:r w:rsidRPr="00F67411">
        <w:t xml:space="preserve"> (KLT) algorithm is based on an early project by Bruce D. Lucas and Takeo </w:t>
      </w:r>
      <w:proofErr w:type="spellStart"/>
      <w:r w:rsidRPr="00F67411">
        <w:t>Kanade</w:t>
      </w:r>
      <w:proofErr w:type="spellEnd"/>
      <w:r w:rsidRPr="00F67411">
        <w:t xml:space="preserve"> in 1981 with the title "An Iterative Image Registration Technique with an Application to Stereo Vision", on this paper they presented a new image registration technique which uses spatial intensity gradient information to direct the search for the position that yields the best match (Bruce, 1981). Then it was fully developed and improved by Carlo </w:t>
      </w:r>
      <w:proofErr w:type="spellStart"/>
      <w:r w:rsidRPr="00F67411">
        <w:t>Tomasi</w:t>
      </w:r>
      <w:proofErr w:type="spellEnd"/>
      <w:r w:rsidRPr="00F67411">
        <w:t xml:space="preserve"> and Takeo </w:t>
      </w:r>
      <w:proofErr w:type="spellStart"/>
      <w:r w:rsidRPr="00F67411">
        <w:t>Kanade</w:t>
      </w:r>
      <w:proofErr w:type="spellEnd"/>
      <w:r w:rsidRPr="00F67411">
        <w:t xml:space="preserve"> in April of 1991 with the title "Detection and Tracking of Point Features," where they focused on a method for choosing the best feature or image patch for tracking (</w:t>
      </w:r>
      <w:proofErr w:type="gramStart"/>
      <w:r w:rsidRPr="00F67411">
        <w:t>Guru &amp;</w:t>
      </w:r>
      <w:proofErr w:type="gramEnd"/>
      <w:r w:rsidRPr="00F67411">
        <w:t xml:space="preserve"> Dinesh, 2004). Later it was clearly explained by </w:t>
      </w:r>
      <w:proofErr w:type="spellStart"/>
      <w:r w:rsidRPr="00F67411">
        <w:t>Jianbo</w:t>
      </w:r>
      <w:proofErr w:type="spellEnd"/>
      <w:r w:rsidRPr="00F67411">
        <w:t xml:space="preserve"> Shi and Carlo </w:t>
      </w:r>
      <w:proofErr w:type="spellStart"/>
      <w:r w:rsidRPr="00F67411">
        <w:t>Tomasi</w:t>
      </w:r>
      <w:proofErr w:type="spellEnd"/>
      <w:r w:rsidRPr="00F67411">
        <w:t xml:space="preserve"> in the paper titled "Good Features to Track" (Shi, 1994).</w:t>
      </w:r>
    </w:p>
    <w:p w14:paraId="786BD9E3" w14:textId="77777777" w:rsidR="00F67411" w:rsidRDefault="00F67411" w:rsidP="667FE888">
      <w:pPr>
        <w:tabs>
          <w:tab w:val="left" w:pos="720"/>
          <w:tab w:val="left" w:pos="1440"/>
          <w:tab w:val="left" w:pos="2667"/>
        </w:tabs>
        <w:spacing w:line="480" w:lineRule="auto"/>
        <w:ind w:firstLine="720"/>
        <w:jc w:val="both"/>
      </w:pPr>
    </w:p>
    <w:p w14:paraId="5C92E0DC" w14:textId="77777777" w:rsidR="00F67411" w:rsidRDefault="00F67411" w:rsidP="667FE888">
      <w:pPr>
        <w:tabs>
          <w:tab w:val="left" w:pos="720"/>
          <w:tab w:val="left" w:pos="1440"/>
          <w:tab w:val="left" w:pos="2667"/>
        </w:tabs>
        <w:spacing w:line="480" w:lineRule="auto"/>
        <w:ind w:firstLine="720"/>
        <w:jc w:val="both"/>
      </w:pPr>
    </w:p>
    <w:p w14:paraId="22D4D634" w14:textId="77777777" w:rsidR="00F67411" w:rsidRDefault="00F67411" w:rsidP="667FE888">
      <w:pPr>
        <w:tabs>
          <w:tab w:val="left" w:pos="720"/>
          <w:tab w:val="left" w:pos="1440"/>
          <w:tab w:val="left" w:pos="2667"/>
        </w:tabs>
        <w:spacing w:line="480" w:lineRule="auto"/>
        <w:ind w:firstLine="720"/>
        <w:jc w:val="both"/>
      </w:pPr>
    </w:p>
    <w:p w14:paraId="00D8C3B9" w14:textId="2EF88F67" w:rsidR="382A01B9" w:rsidRDefault="382A01B9" w:rsidP="382A01B9">
      <w:pPr>
        <w:tabs>
          <w:tab w:val="left" w:pos="720"/>
          <w:tab w:val="left" w:pos="1440"/>
          <w:tab w:val="left" w:pos="2667"/>
        </w:tabs>
        <w:spacing w:line="480" w:lineRule="auto"/>
        <w:ind w:firstLine="720"/>
        <w:jc w:val="both"/>
      </w:pPr>
    </w:p>
    <w:p w14:paraId="0BA78781" w14:textId="0DD3094E" w:rsidR="00337F5B" w:rsidRDefault="006718D2" w:rsidP="00337F5B">
      <w:pPr>
        <w:tabs>
          <w:tab w:val="left" w:pos="720"/>
          <w:tab w:val="left" w:pos="1440"/>
          <w:tab w:val="left" w:pos="2667"/>
        </w:tabs>
        <w:spacing w:line="480" w:lineRule="auto"/>
        <w:rPr>
          <w:b/>
        </w:rPr>
      </w:pPr>
      <w:r>
        <w:rPr>
          <w:b/>
        </w:rPr>
        <w:lastRenderedPageBreak/>
        <w:t>Object Tracking</w:t>
      </w:r>
    </w:p>
    <w:p w14:paraId="35ECAC27" w14:textId="77777777" w:rsidR="00F67411" w:rsidRDefault="00337F5B" w:rsidP="00F67411">
      <w:pPr>
        <w:tabs>
          <w:tab w:val="left" w:pos="720"/>
          <w:tab w:val="left" w:pos="1440"/>
          <w:tab w:val="left" w:pos="2667"/>
        </w:tabs>
        <w:spacing w:line="480" w:lineRule="auto"/>
        <w:jc w:val="both"/>
      </w:pPr>
      <w:r>
        <w:rPr>
          <w:b/>
        </w:rPr>
        <w:tab/>
      </w:r>
      <w:r w:rsidR="00F67411" w:rsidRPr="00F67411">
        <w:t xml:space="preserve">Object Tracking is the application of deep learning. The program registers and scans an object and develops a unique identification for each scan that it detects and then tracks the registered objects as they move around frames in a video </w:t>
      </w:r>
      <w:proofErr w:type="spellStart"/>
      <w:r w:rsidR="00F67411" w:rsidRPr="00F67411">
        <w:t>Meel</w:t>
      </w:r>
      <w:proofErr w:type="spellEnd"/>
      <w:r w:rsidR="00F67411" w:rsidRPr="00F67411">
        <w:t>. (2021). Object tracking is also about locking onto a particular moving object in real-time. Object tracking involves many parts, such as:</w:t>
      </w:r>
    </w:p>
    <w:p w14:paraId="7C88CFE8" w14:textId="1A0AB752" w:rsidR="00E64BF7" w:rsidRDefault="00F67411" w:rsidP="00F67411">
      <w:pPr>
        <w:tabs>
          <w:tab w:val="left" w:pos="720"/>
          <w:tab w:val="left" w:pos="1440"/>
          <w:tab w:val="left" w:pos="2667"/>
        </w:tabs>
        <w:spacing w:line="480" w:lineRule="auto"/>
        <w:jc w:val="both"/>
      </w:pPr>
      <w:r>
        <w:tab/>
      </w:r>
      <w:r w:rsidR="00E64BF7">
        <w:t>Motion Detection</w:t>
      </w:r>
      <w:r w:rsidR="00465143">
        <w:t xml:space="preserve"> - </w:t>
      </w:r>
      <w:r w:rsidR="00E64BF7">
        <w:t>it is mostly used in surveillance systems such as security CCTV</w:t>
      </w:r>
      <w:r w:rsidR="00796776">
        <w:t>.</w:t>
      </w:r>
    </w:p>
    <w:p w14:paraId="7AF5F790" w14:textId="2CA9CA2D" w:rsidR="00465143" w:rsidRDefault="00465143" w:rsidP="4E66D2BB">
      <w:pPr>
        <w:pStyle w:val="ListParagraph"/>
        <w:numPr>
          <w:ilvl w:val="0"/>
          <w:numId w:val="29"/>
        </w:numPr>
        <w:tabs>
          <w:tab w:val="left" w:pos="720"/>
          <w:tab w:val="left" w:pos="1440"/>
          <w:tab w:val="left" w:pos="2667"/>
        </w:tabs>
        <w:spacing w:line="480" w:lineRule="auto"/>
        <w:jc w:val="both"/>
      </w:pPr>
      <w:r>
        <w:t xml:space="preserve">Object Localization – it focuses on data reduction and </w:t>
      </w:r>
      <w:r w:rsidR="00C86B8A">
        <w:t>region of interest in an image.</w:t>
      </w:r>
    </w:p>
    <w:p w14:paraId="7B78D201" w14:textId="65F309D8" w:rsidR="00C86B8A" w:rsidRDefault="00C86B8A" w:rsidP="4E66D2BB">
      <w:pPr>
        <w:pStyle w:val="ListParagraph"/>
        <w:numPr>
          <w:ilvl w:val="0"/>
          <w:numId w:val="29"/>
        </w:numPr>
        <w:tabs>
          <w:tab w:val="left" w:pos="720"/>
          <w:tab w:val="left" w:pos="1440"/>
          <w:tab w:val="left" w:pos="2667"/>
        </w:tabs>
        <w:spacing w:line="480" w:lineRule="auto"/>
        <w:jc w:val="both"/>
      </w:pPr>
      <w:r>
        <w:t>Motion Segmentation – images are segmented into region corresponding to different moving objects.</w:t>
      </w:r>
    </w:p>
    <w:p w14:paraId="6360D972" w14:textId="142BDB49" w:rsidR="00C86B8A" w:rsidRDefault="00505020" w:rsidP="4E66D2BB">
      <w:pPr>
        <w:pStyle w:val="ListParagraph"/>
        <w:numPr>
          <w:ilvl w:val="0"/>
          <w:numId w:val="29"/>
        </w:numPr>
        <w:tabs>
          <w:tab w:val="left" w:pos="720"/>
          <w:tab w:val="left" w:pos="1440"/>
          <w:tab w:val="left" w:pos="2667"/>
        </w:tabs>
        <w:spacing w:line="480" w:lineRule="auto"/>
        <w:jc w:val="both"/>
      </w:pPr>
      <w:r>
        <w:t xml:space="preserve">Object tracking – a set of features is often tracked. </w:t>
      </w:r>
    </w:p>
    <w:p w14:paraId="157E0E17" w14:textId="2CBF6769" w:rsidR="382A01B9" w:rsidRDefault="382A01B9" w:rsidP="4E66D2BB">
      <w:pPr>
        <w:tabs>
          <w:tab w:val="left" w:pos="720"/>
          <w:tab w:val="left" w:pos="1440"/>
          <w:tab w:val="left" w:pos="2667"/>
        </w:tabs>
        <w:spacing w:line="480" w:lineRule="auto"/>
        <w:jc w:val="both"/>
      </w:pPr>
    </w:p>
    <w:p w14:paraId="7DF6D591" w14:textId="74E4121B" w:rsidR="00505020" w:rsidRDefault="006718D2" w:rsidP="4E66D2BB">
      <w:pPr>
        <w:tabs>
          <w:tab w:val="left" w:pos="720"/>
          <w:tab w:val="left" w:pos="1440"/>
          <w:tab w:val="left" w:pos="2667"/>
        </w:tabs>
        <w:spacing w:line="480" w:lineRule="auto"/>
        <w:jc w:val="both"/>
        <w:rPr>
          <w:b/>
          <w:bCs/>
        </w:rPr>
      </w:pPr>
      <w:r w:rsidRPr="4E66D2BB">
        <w:rPr>
          <w:b/>
          <w:bCs/>
        </w:rPr>
        <w:t>Proposed Method</w:t>
      </w:r>
    </w:p>
    <w:p w14:paraId="0DDC692B" w14:textId="5614ED9B" w:rsidR="00E8771A" w:rsidRDefault="00E8771A" w:rsidP="4E66D2BB">
      <w:pPr>
        <w:tabs>
          <w:tab w:val="left" w:pos="720"/>
          <w:tab w:val="left" w:pos="1440"/>
          <w:tab w:val="left" w:pos="2667"/>
        </w:tabs>
        <w:spacing w:line="480" w:lineRule="auto"/>
        <w:jc w:val="both"/>
      </w:pPr>
      <w:r>
        <w:rPr>
          <w:bCs/>
        </w:rPr>
        <w:tab/>
      </w:r>
      <w:r w:rsidR="00265C70" w:rsidRPr="382A01B9">
        <w:t xml:space="preserve">The </w:t>
      </w:r>
      <w:r w:rsidR="00E912BE" w:rsidRPr="382A01B9">
        <w:t xml:space="preserve">purpose of the object tracking and detection in the system is mainly divided in three parts. First, to detect </w:t>
      </w:r>
      <w:r w:rsidR="00143BEC" w:rsidRPr="382A01B9">
        <w:t xml:space="preserve">an image to be used on tracking (School ID). Second, </w:t>
      </w:r>
      <w:r w:rsidR="00CC2BC5" w:rsidRPr="382A01B9">
        <w:t xml:space="preserve">identify specific features from the image to track. And lastly, track the complete image using the specific features. </w:t>
      </w:r>
      <w:r w:rsidR="009D20DD" w:rsidRPr="382A01B9">
        <w:t xml:space="preserve">Refer to </w:t>
      </w:r>
      <w:r w:rsidR="009D20DD" w:rsidRPr="006C4805">
        <w:t xml:space="preserve">Figure </w:t>
      </w:r>
      <w:r w:rsidR="007D3F35">
        <w:t>3-1</w:t>
      </w:r>
      <w:r w:rsidR="1DE538DA" w:rsidRPr="7747C5AC">
        <w:rPr>
          <w:b/>
          <w:bCs/>
          <w:i/>
          <w:iCs/>
        </w:rPr>
        <w:t xml:space="preserve"> </w:t>
      </w:r>
      <w:r w:rsidR="009D20DD" w:rsidRPr="382A01B9">
        <w:t xml:space="preserve">for the flowchart of the tracking process. </w:t>
      </w:r>
    </w:p>
    <w:p w14:paraId="58F79596" w14:textId="77777777" w:rsidR="007940D7" w:rsidRDefault="007C2583" w:rsidP="007940D7">
      <w:pPr>
        <w:keepNext/>
        <w:tabs>
          <w:tab w:val="left" w:pos="720"/>
          <w:tab w:val="left" w:pos="1440"/>
          <w:tab w:val="left" w:pos="2667"/>
        </w:tabs>
        <w:spacing w:line="480" w:lineRule="auto"/>
        <w:jc w:val="center"/>
      </w:pPr>
      <w:r w:rsidRPr="007C2583">
        <w:rPr>
          <w:bCs/>
          <w:noProof/>
        </w:rPr>
        <w:lastRenderedPageBreak/>
        <w:drawing>
          <wp:inline distT="0" distB="0" distL="0" distR="0" wp14:anchorId="6E2B4B26" wp14:editId="69A57D54">
            <wp:extent cx="1924319" cy="2124371"/>
            <wp:effectExtent l="0" t="0" r="0" b="0"/>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9"/>
                    <a:stretch>
                      <a:fillRect/>
                    </a:stretch>
                  </pic:blipFill>
                  <pic:spPr>
                    <a:xfrm>
                      <a:off x="0" y="0"/>
                      <a:ext cx="1924319" cy="2124371"/>
                    </a:xfrm>
                    <a:prstGeom prst="rect">
                      <a:avLst/>
                    </a:prstGeom>
                  </pic:spPr>
                </pic:pic>
              </a:graphicData>
            </a:graphic>
          </wp:inline>
        </w:drawing>
      </w:r>
    </w:p>
    <w:p w14:paraId="4F2ABFA4" w14:textId="6FECC3EC" w:rsidR="007D3F35" w:rsidRPr="007940D7" w:rsidRDefault="007940D7" w:rsidP="007940D7">
      <w:pPr>
        <w:pStyle w:val="Caption"/>
        <w:jc w:val="center"/>
        <w:rPr>
          <w:i w:val="0"/>
          <w:iCs w:val="0"/>
          <w:color w:val="auto"/>
          <w:sz w:val="24"/>
          <w:szCs w:val="24"/>
        </w:rPr>
      </w:pPr>
      <w:bookmarkStart w:id="33" w:name="_Toc106136165"/>
      <w:bookmarkStart w:id="34" w:name="_Toc106136183"/>
      <w:bookmarkStart w:id="35" w:name="_Toc106139020"/>
      <w:r w:rsidRPr="007940D7">
        <w:rPr>
          <w:b/>
          <w:bCs/>
          <w:i w:val="0"/>
          <w:iCs w:val="0"/>
          <w:color w:val="auto"/>
          <w:sz w:val="24"/>
          <w:szCs w:val="24"/>
        </w:rPr>
        <w:t>Figure 3</w:t>
      </w:r>
      <w:r w:rsidR="00F32A9F">
        <w:rPr>
          <w:b/>
          <w:bCs/>
          <w:i w:val="0"/>
          <w:iCs w:val="0"/>
          <w:color w:val="auto"/>
          <w:sz w:val="24"/>
          <w:szCs w:val="24"/>
        </w:rPr>
        <w:noBreakHyphen/>
      </w:r>
      <w:r w:rsidR="00F32A9F">
        <w:rPr>
          <w:b/>
          <w:bCs/>
          <w:i w:val="0"/>
          <w:iCs w:val="0"/>
          <w:color w:val="auto"/>
          <w:sz w:val="24"/>
          <w:szCs w:val="24"/>
        </w:rPr>
        <w:fldChar w:fldCharType="begin"/>
      </w:r>
      <w:r w:rsidR="00F32A9F">
        <w:rPr>
          <w:b/>
          <w:bCs/>
          <w:i w:val="0"/>
          <w:iCs w:val="0"/>
          <w:color w:val="auto"/>
          <w:sz w:val="24"/>
          <w:szCs w:val="24"/>
        </w:rPr>
        <w:instrText xml:space="preserve"> SEQ Figure \* ARABIC \s 1 </w:instrText>
      </w:r>
      <w:r w:rsidR="00F32A9F">
        <w:rPr>
          <w:b/>
          <w:bCs/>
          <w:i w:val="0"/>
          <w:iCs w:val="0"/>
          <w:color w:val="auto"/>
          <w:sz w:val="24"/>
          <w:szCs w:val="24"/>
        </w:rPr>
        <w:fldChar w:fldCharType="separate"/>
      </w:r>
      <w:r w:rsidR="00962EB4">
        <w:rPr>
          <w:b/>
          <w:bCs/>
          <w:i w:val="0"/>
          <w:iCs w:val="0"/>
          <w:noProof/>
          <w:color w:val="auto"/>
          <w:sz w:val="24"/>
          <w:szCs w:val="24"/>
        </w:rPr>
        <w:t>1</w:t>
      </w:r>
      <w:r w:rsidR="00F32A9F">
        <w:rPr>
          <w:b/>
          <w:bCs/>
          <w:i w:val="0"/>
          <w:iCs w:val="0"/>
          <w:color w:val="auto"/>
          <w:sz w:val="24"/>
          <w:szCs w:val="24"/>
        </w:rPr>
        <w:fldChar w:fldCharType="end"/>
      </w:r>
      <w:r w:rsidRPr="007940D7">
        <w:rPr>
          <w:i w:val="0"/>
          <w:iCs w:val="0"/>
          <w:color w:val="auto"/>
          <w:sz w:val="24"/>
          <w:szCs w:val="24"/>
        </w:rPr>
        <w:t>. Object Tracking Flowchart</w:t>
      </w:r>
      <w:bookmarkEnd w:id="33"/>
      <w:bookmarkEnd w:id="34"/>
      <w:bookmarkEnd w:id="35"/>
    </w:p>
    <w:p w14:paraId="7CB7E021" w14:textId="641AA7A3" w:rsidR="00D130BB" w:rsidRDefault="00D130BB" w:rsidP="00D130BB">
      <w:pPr>
        <w:tabs>
          <w:tab w:val="left" w:pos="720"/>
          <w:tab w:val="left" w:pos="1440"/>
          <w:tab w:val="left" w:pos="2667"/>
        </w:tabs>
        <w:spacing w:line="480" w:lineRule="auto"/>
        <w:rPr>
          <w:bCs/>
          <w:lang w:val="en-PH"/>
        </w:rPr>
      </w:pPr>
      <w:r>
        <w:rPr>
          <w:bCs/>
          <w:lang w:val="en-PH"/>
        </w:rPr>
        <w:t>In</w:t>
      </w:r>
      <w:r w:rsidR="00AB69E9">
        <w:rPr>
          <w:bCs/>
          <w:lang w:val="en-PH"/>
        </w:rPr>
        <w:t xml:space="preserve"> figure </w:t>
      </w:r>
      <w:r w:rsidR="007D3F35">
        <w:rPr>
          <w:bCs/>
          <w:lang w:val="en-PH"/>
        </w:rPr>
        <w:t>3-2</w:t>
      </w:r>
      <w:r w:rsidR="00AB69E9">
        <w:rPr>
          <w:bCs/>
          <w:lang w:val="en-PH"/>
        </w:rPr>
        <w:t xml:space="preserve">, </w:t>
      </w:r>
      <w:r>
        <w:rPr>
          <w:bCs/>
          <w:lang w:val="en-PH"/>
        </w:rPr>
        <w:t xml:space="preserve">a certain region </w:t>
      </w:r>
      <w:proofErr w:type="gramStart"/>
      <w:r>
        <w:rPr>
          <w:bCs/>
          <w:lang w:val="en-PH"/>
        </w:rPr>
        <w:t xml:space="preserve">called </w:t>
      </w:r>
      <w:r w:rsidR="00E055B3">
        <w:rPr>
          <w:bCs/>
          <w:lang w:val="en-PH"/>
        </w:rPr>
        <w:t xml:space="preserve"> Neighborhood</w:t>
      </w:r>
      <w:proofErr w:type="gramEnd"/>
      <w:r w:rsidR="00E055B3">
        <w:rPr>
          <w:bCs/>
          <w:lang w:val="en-PH"/>
        </w:rPr>
        <w:t xml:space="preserve"> </w:t>
      </w:r>
      <w:r>
        <w:rPr>
          <w:bCs/>
          <w:lang w:val="en-PH"/>
        </w:rPr>
        <w:t xml:space="preserve">is selected within an image or video designated with the letter </w:t>
      </w:r>
      <w:r w:rsidRPr="00BC0F55">
        <w:rPr>
          <w:bCs/>
          <w:i/>
          <w:iCs/>
          <w:lang w:val="en-PH"/>
        </w:rPr>
        <w:t>W</w:t>
      </w:r>
      <w:r>
        <w:rPr>
          <w:bCs/>
          <w:lang w:val="en-PH"/>
        </w:rPr>
        <w:t>.</w:t>
      </w:r>
    </w:p>
    <w:p w14:paraId="5F6C4087" w14:textId="77777777" w:rsidR="00800EA0" w:rsidRDefault="00D130BB" w:rsidP="00800EA0">
      <w:pPr>
        <w:keepNext/>
        <w:tabs>
          <w:tab w:val="left" w:pos="720"/>
          <w:tab w:val="left" w:pos="1440"/>
          <w:tab w:val="left" w:pos="2667"/>
        </w:tabs>
        <w:spacing w:line="480" w:lineRule="auto"/>
        <w:jc w:val="center"/>
      </w:pPr>
      <w:r w:rsidRPr="00620885">
        <w:rPr>
          <w:bCs/>
          <w:noProof/>
        </w:rPr>
        <w:drawing>
          <wp:inline distT="0" distB="0" distL="0" distR="0" wp14:anchorId="7269034F" wp14:editId="79E7D03F">
            <wp:extent cx="3390538" cy="2524477"/>
            <wp:effectExtent l="0" t="0" r="635"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20"/>
                    <a:stretch>
                      <a:fillRect/>
                    </a:stretch>
                  </pic:blipFill>
                  <pic:spPr>
                    <a:xfrm>
                      <a:off x="0" y="0"/>
                      <a:ext cx="3390538" cy="2524477"/>
                    </a:xfrm>
                    <a:prstGeom prst="rect">
                      <a:avLst/>
                    </a:prstGeom>
                  </pic:spPr>
                </pic:pic>
              </a:graphicData>
            </a:graphic>
          </wp:inline>
        </w:drawing>
      </w:r>
    </w:p>
    <w:p w14:paraId="10AAAFD4" w14:textId="282777F8" w:rsidR="00800EA0" w:rsidRPr="00F67411" w:rsidRDefault="00800EA0" w:rsidP="00F67411">
      <w:pPr>
        <w:pStyle w:val="Caption"/>
        <w:jc w:val="center"/>
        <w:rPr>
          <w:i w:val="0"/>
          <w:iCs w:val="0"/>
          <w:color w:val="auto"/>
          <w:sz w:val="24"/>
          <w:szCs w:val="24"/>
        </w:rPr>
      </w:pPr>
      <w:bookmarkStart w:id="36" w:name="_Toc106139021"/>
      <w:r w:rsidRPr="00800EA0">
        <w:rPr>
          <w:b/>
          <w:bCs/>
          <w:i w:val="0"/>
          <w:iCs w:val="0"/>
          <w:color w:val="auto"/>
          <w:sz w:val="24"/>
          <w:szCs w:val="24"/>
        </w:rPr>
        <w:t>Figure 3</w:t>
      </w:r>
      <w:r w:rsidR="00F32A9F">
        <w:rPr>
          <w:b/>
          <w:bCs/>
          <w:i w:val="0"/>
          <w:iCs w:val="0"/>
          <w:color w:val="auto"/>
          <w:sz w:val="24"/>
          <w:szCs w:val="24"/>
        </w:rPr>
        <w:noBreakHyphen/>
      </w:r>
      <w:r w:rsidR="00F32A9F">
        <w:rPr>
          <w:b/>
          <w:bCs/>
          <w:i w:val="0"/>
          <w:iCs w:val="0"/>
          <w:color w:val="auto"/>
          <w:sz w:val="24"/>
          <w:szCs w:val="24"/>
        </w:rPr>
        <w:fldChar w:fldCharType="begin"/>
      </w:r>
      <w:r w:rsidR="00F32A9F">
        <w:rPr>
          <w:b/>
          <w:bCs/>
          <w:i w:val="0"/>
          <w:iCs w:val="0"/>
          <w:color w:val="auto"/>
          <w:sz w:val="24"/>
          <w:szCs w:val="24"/>
        </w:rPr>
        <w:instrText xml:space="preserve"> SEQ Figure \* ARABIC \s 1 </w:instrText>
      </w:r>
      <w:r w:rsidR="00F32A9F">
        <w:rPr>
          <w:b/>
          <w:bCs/>
          <w:i w:val="0"/>
          <w:iCs w:val="0"/>
          <w:color w:val="auto"/>
          <w:sz w:val="24"/>
          <w:szCs w:val="24"/>
        </w:rPr>
        <w:fldChar w:fldCharType="separate"/>
      </w:r>
      <w:r w:rsidR="00962EB4">
        <w:rPr>
          <w:b/>
          <w:bCs/>
          <w:i w:val="0"/>
          <w:iCs w:val="0"/>
          <w:noProof/>
          <w:color w:val="auto"/>
          <w:sz w:val="24"/>
          <w:szCs w:val="24"/>
        </w:rPr>
        <w:t>2</w:t>
      </w:r>
      <w:r w:rsidR="00F32A9F">
        <w:rPr>
          <w:b/>
          <w:bCs/>
          <w:i w:val="0"/>
          <w:iCs w:val="0"/>
          <w:color w:val="auto"/>
          <w:sz w:val="24"/>
          <w:szCs w:val="24"/>
        </w:rPr>
        <w:fldChar w:fldCharType="end"/>
      </w:r>
      <w:r w:rsidRPr="00800EA0">
        <w:rPr>
          <w:i w:val="0"/>
          <w:iCs w:val="0"/>
          <w:color w:val="auto"/>
          <w:sz w:val="24"/>
          <w:szCs w:val="24"/>
        </w:rPr>
        <w:t xml:space="preserve">. </w:t>
      </w:r>
      <w:r w:rsidR="00E055B3">
        <w:rPr>
          <w:i w:val="0"/>
          <w:iCs w:val="0"/>
          <w:color w:val="auto"/>
          <w:sz w:val="24"/>
          <w:szCs w:val="24"/>
        </w:rPr>
        <w:t>Neighborhood</w:t>
      </w:r>
      <w:r w:rsidRPr="00800EA0">
        <w:rPr>
          <w:i w:val="0"/>
          <w:iCs w:val="0"/>
          <w:color w:val="auto"/>
          <w:sz w:val="24"/>
          <w:szCs w:val="24"/>
        </w:rPr>
        <w:t xml:space="preserve"> W</w:t>
      </w:r>
      <w:bookmarkEnd w:id="36"/>
    </w:p>
    <w:p w14:paraId="27C80AF6" w14:textId="47E754BD" w:rsidR="00D130BB" w:rsidRDefault="005362CF" w:rsidP="00D130BB">
      <w:pPr>
        <w:tabs>
          <w:tab w:val="left" w:pos="720"/>
          <w:tab w:val="left" w:pos="1440"/>
          <w:tab w:val="left" w:pos="2667"/>
        </w:tabs>
        <w:spacing w:line="480" w:lineRule="auto"/>
        <w:rPr>
          <w:bCs/>
          <w:lang w:val="en-PH"/>
        </w:rPr>
      </w:pPr>
      <w:r>
        <w:rPr>
          <w:bCs/>
          <w:lang w:val="en-PH"/>
        </w:rPr>
        <w:t>I</w:t>
      </w:r>
      <w:r w:rsidR="00300418">
        <w:rPr>
          <w:bCs/>
          <w:lang w:val="en-PH"/>
        </w:rPr>
        <w:t xml:space="preserve">n figure </w:t>
      </w:r>
      <w:r w:rsidR="007D3F35">
        <w:rPr>
          <w:bCs/>
          <w:lang w:val="en-PH"/>
        </w:rPr>
        <w:t>3-3</w:t>
      </w:r>
      <w:r w:rsidR="00D130BB">
        <w:rPr>
          <w:bCs/>
          <w:lang w:val="en-PH"/>
        </w:rPr>
        <w:t xml:space="preserve">, </w:t>
      </w:r>
      <w:r>
        <w:rPr>
          <w:bCs/>
          <w:lang w:val="en-PH"/>
        </w:rPr>
        <w:t xml:space="preserve">the </w:t>
      </w:r>
      <w:r w:rsidR="00FE4CF9">
        <w:rPr>
          <w:bCs/>
          <w:lang w:val="en-PH"/>
        </w:rPr>
        <w:t xml:space="preserve">selected </w:t>
      </w:r>
      <w:r>
        <w:rPr>
          <w:bCs/>
          <w:lang w:val="en-PH"/>
        </w:rPr>
        <w:t>pixels are shown</w:t>
      </w:r>
      <w:r w:rsidR="00300418">
        <w:rPr>
          <w:bCs/>
          <w:lang w:val="en-PH"/>
        </w:rPr>
        <w:t xml:space="preserve"> </w:t>
      </w:r>
      <w:r w:rsidR="00D130BB">
        <w:rPr>
          <w:bCs/>
          <w:lang w:val="en-PH"/>
        </w:rPr>
        <w:t>within the neighborhood</w:t>
      </w:r>
      <w:r w:rsidR="009C5494">
        <w:rPr>
          <w:bCs/>
          <w:lang w:val="en-PH"/>
        </w:rPr>
        <w:t>.</w:t>
      </w:r>
      <w:r w:rsidR="00D130BB">
        <w:rPr>
          <w:bCs/>
          <w:lang w:val="en-PH"/>
        </w:rPr>
        <w:t xml:space="preserve"> </w:t>
      </w:r>
      <w:r w:rsidR="009C5494">
        <w:rPr>
          <w:bCs/>
          <w:lang w:val="en-PH"/>
        </w:rPr>
        <w:t>E</w:t>
      </w:r>
      <w:r w:rsidR="00D130BB">
        <w:rPr>
          <w:bCs/>
          <w:lang w:val="en-PH"/>
        </w:rPr>
        <w:t>very pixel’s color intensity is compared with each other.</w:t>
      </w:r>
      <w:r w:rsidR="003519AD">
        <w:rPr>
          <w:bCs/>
          <w:lang w:val="en-PH"/>
        </w:rPr>
        <w:t xml:space="preserve"> E</w:t>
      </w:r>
      <w:r w:rsidR="0092096C">
        <w:rPr>
          <w:bCs/>
          <w:lang w:val="en-PH"/>
        </w:rPr>
        <w:t>very pixel is computed based on the Optical flow method of KLT Algorithm.</w:t>
      </w:r>
    </w:p>
    <w:p w14:paraId="0DB409E2" w14:textId="77777777" w:rsidR="00800EA0" w:rsidRDefault="00D22A0E" w:rsidP="00800EA0">
      <w:pPr>
        <w:keepNext/>
        <w:tabs>
          <w:tab w:val="left" w:pos="720"/>
          <w:tab w:val="left" w:pos="1440"/>
          <w:tab w:val="left" w:pos="2667"/>
        </w:tabs>
        <w:spacing w:line="480" w:lineRule="auto"/>
        <w:jc w:val="center"/>
      </w:pPr>
      <w:r>
        <w:rPr>
          <w:bCs/>
          <w:noProof/>
        </w:rPr>
        <w:lastRenderedPageBreak/>
        <w:drawing>
          <wp:inline distT="0" distB="0" distL="0" distR="0" wp14:anchorId="73377088" wp14:editId="3FD74C1E">
            <wp:extent cx="4417259" cy="2554605"/>
            <wp:effectExtent l="0" t="0" r="254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21"/>
                    <a:stretch>
                      <a:fillRect/>
                    </a:stretch>
                  </pic:blipFill>
                  <pic:spPr>
                    <a:xfrm>
                      <a:off x="0" y="0"/>
                      <a:ext cx="4417259" cy="2554605"/>
                    </a:xfrm>
                    <a:prstGeom prst="rect">
                      <a:avLst/>
                    </a:prstGeom>
                  </pic:spPr>
                </pic:pic>
              </a:graphicData>
            </a:graphic>
          </wp:inline>
        </w:drawing>
      </w:r>
    </w:p>
    <w:p w14:paraId="01023D3C" w14:textId="535B4FBF" w:rsidR="007D3F35" w:rsidRPr="00800EA0" w:rsidRDefault="00800EA0" w:rsidP="00800EA0">
      <w:pPr>
        <w:pStyle w:val="Caption"/>
        <w:jc w:val="center"/>
        <w:rPr>
          <w:i w:val="0"/>
          <w:iCs w:val="0"/>
          <w:color w:val="auto"/>
          <w:sz w:val="24"/>
          <w:szCs w:val="24"/>
        </w:rPr>
      </w:pPr>
      <w:bookmarkStart w:id="37" w:name="_Toc106139022"/>
      <w:r w:rsidRPr="00800EA0">
        <w:rPr>
          <w:b/>
          <w:bCs/>
          <w:i w:val="0"/>
          <w:iCs w:val="0"/>
          <w:color w:val="auto"/>
          <w:sz w:val="24"/>
          <w:szCs w:val="24"/>
        </w:rPr>
        <w:t>Figure 3</w:t>
      </w:r>
      <w:r w:rsidR="00F32A9F">
        <w:rPr>
          <w:b/>
          <w:bCs/>
          <w:i w:val="0"/>
          <w:iCs w:val="0"/>
          <w:color w:val="auto"/>
          <w:sz w:val="24"/>
          <w:szCs w:val="24"/>
        </w:rPr>
        <w:noBreakHyphen/>
      </w:r>
      <w:r w:rsidR="00F32A9F">
        <w:rPr>
          <w:b/>
          <w:bCs/>
          <w:i w:val="0"/>
          <w:iCs w:val="0"/>
          <w:color w:val="auto"/>
          <w:sz w:val="24"/>
          <w:szCs w:val="24"/>
        </w:rPr>
        <w:fldChar w:fldCharType="begin"/>
      </w:r>
      <w:r w:rsidR="00F32A9F">
        <w:rPr>
          <w:b/>
          <w:bCs/>
          <w:i w:val="0"/>
          <w:iCs w:val="0"/>
          <w:color w:val="auto"/>
          <w:sz w:val="24"/>
          <w:szCs w:val="24"/>
        </w:rPr>
        <w:instrText xml:space="preserve"> SEQ Figure \* ARABIC \s 1 </w:instrText>
      </w:r>
      <w:r w:rsidR="00F32A9F">
        <w:rPr>
          <w:b/>
          <w:bCs/>
          <w:i w:val="0"/>
          <w:iCs w:val="0"/>
          <w:color w:val="auto"/>
          <w:sz w:val="24"/>
          <w:szCs w:val="24"/>
        </w:rPr>
        <w:fldChar w:fldCharType="separate"/>
      </w:r>
      <w:r w:rsidR="00962EB4">
        <w:rPr>
          <w:b/>
          <w:bCs/>
          <w:i w:val="0"/>
          <w:iCs w:val="0"/>
          <w:noProof/>
          <w:color w:val="auto"/>
          <w:sz w:val="24"/>
          <w:szCs w:val="24"/>
        </w:rPr>
        <w:t>3</w:t>
      </w:r>
      <w:r w:rsidR="00F32A9F">
        <w:rPr>
          <w:b/>
          <w:bCs/>
          <w:i w:val="0"/>
          <w:iCs w:val="0"/>
          <w:color w:val="auto"/>
          <w:sz w:val="24"/>
          <w:szCs w:val="24"/>
        </w:rPr>
        <w:fldChar w:fldCharType="end"/>
      </w:r>
      <w:r w:rsidRPr="00800EA0">
        <w:rPr>
          <w:b/>
          <w:bCs/>
          <w:i w:val="0"/>
          <w:iCs w:val="0"/>
          <w:color w:val="auto"/>
          <w:sz w:val="24"/>
          <w:szCs w:val="24"/>
        </w:rPr>
        <w:t>.</w:t>
      </w:r>
      <w:r w:rsidRPr="00800EA0">
        <w:rPr>
          <w:i w:val="0"/>
          <w:iCs w:val="0"/>
          <w:color w:val="auto"/>
          <w:sz w:val="24"/>
          <w:szCs w:val="24"/>
        </w:rPr>
        <w:t xml:space="preserve"> </w:t>
      </w:r>
      <w:r w:rsidR="00E055B3">
        <w:rPr>
          <w:i w:val="0"/>
          <w:iCs w:val="0"/>
          <w:color w:val="auto"/>
          <w:sz w:val="24"/>
          <w:szCs w:val="24"/>
        </w:rPr>
        <w:t>Neighborhood</w:t>
      </w:r>
      <w:r w:rsidRPr="00800EA0">
        <w:rPr>
          <w:i w:val="0"/>
          <w:iCs w:val="0"/>
          <w:color w:val="auto"/>
          <w:sz w:val="24"/>
          <w:szCs w:val="24"/>
        </w:rPr>
        <w:t xml:space="preserve"> W's Features shown pixel by pixel</w:t>
      </w:r>
      <w:bookmarkEnd w:id="37"/>
    </w:p>
    <w:p w14:paraId="3F2DE85C" w14:textId="77777777" w:rsidR="00800EA0" w:rsidRDefault="00800EA0" w:rsidP="007D3F35">
      <w:pPr>
        <w:keepNext/>
        <w:tabs>
          <w:tab w:val="left" w:pos="720"/>
          <w:tab w:val="left" w:pos="1440"/>
          <w:tab w:val="left" w:pos="2667"/>
        </w:tabs>
        <w:spacing w:line="480" w:lineRule="auto"/>
        <w:jc w:val="center"/>
      </w:pPr>
    </w:p>
    <w:p w14:paraId="00F96C2A" w14:textId="5800BB55" w:rsidR="00A671AC" w:rsidRPr="0074366E" w:rsidRDefault="009360D7" w:rsidP="0074366E">
      <w:pPr>
        <w:tabs>
          <w:tab w:val="left" w:pos="720"/>
          <w:tab w:val="left" w:pos="1440"/>
          <w:tab w:val="left" w:pos="2667"/>
        </w:tabs>
        <w:spacing w:line="480" w:lineRule="auto"/>
        <w:rPr>
          <w:bCs/>
          <w:lang w:val="en-PH"/>
        </w:rPr>
      </w:pPr>
      <w:r>
        <w:rPr>
          <w:bCs/>
          <w:lang w:val="en-PH"/>
        </w:rPr>
        <w:t>When a good feature is located, it is extracted from the image or video then is passed on to an array for storing.</w:t>
      </w:r>
      <w:r w:rsidR="00746FA1">
        <w:rPr>
          <w:bCs/>
          <w:lang w:val="en-PH"/>
        </w:rPr>
        <w:t xml:space="preserve"> Every feature extracted and stored are classified as “</w:t>
      </w:r>
      <w:r w:rsidR="00746FA1" w:rsidRPr="00746FA1">
        <w:rPr>
          <w:bCs/>
          <w:i/>
          <w:iCs/>
          <w:lang w:val="en-PH"/>
        </w:rPr>
        <w:t>good features</w:t>
      </w:r>
      <w:r w:rsidR="00746FA1">
        <w:rPr>
          <w:bCs/>
          <w:lang w:val="en-PH"/>
        </w:rPr>
        <w:t>”.</w:t>
      </w:r>
      <w:r w:rsidR="007F1D11">
        <w:rPr>
          <w:bCs/>
          <w:lang w:val="en-PH"/>
        </w:rPr>
        <w:t xml:space="preserve"> Next time the same image target is present on video capture, the algorithm will find all the </w:t>
      </w:r>
      <w:r w:rsidR="001073F3">
        <w:rPr>
          <w:bCs/>
          <w:lang w:val="en-PH"/>
        </w:rPr>
        <w:t xml:space="preserve">matched features then will be compared </w:t>
      </w:r>
      <w:r w:rsidR="00EB4C7F">
        <w:rPr>
          <w:bCs/>
          <w:lang w:val="en-PH"/>
        </w:rPr>
        <w:t xml:space="preserve">to the </w:t>
      </w:r>
      <w:r w:rsidR="0074366E">
        <w:rPr>
          <w:bCs/>
          <w:lang w:val="en-PH"/>
        </w:rPr>
        <w:t>detected</w:t>
      </w:r>
      <w:r w:rsidR="00EB4C7F">
        <w:rPr>
          <w:bCs/>
          <w:lang w:val="en-PH"/>
        </w:rPr>
        <w:t xml:space="preserve"> object on video capture.</w:t>
      </w:r>
    </w:p>
    <w:p w14:paraId="0C8F195C" w14:textId="77777777" w:rsidR="00A671AC" w:rsidRDefault="1ADF52D0" w:rsidP="00A671AC">
      <w:pPr>
        <w:tabs>
          <w:tab w:val="left" w:pos="720"/>
          <w:tab w:val="left" w:pos="1440"/>
          <w:tab w:val="left" w:pos="2667"/>
        </w:tabs>
        <w:spacing w:line="480" w:lineRule="auto"/>
        <w:jc w:val="both"/>
        <w:rPr>
          <w:b/>
          <w:bCs/>
        </w:rPr>
      </w:pPr>
      <w:r w:rsidRPr="4E66D2BB">
        <w:rPr>
          <w:b/>
          <w:bCs/>
        </w:rPr>
        <w:t>KLT</w:t>
      </w:r>
      <w:r w:rsidR="00A671AC">
        <w:rPr>
          <w:b/>
          <w:bCs/>
        </w:rPr>
        <w:t xml:space="preserve"> </w:t>
      </w:r>
      <w:r w:rsidRPr="4E66D2BB">
        <w:rPr>
          <w:b/>
          <w:bCs/>
        </w:rPr>
        <w:t>FEATURE</w:t>
      </w:r>
      <w:r w:rsidR="00A671AC">
        <w:rPr>
          <w:b/>
          <w:bCs/>
        </w:rPr>
        <w:t xml:space="preserve"> </w:t>
      </w:r>
      <w:r w:rsidRPr="4E66D2BB">
        <w:rPr>
          <w:b/>
          <w:bCs/>
        </w:rPr>
        <w:t>TRACKING</w:t>
      </w:r>
    </w:p>
    <w:p w14:paraId="558E2821" w14:textId="1DDB9AD6" w:rsidR="00FC1815" w:rsidRPr="00CE283C" w:rsidRDefault="00A671AC" w:rsidP="00CE283C">
      <w:pPr>
        <w:tabs>
          <w:tab w:val="left" w:pos="720"/>
          <w:tab w:val="left" w:pos="1440"/>
          <w:tab w:val="left" w:pos="2667"/>
        </w:tabs>
        <w:spacing w:line="480" w:lineRule="auto"/>
        <w:jc w:val="both"/>
        <w:rPr>
          <w:b/>
          <w:bCs/>
        </w:rPr>
      </w:pPr>
      <w:r>
        <w:tab/>
      </w:r>
      <w:r w:rsidR="1ADF52D0">
        <w:t xml:space="preserve">The KLT algorithm tracks an object in two steps, first it locates </w:t>
      </w:r>
      <w:r w:rsidR="21B4B1DE">
        <w:t xml:space="preserve">all the trackable features in the initial frame, then it </w:t>
      </w:r>
      <w:r w:rsidR="0CB73CD9">
        <w:t xml:space="preserve">will track each one of the detected features </w:t>
      </w:r>
      <w:r w:rsidR="556BE8D7">
        <w:t xml:space="preserve">in the rest of the frames by means of its displacement. </w:t>
      </w:r>
      <w:r w:rsidR="4C6AFD56">
        <w:t>After getting the displacement of the specific feature it then will be defined as the displacement that will minimize the sum of differences.</w:t>
      </w:r>
    </w:p>
    <w:p w14:paraId="4E0C91F1" w14:textId="7EB173A0" w:rsidR="00800EA0" w:rsidRDefault="00FC1815" w:rsidP="00800EA0">
      <w:pPr>
        <w:keepNext/>
        <w:jc w:val="center"/>
      </w:pPr>
      <w:r w:rsidRPr="001D781A">
        <w:rPr>
          <w:noProof/>
        </w:rPr>
        <w:lastRenderedPageBreak/>
        <w:drawing>
          <wp:inline distT="0" distB="0" distL="0" distR="0" wp14:anchorId="2D110814" wp14:editId="016FA815">
            <wp:extent cx="1486107" cy="2495898"/>
            <wp:effectExtent l="0" t="0" r="0" b="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2"/>
                    <a:stretch>
                      <a:fillRect/>
                    </a:stretch>
                  </pic:blipFill>
                  <pic:spPr>
                    <a:xfrm>
                      <a:off x="0" y="0"/>
                      <a:ext cx="1486107" cy="2495898"/>
                    </a:xfrm>
                    <a:prstGeom prst="rect">
                      <a:avLst/>
                    </a:prstGeom>
                  </pic:spPr>
                </pic:pic>
              </a:graphicData>
            </a:graphic>
          </wp:inline>
        </w:drawing>
      </w:r>
    </w:p>
    <w:p w14:paraId="78ADB0C4" w14:textId="77777777" w:rsidR="00800EA0" w:rsidRDefault="00800EA0" w:rsidP="00800EA0">
      <w:pPr>
        <w:keepNext/>
        <w:jc w:val="center"/>
      </w:pPr>
    </w:p>
    <w:p w14:paraId="5ED641E7" w14:textId="48EF1305" w:rsidR="00CE283C" w:rsidRPr="00910566" w:rsidRDefault="00800EA0" w:rsidP="00800EA0">
      <w:pPr>
        <w:pStyle w:val="Caption"/>
        <w:jc w:val="center"/>
        <w:rPr>
          <w:i w:val="0"/>
          <w:iCs w:val="0"/>
          <w:color w:val="auto"/>
          <w:sz w:val="24"/>
          <w:szCs w:val="24"/>
        </w:rPr>
      </w:pPr>
      <w:bookmarkStart w:id="38" w:name="_Toc106139023"/>
      <w:r w:rsidRPr="00910566">
        <w:rPr>
          <w:b/>
          <w:bCs/>
          <w:i w:val="0"/>
          <w:iCs w:val="0"/>
          <w:color w:val="auto"/>
          <w:sz w:val="24"/>
          <w:szCs w:val="24"/>
        </w:rPr>
        <w:t>Figure 3</w:t>
      </w:r>
      <w:r w:rsidR="00F32A9F">
        <w:rPr>
          <w:b/>
          <w:bCs/>
          <w:i w:val="0"/>
          <w:iCs w:val="0"/>
          <w:color w:val="auto"/>
          <w:sz w:val="24"/>
          <w:szCs w:val="24"/>
        </w:rPr>
        <w:noBreakHyphen/>
      </w:r>
      <w:r w:rsidR="00F32A9F">
        <w:rPr>
          <w:b/>
          <w:bCs/>
          <w:i w:val="0"/>
          <w:iCs w:val="0"/>
          <w:color w:val="auto"/>
          <w:sz w:val="24"/>
          <w:szCs w:val="24"/>
        </w:rPr>
        <w:fldChar w:fldCharType="begin"/>
      </w:r>
      <w:r w:rsidR="00F32A9F">
        <w:rPr>
          <w:b/>
          <w:bCs/>
          <w:i w:val="0"/>
          <w:iCs w:val="0"/>
          <w:color w:val="auto"/>
          <w:sz w:val="24"/>
          <w:szCs w:val="24"/>
        </w:rPr>
        <w:instrText xml:space="preserve"> SEQ Figure \* ARABIC \s 1 </w:instrText>
      </w:r>
      <w:r w:rsidR="00F32A9F">
        <w:rPr>
          <w:b/>
          <w:bCs/>
          <w:i w:val="0"/>
          <w:iCs w:val="0"/>
          <w:color w:val="auto"/>
          <w:sz w:val="24"/>
          <w:szCs w:val="24"/>
        </w:rPr>
        <w:fldChar w:fldCharType="separate"/>
      </w:r>
      <w:r w:rsidR="00962EB4">
        <w:rPr>
          <w:b/>
          <w:bCs/>
          <w:i w:val="0"/>
          <w:iCs w:val="0"/>
          <w:noProof/>
          <w:color w:val="auto"/>
          <w:sz w:val="24"/>
          <w:szCs w:val="24"/>
        </w:rPr>
        <w:t>4</w:t>
      </w:r>
      <w:r w:rsidR="00F32A9F">
        <w:rPr>
          <w:b/>
          <w:bCs/>
          <w:i w:val="0"/>
          <w:iCs w:val="0"/>
          <w:color w:val="auto"/>
          <w:sz w:val="24"/>
          <w:szCs w:val="24"/>
        </w:rPr>
        <w:fldChar w:fldCharType="end"/>
      </w:r>
      <w:r w:rsidRPr="00910566">
        <w:rPr>
          <w:b/>
          <w:bCs/>
          <w:i w:val="0"/>
          <w:iCs w:val="0"/>
          <w:color w:val="auto"/>
          <w:sz w:val="24"/>
          <w:szCs w:val="24"/>
        </w:rPr>
        <w:t>.</w:t>
      </w:r>
      <w:r w:rsidRPr="00910566">
        <w:rPr>
          <w:i w:val="0"/>
          <w:iCs w:val="0"/>
          <w:color w:val="auto"/>
          <w:sz w:val="24"/>
          <w:szCs w:val="24"/>
        </w:rPr>
        <w:t xml:space="preserve"> KLT Algorithm Flowchart</w:t>
      </w:r>
      <w:bookmarkEnd w:id="38"/>
    </w:p>
    <w:p w14:paraId="3A9A88ED" w14:textId="77777777" w:rsidR="00CE283C" w:rsidRDefault="00CE283C" w:rsidP="00CE283C">
      <w:pPr>
        <w:keepNext/>
        <w:jc w:val="center"/>
      </w:pPr>
    </w:p>
    <w:p w14:paraId="366C4355" w14:textId="77777777" w:rsidR="003575C0" w:rsidRPr="00FC1815" w:rsidRDefault="003575C0" w:rsidP="003575C0"/>
    <w:p w14:paraId="1CD5BE33" w14:textId="7EA5830B" w:rsidR="001D781A" w:rsidRDefault="00D85924" w:rsidP="00AA2AE6">
      <w:pPr>
        <w:tabs>
          <w:tab w:val="left" w:pos="720"/>
          <w:tab w:val="left" w:pos="1440"/>
          <w:tab w:val="left" w:pos="2667"/>
        </w:tabs>
        <w:spacing w:line="480" w:lineRule="auto"/>
        <w:jc w:val="both"/>
      </w:pPr>
      <w:r>
        <w:t>When an image target is captured (implying that</w:t>
      </w:r>
      <w:r w:rsidR="008F584F">
        <w:t xml:space="preserve"> the target’s features are already saved), the algorithm will search for all </w:t>
      </w:r>
      <w:r w:rsidR="005A683D">
        <w:t>saved feat</w:t>
      </w:r>
      <w:r w:rsidR="004C2057">
        <w:t xml:space="preserve">ures </w:t>
      </w:r>
      <w:r w:rsidR="0083708F">
        <w:t xml:space="preserve">and identify the detected object </w:t>
      </w:r>
      <w:r w:rsidR="003A45B7">
        <w:t xml:space="preserve">in video capture. </w:t>
      </w:r>
      <w:r w:rsidR="00130B07">
        <w:t xml:space="preserve">When a feature matched, the </w:t>
      </w:r>
      <w:r w:rsidR="001A4D71">
        <w:t xml:space="preserve">algorithm will now focus on tracking the detected object until the system is </w:t>
      </w:r>
      <w:r w:rsidR="0080202C">
        <w:t xml:space="preserve">stopped or the image target is </w:t>
      </w:r>
      <w:r w:rsidR="003854E9">
        <w:t>out</w:t>
      </w:r>
      <w:r w:rsidR="00B40E4F">
        <w:t xml:space="preserve"> </w:t>
      </w:r>
      <w:r w:rsidR="0077455F">
        <w:t xml:space="preserve">of </w:t>
      </w:r>
      <w:r w:rsidR="00B40E4F">
        <w:t>vision.</w:t>
      </w:r>
    </w:p>
    <w:p w14:paraId="790C3269" w14:textId="77777777" w:rsidR="00AA2AE6" w:rsidRDefault="00AA2AE6" w:rsidP="00AA2AE6">
      <w:pPr>
        <w:tabs>
          <w:tab w:val="left" w:pos="720"/>
          <w:tab w:val="left" w:pos="1440"/>
          <w:tab w:val="left" w:pos="2667"/>
        </w:tabs>
        <w:spacing w:line="480" w:lineRule="auto"/>
        <w:jc w:val="both"/>
      </w:pPr>
    </w:p>
    <w:p w14:paraId="278F304B" w14:textId="6DCB5F9E" w:rsidR="007C4FED" w:rsidRDefault="00D21874" w:rsidP="002B73A9">
      <w:pPr>
        <w:tabs>
          <w:tab w:val="left" w:pos="720"/>
          <w:tab w:val="left" w:pos="1440"/>
          <w:tab w:val="left" w:pos="2667"/>
        </w:tabs>
        <w:spacing w:line="480" w:lineRule="auto"/>
      </w:pPr>
      <w:r>
        <w:rPr>
          <w:b/>
          <w:bCs/>
        </w:rPr>
        <w:t>Mathematical</w:t>
      </w:r>
      <w:r w:rsidR="00277868">
        <w:rPr>
          <w:b/>
          <w:bCs/>
        </w:rPr>
        <w:t xml:space="preserve"> </w:t>
      </w:r>
      <w:r>
        <w:rPr>
          <w:b/>
          <w:bCs/>
        </w:rPr>
        <w:t>Model</w:t>
      </w:r>
      <w:r w:rsidR="00C94467">
        <w:rPr>
          <w:b/>
          <w:bCs/>
        </w:rPr>
        <w:t xml:space="preserve">/Formula </w:t>
      </w:r>
      <w:r w:rsidR="00BE1D23">
        <w:rPr>
          <w:b/>
          <w:bCs/>
        </w:rPr>
        <w:t>Used.</w:t>
      </w:r>
    </w:p>
    <w:p w14:paraId="79423374" w14:textId="6D07541C" w:rsidR="007C7F76" w:rsidRDefault="00F67411" w:rsidP="002B73A9">
      <w:pPr>
        <w:tabs>
          <w:tab w:val="left" w:pos="720"/>
          <w:tab w:val="left" w:pos="1440"/>
          <w:tab w:val="left" w:pos="2667"/>
        </w:tabs>
        <w:spacing w:line="480" w:lineRule="auto"/>
      </w:pPr>
      <w:r>
        <w:tab/>
      </w:r>
      <w:r w:rsidR="00882563">
        <w:t>The</w:t>
      </w:r>
      <w:r w:rsidR="005C33A8">
        <w:t xml:space="preserve"> optical flow estimation assumes that </w:t>
      </w:r>
      <w:r w:rsidR="003A2559">
        <w:t>all</w:t>
      </w:r>
      <w:r w:rsidR="005C33A8">
        <w:t xml:space="preserve"> pixel</w:t>
      </w:r>
      <w:r w:rsidR="00616E18">
        <w:t xml:space="preserve"> intensities</w:t>
      </w:r>
      <w:r w:rsidR="003A2559">
        <w:t xml:space="preserve"> in </w:t>
      </w:r>
      <w:r w:rsidR="00766613">
        <w:t xml:space="preserve">segment </w:t>
      </w:r>
      <w:r w:rsidR="00616E18">
        <w:rPr>
          <w:i/>
          <w:iCs/>
        </w:rPr>
        <w:t>W</w:t>
      </w:r>
      <w:r w:rsidR="005C33A8">
        <w:t xml:space="preserve"> are converted from </w:t>
      </w:r>
      <w:r w:rsidR="00082044">
        <w:t xml:space="preserve">one </w:t>
      </w:r>
      <w:r w:rsidR="005C33A8">
        <w:t>frame to another</w:t>
      </w:r>
      <w:r w:rsidR="00A925D5">
        <w:t>.</w:t>
      </w:r>
      <w:r w:rsidR="00C04634">
        <w:t xml:space="preserve"> </w:t>
      </w:r>
      <w:r w:rsidR="00C04634">
        <w:fldChar w:fldCharType="begin" w:fldLock="1"/>
      </w:r>
      <w:r w:rsidR="00C04634">
        <w:instrText>ADDIN CSL_CITATION {"citationItems":[{"id":"ITEM-1","itemData":{"abstract":"This chapter provides a tutorial introduction to gradient-based optical flow estimation. We discuss least-squares and robust estimators, iterative coarse-to-fine refinement, different forms of parametric motion models, different conservation assumptions, probabilistic formulations, and robust mixture models. 15.1 Introduction Motion is an intrinsic property of the world and an integral part of our visual experience. It is a rich source of information that supports a wide variety of visual tasks, including 3D shape acquisition and oculomotor control, perceptual organization , object recognition and scene understanding [319, 346, 393, 525, 542, 596, 754, 822, 865]. In this chapter we are concerned with general image sequences of 3D scenes in which objects and the camera may be moving. In camera-centered coordinates each point on a 3D surface moves along a 3D path X{t). When projected onto the image plane each point produces a 2D path x{t) = {x(t),y{t))^, the instantaneous direction of which is the velocity dx(t)/dt. The 2D velocities for all visible surface points is often referred to the 2D motion field [407]. The goal of optical flow estimation is to compute an approximation to the motion field from time-varying image intensity. While several different approaches to motion estimation have been proposed, including correlation or block-matching (e.g, [25]), feature tracking, and energy-based methods (e.g., [5]), this chapter concentrates on gradient-based approaches; see [59] for an overview and comparison of the other common techniques.","author":[{"dropping-particle":"","family":"Fleet","given":"D","non-dropping-particle":"","parse-names":false,"suffix":""},{"dropping-particle":"","family":"Weiss","given":"Y","non-dropping-particle":"","parse-names":false,"suffix":""}],"id":"ITEM-1","issued":{"date-parts":[["0"]]},"title":"Chapter 15 Optical Flow Estimation","type":"report"},"uris":["http://www.mendeley.com/documents/?uuid=d009135e-ba38-3c0d-8739-46eb34028a3a"]}],"mendeley":{"formattedCitation":"(Fleet &amp; Weiss, n.d.)","plainTextFormattedCitation":"(Fleet &amp; Weiss, n.d.)"},"properties":{"noteIndex":0},"schema":"https://github.com/citation-style-language/schema/raw/master/csl-citation.json"}</w:instrText>
      </w:r>
      <w:r w:rsidR="00C04634">
        <w:fldChar w:fldCharType="separate"/>
      </w:r>
      <w:r w:rsidR="00C04634" w:rsidRPr="00C04634">
        <w:rPr>
          <w:noProof/>
        </w:rPr>
        <w:t>(Fleet &amp; Weiss, n.d.)</w:t>
      </w:r>
      <w:r w:rsidR="00C04634">
        <w:fldChar w:fldCharType="end"/>
      </w:r>
      <w:r w:rsidR="007C7F76">
        <w:t xml:space="preserve">. Here in </w:t>
      </w:r>
      <w:r w:rsidR="007C7F76" w:rsidRPr="00445268">
        <w:rPr>
          <w:i/>
          <w:iCs/>
        </w:rPr>
        <w:t>equation (1)</w:t>
      </w:r>
      <w:r w:rsidR="007C7F76">
        <w:t xml:space="preserve"> the formula contains the derivative of intensity in the X direction times u plus the derivative of intensity in the Y direction times v plus the derivative in time of direction equals to zero.</w:t>
      </w:r>
    </w:p>
    <w:p w14:paraId="7325C0D7" w14:textId="77777777" w:rsidR="00616E18" w:rsidRDefault="00616E18" w:rsidP="002B73A9">
      <w:pPr>
        <w:tabs>
          <w:tab w:val="left" w:pos="720"/>
          <w:tab w:val="left" w:pos="1440"/>
          <w:tab w:val="left" w:pos="2667"/>
        </w:tabs>
        <w:spacing w:line="480" w:lineRule="auto"/>
      </w:pPr>
    </w:p>
    <w:p w14:paraId="34589D17" w14:textId="54FE3699" w:rsidR="00616E18" w:rsidRDefault="00616E18" w:rsidP="002B73A9">
      <w:pPr>
        <w:tabs>
          <w:tab w:val="left" w:pos="720"/>
          <w:tab w:val="left" w:pos="1440"/>
          <w:tab w:val="left" w:pos="2667"/>
        </w:tabs>
        <w:spacing w:line="480" w:lineRule="auto"/>
        <w:rPr>
          <w:rFonts w:ascii="Cambria Math" w:hAnsi="Cambria Math" w:cs="Cambria Math"/>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8"/>
        <w:gridCol w:w="1122"/>
      </w:tblGrid>
      <w:tr w:rsidR="00996DD8" w14:paraId="6CB8F09D" w14:textId="77777777" w:rsidTr="00435F24">
        <w:trPr>
          <w:trHeight w:val="841"/>
        </w:trPr>
        <w:tc>
          <w:tcPr>
            <w:tcW w:w="7508" w:type="dxa"/>
            <w:vAlign w:val="center"/>
          </w:tcPr>
          <w:p w14:paraId="4459048F" w14:textId="2610C767" w:rsidR="00DC00C5" w:rsidRPr="00435F24" w:rsidRDefault="00DC00C5" w:rsidP="00DC00C5">
            <w:pPr>
              <w:tabs>
                <w:tab w:val="left" w:pos="720"/>
                <w:tab w:val="left" w:pos="1440"/>
                <w:tab w:val="left" w:pos="2667"/>
              </w:tabs>
            </w:pPr>
            <w:r>
              <w:lastRenderedPageBreak/>
              <w:t>For all points (</w:t>
            </w:r>
            <w:r>
              <w:rPr>
                <w:i/>
                <w:iCs/>
              </w:rPr>
              <w:t>k, l</w:t>
            </w:r>
            <w:r w:rsidRPr="001A3EFC">
              <w:t>)</w:t>
            </w:r>
            <w:r>
              <w:t xml:space="preserve"> </w:t>
            </w:r>
            <w:r w:rsidRPr="00E04B6F">
              <w:rPr>
                <w:rFonts w:ascii="Cambria Math" w:hAnsi="Cambria Math" w:cs="Cambria Math"/>
              </w:rPr>
              <w:t>∈</w:t>
            </w:r>
            <w:r w:rsidRPr="00435F24">
              <w:t xml:space="preserve"> </w:t>
            </w:r>
            <w:r w:rsidRPr="00435F24">
              <w:rPr>
                <w:i/>
              </w:rPr>
              <w:t>W</w:t>
            </w:r>
            <w:r w:rsidRPr="00435F24">
              <w:t>:</w:t>
            </w:r>
          </w:p>
          <w:p w14:paraId="6776D051" w14:textId="77777777" w:rsidR="00DC00C5" w:rsidRDefault="00DC00C5" w:rsidP="00DC00C5">
            <w:pPr>
              <w:tabs>
                <w:tab w:val="left" w:pos="720"/>
                <w:tab w:val="left" w:pos="1440"/>
                <w:tab w:val="left" w:pos="2667"/>
              </w:tabs>
              <w:rPr>
                <w:rFonts w:ascii="Cambria Math" w:hAnsi="Cambria Math" w:cs="Cambria Math"/>
                <w:sz w:val="32"/>
                <w:szCs w:val="32"/>
              </w:rPr>
            </w:pPr>
          </w:p>
          <w:p w14:paraId="0171B0FF" w14:textId="39AD31B7" w:rsidR="00996DD8" w:rsidRPr="00FE177D" w:rsidRDefault="00614F01" w:rsidP="00FE177D">
            <w:pPr>
              <w:tabs>
                <w:tab w:val="left" w:pos="720"/>
                <w:tab w:val="left" w:pos="1440"/>
                <w:tab w:val="left" w:pos="2667"/>
              </w:tabs>
              <w:jc w:val="center"/>
              <w:rPr>
                <w:rFonts w:ascii="Cambria Math" w:hAnsi="Cambria Math" w:cs="Cambria Math"/>
                <w:sz w:val="32"/>
                <w:szCs w:val="32"/>
              </w:rPr>
            </w:pPr>
            <m:oMathPara>
              <m:oMathParaPr>
                <m:jc m:val="center"/>
              </m:oMathParaPr>
              <m:oMath>
                <m:sSub>
                  <m:sSubPr>
                    <m:ctrlPr>
                      <w:rPr>
                        <w:rFonts w:ascii="Cambria Math" w:hAnsi="Cambria Math" w:cs="Cambria Math"/>
                        <w:i/>
                        <w:sz w:val="32"/>
                        <w:szCs w:val="32"/>
                      </w:rPr>
                    </m:ctrlPr>
                  </m:sSubPr>
                  <m:e>
                    <m:r>
                      <w:rPr>
                        <w:rFonts w:ascii="Cambria Math" w:hAnsi="Cambria Math" w:cs="Cambria Math"/>
                        <w:sz w:val="32"/>
                        <w:szCs w:val="32"/>
                      </w:rPr>
                      <m:t>I</m:t>
                    </m:r>
                  </m:e>
                  <m:sub>
                    <m:r>
                      <w:rPr>
                        <w:rFonts w:ascii="Cambria Math" w:hAnsi="Cambria Math" w:cs="Cambria Math"/>
                        <w:sz w:val="32"/>
                        <w:szCs w:val="32"/>
                      </w:rPr>
                      <m:t>x</m:t>
                    </m:r>
                  </m:sub>
                </m:sSub>
                <m:d>
                  <m:dPr>
                    <m:ctrlPr>
                      <w:rPr>
                        <w:rFonts w:ascii="Cambria Math" w:hAnsi="Cambria Math" w:cs="Cambria Math"/>
                        <w:i/>
                        <w:sz w:val="32"/>
                        <w:szCs w:val="32"/>
                      </w:rPr>
                    </m:ctrlPr>
                  </m:dPr>
                  <m:e>
                    <m:r>
                      <w:rPr>
                        <w:rFonts w:ascii="Cambria Math" w:hAnsi="Cambria Math" w:cs="Cambria Math"/>
                        <w:sz w:val="32"/>
                        <w:szCs w:val="32"/>
                      </w:rPr>
                      <m:t>k, l</m:t>
                    </m:r>
                  </m:e>
                </m:d>
                <m:r>
                  <w:rPr>
                    <w:rFonts w:ascii="Cambria Math" w:hAnsi="Cambria Math" w:cs="Cambria Math"/>
                    <w:sz w:val="32"/>
                    <w:szCs w:val="32"/>
                  </w:rPr>
                  <m:t>u+</m:t>
                </m:r>
                <m:sSub>
                  <m:sSubPr>
                    <m:ctrlPr>
                      <w:rPr>
                        <w:rFonts w:ascii="Cambria Math" w:hAnsi="Cambria Math" w:cs="Cambria Math"/>
                        <w:i/>
                        <w:sz w:val="32"/>
                        <w:szCs w:val="32"/>
                      </w:rPr>
                    </m:ctrlPr>
                  </m:sSubPr>
                  <m:e>
                    <m:r>
                      <w:rPr>
                        <w:rFonts w:ascii="Cambria Math" w:hAnsi="Cambria Math" w:cs="Cambria Math"/>
                        <w:sz w:val="32"/>
                        <w:szCs w:val="32"/>
                      </w:rPr>
                      <m:t>I</m:t>
                    </m:r>
                  </m:e>
                  <m:sub>
                    <m:r>
                      <w:rPr>
                        <w:rFonts w:ascii="Cambria Math" w:hAnsi="Cambria Math" w:cs="Cambria Math"/>
                        <w:sz w:val="32"/>
                        <w:szCs w:val="32"/>
                      </w:rPr>
                      <m:t>y</m:t>
                    </m:r>
                  </m:sub>
                </m:sSub>
                <m:d>
                  <m:dPr>
                    <m:ctrlPr>
                      <w:rPr>
                        <w:rFonts w:ascii="Cambria Math" w:hAnsi="Cambria Math" w:cs="Cambria Math"/>
                        <w:i/>
                        <w:sz w:val="32"/>
                        <w:szCs w:val="32"/>
                      </w:rPr>
                    </m:ctrlPr>
                  </m:dPr>
                  <m:e>
                    <m:r>
                      <w:rPr>
                        <w:rFonts w:ascii="Cambria Math" w:hAnsi="Cambria Math" w:cs="Cambria Math"/>
                        <w:sz w:val="32"/>
                        <w:szCs w:val="32"/>
                      </w:rPr>
                      <m:t>k, l</m:t>
                    </m:r>
                  </m:e>
                </m:d>
                <m:r>
                  <w:rPr>
                    <w:rFonts w:ascii="Cambria Math" w:hAnsi="Cambria Math" w:cs="Cambria Math"/>
                    <w:sz w:val="32"/>
                    <w:szCs w:val="32"/>
                  </w:rPr>
                  <m:t>v+</m:t>
                </m:r>
                <m:sSub>
                  <m:sSubPr>
                    <m:ctrlPr>
                      <w:rPr>
                        <w:rFonts w:ascii="Cambria Math" w:hAnsi="Cambria Math" w:cs="Cambria Math"/>
                        <w:i/>
                        <w:sz w:val="32"/>
                        <w:szCs w:val="32"/>
                      </w:rPr>
                    </m:ctrlPr>
                  </m:sSubPr>
                  <m:e>
                    <m:r>
                      <w:rPr>
                        <w:rFonts w:ascii="Cambria Math" w:hAnsi="Cambria Math" w:cs="Cambria Math"/>
                        <w:sz w:val="32"/>
                        <w:szCs w:val="32"/>
                      </w:rPr>
                      <m:t>I</m:t>
                    </m:r>
                  </m:e>
                  <m:sub>
                    <m:r>
                      <w:rPr>
                        <w:rFonts w:ascii="Cambria Math" w:hAnsi="Cambria Math" w:cs="Cambria Math"/>
                        <w:sz w:val="32"/>
                        <w:szCs w:val="32"/>
                      </w:rPr>
                      <m:t>t</m:t>
                    </m:r>
                  </m:sub>
                </m:sSub>
                <m:d>
                  <m:dPr>
                    <m:ctrlPr>
                      <w:rPr>
                        <w:rFonts w:ascii="Cambria Math" w:hAnsi="Cambria Math" w:cs="Cambria Math"/>
                        <w:i/>
                        <w:sz w:val="32"/>
                        <w:szCs w:val="32"/>
                      </w:rPr>
                    </m:ctrlPr>
                  </m:dPr>
                  <m:e>
                    <m:r>
                      <w:rPr>
                        <w:rFonts w:ascii="Cambria Math" w:hAnsi="Cambria Math" w:cs="Cambria Math"/>
                        <w:sz w:val="32"/>
                        <w:szCs w:val="32"/>
                      </w:rPr>
                      <m:t>k, l</m:t>
                    </m:r>
                  </m:e>
                </m:d>
                <m:r>
                  <w:rPr>
                    <w:rFonts w:ascii="Cambria Math" w:hAnsi="Cambria Math" w:cs="Cambria Math"/>
                    <w:sz w:val="32"/>
                    <w:szCs w:val="32"/>
                  </w:rPr>
                  <m:t>=0</m:t>
                </m:r>
              </m:oMath>
            </m:oMathPara>
          </w:p>
        </w:tc>
        <w:tc>
          <w:tcPr>
            <w:tcW w:w="1122" w:type="dxa"/>
            <w:vAlign w:val="center"/>
          </w:tcPr>
          <w:p w14:paraId="019FDB9E" w14:textId="1BC8DDB4" w:rsidR="00996DD8" w:rsidRDefault="00996DD8" w:rsidP="00996DD8">
            <w:pPr>
              <w:tabs>
                <w:tab w:val="left" w:pos="720"/>
                <w:tab w:val="left" w:pos="1440"/>
                <w:tab w:val="left" w:pos="2667"/>
              </w:tabs>
              <w:spacing w:before="240" w:line="480" w:lineRule="auto"/>
              <w:jc w:val="right"/>
            </w:pPr>
            <w:r>
              <w:t>(1)</w:t>
            </w:r>
          </w:p>
        </w:tc>
      </w:tr>
    </w:tbl>
    <w:p w14:paraId="24B63E7F" w14:textId="77777777" w:rsidR="00996DD8" w:rsidRDefault="00996DD8" w:rsidP="00C75EF1">
      <w:pPr>
        <w:tabs>
          <w:tab w:val="left" w:pos="720"/>
          <w:tab w:val="left" w:pos="1440"/>
          <w:tab w:val="left" w:pos="2667"/>
        </w:tabs>
        <w:spacing w:before="240" w:line="480" w:lineRule="auto"/>
      </w:pPr>
    </w:p>
    <w:p w14:paraId="7AB46134" w14:textId="4D329A0D" w:rsidR="007E592D" w:rsidRPr="00C75EF1" w:rsidRDefault="00F67411" w:rsidP="00C75EF1">
      <w:pPr>
        <w:tabs>
          <w:tab w:val="left" w:pos="720"/>
          <w:tab w:val="left" w:pos="1440"/>
          <w:tab w:val="left" w:pos="2667"/>
        </w:tabs>
        <w:spacing w:before="240" w:line="480" w:lineRule="auto"/>
        <w:rPr>
          <w:i/>
          <w:iCs/>
        </w:rPr>
      </w:pPr>
      <w:r>
        <w:tab/>
      </w:r>
      <w:r w:rsidR="0070192F">
        <w:t>The point</w:t>
      </w:r>
      <w:r w:rsidR="00C75EF1">
        <w:t xml:space="preserve"> (</w:t>
      </w:r>
      <w:r w:rsidR="00C75EF1" w:rsidRPr="00C75EF1">
        <w:rPr>
          <w:i/>
          <w:iCs/>
        </w:rPr>
        <w:t>k, l</w:t>
      </w:r>
      <w:r w:rsidR="00C75EF1">
        <w:t>) has constraints but since there are many points within a segment</w:t>
      </w:r>
      <w:r w:rsidR="00062FA3">
        <w:t>, the formula will end up on a system of equations.</w:t>
      </w:r>
      <w:r w:rsidR="004F643A">
        <w:t xml:space="preserve"> The </w:t>
      </w:r>
      <w:r w:rsidR="004B4294">
        <w:t xml:space="preserve">Fig </w:t>
      </w:r>
      <w:r w:rsidR="00F612CF">
        <w:t>3-5</w:t>
      </w:r>
      <w:r w:rsidR="004B4294">
        <w:t xml:space="preserve"> shows how t</w:t>
      </w:r>
      <w:r w:rsidR="004F643A">
        <w:t>he number of equations will be equal to the number of pixels</w:t>
      </w:r>
      <w:r w:rsidR="00401F5C">
        <w:t xml:space="preserve"> inside the segment </w:t>
      </w:r>
      <w:r w:rsidR="00401F5C" w:rsidRPr="00401F5C">
        <w:rPr>
          <w:i/>
          <w:iCs/>
        </w:rPr>
        <w:t>W</w:t>
      </w:r>
      <w:r w:rsidR="00401F5C">
        <w:t>.</w:t>
      </w:r>
    </w:p>
    <w:p w14:paraId="672CF3B2" w14:textId="7FFBD201" w:rsidR="003F7B34" w:rsidRDefault="00060195" w:rsidP="003C36F8">
      <w:pPr>
        <w:tabs>
          <w:tab w:val="left" w:pos="720"/>
          <w:tab w:val="left" w:pos="1440"/>
          <w:tab w:val="left" w:pos="2667"/>
        </w:tabs>
        <w:spacing w:line="480" w:lineRule="auto"/>
        <w:rPr>
          <w:sz w:val="28"/>
          <w:szCs w:val="28"/>
        </w:rPr>
      </w:pPr>
      <w:r>
        <w:t xml:space="preserve">Let the size of window </w:t>
      </w:r>
      <w:r>
        <w:rPr>
          <w:i/>
          <w:iCs/>
        </w:rPr>
        <w:t>W</w:t>
      </w:r>
      <w:r w:rsidR="007A09BC">
        <w:t xml:space="preserve"> be </w:t>
      </w:r>
      <m:oMath>
        <m:r>
          <w:rPr>
            <w:rFonts w:ascii="Cambria Math" w:hAnsi="Cambria Math"/>
            <w:sz w:val="28"/>
            <w:szCs w:val="28"/>
          </w:rPr>
          <m:t>n×n</m:t>
        </m:r>
      </m:oMath>
    </w:p>
    <w:p w14:paraId="5E60FAA6" w14:textId="03C4FF8B" w:rsidR="00CE283C" w:rsidRDefault="00AF7057" w:rsidP="003C36F8">
      <w:pPr>
        <w:tabs>
          <w:tab w:val="left" w:pos="720"/>
          <w:tab w:val="left" w:pos="1440"/>
          <w:tab w:val="left" w:pos="2667"/>
        </w:tabs>
        <w:spacing w:line="480" w:lineRule="auto"/>
      </w:pPr>
      <w:r>
        <w:t>In matrix form:</w:t>
      </w:r>
    </w:p>
    <w:p w14:paraId="378C232E" w14:textId="77777777" w:rsidR="00910566" w:rsidRDefault="00910566" w:rsidP="003C36F8">
      <w:pPr>
        <w:tabs>
          <w:tab w:val="left" w:pos="720"/>
          <w:tab w:val="left" w:pos="1440"/>
          <w:tab w:val="left" w:pos="2667"/>
        </w:tabs>
        <w:spacing w:line="480" w:lineRule="auto"/>
      </w:pPr>
    </w:p>
    <w:p w14:paraId="7401298E" w14:textId="77777777" w:rsidR="00910566" w:rsidRDefault="00255F06" w:rsidP="00910566">
      <w:pPr>
        <w:keepNext/>
        <w:tabs>
          <w:tab w:val="left" w:pos="720"/>
          <w:tab w:val="left" w:pos="1440"/>
          <w:tab w:val="left" w:pos="2667"/>
        </w:tabs>
        <w:spacing w:line="480" w:lineRule="auto"/>
        <w:jc w:val="center"/>
      </w:pPr>
      <w:r w:rsidRPr="00255F06">
        <w:rPr>
          <w:noProof/>
        </w:rPr>
        <w:drawing>
          <wp:inline distT="0" distB="0" distL="0" distR="0" wp14:anchorId="6010F316" wp14:editId="054A8F3A">
            <wp:extent cx="4439270" cy="1752845"/>
            <wp:effectExtent l="0" t="0" r="0" b="0"/>
            <wp:docPr id="46" name="Picture 46" descr="A picture containing text, black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picture containing text, blackboard&#10;&#10;Description automatically generated"/>
                    <pic:cNvPicPr/>
                  </pic:nvPicPr>
                  <pic:blipFill>
                    <a:blip r:embed="rId23"/>
                    <a:stretch>
                      <a:fillRect/>
                    </a:stretch>
                  </pic:blipFill>
                  <pic:spPr>
                    <a:xfrm>
                      <a:off x="0" y="0"/>
                      <a:ext cx="4439270" cy="1752845"/>
                    </a:xfrm>
                    <a:prstGeom prst="rect">
                      <a:avLst/>
                    </a:prstGeom>
                  </pic:spPr>
                </pic:pic>
              </a:graphicData>
            </a:graphic>
          </wp:inline>
        </w:drawing>
      </w:r>
    </w:p>
    <w:p w14:paraId="4C8534BA" w14:textId="0CDEC564" w:rsidR="00CE283C" w:rsidRPr="00910566" w:rsidRDefault="00910566" w:rsidP="00910566">
      <w:pPr>
        <w:pStyle w:val="Caption"/>
        <w:jc w:val="center"/>
        <w:rPr>
          <w:i w:val="0"/>
          <w:iCs w:val="0"/>
          <w:color w:val="auto"/>
          <w:sz w:val="24"/>
          <w:szCs w:val="24"/>
        </w:rPr>
      </w:pPr>
      <w:bookmarkStart w:id="39" w:name="_Toc106139024"/>
      <w:r w:rsidRPr="00910566">
        <w:rPr>
          <w:b/>
          <w:bCs/>
          <w:i w:val="0"/>
          <w:iCs w:val="0"/>
          <w:color w:val="auto"/>
          <w:sz w:val="24"/>
          <w:szCs w:val="24"/>
        </w:rPr>
        <w:t>Figure 3</w:t>
      </w:r>
      <w:r w:rsidR="00F32A9F">
        <w:rPr>
          <w:b/>
          <w:bCs/>
          <w:i w:val="0"/>
          <w:iCs w:val="0"/>
          <w:color w:val="auto"/>
          <w:sz w:val="24"/>
          <w:szCs w:val="24"/>
        </w:rPr>
        <w:noBreakHyphen/>
      </w:r>
      <w:r w:rsidR="00F32A9F">
        <w:rPr>
          <w:b/>
          <w:bCs/>
          <w:i w:val="0"/>
          <w:iCs w:val="0"/>
          <w:color w:val="auto"/>
          <w:sz w:val="24"/>
          <w:szCs w:val="24"/>
        </w:rPr>
        <w:fldChar w:fldCharType="begin"/>
      </w:r>
      <w:r w:rsidR="00F32A9F">
        <w:rPr>
          <w:b/>
          <w:bCs/>
          <w:i w:val="0"/>
          <w:iCs w:val="0"/>
          <w:color w:val="auto"/>
          <w:sz w:val="24"/>
          <w:szCs w:val="24"/>
        </w:rPr>
        <w:instrText xml:space="preserve"> SEQ Figure \* ARABIC \s 1 </w:instrText>
      </w:r>
      <w:r w:rsidR="00F32A9F">
        <w:rPr>
          <w:b/>
          <w:bCs/>
          <w:i w:val="0"/>
          <w:iCs w:val="0"/>
          <w:color w:val="auto"/>
          <w:sz w:val="24"/>
          <w:szCs w:val="24"/>
        </w:rPr>
        <w:fldChar w:fldCharType="separate"/>
      </w:r>
      <w:r w:rsidR="00962EB4">
        <w:rPr>
          <w:b/>
          <w:bCs/>
          <w:i w:val="0"/>
          <w:iCs w:val="0"/>
          <w:noProof/>
          <w:color w:val="auto"/>
          <w:sz w:val="24"/>
          <w:szCs w:val="24"/>
        </w:rPr>
        <w:t>5</w:t>
      </w:r>
      <w:r w:rsidR="00F32A9F">
        <w:rPr>
          <w:b/>
          <w:bCs/>
          <w:i w:val="0"/>
          <w:iCs w:val="0"/>
          <w:color w:val="auto"/>
          <w:sz w:val="24"/>
          <w:szCs w:val="24"/>
        </w:rPr>
        <w:fldChar w:fldCharType="end"/>
      </w:r>
      <w:r w:rsidRPr="00910566">
        <w:rPr>
          <w:b/>
          <w:bCs/>
          <w:i w:val="0"/>
          <w:iCs w:val="0"/>
          <w:color w:val="auto"/>
          <w:sz w:val="24"/>
          <w:szCs w:val="24"/>
        </w:rPr>
        <w:t>.</w:t>
      </w:r>
      <w:r w:rsidRPr="00910566">
        <w:rPr>
          <w:i w:val="0"/>
          <w:iCs w:val="0"/>
          <w:color w:val="auto"/>
          <w:sz w:val="24"/>
          <w:szCs w:val="24"/>
        </w:rPr>
        <w:t xml:space="preserve"> System of equations in matrix form</w:t>
      </w:r>
      <w:bookmarkEnd w:id="39"/>
    </w:p>
    <w:p w14:paraId="03C81CEE" w14:textId="2E0105AF" w:rsidR="00255F06" w:rsidRDefault="00255F06" w:rsidP="00910566">
      <w:pPr>
        <w:pStyle w:val="Caption"/>
        <w:rPr>
          <w:i w:val="0"/>
          <w:iCs w:val="0"/>
          <w:color w:val="auto"/>
          <w:sz w:val="24"/>
          <w:szCs w:val="24"/>
        </w:rPr>
      </w:pPr>
    </w:p>
    <w:p w14:paraId="19A1F713" w14:textId="77777777" w:rsidR="00CE283C" w:rsidRPr="00CE283C" w:rsidRDefault="00CE283C" w:rsidP="00CE283C"/>
    <w:p w14:paraId="02A426C5" w14:textId="294CC382" w:rsidR="000720F9" w:rsidRDefault="00F67411" w:rsidP="002B73A9">
      <w:pPr>
        <w:tabs>
          <w:tab w:val="left" w:pos="720"/>
          <w:tab w:val="left" w:pos="1440"/>
          <w:tab w:val="left" w:pos="2667"/>
        </w:tabs>
        <w:spacing w:line="480" w:lineRule="auto"/>
      </w:pPr>
      <w:r>
        <w:tab/>
      </w:r>
      <w:r w:rsidR="001A59FE">
        <w:t>These are the equation</w:t>
      </w:r>
      <w:r w:rsidR="006F7819">
        <w:t>s and can be written stacked up in matrix form.</w:t>
      </w:r>
    </w:p>
    <w:p w14:paraId="0CD69B76" w14:textId="4C5A1B77" w:rsidR="008A3B6E" w:rsidRDefault="00637BB7" w:rsidP="00637BB7">
      <w:pPr>
        <w:tabs>
          <w:tab w:val="left" w:pos="720"/>
          <w:tab w:val="left" w:pos="1440"/>
          <w:tab w:val="left" w:pos="2667"/>
        </w:tabs>
        <w:spacing w:line="480" w:lineRule="auto"/>
      </w:pPr>
      <w:r>
        <w:t xml:space="preserve">Shown in Fig </w:t>
      </w:r>
      <w:r w:rsidR="00F612CF">
        <w:t>3-6</w:t>
      </w:r>
      <w:r>
        <w:t xml:space="preserve">, the matrix consists of two known vectors, A and B, and the unknown vector </w:t>
      </w:r>
      <m:oMath>
        <m:r>
          <w:rPr>
            <w:rFonts w:ascii="Cambria Math" w:hAnsi="Cambria Math"/>
          </w:rPr>
          <m:t>u</m:t>
        </m:r>
      </m:oMath>
      <w:r>
        <w:t xml:space="preserve">, that is what the algorithm is trying to find for the segment </w:t>
      </w:r>
      <w:r w:rsidRPr="003F7A08">
        <w:rPr>
          <w:i/>
          <w:iCs/>
        </w:rPr>
        <w:t>W</w:t>
      </w:r>
      <w:r>
        <w:t xml:space="preserve">. That is the optical </w:t>
      </w:r>
      <w:r>
        <w:lastRenderedPageBreak/>
        <w:t>flow. The problem of n squared equations and unknowns u and v is solved using the Least Square Solution. (2) (3)</w:t>
      </w:r>
    </w:p>
    <w:p w14:paraId="15C05557" w14:textId="77777777" w:rsidR="00910566" w:rsidRDefault="001A7084" w:rsidP="00910566">
      <w:pPr>
        <w:keepNext/>
        <w:tabs>
          <w:tab w:val="left" w:pos="720"/>
          <w:tab w:val="left" w:pos="1440"/>
          <w:tab w:val="left" w:pos="2667"/>
        </w:tabs>
        <w:spacing w:line="480" w:lineRule="auto"/>
        <w:jc w:val="center"/>
      </w:pPr>
      <w:r w:rsidRPr="001A7084">
        <w:rPr>
          <w:noProof/>
        </w:rPr>
        <w:drawing>
          <wp:inline distT="0" distB="0" distL="0" distR="0" wp14:anchorId="055E002A" wp14:editId="02390CAD">
            <wp:extent cx="4686954" cy="2915057"/>
            <wp:effectExtent l="0" t="0" r="0" b="0"/>
            <wp:docPr id="47" name="Picture 47" descr="A picture containing text, black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A picture containing text, blackboard&#10;&#10;Description automatically generated"/>
                    <pic:cNvPicPr/>
                  </pic:nvPicPr>
                  <pic:blipFill>
                    <a:blip r:embed="rId24"/>
                    <a:stretch>
                      <a:fillRect/>
                    </a:stretch>
                  </pic:blipFill>
                  <pic:spPr>
                    <a:xfrm>
                      <a:off x="0" y="0"/>
                      <a:ext cx="4686954" cy="2915057"/>
                    </a:xfrm>
                    <a:prstGeom prst="rect">
                      <a:avLst/>
                    </a:prstGeom>
                  </pic:spPr>
                </pic:pic>
              </a:graphicData>
            </a:graphic>
          </wp:inline>
        </w:drawing>
      </w:r>
    </w:p>
    <w:p w14:paraId="6E744FA6" w14:textId="3DA78DA7" w:rsidR="00F612CF" w:rsidRPr="00910566" w:rsidRDefault="00910566" w:rsidP="00910566">
      <w:pPr>
        <w:pStyle w:val="Caption"/>
        <w:jc w:val="center"/>
        <w:rPr>
          <w:i w:val="0"/>
          <w:iCs w:val="0"/>
          <w:color w:val="auto"/>
          <w:sz w:val="24"/>
          <w:szCs w:val="24"/>
        </w:rPr>
      </w:pPr>
      <w:bookmarkStart w:id="40" w:name="_Toc106139025"/>
      <w:r w:rsidRPr="00910566">
        <w:rPr>
          <w:b/>
          <w:bCs/>
          <w:i w:val="0"/>
          <w:iCs w:val="0"/>
          <w:color w:val="auto"/>
          <w:sz w:val="24"/>
          <w:szCs w:val="24"/>
        </w:rPr>
        <w:t>Figure 3</w:t>
      </w:r>
      <w:r w:rsidR="00F32A9F">
        <w:rPr>
          <w:b/>
          <w:bCs/>
          <w:i w:val="0"/>
          <w:iCs w:val="0"/>
          <w:color w:val="auto"/>
          <w:sz w:val="24"/>
          <w:szCs w:val="24"/>
        </w:rPr>
        <w:noBreakHyphen/>
      </w:r>
      <w:r w:rsidR="00F32A9F">
        <w:rPr>
          <w:b/>
          <w:bCs/>
          <w:i w:val="0"/>
          <w:iCs w:val="0"/>
          <w:color w:val="auto"/>
          <w:sz w:val="24"/>
          <w:szCs w:val="24"/>
        </w:rPr>
        <w:fldChar w:fldCharType="begin"/>
      </w:r>
      <w:r w:rsidR="00F32A9F">
        <w:rPr>
          <w:b/>
          <w:bCs/>
          <w:i w:val="0"/>
          <w:iCs w:val="0"/>
          <w:color w:val="auto"/>
          <w:sz w:val="24"/>
          <w:szCs w:val="24"/>
        </w:rPr>
        <w:instrText xml:space="preserve"> SEQ Figure \* ARABIC \s 1 </w:instrText>
      </w:r>
      <w:r w:rsidR="00F32A9F">
        <w:rPr>
          <w:b/>
          <w:bCs/>
          <w:i w:val="0"/>
          <w:iCs w:val="0"/>
          <w:color w:val="auto"/>
          <w:sz w:val="24"/>
          <w:szCs w:val="24"/>
        </w:rPr>
        <w:fldChar w:fldCharType="separate"/>
      </w:r>
      <w:r w:rsidR="00962EB4">
        <w:rPr>
          <w:b/>
          <w:bCs/>
          <w:i w:val="0"/>
          <w:iCs w:val="0"/>
          <w:noProof/>
          <w:color w:val="auto"/>
          <w:sz w:val="24"/>
          <w:szCs w:val="24"/>
        </w:rPr>
        <w:t>6</w:t>
      </w:r>
      <w:r w:rsidR="00F32A9F">
        <w:rPr>
          <w:b/>
          <w:bCs/>
          <w:i w:val="0"/>
          <w:iCs w:val="0"/>
          <w:color w:val="auto"/>
          <w:sz w:val="24"/>
          <w:szCs w:val="24"/>
        </w:rPr>
        <w:fldChar w:fldCharType="end"/>
      </w:r>
      <w:r w:rsidRPr="00910566">
        <w:rPr>
          <w:b/>
          <w:bCs/>
          <w:i w:val="0"/>
          <w:iCs w:val="0"/>
          <w:color w:val="auto"/>
          <w:sz w:val="24"/>
          <w:szCs w:val="24"/>
        </w:rPr>
        <w:t>.</w:t>
      </w:r>
      <w:r w:rsidRPr="00910566">
        <w:rPr>
          <w:i w:val="0"/>
          <w:iCs w:val="0"/>
          <w:color w:val="auto"/>
          <w:sz w:val="24"/>
          <w:szCs w:val="24"/>
        </w:rPr>
        <w:t xml:space="preserve"> Known and Unknown Vectors</w:t>
      </w:r>
      <w:bookmarkEnd w:id="40"/>
    </w:p>
    <w:p w14:paraId="5F7C3216" w14:textId="77777777" w:rsidR="00F612CF" w:rsidRDefault="00F612CF" w:rsidP="001A7084">
      <w:pPr>
        <w:tabs>
          <w:tab w:val="left" w:pos="720"/>
          <w:tab w:val="left" w:pos="1440"/>
          <w:tab w:val="left" w:pos="2667"/>
        </w:tabs>
        <w:spacing w:line="480" w:lineRule="auto"/>
        <w:jc w:val="center"/>
      </w:pPr>
    </w:p>
    <w:p w14:paraId="48A83F9C" w14:textId="0C82274B" w:rsidR="008F0839" w:rsidRDefault="008F0839" w:rsidP="001A7084">
      <w:pPr>
        <w:tabs>
          <w:tab w:val="left" w:pos="720"/>
          <w:tab w:val="left" w:pos="1440"/>
          <w:tab w:val="left" w:pos="2667"/>
        </w:tabs>
        <w:spacing w:line="480" w:lineRule="auto"/>
      </w:pPr>
      <w:r>
        <w:rPr>
          <w:b/>
          <w:bCs/>
        </w:rPr>
        <w:t>Least Square Solution</w:t>
      </w:r>
    </w:p>
    <w:p w14:paraId="460BF0EF" w14:textId="77777777" w:rsidR="004037C6" w:rsidRDefault="00886700" w:rsidP="001A7084">
      <w:pPr>
        <w:tabs>
          <w:tab w:val="left" w:pos="720"/>
          <w:tab w:val="left" w:pos="1440"/>
          <w:tab w:val="left" w:pos="2667"/>
        </w:tabs>
        <w:spacing w:line="480" w:lineRule="auto"/>
      </w:pPr>
      <w:r>
        <w:t>Solve linear system:</w:t>
      </w:r>
      <w:r>
        <w:tab/>
      </w:r>
      <w:r w:rsidR="00EB48F2">
        <w:tab/>
      </w:r>
      <w:r w:rsidR="00EB48F2">
        <w:tab/>
      </w:r>
      <w:r w:rsidR="00EB48F2">
        <w:tab/>
      </w:r>
    </w:p>
    <w:p w14:paraId="3D1DE35E" w14:textId="63FAA8D6" w:rsidR="00E10C69" w:rsidRDefault="004037C6" w:rsidP="001A7084">
      <w:pPr>
        <w:tabs>
          <w:tab w:val="left" w:pos="720"/>
          <w:tab w:val="left" w:pos="1440"/>
          <w:tab w:val="left" w:pos="2667"/>
        </w:tabs>
        <w:spacing w:line="480" w:lineRule="auto"/>
      </w:pPr>
      <w:r>
        <w:tab/>
      </w:r>
      <w:r>
        <w:tab/>
      </w:r>
      <w:r>
        <w:tab/>
      </w:r>
      <w:r w:rsidR="00886700">
        <w:t xml:space="preserve"> </w:t>
      </w:r>
      <m:oMath>
        <m:r>
          <w:rPr>
            <w:rFonts w:ascii="Cambria Math" w:hAnsi="Cambria Math"/>
          </w:rPr>
          <m:t>Au=</m:t>
        </m:r>
      </m:oMath>
      <w:r w:rsidR="00A32CAE">
        <w:t xml:space="preserve"> </w:t>
      </w:r>
      <w:r w:rsidR="00A32CAE" w:rsidRPr="00A32CAE">
        <w:rPr>
          <w:i/>
          <w:iCs/>
        </w:rPr>
        <w:t>B</w:t>
      </w:r>
      <w:r w:rsidR="00A32CAE">
        <w:rPr>
          <w:i/>
          <w:iCs/>
        </w:rPr>
        <w:tab/>
      </w:r>
      <w:r w:rsidR="00A32CAE">
        <w:rPr>
          <w:i/>
          <w:iCs/>
        </w:rPr>
        <w:tab/>
      </w:r>
      <w:r w:rsidR="00A32CAE">
        <w:rPr>
          <w:i/>
          <w:iCs/>
        </w:rPr>
        <w:tab/>
      </w:r>
      <w:r w:rsidR="00A32CAE">
        <w:rPr>
          <w:i/>
          <w:iCs/>
        </w:rPr>
        <w:tab/>
      </w:r>
      <w:r w:rsidR="00A32CAE">
        <w:rPr>
          <w:i/>
          <w:iCs/>
        </w:rPr>
        <w:tab/>
      </w:r>
      <w:r w:rsidR="00A32CAE">
        <w:rPr>
          <w:i/>
          <w:iCs/>
        </w:rPr>
        <w:tab/>
      </w:r>
      <w:r w:rsidR="00A32CAE">
        <w:rPr>
          <w:i/>
          <w:iCs/>
        </w:rPr>
        <w:tab/>
      </w:r>
      <w:r w:rsidR="006E700A">
        <w:t>(2)</w:t>
      </w:r>
    </w:p>
    <w:p w14:paraId="613B0BF4" w14:textId="77777777" w:rsidR="00E56ADF" w:rsidRDefault="00EB48F2" w:rsidP="001A7084">
      <w:pPr>
        <w:tabs>
          <w:tab w:val="left" w:pos="720"/>
          <w:tab w:val="left" w:pos="1440"/>
          <w:tab w:val="left" w:pos="2667"/>
        </w:tabs>
        <w:spacing w:line="480" w:lineRule="auto"/>
      </w:pPr>
      <w:r>
        <w:t>Least Squares using pseudo-inverse:</w:t>
      </w:r>
      <w:r>
        <w:tab/>
      </w:r>
      <w:r>
        <w:tab/>
      </w:r>
    </w:p>
    <w:p w14:paraId="337B41CF" w14:textId="4B7BEADC" w:rsidR="00886700" w:rsidRDefault="00E56ADF" w:rsidP="001A7084">
      <w:pPr>
        <w:tabs>
          <w:tab w:val="left" w:pos="720"/>
          <w:tab w:val="left" w:pos="1440"/>
          <w:tab w:val="left" w:pos="2667"/>
        </w:tabs>
        <w:spacing w:line="480" w:lineRule="auto"/>
      </w:pPr>
      <w:r>
        <w:tab/>
      </w:r>
      <w:r>
        <w:tab/>
      </w:r>
      <w:r>
        <w:tab/>
      </w:r>
      <w:r w:rsidR="00EB48F2">
        <w:t xml:space="preserve"> </w:t>
      </w:r>
      <m:oMath>
        <m:sSup>
          <m:sSupPr>
            <m:ctrlPr>
              <w:rPr>
                <w:rFonts w:ascii="Cambria Math" w:hAnsi="Cambria Math"/>
                <w:i/>
              </w:rPr>
            </m:ctrlPr>
          </m:sSupPr>
          <m:e>
            <m:r>
              <w:rPr>
                <w:rFonts w:ascii="Cambria Math" w:hAnsi="Cambria Math"/>
              </w:rPr>
              <m:t>A</m:t>
            </m:r>
          </m:e>
          <m:sup>
            <m:r>
              <w:rPr>
                <w:rFonts w:ascii="Cambria Math" w:hAnsi="Cambria Math"/>
              </w:rPr>
              <m:t>T</m:t>
            </m:r>
          </m:sup>
        </m:sSup>
        <m:r>
          <w:rPr>
            <w:rFonts w:ascii="Cambria Math" w:hAnsi="Cambria Math"/>
          </w:rPr>
          <m:t>Au=</m:t>
        </m:r>
        <m:sSup>
          <m:sSupPr>
            <m:ctrlPr>
              <w:rPr>
                <w:rFonts w:ascii="Cambria Math" w:hAnsi="Cambria Math"/>
                <w:i/>
              </w:rPr>
            </m:ctrlPr>
          </m:sSupPr>
          <m:e>
            <m:r>
              <w:rPr>
                <w:rFonts w:ascii="Cambria Math" w:hAnsi="Cambria Math"/>
              </w:rPr>
              <m:t>A</m:t>
            </m:r>
          </m:e>
          <m:sup>
            <m:r>
              <w:rPr>
                <w:rFonts w:ascii="Cambria Math" w:hAnsi="Cambria Math"/>
              </w:rPr>
              <m:t>T</m:t>
            </m:r>
          </m:sup>
        </m:sSup>
        <m:r>
          <w:rPr>
            <w:rFonts w:ascii="Cambria Math" w:hAnsi="Cambria Math"/>
          </w:rPr>
          <m:t xml:space="preserve"> B</m:t>
        </m:r>
      </m:oMath>
      <w:r w:rsidR="006E700A">
        <w:tab/>
      </w:r>
      <w:r w:rsidR="006E700A">
        <w:tab/>
      </w:r>
      <w:r w:rsidR="006E700A">
        <w:tab/>
      </w:r>
      <w:r w:rsidR="006E700A">
        <w:tab/>
      </w:r>
      <w:r w:rsidR="006E700A">
        <w:tab/>
      </w:r>
      <w:r w:rsidR="006E700A">
        <w:tab/>
        <w:t>(3)</w:t>
      </w:r>
    </w:p>
    <w:p w14:paraId="1232F120" w14:textId="77777777" w:rsidR="0073445F" w:rsidRDefault="0073445F" w:rsidP="001A7084">
      <w:pPr>
        <w:tabs>
          <w:tab w:val="left" w:pos="720"/>
          <w:tab w:val="left" w:pos="1440"/>
          <w:tab w:val="left" w:pos="2667"/>
        </w:tabs>
        <w:spacing w:line="480" w:lineRule="auto"/>
      </w:pPr>
    </w:p>
    <w:p w14:paraId="063D9352" w14:textId="41118AE1" w:rsidR="0073445F" w:rsidRDefault="0073445F" w:rsidP="0073445F">
      <w:pPr>
        <w:tabs>
          <w:tab w:val="left" w:pos="720"/>
          <w:tab w:val="left" w:pos="1440"/>
          <w:tab w:val="left" w:pos="2667"/>
        </w:tabs>
        <w:spacing w:line="480" w:lineRule="auto"/>
      </w:pPr>
      <w:r>
        <w:t xml:space="preserve">Solution will be </w:t>
      </w:r>
      <m:oMath>
        <m:r>
          <w:rPr>
            <w:rFonts w:ascii="Cambria Math" w:hAnsi="Cambria Math"/>
          </w:rPr>
          <m:t>u=</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A</m:t>
                    </m:r>
                  </m:e>
                  <m:sup>
                    <m:r>
                      <w:rPr>
                        <w:rFonts w:ascii="Cambria Math" w:hAnsi="Cambria Math"/>
                      </w:rPr>
                      <m:t>T</m:t>
                    </m:r>
                  </m:sup>
                </m:sSup>
                <m:r>
                  <w:rPr>
                    <w:rFonts w:ascii="Cambria Math" w:hAnsi="Cambria Math"/>
                  </w:rPr>
                  <m:t>A</m:t>
                </m:r>
              </m:e>
            </m:d>
          </m:e>
          <m:sup>
            <m:r>
              <w:rPr>
                <w:rFonts w:ascii="Cambria Math" w:hAnsi="Cambria Math"/>
              </w:rPr>
              <m:t>-1</m:t>
            </m:r>
          </m:sup>
        </m:sSup>
        <m:r>
          <w:rPr>
            <w:rFonts w:ascii="Cambria Math" w:hAnsi="Cambria Math"/>
          </w:rPr>
          <m:t xml:space="preserve"> </m:t>
        </m:r>
        <m:sSup>
          <m:sSupPr>
            <m:ctrlPr>
              <w:rPr>
                <w:rFonts w:ascii="Cambria Math" w:hAnsi="Cambria Math"/>
                <w:i/>
              </w:rPr>
            </m:ctrlPr>
          </m:sSupPr>
          <m:e>
            <m:r>
              <w:rPr>
                <w:rFonts w:ascii="Cambria Math" w:hAnsi="Cambria Math"/>
              </w:rPr>
              <m:t>A</m:t>
            </m:r>
          </m:e>
          <m:sup>
            <m:r>
              <w:rPr>
                <w:rFonts w:ascii="Cambria Math" w:hAnsi="Cambria Math"/>
              </w:rPr>
              <m:t>T</m:t>
            </m:r>
          </m:sup>
        </m:sSup>
        <m:r>
          <w:rPr>
            <w:rFonts w:ascii="Cambria Math" w:hAnsi="Cambria Math"/>
          </w:rPr>
          <m:t xml:space="preserve"> B</m:t>
        </m:r>
      </m:oMath>
      <w:r>
        <w:tab/>
      </w:r>
      <w:r>
        <w:tab/>
      </w:r>
      <w:r>
        <w:tab/>
      </w:r>
      <w:r>
        <w:tab/>
      </w:r>
      <w:r>
        <w:tab/>
      </w:r>
      <w:r>
        <w:tab/>
      </w:r>
      <w:r>
        <w:tab/>
        <w:t>(4)</w:t>
      </w:r>
    </w:p>
    <w:p w14:paraId="034975CD" w14:textId="77777777" w:rsidR="0073445F" w:rsidRDefault="0073445F" w:rsidP="0073445F">
      <w:pPr>
        <w:tabs>
          <w:tab w:val="left" w:pos="720"/>
          <w:tab w:val="left" w:pos="1440"/>
          <w:tab w:val="left" w:pos="2667"/>
        </w:tabs>
        <w:spacing w:line="480" w:lineRule="auto"/>
      </w:pPr>
      <w:r w:rsidRPr="0073445F">
        <w:rPr>
          <w:b/>
          <w:bCs/>
        </w:rPr>
        <w:t>NOTE</w:t>
      </w:r>
      <w:r>
        <w:t xml:space="preserve">: </w:t>
      </w:r>
      <w:r w:rsidRPr="000360D1">
        <w:rPr>
          <w:i/>
          <w:iCs/>
        </w:rPr>
        <w:t>A</w:t>
      </w:r>
      <w:r>
        <w:t xml:space="preserve"> transpose </w:t>
      </w:r>
      <w:r w:rsidRPr="000360D1">
        <w:rPr>
          <w:i/>
          <w:iCs/>
        </w:rPr>
        <w:t>A</w:t>
      </w:r>
      <w:r>
        <w:t xml:space="preserve"> is a 2 × 2 matrix.</w:t>
      </w:r>
    </w:p>
    <w:p w14:paraId="3438F81D" w14:textId="3FE1657C" w:rsidR="0073445F" w:rsidRDefault="00B52C43" w:rsidP="0073445F">
      <w:pPr>
        <w:tabs>
          <w:tab w:val="left" w:pos="720"/>
          <w:tab w:val="left" w:pos="1440"/>
          <w:tab w:val="left" w:pos="2667"/>
        </w:tabs>
        <w:spacing w:line="480" w:lineRule="auto"/>
      </w:pPr>
      <w:r>
        <w:lastRenderedPageBreak/>
        <w:t xml:space="preserve">In Fig </w:t>
      </w:r>
      <w:r w:rsidR="00F612CF">
        <w:t>3-7</w:t>
      </w:r>
      <w:r>
        <w:t>, t</w:t>
      </w:r>
      <w:r w:rsidR="0073445F">
        <w:t>he elements within the transposing are all spatial derivatives. Spatial derivatives are the rate of change of a given scalar physical quantity with respect to the position coordinates.</w:t>
      </w:r>
    </w:p>
    <w:p w14:paraId="10F970B4" w14:textId="77777777" w:rsidR="00910566" w:rsidRDefault="00351833" w:rsidP="00910566">
      <w:pPr>
        <w:keepNext/>
        <w:tabs>
          <w:tab w:val="left" w:pos="720"/>
          <w:tab w:val="left" w:pos="1440"/>
          <w:tab w:val="left" w:pos="2667"/>
        </w:tabs>
        <w:spacing w:line="480" w:lineRule="auto"/>
      </w:pPr>
      <w:r>
        <w:rPr>
          <w:noProof/>
        </w:rPr>
        <w:drawing>
          <wp:inline distT="0" distB="0" distL="0" distR="0" wp14:anchorId="63893126" wp14:editId="5C4AD980">
            <wp:extent cx="5486400" cy="2450465"/>
            <wp:effectExtent l="0" t="0" r="0" b="6985"/>
            <wp:docPr id="50" name="Picture 50"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Text&#10;&#10;Description automatically generated with medium confidence"/>
                    <pic:cNvPicPr/>
                  </pic:nvPicPr>
                  <pic:blipFill>
                    <a:blip r:embed="rId25"/>
                    <a:stretch>
                      <a:fillRect/>
                    </a:stretch>
                  </pic:blipFill>
                  <pic:spPr>
                    <a:xfrm>
                      <a:off x="0" y="0"/>
                      <a:ext cx="5486400" cy="2450465"/>
                    </a:xfrm>
                    <a:prstGeom prst="rect">
                      <a:avLst/>
                    </a:prstGeom>
                  </pic:spPr>
                </pic:pic>
              </a:graphicData>
            </a:graphic>
          </wp:inline>
        </w:drawing>
      </w:r>
    </w:p>
    <w:p w14:paraId="6FE10BF5" w14:textId="1DAE65DA" w:rsidR="00F612CF" w:rsidRDefault="00910566" w:rsidP="00B16FD3">
      <w:pPr>
        <w:pStyle w:val="Caption"/>
        <w:jc w:val="center"/>
        <w:rPr>
          <w:i w:val="0"/>
          <w:iCs w:val="0"/>
          <w:color w:val="auto"/>
          <w:sz w:val="24"/>
          <w:szCs w:val="24"/>
        </w:rPr>
      </w:pPr>
      <w:bookmarkStart w:id="41" w:name="_Toc106139026"/>
      <w:r w:rsidRPr="00910566">
        <w:rPr>
          <w:b/>
          <w:bCs/>
          <w:i w:val="0"/>
          <w:iCs w:val="0"/>
          <w:color w:val="auto"/>
          <w:sz w:val="24"/>
          <w:szCs w:val="24"/>
        </w:rPr>
        <w:t>Figure 3</w:t>
      </w:r>
      <w:r w:rsidR="00F32A9F">
        <w:rPr>
          <w:b/>
          <w:bCs/>
          <w:i w:val="0"/>
          <w:iCs w:val="0"/>
          <w:color w:val="auto"/>
          <w:sz w:val="24"/>
          <w:szCs w:val="24"/>
        </w:rPr>
        <w:noBreakHyphen/>
      </w:r>
      <w:r w:rsidR="00F32A9F">
        <w:rPr>
          <w:b/>
          <w:bCs/>
          <w:i w:val="0"/>
          <w:iCs w:val="0"/>
          <w:color w:val="auto"/>
          <w:sz w:val="24"/>
          <w:szCs w:val="24"/>
        </w:rPr>
        <w:fldChar w:fldCharType="begin"/>
      </w:r>
      <w:r w:rsidR="00F32A9F">
        <w:rPr>
          <w:b/>
          <w:bCs/>
          <w:i w:val="0"/>
          <w:iCs w:val="0"/>
          <w:color w:val="auto"/>
          <w:sz w:val="24"/>
          <w:szCs w:val="24"/>
        </w:rPr>
        <w:instrText xml:space="preserve"> SEQ Figure \* ARABIC \s 1 </w:instrText>
      </w:r>
      <w:r w:rsidR="00F32A9F">
        <w:rPr>
          <w:b/>
          <w:bCs/>
          <w:i w:val="0"/>
          <w:iCs w:val="0"/>
          <w:color w:val="auto"/>
          <w:sz w:val="24"/>
          <w:szCs w:val="24"/>
        </w:rPr>
        <w:fldChar w:fldCharType="separate"/>
      </w:r>
      <w:r w:rsidR="00962EB4">
        <w:rPr>
          <w:b/>
          <w:bCs/>
          <w:i w:val="0"/>
          <w:iCs w:val="0"/>
          <w:noProof/>
          <w:color w:val="auto"/>
          <w:sz w:val="24"/>
          <w:szCs w:val="24"/>
        </w:rPr>
        <w:t>7</w:t>
      </w:r>
      <w:r w:rsidR="00F32A9F">
        <w:rPr>
          <w:b/>
          <w:bCs/>
          <w:i w:val="0"/>
          <w:iCs w:val="0"/>
          <w:color w:val="auto"/>
          <w:sz w:val="24"/>
          <w:szCs w:val="24"/>
        </w:rPr>
        <w:fldChar w:fldCharType="end"/>
      </w:r>
      <w:r w:rsidRPr="00910566">
        <w:rPr>
          <w:b/>
          <w:bCs/>
          <w:i w:val="0"/>
          <w:iCs w:val="0"/>
          <w:color w:val="auto"/>
          <w:sz w:val="24"/>
          <w:szCs w:val="24"/>
        </w:rPr>
        <w:t>.</w:t>
      </w:r>
      <w:r w:rsidRPr="00910566">
        <w:rPr>
          <w:i w:val="0"/>
          <w:iCs w:val="0"/>
          <w:color w:val="auto"/>
          <w:sz w:val="24"/>
          <w:szCs w:val="24"/>
        </w:rPr>
        <w:t xml:space="preserve"> Least Square Solution</w:t>
      </w:r>
      <w:bookmarkEnd w:id="41"/>
    </w:p>
    <w:p w14:paraId="27C17F83" w14:textId="77777777" w:rsidR="00B16FD3" w:rsidRDefault="00B16FD3" w:rsidP="00B16FD3"/>
    <w:p w14:paraId="175ADBFC" w14:textId="77777777" w:rsidR="00B16FD3" w:rsidRDefault="00B16FD3" w:rsidP="00B16FD3"/>
    <w:p w14:paraId="4BF7847C" w14:textId="77777777" w:rsidR="00B16FD3" w:rsidRDefault="00B16FD3" w:rsidP="00B16FD3"/>
    <w:p w14:paraId="7F4ADE07" w14:textId="77777777" w:rsidR="00B16FD3" w:rsidRDefault="00B16FD3" w:rsidP="00B16FD3"/>
    <w:p w14:paraId="5E751E3C" w14:textId="77777777" w:rsidR="00B16FD3" w:rsidRDefault="00B16FD3" w:rsidP="00B16FD3"/>
    <w:p w14:paraId="3768B63A" w14:textId="77777777" w:rsidR="00B16FD3" w:rsidRDefault="00B16FD3" w:rsidP="00B16FD3"/>
    <w:p w14:paraId="3C9295A6" w14:textId="77777777" w:rsidR="00B16FD3" w:rsidRDefault="00B16FD3" w:rsidP="00B16FD3"/>
    <w:p w14:paraId="7FEE94FA" w14:textId="77777777" w:rsidR="00B16FD3" w:rsidRDefault="00B16FD3" w:rsidP="00B16FD3"/>
    <w:p w14:paraId="7B416B52" w14:textId="77777777" w:rsidR="00B16FD3" w:rsidRDefault="00B16FD3" w:rsidP="00B16FD3"/>
    <w:p w14:paraId="1A91B5AA" w14:textId="77777777" w:rsidR="00B16FD3" w:rsidRDefault="00B16FD3" w:rsidP="00B16FD3"/>
    <w:p w14:paraId="1BBBB035" w14:textId="77777777" w:rsidR="00B16FD3" w:rsidRDefault="00B16FD3" w:rsidP="00B16FD3"/>
    <w:p w14:paraId="28C0C1F2" w14:textId="77777777" w:rsidR="00B16FD3" w:rsidRDefault="00B16FD3" w:rsidP="00B16FD3"/>
    <w:p w14:paraId="0ED6E152" w14:textId="77777777" w:rsidR="00B16FD3" w:rsidRDefault="00B16FD3" w:rsidP="00B16FD3"/>
    <w:p w14:paraId="534D2BB6" w14:textId="77777777" w:rsidR="00B16FD3" w:rsidRDefault="00B16FD3" w:rsidP="00B16FD3"/>
    <w:p w14:paraId="6180FC83" w14:textId="77777777" w:rsidR="00B16FD3" w:rsidRDefault="00B16FD3" w:rsidP="00B16FD3"/>
    <w:p w14:paraId="1743D8B1" w14:textId="77777777" w:rsidR="00B16FD3" w:rsidRDefault="00B16FD3" w:rsidP="00B16FD3"/>
    <w:p w14:paraId="503AB2D5" w14:textId="77777777" w:rsidR="00B16FD3" w:rsidRDefault="00B16FD3" w:rsidP="00B16FD3"/>
    <w:p w14:paraId="40DA2BBB" w14:textId="77777777" w:rsidR="00B16FD3" w:rsidRDefault="00B16FD3" w:rsidP="00B16FD3"/>
    <w:p w14:paraId="1D92734F" w14:textId="77777777" w:rsidR="00B16FD3" w:rsidRDefault="00B16FD3" w:rsidP="00B16FD3"/>
    <w:p w14:paraId="3DF7DF04" w14:textId="77777777" w:rsidR="00B16FD3" w:rsidRDefault="00B16FD3" w:rsidP="00B16FD3"/>
    <w:p w14:paraId="76AFA885" w14:textId="77777777" w:rsidR="00B16FD3" w:rsidRPr="00B16FD3" w:rsidRDefault="00B16FD3" w:rsidP="00B16FD3"/>
    <w:p w14:paraId="3F77E0F9" w14:textId="19139908" w:rsidR="000360D1" w:rsidRPr="00A12750" w:rsidRDefault="00F738A5" w:rsidP="002B73A9">
      <w:pPr>
        <w:tabs>
          <w:tab w:val="left" w:pos="720"/>
          <w:tab w:val="left" w:pos="1440"/>
          <w:tab w:val="left" w:pos="2667"/>
        </w:tabs>
        <w:spacing w:line="480" w:lineRule="auto"/>
      </w:pPr>
      <w:r>
        <w:rPr>
          <w:b/>
          <w:bCs/>
        </w:rPr>
        <w:lastRenderedPageBreak/>
        <w:t xml:space="preserve">When does this </w:t>
      </w:r>
      <w:r w:rsidR="00A12750">
        <w:rPr>
          <w:b/>
          <w:bCs/>
        </w:rPr>
        <w:t>solution not work?</w:t>
      </w:r>
    </w:p>
    <w:p w14:paraId="6965446B" w14:textId="73B218C1" w:rsidR="00AD2545" w:rsidRDefault="00A760FE" w:rsidP="002B73A9">
      <w:pPr>
        <w:tabs>
          <w:tab w:val="left" w:pos="720"/>
          <w:tab w:val="left" w:pos="1440"/>
          <w:tab w:val="left" w:pos="2667"/>
        </w:tabs>
        <w:spacing w:line="480" w:lineRule="auto"/>
      </w:pPr>
      <w:r>
        <w:t>The whole</w:t>
      </w:r>
      <w:r w:rsidR="00601DAE">
        <w:t xml:space="preserve"> equation will not work if the </w:t>
      </w:r>
      <m:oMath>
        <m:sSup>
          <m:sSupPr>
            <m:ctrlPr>
              <w:rPr>
                <w:rFonts w:ascii="Cambria Math" w:hAnsi="Cambria Math"/>
                <w:i/>
              </w:rPr>
            </m:ctrlPr>
          </m:sSupPr>
          <m:e>
            <m:r>
              <w:rPr>
                <w:rFonts w:ascii="Cambria Math" w:hAnsi="Cambria Math"/>
              </w:rPr>
              <m:t>A</m:t>
            </m:r>
          </m:e>
          <m:sup>
            <m:r>
              <w:rPr>
                <w:rFonts w:ascii="Cambria Math" w:hAnsi="Cambria Math"/>
              </w:rPr>
              <m:t>T</m:t>
            </m:r>
          </m:sup>
        </m:sSup>
        <m:r>
          <w:rPr>
            <w:rFonts w:ascii="Cambria Math" w:hAnsi="Cambria Math"/>
          </w:rPr>
          <m:t>A</m:t>
        </m:r>
      </m:oMath>
      <w:r w:rsidR="00601DAE">
        <w:t xml:space="preserve"> is not invertible</w:t>
      </w:r>
      <w:r w:rsidR="00060C84">
        <w:t xml:space="preserve"> and not well conditioned. If </w:t>
      </w:r>
      <w:r w:rsidR="00441ADB" w:rsidRPr="00441ADB">
        <w:t>λ</w:t>
      </w:r>
      <w:r w:rsidR="00441ADB" w:rsidRPr="00441ADB">
        <w:rPr>
          <w:vertAlign w:val="subscript"/>
        </w:rPr>
        <w:t>1</w:t>
      </w:r>
      <w:r w:rsidR="00441ADB">
        <w:t xml:space="preserve"> and </w:t>
      </w:r>
      <w:r w:rsidR="00441ADB" w:rsidRPr="00441ADB">
        <w:t>λ</w:t>
      </w:r>
      <w:r w:rsidR="00441ADB">
        <w:rPr>
          <w:vertAlign w:val="subscript"/>
        </w:rPr>
        <w:t>2</w:t>
      </w:r>
      <w:r w:rsidR="00441ADB">
        <w:t xml:space="preserve"> </w:t>
      </w:r>
      <w:r w:rsidR="00E82C9A">
        <w:t xml:space="preserve">are eigen values of </w:t>
      </w:r>
      <w:r w:rsidR="00E82C9A" w:rsidRPr="00E82C9A">
        <w:rPr>
          <w:i/>
          <w:iCs/>
        </w:rPr>
        <w:t>A</w:t>
      </w:r>
      <w:r w:rsidR="00E82C9A" w:rsidRPr="00E82C9A">
        <w:rPr>
          <w:i/>
          <w:iCs/>
          <w:vertAlign w:val="superscript"/>
        </w:rPr>
        <w:t>T</w:t>
      </w:r>
      <w:r w:rsidR="00E82C9A">
        <w:rPr>
          <w:i/>
          <w:iCs/>
          <w:vertAlign w:val="superscript"/>
        </w:rPr>
        <w:t xml:space="preserve"> </w:t>
      </w:r>
      <w:r w:rsidR="00E82C9A">
        <w:rPr>
          <w:i/>
          <w:iCs/>
        </w:rPr>
        <w:t>A</w:t>
      </w:r>
      <w:r w:rsidR="00E82C9A">
        <w:t>, then.</w:t>
      </w:r>
    </w:p>
    <w:p w14:paraId="12C01E99" w14:textId="77777777" w:rsidR="00B8432E" w:rsidRDefault="00B8432E" w:rsidP="002B73A9">
      <w:pPr>
        <w:tabs>
          <w:tab w:val="left" w:pos="720"/>
          <w:tab w:val="left" w:pos="1440"/>
          <w:tab w:val="left" w:pos="2667"/>
        </w:tabs>
        <w:spacing w:line="480" w:lineRule="auto"/>
      </w:pPr>
    </w:p>
    <w:p w14:paraId="6BA697A8" w14:textId="162CB93E" w:rsidR="00474EE7" w:rsidRDefault="00143E3A" w:rsidP="00B52C43">
      <w:pPr>
        <w:tabs>
          <w:tab w:val="left" w:pos="720"/>
          <w:tab w:val="left" w:pos="1440"/>
          <w:tab w:val="left" w:pos="2667"/>
        </w:tabs>
        <w:spacing w:line="480" w:lineRule="auto"/>
        <w:rPr>
          <w:rFonts w:ascii="Cambria Math" w:hAnsi="Cambria Math" w:cs="Cambria Math"/>
        </w:rPr>
      </w:pPr>
      <w:r>
        <w:tab/>
      </w:r>
      <w:r>
        <w:tab/>
      </w:r>
      <w:r w:rsidR="007F5919" w:rsidRPr="00441ADB">
        <w:t>λ</w:t>
      </w:r>
      <w:r w:rsidR="007F5919" w:rsidRPr="00441ADB">
        <w:rPr>
          <w:vertAlign w:val="subscript"/>
        </w:rPr>
        <w:t>1</w:t>
      </w:r>
      <w:r w:rsidR="007F5919">
        <w:t xml:space="preserve"> &gt; </w:t>
      </w:r>
      <w:r w:rsidR="007F5919" w:rsidRPr="00E04B6F">
        <w:rPr>
          <w:rFonts w:ascii="Cambria Math" w:hAnsi="Cambria Math" w:cs="Cambria Math"/>
        </w:rPr>
        <w:t>∈</w:t>
      </w:r>
      <w:r w:rsidR="007F5919">
        <w:rPr>
          <w:rFonts w:ascii="Cambria Math" w:hAnsi="Cambria Math" w:cs="Cambria Math"/>
        </w:rPr>
        <w:t xml:space="preserve"> and </w:t>
      </w:r>
      <w:r w:rsidR="00EB6549">
        <w:t>λ</w:t>
      </w:r>
      <w:r w:rsidR="00EB6549">
        <w:rPr>
          <w:vertAlign w:val="subscript"/>
        </w:rPr>
        <w:t>2</w:t>
      </w:r>
      <w:r w:rsidR="00EB6549">
        <w:t xml:space="preserve"> &gt; </w:t>
      </w:r>
      <w:r w:rsidR="00EB6549">
        <w:rPr>
          <w:rFonts w:ascii="Cambria Math" w:hAnsi="Cambria Math" w:cs="Cambria Math"/>
        </w:rPr>
        <w:t>∈</w:t>
      </w:r>
      <w:r>
        <w:rPr>
          <w:rFonts w:ascii="Cambria Math" w:hAnsi="Cambria Math" w:cs="Cambria Math"/>
        </w:rPr>
        <w:tab/>
      </w:r>
      <w:r>
        <w:rPr>
          <w:rFonts w:ascii="Cambria Math" w:hAnsi="Cambria Math" w:cs="Cambria Math"/>
        </w:rPr>
        <w:tab/>
      </w:r>
      <w:r>
        <w:rPr>
          <w:rFonts w:ascii="Cambria Math" w:hAnsi="Cambria Math" w:cs="Cambria Math"/>
        </w:rPr>
        <w:tab/>
      </w:r>
      <w:r>
        <w:rPr>
          <w:rFonts w:ascii="Cambria Math" w:hAnsi="Cambria Math" w:cs="Cambria Math"/>
        </w:rPr>
        <w:tab/>
      </w:r>
      <w:r>
        <w:rPr>
          <w:rFonts w:ascii="Cambria Math" w:hAnsi="Cambria Math" w:cs="Cambria Math"/>
        </w:rPr>
        <w:tab/>
      </w:r>
      <w:r>
        <w:rPr>
          <w:rFonts w:ascii="Cambria Math" w:hAnsi="Cambria Math" w:cs="Cambria Math"/>
        </w:rPr>
        <w:tab/>
        <w:t>(5)</w:t>
      </w:r>
    </w:p>
    <w:p w14:paraId="441C1420" w14:textId="1C52239B" w:rsidR="00A74B8A" w:rsidRPr="00A74B8A" w:rsidRDefault="00143E3A" w:rsidP="00B52C43">
      <w:pPr>
        <w:tabs>
          <w:tab w:val="left" w:pos="720"/>
          <w:tab w:val="left" w:pos="1440"/>
          <w:tab w:val="left" w:pos="2667"/>
        </w:tabs>
        <w:spacing w:line="480" w:lineRule="auto"/>
      </w:pPr>
      <w:r>
        <w:tab/>
      </w:r>
      <w:r>
        <w:tab/>
      </w:r>
      <w:r w:rsidR="00A74B8A">
        <w:t>λ</w:t>
      </w:r>
      <w:r w:rsidR="00A74B8A">
        <w:rPr>
          <w:vertAlign w:val="subscript"/>
        </w:rPr>
        <w:t>1</w:t>
      </w:r>
      <w:r w:rsidR="00A74B8A">
        <w:t xml:space="preserve"> ≥ λ</w:t>
      </w:r>
      <w:r w:rsidR="00A74B8A">
        <w:rPr>
          <w:vertAlign w:val="subscript"/>
        </w:rPr>
        <w:t>2</w:t>
      </w:r>
      <w:r w:rsidR="00A74B8A">
        <w:t xml:space="preserve"> but not λ</w:t>
      </w:r>
      <w:r w:rsidR="00A74B8A">
        <w:rPr>
          <w:vertAlign w:val="subscript"/>
        </w:rPr>
        <w:t>1</w:t>
      </w:r>
      <w:r w:rsidR="00A74B8A">
        <w:t xml:space="preserve"> &gt;&gt;&gt; λ</w:t>
      </w:r>
      <w:r w:rsidR="00A74B8A">
        <w:rPr>
          <w:vertAlign w:val="subscript"/>
        </w:rPr>
        <w:t>2</w:t>
      </w:r>
      <w:r>
        <w:tab/>
      </w:r>
      <w:r>
        <w:tab/>
      </w:r>
      <w:r>
        <w:tab/>
      </w:r>
      <w:r>
        <w:tab/>
      </w:r>
      <w:r>
        <w:tab/>
        <w:t>(6)</w:t>
      </w:r>
    </w:p>
    <w:p w14:paraId="31D5BCC5" w14:textId="77777777" w:rsidR="00B8432E" w:rsidRPr="00143E3A" w:rsidRDefault="00B8432E" w:rsidP="00B52C43">
      <w:pPr>
        <w:tabs>
          <w:tab w:val="left" w:pos="720"/>
          <w:tab w:val="left" w:pos="1440"/>
          <w:tab w:val="left" w:pos="2667"/>
        </w:tabs>
        <w:spacing w:line="480" w:lineRule="auto"/>
      </w:pPr>
    </w:p>
    <w:p w14:paraId="018ECBC3" w14:textId="736577C5" w:rsidR="00AD2545" w:rsidRDefault="00F67411" w:rsidP="00F67411">
      <w:pPr>
        <w:tabs>
          <w:tab w:val="left" w:pos="720"/>
          <w:tab w:val="left" w:pos="1440"/>
          <w:tab w:val="left" w:pos="2667"/>
        </w:tabs>
        <w:spacing w:line="480" w:lineRule="auto"/>
        <w:jc w:val="both"/>
      </w:pPr>
      <w:r>
        <w:tab/>
      </w:r>
      <w:r w:rsidR="00071148">
        <w:t>On the first iteration</w:t>
      </w:r>
      <w:r w:rsidR="00143E3A">
        <w:t xml:space="preserve"> (5)</w:t>
      </w:r>
      <w:r w:rsidR="00071148">
        <w:t xml:space="preserve">, </w:t>
      </w:r>
      <w:r>
        <w:t>Eigen</w:t>
      </w:r>
      <w:r w:rsidR="00B40F5F">
        <w:t xml:space="preserve"> values 1 and 2 </w:t>
      </w:r>
      <w:r w:rsidR="00071148">
        <w:t>are significant enough</w:t>
      </w:r>
      <w:r w:rsidR="00B40F5F">
        <w:t>.</w:t>
      </w:r>
      <w:r w:rsidR="00223EE7">
        <w:t xml:space="preserve"> Neither one is close to zero. It can also be lambda one is greater than two and vice versa</w:t>
      </w:r>
      <w:r w:rsidR="00B05EB3">
        <w:t>, which will often happen. But one cannot be significantly larger than the other one</w:t>
      </w:r>
      <w:r w:rsidR="00B8432E">
        <w:t xml:space="preserve"> (6)</w:t>
      </w:r>
      <w:r w:rsidR="00B05EB3">
        <w:t>.</w:t>
      </w:r>
      <w:r w:rsidR="00B40F5F">
        <w:t xml:space="preserve"> To further ex</w:t>
      </w:r>
      <w:r w:rsidR="00D02C02">
        <w:t xml:space="preserve">plain how this works, here are sample visuals </w:t>
      </w:r>
      <w:r w:rsidR="00694CEC">
        <w:t xml:space="preserve">to see how </w:t>
      </w:r>
      <w:r w:rsidR="003F3F69">
        <w:t>these manifests</w:t>
      </w:r>
      <w:r w:rsidR="00694CEC">
        <w:t xml:space="preserve"> in real images.</w:t>
      </w:r>
    </w:p>
    <w:p w14:paraId="2B8C7720" w14:textId="77777777" w:rsidR="00D233C0" w:rsidRDefault="00D233C0" w:rsidP="002B73A9">
      <w:pPr>
        <w:tabs>
          <w:tab w:val="left" w:pos="720"/>
          <w:tab w:val="left" w:pos="1440"/>
          <w:tab w:val="left" w:pos="2667"/>
        </w:tabs>
        <w:spacing w:line="480" w:lineRule="auto"/>
      </w:pPr>
    </w:p>
    <w:p w14:paraId="2B74D445" w14:textId="77777777" w:rsidR="00F84E6C" w:rsidRDefault="00F84E6C" w:rsidP="002B73A9">
      <w:pPr>
        <w:tabs>
          <w:tab w:val="left" w:pos="720"/>
          <w:tab w:val="left" w:pos="1440"/>
          <w:tab w:val="left" w:pos="2667"/>
        </w:tabs>
        <w:spacing w:line="480" w:lineRule="auto"/>
      </w:pPr>
    </w:p>
    <w:p w14:paraId="6F36D73C" w14:textId="77777777" w:rsidR="00F84E6C" w:rsidRDefault="00F84E6C" w:rsidP="002B73A9">
      <w:pPr>
        <w:tabs>
          <w:tab w:val="left" w:pos="720"/>
          <w:tab w:val="left" w:pos="1440"/>
          <w:tab w:val="left" w:pos="2667"/>
        </w:tabs>
        <w:spacing w:line="480" w:lineRule="auto"/>
      </w:pPr>
    </w:p>
    <w:p w14:paraId="6BFE1889" w14:textId="77777777" w:rsidR="00F84E6C" w:rsidRDefault="00F84E6C" w:rsidP="002B73A9">
      <w:pPr>
        <w:tabs>
          <w:tab w:val="left" w:pos="720"/>
          <w:tab w:val="left" w:pos="1440"/>
          <w:tab w:val="left" w:pos="2667"/>
        </w:tabs>
        <w:spacing w:line="480" w:lineRule="auto"/>
      </w:pPr>
    </w:p>
    <w:p w14:paraId="3B07A0C1" w14:textId="77777777" w:rsidR="00F84E6C" w:rsidRDefault="00F84E6C" w:rsidP="002B73A9">
      <w:pPr>
        <w:tabs>
          <w:tab w:val="left" w:pos="720"/>
          <w:tab w:val="left" w:pos="1440"/>
          <w:tab w:val="left" w:pos="2667"/>
        </w:tabs>
        <w:spacing w:line="480" w:lineRule="auto"/>
      </w:pPr>
    </w:p>
    <w:p w14:paraId="045FCE58" w14:textId="77777777" w:rsidR="00F84E6C" w:rsidRDefault="00F84E6C" w:rsidP="002B73A9">
      <w:pPr>
        <w:tabs>
          <w:tab w:val="left" w:pos="720"/>
          <w:tab w:val="left" w:pos="1440"/>
          <w:tab w:val="left" w:pos="2667"/>
        </w:tabs>
        <w:spacing w:line="480" w:lineRule="auto"/>
      </w:pPr>
    </w:p>
    <w:p w14:paraId="2A0CDEFD" w14:textId="77777777" w:rsidR="00F84E6C" w:rsidRDefault="00F84E6C" w:rsidP="002B73A9">
      <w:pPr>
        <w:tabs>
          <w:tab w:val="left" w:pos="720"/>
          <w:tab w:val="left" w:pos="1440"/>
          <w:tab w:val="left" w:pos="2667"/>
        </w:tabs>
        <w:spacing w:line="480" w:lineRule="auto"/>
      </w:pPr>
    </w:p>
    <w:p w14:paraId="2A816873" w14:textId="77777777" w:rsidR="00F84E6C" w:rsidRDefault="00F84E6C" w:rsidP="002B73A9">
      <w:pPr>
        <w:tabs>
          <w:tab w:val="left" w:pos="720"/>
          <w:tab w:val="left" w:pos="1440"/>
          <w:tab w:val="left" w:pos="2667"/>
        </w:tabs>
        <w:spacing w:line="480" w:lineRule="auto"/>
      </w:pPr>
    </w:p>
    <w:p w14:paraId="6D73297E" w14:textId="77777777" w:rsidR="00F84E6C" w:rsidRDefault="00F84E6C" w:rsidP="002B73A9">
      <w:pPr>
        <w:tabs>
          <w:tab w:val="left" w:pos="720"/>
          <w:tab w:val="left" w:pos="1440"/>
          <w:tab w:val="left" w:pos="2667"/>
        </w:tabs>
        <w:spacing w:line="480" w:lineRule="auto"/>
      </w:pPr>
    </w:p>
    <w:p w14:paraId="38178D9B" w14:textId="77777777" w:rsidR="00F84E6C" w:rsidRDefault="00F84E6C" w:rsidP="002B73A9">
      <w:pPr>
        <w:tabs>
          <w:tab w:val="left" w:pos="720"/>
          <w:tab w:val="left" w:pos="1440"/>
          <w:tab w:val="left" w:pos="2667"/>
        </w:tabs>
        <w:spacing w:line="480" w:lineRule="auto"/>
      </w:pPr>
    </w:p>
    <w:p w14:paraId="4E995532" w14:textId="00F52374" w:rsidR="0058562D" w:rsidRDefault="00F67411" w:rsidP="00F67411">
      <w:pPr>
        <w:tabs>
          <w:tab w:val="left" w:pos="720"/>
          <w:tab w:val="left" w:pos="1440"/>
          <w:tab w:val="left" w:pos="2667"/>
        </w:tabs>
        <w:spacing w:line="480" w:lineRule="auto"/>
        <w:jc w:val="both"/>
      </w:pPr>
      <w:r>
        <w:lastRenderedPageBreak/>
        <w:tab/>
      </w:r>
      <w:r w:rsidR="004C245D">
        <w:t>Here in fig</w:t>
      </w:r>
      <w:r w:rsidR="00F84E6C">
        <w:t>ure</w:t>
      </w:r>
      <w:r w:rsidR="004C245D">
        <w:t xml:space="preserve"> </w:t>
      </w:r>
      <w:r w:rsidR="00F612CF">
        <w:t>3-8</w:t>
      </w:r>
      <w:r w:rsidR="004C245D">
        <w:t xml:space="preserve"> shows lambdas 1 and 2 are both small. Meaning, the equations for all pixels are more or less the same because the segment does not contain any texture. The spatial gradients are not reliably computed. The ellipse at the middle of the graph shows how both eigen values are close to zero. This is the same concept as human vision, if all gradients are the same, human vision cannot tell if the object is moving or not, hence, unreliable optical flow</w:t>
      </w:r>
      <w:r w:rsidR="00F84E6C">
        <w:t>.</w:t>
      </w:r>
    </w:p>
    <w:p w14:paraId="670F0A53" w14:textId="77777777" w:rsidR="00910566" w:rsidRDefault="003F3F69" w:rsidP="00910566">
      <w:pPr>
        <w:keepNext/>
        <w:tabs>
          <w:tab w:val="left" w:pos="720"/>
          <w:tab w:val="left" w:pos="1440"/>
          <w:tab w:val="left" w:pos="2667"/>
        </w:tabs>
        <w:spacing w:line="480" w:lineRule="auto"/>
        <w:jc w:val="center"/>
      </w:pPr>
      <w:r w:rsidRPr="003F3F69">
        <w:rPr>
          <w:noProof/>
        </w:rPr>
        <w:drawing>
          <wp:inline distT="0" distB="0" distL="0" distR="0" wp14:anchorId="34CE3AEC" wp14:editId="3F3C863A">
            <wp:extent cx="4694135" cy="277177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26"/>
                    <a:stretch>
                      <a:fillRect/>
                    </a:stretch>
                  </pic:blipFill>
                  <pic:spPr>
                    <a:xfrm>
                      <a:off x="0" y="0"/>
                      <a:ext cx="4694135" cy="2771775"/>
                    </a:xfrm>
                    <a:prstGeom prst="rect">
                      <a:avLst/>
                    </a:prstGeom>
                  </pic:spPr>
                </pic:pic>
              </a:graphicData>
            </a:graphic>
          </wp:inline>
        </w:drawing>
      </w:r>
    </w:p>
    <w:p w14:paraId="423E572C" w14:textId="383D7625" w:rsidR="0058562D" w:rsidRPr="00910566" w:rsidRDefault="00910566" w:rsidP="00910566">
      <w:pPr>
        <w:pStyle w:val="Caption"/>
        <w:jc w:val="center"/>
        <w:rPr>
          <w:i w:val="0"/>
          <w:iCs w:val="0"/>
          <w:color w:val="auto"/>
          <w:sz w:val="24"/>
          <w:szCs w:val="24"/>
        </w:rPr>
      </w:pPr>
      <w:bookmarkStart w:id="42" w:name="_Toc106139027"/>
      <w:r w:rsidRPr="00910566">
        <w:rPr>
          <w:b/>
          <w:bCs/>
          <w:i w:val="0"/>
          <w:iCs w:val="0"/>
          <w:color w:val="auto"/>
          <w:sz w:val="24"/>
          <w:szCs w:val="24"/>
        </w:rPr>
        <w:t>Figure 3</w:t>
      </w:r>
      <w:r w:rsidR="00F32A9F">
        <w:rPr>
          <w:b/>
          <w:bCs/>
          <w:i w:val="0"/>
          <w:iCs w:val="0"/>
          <w:color w:val="auto"/>
          <w:sz w:val="24"/>
          <w:szCs w:val="24"/>
        </w:rPr>
        <w:noBreakHyphen/>
      </w:r>
      <w:r w:rsidR="00F32A9F">
        <w:rPr>
          <w:b/>
          <w:bCs/>
          <w:i w:val="0"/>
          <w:iCs w:val="0"/>
          <w:color w:val="auto"/>
          <w:sz w:val="24"/>
          <w:szCs w:val="24"/>
        </w:rPr>
        <w:fldChar w:fldCharType="begin"/>
      </w:r>
      <w:r w:rsidR="00F32A9F">
        <w:rPr>
          <w:b/>
          <w:bCs/>
          <w:i w:val="0"/>
          <w:iCs w:val="0"/>
          <w:color w:val="auto"/>
          <w:sz w:val="24"/>
          <w:szCs w:val="24"/>
        </w:rPr>
        <w:instrText xml:space="preserve"> SEQ Figure \* ARABIC \s 1 </w:instrText>
      </w:r>
      <w:r w:rsidR="00F32A9F">
        <w:rPr>
          <w:b/>
          <w:bCs/>
          <w:i w:val="0"/>
          <w:iCs w:val="0"/>
          <w:color w:val="auto"/>
          <w:sz w:val="24"/>
          <w:szCs w:val="24"/>
        </w:rPr>
        <w:fldChar w:fldCharType="separate"/>
      </w:r>
      <w:r w:rsidR="00962EB4">
        <w:rPr>
          <w:b/>
          <w:bCs/>
          <w:i w:val="0"/>
          <w:iCs w:val="0"/>
          <w:noProof/>
          <w:color w:val="auto"/>
          <w:sz w:val="24"/>
          <w:szCs w:val="24"/>
        </w:rPr>
        <w:t>8</w:t>
      </w:r>
      <w:r w:rsidR="00F32A9F">
        <w:rPr>
          <w:b/>
          <w:bCs/>
          <w:i w:val="0"/>
          <w:iCs w:val="0"/>
          <w:color w:val="auto"/>
          <w:sz w:val="24"/>
          <w:szCs w:val="24"/>
        </w:rPr>
        <w:fldChar w:fldCharType="end"/>
      </w:r>
      <w:r w:rsidRPr="00910566">
        <w:rPr>
          <w:b/>
          <w:bCs/>
          <w:i w:val="0"/>
          <w:iCs w:val="0"/>
          <w:color w:val="auto"/>
          <w:sz w:val="24"/>
          <w:szCs w:val="24"/>
        </w:rPr>
        <w:t>.</w:t>
      </w:r>
      <w:r w:rsidRPr="00910566">
        <w:rPr>
          <w:i w:val="0"/>
          <w:iCs w:val="0"/>
          <w:color w:val="auto"/>
          <w:sz w:val="24"/>
          <w:szCs w:val="24"/>
        </w:rPr>
        <w:t xml:space="preserve"> Smooth Regions (Bad)</w:t>
      </w:r>
      <w:bookmarkEnd w:id="42"/>
    </w:p>
    <w:p w14:paraId="63D2E607" w14:textId="77777777" w:rsidR="004C245D" w:rsidRDefault="004C245D" w:rsidP="002B73A9">
      <w:pPr>
        <w:tabs>
          <w:tab w:val="left" w:pos="720"/>
          <w:tab w:val="left" w:pos="1440"/>
          <w:tab w:val="left" w:pos="2667"/>
        </w:tabs>
        <w:spacing w:line="480" w:lineRule="auto"/>
        <w:rPr>
          <w:i/>
          <w:iCs/>
        </w:rPr>
      </w:pPr>
    </w:p>
    <w:p w14:paraId="301AD003" w14:textId="77777777" w:rsidR="00F84E6C" w:rsidRDefault="00F84E6C" w:rsidP="002B73A9">
      <w:pPr>
        <w:tabs>
          <w:tab w:val="left" w:pos="720"/>
          <w:tab w:val="left" w:pos="1440"/>
          <w:tab w:val="left" w:pos="2667"/>
        </w:tabs>
        <w:spacing w:line="480" w:lineRule="auto"/>
        <w:rPr>
          <w:i/>
          <w:iCs/>
        </w:rPr>
      </w:pPr>
    </w:p>
    <w:p w14:paraId="2912A653" w14:textId="77777777" w:rsidR="00F84E6C" w:rsidRDefault="00F84E6C" w:rsidP="002B73A9">
      <w:pPr>
        <w:tabs>
          <w:tab w:val="left" w:pos="720"/>
          <w:tab w:val="left" w:pos="1440"/>
          <w:tab w:val="left" w:pos="2667"/>
        </w:tabs>
        <w:spacing w:line="480" w:lineRule="auto"/>
        <w:rPr>
          <w:i/>
          <w:iCs/>
        </w:rPr>
      </w:pPr>
    </w:p>
    <w:p w14:paraId="0F73DF17" w14:textId="77777777" w:rsidR="00F84E6C" w:rsidRDefault="00F84E6C" w:rsidP="002B73A9">
      <w:pPr>
        <w:tabs>
          <w:tab w:val="left" w:pos="720"/>
          <w:tab w:val="left" w:pos="1440"/>
          <w:tab w:val="left" w:pos="2667"/>
        </w:tabs>
        <w:spacing w:line="480" w:lineRule="auto"/>
        <w:rPr>
          <w:i/>
          <w:iCs/>
        </w:rPr>
      </w:pPr>
    </w:p>
    <w:p w14:paraId="6624EE07" w14:textId="77777777" w:rsidR="00F84E6C" w:rsidRDefault="00F84E6C" w:rsidP="002B73A9">
      <w:pPr>
        <w:tabs>
          <w:tab w:val="left" w:pos="720"/>
          <w:tab w:val="left" w:pos="1440"/>
          <w:tab w:val="left" w:pos="2667"/>
        </w:tabs>
        <w:spacing w:line="480" w:lineRule="auto"/>
        <w:rPr>
          <w:i/>
          <w:iCs/>
        </w:rPr>
      </w:pPr>
    </w:p>
    <w:p w14:paraId="0CFD33DB" w14:textId="77777777" w:rsidR="00F84E6C" w:rsidRDefault="00F84E6C" w:rsidP="002B73A9">
      <w:pPr>
        <w:tabs>
          <w:tab w:val="left" w:pos="720"/>
          <w:tab w:val="left" w:pos="1440"/>
          <w:tab w:val="left" w:pos="2667"/>
        </w:tabs>
        <w:spacing w:line="480" w:lineRule="auto"/>
        <w:rPr>
          <w:i/>
          <w:iCs/>
        </w:rPr>
      </w:pPr>
    </w:p>
    <w:p w14:paraId="62DB591B" w14:textId="575DC8B8" w:rsidR="004C245D" w:rsidRPr="004C245D" w:rsidRDefault="00F67411" w:rsidP="00F67411">
      <w:pPr>
        <w:tabs>
          <w:tab w:val="left" w:pos="720"/>
          <w:tab w:val="left" w:pos="1440"/>
          <w:tab w:val="left" w:pos="2667"/>
        </w:tabs>
        <w:spacing w:line="480" w:lineRule="auto"/>
        <w:jc w:val="both"/>
      </w:pPr>
      <w:r>
        <w:lastRenderedPageBreak/>
        <w:tab/>
      </w:r>
      <w:r w:rsidR="004C245D">
        <w:t xml:space="preserve">In figure </w:t>
      </w:r>
      <w:r w:rsidR="0058562D">
        <w:t>3-9</w:t>
      </w:r>
      <w:r w:rsidR="004C245D">
        <w:t xml:space="preserve"> shows how the ellipse is greatly stretched throughout the graph. This manifests how the lambda one is greater than lambda two. Segments containing prominent gradients are also considered badly conditioned segment. The problem with prominent gradients is it is hard to tell if the edge actually moves from one direction to another and how fast it moves.</w:t>
      </w:r>
    </w:p>
    <w:p w14:paraId="54B8FA38" w14:textId="77777777" w:rsidR="00910566" w:rsidRDefault="009E042D" w:rsidP="00910566">
      <w:pPr>
        <w:keepNext/>
        <w:tabs>
          <w:tab w:val="left" w:pos="720"/>
          <w:tab w:val="left" w:pos="1440"/>
          <w:tab w:val="left" w:pos="2667"/>
        </w:tabs>
        <w:spacing w:line="480" w:lineRule="auto"/>
        <w:jc w:val="center"/>
      </w:pPr>
      <w:r w:rsidRPr="009E042D">
        <w:rPr>
          <w:noProof/>
        </w:rPr>
        <w:drawing>
          <wp:inline distT="0" distB="0" distL="0" distR="0" wp14:anchorId="1FEF0E87" wp14:editId="5F4697E5">
            <wp:extent cx="4838394" cy="2832735"/>
            <wp:effectExtent l="0" t="0" r="635" b="571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pic:nvPicPr>
                  <pic:blipFill>
                    <a:blip r:embed="rId27"/>
                    <a:stretch>
                      <a:fillRect/>
                    </a:stretch>
                  </pic:blipFill>
                  <pic:spPr>
                    <a:xfrm>
                      <a:off x="0" y="0"/>
                      <a:ext cx="4838394" cy="2832735"/>
                    </a:xfrm>
                    <a:prstGeom prst="rect">
                      <a:avLst/>
                    </a:prstGeom>
                  </pic:spPr>
                </pic:pic>
              </a:graphicData>
            </a:graphic>
          </wp:inline>
        </w:drawing>
      </w:r>
    </w:p>
    <w:p w14:paraId="7D8F4A94" w14:textId="25486ED4" w:rsidR="0058562D" w:rsidRPr="00910566" w:rsidRDefault="00910566" w:rsidP="00910566">
      <w:pPr>
        <w:pStyle w:val="Caption"/>
        <w:jc w:val="center"/>
        <w:rPr>
          <w:i w:val="0"/>
          <w:iCs w:val="0"/>
          <w:color w:val="auto"/>
          <w:sz w:val="24"/>
          <w:szCs w:val="24"/>
        </w:rPr>
      </w:pPr>
      <w:bookmarkStart w:id="43" w:name="_Toc106139028"/>
      <w:r w:rsidRPr="00910566">
        <w:rPr>
          <w:b/>
          <w:bCs/>
          <w:i w:val="0"/>
          <w:iCs w:val="0"/>
          <w:color w:val="auto"/>
          <w:sz w:val="24"/>
          <w:szCs w:val="24"/>
        </w:rPr>
        <w:t xml:space="preserve">Figure </w:t>
      </w:r>
      <w:r>
        <w:rPr>
          <w:b/>
          <w:bCs/>
          <w:i w:val="0"/>
          <w:iCs w:val="0"/>
          <w:color w:val="auto"/>
          <w:sz w:val="24"/>
          <w:szCs w:val="24"/>
        </w:rPr>
        <w:t>3</w:t>
      </w:r>
      <w:r w:rsidR="00F32A9F">
        <w:rPr>
          <w:b/>
          <w:bCs/>
          <w:i w:val="0"/>
          <w:iCs w:val="0"/>
          <w:color w:val="auto"/>
          <w:sz w:val="24"/>
          <w:szCs w:val="24"/>
        </w:rPr>
        <w:noBreakHyphen/>
      </w:r>
      <w:r w:rsidR="00F32A9F">
        <w:rPr>
          <w:b/>
          <w:bCs/>
          <w:i w:val="0"/>
          <w:iCs w:val="0"/>
          <w:color w:val="auto"/>
          <w:sz w:val="24"/>
          <w:szCs w:val="24"/>
        </w:rPr>
        <w:fldChar w:fldCharType="begin"/>
      </w:r>
      <w:r w:rsidR="00F32A9F">
        <w:rPr>
          <w:b/>
          <w:bCs/>
          <w:i w:val="0"/>
          <w:iCs w:val="0"/>
          <w:color w:val="auto"/>
          <w:sz w:val="24"/>
          <w:szCs w:val="24"/>
        </w:rPr>
        <w:instrText xml:space="preserve"> SEQ Figure \* ARABIC \s 1 </w:instrText>
      </w:r>
      <w:r w:rsidR="00F32A9F">
        <w:rPr>
          <w:b/>
          <w:bCs/>
          <w:i w:val="0"/>
          <w:iCs w:val="0"/>
          <w:color w:val="auto"/>
          <w:sz w:val="24"/>
          <w:szCs w:val="24"/>
        </w:rPr>
        <w:fldChar w:fldCharType="separate"/>
      </w:r>
      <w:r w:rsidR="00962EB4">
        <w:rPr>
          <w:b/>
          <w:bCs/>
          <w:i w:val="0"/>
          <w:iCs w:val="0"/>
          <w:noProof/>
          <w:color w:val="auto"/>
          <w:sz w:val="24"/>
          <w:szCs w:val="24"/>
        </w:rPr>
        <w:t>9</w:t>
      </w:r>
      <w:r w:rsidR="00F32A9F">
        <w:rPr>
          <w:b/>
          <w:bCs/>
          <w:i w:val="0"/>
          <w:iCs w:val="0"/>
          <w:color w:val="auto"/>
          <w:sz w:val="24"/>
          <w:szCs w:val="24"/>
        </w:rPr>
        <w:fldChar w:fldCharType="end"/>
      </w:r>
      <w:r w:rsidRPr="00910566">
        <w:rPr>
          <w:b/>
          <w:bCs/>
          <w:i w:val="0"/>
          <w:iCs w:val="0"/>
          <w:color w:val="auto"/>
          <w:sz w:val="24"/>
          <w:szCs w:val="24"/>
        </w:rPr>
        <w:t>.</w:t>
      </w:r>
      <w:r w:rsidRPr="00910566">
        <w:rPr>
          <w:i w:val="0"/>
          <w:iCs w:val="0"/>
          <w:color w:val="auto"/>
          <w:sz w:val="24"/>
          <w:szCs w:val="24"/>
        </w:rPr>
        <w:t xml:space="preserve"> Edge regions (Bad)</w:t>
      </w:r>
      <w:bookmarkEnd w:id="43"/>
    </w:p>
    <w:p w14:paraId="36A61505" w14:textId="77777777" w:rsidR="004C245D" w:rsidRDefault="004C245D" w:rsidP="004C245D">
      <w:pPr>
        <w:tabs>
          <w:tab w:val="left" w:pos="720"/>
          <w:tab w:val="left" w:pos="1440"/>
          <w:tab w:val="left" w:pos="2667"/>
        </w:tabs>
        <w:spacing w:line="480" w:lineRule="auto"/>
      </w:pPr>
    </w:p>
    <w:p w14:paraId="6C78B38A" w14:textId="77777777" w:rsidR="00F84E6C" w:rsidRDefault="00F84E6C" w:rsidP="004C245D">
      <w:pPr>
        <w:tabs>
          <w:tab w:val="left" w:pos="720"/>
          <w:tab w:val="left" w:pos="1440"/>
          <w:tab w:val="left" w:pos="2667"/>
        </w:tabs>
        <w:spacing w:line="480" w:lineRule="auto"/>
      </w:pPr>
    </w:p>
    <w:p w14:paraId="495D7E44" w14:textId="77777777" w:rsidR="00F84E6C" w:rsidRDefault="00F84E6C" w:rsidP="004C245D">
      <w:pPr>
        <w:tabs>
          <w:tab w:val="left" w:pos="720"/>
          <w:tab w:val="left" w:pos="1440"/>
          <w:tab w:val="left" w:pos="2667"/>
        </w:tabs>
        <w:spacing w:line="480" w:lineRule="auto"/>
      </w:pPr>
    </w:p>
    <w:p w14:paraId="00AF3311" w14:textId="77777777" w:rsidR="00F84E6C" w:rsidRDefault="00F84E6C" w:rsidP="004C245D">
      <w:pPr>
        <w:tabs>
          <w:tab w:val="left" w:pos="720"/>
          <w:tab w:val="left" w:pos="1440"/>
          <w:tab w:val="left" w:pos="2667"/>
        </w:tabs>
        <w:spacing w:line="480" w:lineRule="auto"/>
      </w:pPr>
    </w:p>
    <w:p w14:paraId="249B6B2F" w14:textId="77777777" w:rsidR="00F84E6C" w:rsidRDefault="00F84E6C" w:rsidP="004C245D">
      <w:pPr>
        <w:tabs>
          <w:tab w:val="left" w:pos="720"/>
          <w:tab w:val="left" w:pos="1440"/>
          <w:tab w:val="left" w:pos="2667"/>
        </w:tabs>
        <w:spacing w:line="480" w:lineRule="auto"/>
      </w:pPr>
    </w:p>
    <w:p w14:paraId="34B82BA8" w14:textId="77777777" w:rsidR="00F84E6C" w:rsidRDefault="00F84E6C" w:rsidP="004C245D">
      <w:pPr>
        <w:tabs>
          <w:tab w:val="left" w:pos="720"/>
          <w:tab w:val="left" w:pos="1440"/>
          <w:tab w:val="left" w:pos="2667"/>
        </w:tabs>
        <w:spacing w:line="480" w:lineRule="auto"/>
      </w:pPr>
    </w:p>
    <w:p w14:paraId="0DC832DC" w14:textId="77777777" w:rsidR="00F84E6C" w:rsidRDefault="00F84E6C" w:rsidP="004C245D">
      <w:pPr>
        <w:tabs>
          <w:tab w:val="left" w:pos="720"/>
          <w:tab w:val="left" w:pos="1440"/>
          <w:tab w:val="left" w:pos="2667"/>
        </w:tabs>
        <w:spacing w:line="480" w:lineRule="auto"/>
      </w:pPr>
    </w:p>
    <w:p w14:paraId="31C49DDC" w14:textId="16B0C32B" w:rsidR="004C245D" w:rsidRPr="0058562D" w:rsidRDefault="00F67411" w:rsidP="00F67411">
      <w:pPr>
        <w:tabs>
          <w:tab w:val="left" w:pos="720"/>
          <w:tab w:val="left" w:pos="1440"/>
          <w:tab w:val="left" w:pos="2667"/>
        </w:tabs>
        <w:spacing w:line="480" w:lineRule="auto"/>
        <w:jc w:val="both"/>
      </w:pPr>
      <w:r>
        <w:lastRenderedPageBreak/>
        <w:tab/>
      </w:r>
      <w:r w:rsidR="004C245D">
        <w:t xml:space="preserve">Here in figure </w:t>
      </w:r>
      <w:r w:rsidR="0058562D">
        <w:t>3-10</w:t>
      </w:r>
      <w:r w:rsidR="004C245D">
        <w:t xml:space="preserve"> shows how the segment is texture rich and has diverse gradient magnitude. The optical flow can be reliably computed if a lot of different values in brightness on both directions are detected. The graph shows how both lambdas are significant enough for the equation because the gradients are scattered across the segment.</w:t>
      </w:r>
    </w:p>
    <w:p w14:paraId="7B65F637" w14:textId="77777777" w:rsidR="00910566" w:rsidRDefault="00AD489A" w:rsidP="00910566">
      <w:pPr>
        <w:keepNext/>
        <w:tabs>
          <w:tab w:val="left" w:pos="720"/>
          <w:tab w:val="left" w:pos="1440"/>
          <w:tab w:val="left" w:pos="2667"/>
        </w:tabs>
        <w:spacing w:line="480" w:lineRule="auto"/>
        <w:jc w:val="center"/>
      </w:pPr>
      <w:r w:rsidRPr="00AD489A">
        <w:rPr>
          <w:noProof/>
        </w:rPr>
        <w:drawing>
          <wp:inline distT="0" distB="0" distL="0" distR="0" wp14:anchorId="536CD0A6" wp14:editId="128B1AC9">
            <wp:extent cx="4956748" cy="2891790"/>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a:blip r:embed="rId28"/>
                    <a:stretch>
                      <a:fillRect/>
                    </a:stretch>
                  </pic:blipFill>
                  <pic:spPr>
                    <a:xfrm>
                      <a:off x="0" y="0"/>
                      <a:ext cx="4956748" cy="2891790"/>
                    </a:xfrm>
                    <a:prstGeom prst="rect">
                      <a:avLst/>
                    </a:prstGeom>
                  </pic:spPr>
                </pic:pic>
              </a:graphicData>
            </a:graphic>
          </wp:inline>
        </w:drawing>
      </w:r>
    </w:p>
    <w:p w14:paraId="44BB9484" w14:textId="1CF00250" w:rsidR="0058562D" w:rsidRPr="00910566" w:rsidRDefault="00910566" w:rsidP="00910566">
      <w:pPr>
        <w:pStyle w:val="Caption"/>
        <w:jc w:val="center"/>
        <w:rPr>
          <w:i w:val="0"/>
          <w:iCs w:val="0"/>
          <w:color w:val="auto"/>
          <w:sz w:val="24"/>
          <w:szCs w:val="24"/>
        </w:rPr>
      </w:pPr>
      <w:bookmarkStart w:id="44" w:name="_Toc106139029"/>
      <w:r w:rsidRPr="00910566">
        <w:rPr>
          <w:b/>
          <w:bCs/>
          <w:i w:val="0"/>
          <w:iCs w:val="0"/>
          <w:color w:val="auto"/>
          <w:sz w:val="24"/>
          <w:szCs w:val="24"/>
        </w:rPr>
        <w:t xml:space="preserve">Figure </w:t>
      </w:r>
      <w:r>
        <w:rPr>
          <w:b/>
          <w:bCs/>
          <w:i w:val="0"/>
          <w:iCs w:val="0"/>
          <w:color w:val="auto"/>
          <w:sz w:val="24"/>
          <w:szCs w:val="24"/>
        </w:rPr>
        <w:t>3</w:t>
      </w:r>
      <w:r w:rsidR="00F32A9F">
        <w:rPr>
          <w:b/>
          <w:bCs/>
          <w:i w:val="0"/>
          <w:iCs w:val="0"/>
          <w:color w:val="auto"/>
          <w:sz w:val="24"/>
          <w:szCs w:val="24"/>
        </w:rPr>
        <w:noBreakHyphen/>
      </w:r>
      <w:r w:rsidR="00F32A9F">
        <w:rPr>
          <w:b/>
          <w:bCs/>
          <w:i w:val="0"/>
          <w:iCs w:val="0"/>
          <w:color w:val="auto"/>
          <w:sz w:val="24"/>
          <w:szCs w:val="24"/>
        </w:rPr>
        <w:fldChar w:fldCharType="begin"/>
      </w:r>
      <w:r w:rsidR="00F32A9F">
        <w:rPr>
          <w:b/>
          <w:bCs/>
          <w:i w:val="0"/>
          <w:iCs w:val="0"/>
          <w:color w:val="auto"/>
          <w:sz w:val="24"/>
          <w:szCs w:val="24"/>
        </w:rPr>
        <w:instrText xml:space="preserve"> SEQ Figure \* ARABIC \s 1 </w:instrText>
      </w:r>
      <w:r w:rsidR="00F32A9F">
        <w:rPr>
          <w:b/>
          <w:bCs/>
          <w:i w:val="0"/>
          <w:iCs w:val="0"/>
          <w:color w:val="auto"/>
          <w:sz w:val="24"/>
          <w:szCs w:val="24"/>
        </w:rPr>
        <w:fldChar w:fldCharType="separate"/>
      </w:r>
      <w:r w:rsidR="00962EB4">
        <w:rPr>
          <w:b/>
          <w:bCs/>
          <w:i w:val="0"/>
          <w:iCs w:val="0"/>
          <w:noProof/>
          <w:color w:val="auto"/>
          <w:sz w:val="24"/>
          <w:szCs w:val="24"/>
        </w:rPr>
        <w:t>10</w:t>
      </w:r>
      <w:r w:rsidR="00F32A9F">
        <w:rPr>
          <w:b/>
          <w:bCs/>
          <w:i w:val="0"/>
          <w:iCs w:val="0"/>
          <w:color w:val="auto"/>
          <w:sz w:val="24"/>
          <w:szCs w:val="24"/>
        </w:rPr>
        <w:fldChar w:fldCharType="end"/>
      </w:r>
      <w:r w:rsidRPr="00910566">
        <w:rPr>
          <w:i w:val="0"/>
          <w:iCs w:val="0"/>
          <w:color w:val="auto"/>
          <w:sz w:val="24"/>
          <w:szCs w:val="24"/>
        </w:rPr>
        <w:t>. Texture regions (Good)</w:t>
      </w:r>
      <w:bookmarkEnd w:id="44"/>
    </w:p>
    <w:bookmarkEnd w:id="22"/>
    <w:p w14:paraId="70E3EAB1" w14:textId="163C132D" w:rsidR="00F84E6C" w:rsidRDefault="00910566" w:rsidP="00910566">
      <w:pPr>
        <w:textAlignment w:val="baseline"/>
        <w:rPr>
          <w:lang w:val="en-PH" w:eastAsia="en-PH"/>
        </w:rPr>
      </w:pPr>
      <w:r w:rsidRPr="00910566">
        <w:rPr>
          <w:lang w:val="en-PH" w:eastAsia="en-PH"/>
        </w:rPr>
        <w:t> </w:t>
      </w:r>
    </w:p>
    <w:p w14:paraId="018D2A3F" w14:textId="77777777" w:rsidR="00F84E6C" w:rsidRDefault="00F84E6C" w:rsidP="00910566">
      <w:pPr>
        <w:textAlignment w:val="baseline"/>
        <w:rPr>
          <w:lang w:val="en-PH" w:eastAsia="en-PH"/>
        </w:rPr>
      </w:pPr>
    </w:p>
    <w:p w14:paraId="19B874ED" w14:textId="77777777" w:rsidR="00F67411" w:rsidRPr="00910566" w:rsidRDefault="00F67411" w:rsidP="00910566">
      <w:pPr>
        <w:textAlignment w:val="baseline"/>
        <w:rPr>
          <w:lang w:val="en-PH" w:eastAsia="en-PH"/>
        </w:rPr>
      </w:pPr>
    </w:p>
    <w:p w14:paraId="2BEC08D9" w14:textId="77777777" w:rsidR="00910566" w:rsidRPr="00910566" w:rsidRDefault="00910566" w:rsidP="00910566">
      <w:pPr>
        <w:spacing w:line="480" w:lineRule="auto"/>
        <w:jc w:val="both"/>
        <w:textAlignment w:val="baseline"/>
        <w:rPr>
          <w:lang w:val="en-PH" w:eastAsia="en-PH"/>
        </w:rPr>
      </w:pPr>
      <w:r w:rsidRPr="00910566">
        <w:rPr>
          <w:b/>
          <w:bCs/>
          <w:lang w:eastAsia="en-PH"/>
        </w:rPr>
        <w:t>Results</w:t>
      </w:r>
      <w:r w:rsidRPr="00910566">
        <w:rPr>
          <w:lang w:val="en-PH" w:eastAsia="en-PH"/>
        </w:rPr>
        <w:t> </w:t>
      </w:r>
    </w:p>
    <w:p w14:paraId="191C3A76" w14:textId="171B051F" w:rsidR="00910566" w:rsidRPr="00910566" w:rsidRDefault="00910566" w:rsidP="00910566">
      <w:pPr>
        <w:spacing w:line="480" w:lineRule="auto"/>
        <w:ind w:firstLine="720"/>
        <w:jc w:val="both"/>
        <w:textAlignment w:val="baseline"/>
        <w:rPr>
          <w:lang w:val="en-PH" w:eastAsia="en-PH"/>
        </w:rPr>
      </w:pPr>
      <w:r w:rsidRPr="00910566">
        <w:rPr>
          <w:lang w:eastAsia="en-PH"/>
        </w:rPr>
        <w:t xml:space="preserve">Here in Figure </w:t>
      </w:r>
      <w:r>
        <w:rPr>
          <w:lang w:eastAsia="en-PH"/>
        </w:rPr>
        <w:t>3-11</w:t>
      </w:r>
      <w:r w:rsidRPr="00910566">
        <w:rPr>
          <w:lang w:eastAsia="en-PH"/>
        </w:rPr>
        <w:t>, the points of features extracted are tracked when on vision. The figure also indicates how the absence of optical flow in smooth and edge regions are not detected. Only the texture rich regions are selected.</w:t>
      </w:r>
      <w:r w:rsidRPr="00910566">
        <w:rPr>
          <w:lang w:val="en-PH" w:eastAsia="en-PH"/>
        </w:rPr>
        <w:t> </w:t>
      </w:r>
    </w:p>
    <w:p w14:paraId="4213B52B" w14:textId="77777777" w:rsidR="00594716" w:rsidRDefault="00594716" w:rsidP="00594716">
      <w:pPr>
        <w:keepNext/>
        <w:spacing w:line="480" w:lineRule="auto"/>
        <w:jc w:val="center"/>
        <w:textAlignment w:val="baseline"/>
      </w:pPr>
      <w:r w:rsidRPr="00910566">
        <w:rPr>
          <w:noProof/>
        </w:rPr>
        <w:lastRenderedPageBreak/>
        <w:drawing>
          <wp:inline distT="0" distB="0" distL="0" distR="0" wp14:anchorId="02A826F2" wp14:editId="7ED38217">
            <wp:extent cx="3195961" cy="2392853"/>
            <wp:effectExtent l="0" t="0" r="4445" b="7620"/>
            <wp:docPr id="71" name="Picture 7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A picture containing text&#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202475" cy="2397730"/>
                    </a:xfrm>
                    <a:prstGeom prst="rect">
                      <a:avLst/>
                    </a:prstGeom>
                    <a:noFill/>
                    <a:ln>
                      <a:noFill/>
                    </a:ln>
                  </pic:spPr>
                </pic:pic>
              </a:graphicData>
            </a:graphic>
          </wp:inline>
        </w:drawing>
      </w:r>
    </w:p>
    <w:p w14:paraId="65ED7CCE" w14:textId="546A57D3" w:rsidR="00F84E6C" w:rsidRPr="00F67411" w:rsidRDefault="00594716" w:rsidP="00F67411">
      <w:pPr>
        <w:pStyle w:val="Caption"/>
        <w:jc w:val="center"/>
        <w:rPr>
          <w:i w:val="0"/>
          <w:iCs w:val="0"/>
          <w:color w:val="auto"/>
          <w:sz w:val="24"/>
          <w:szCs w:val="24"/>
        </w:rPr>
      </w:pPr>
      <w:bookmarkStart w:id="45" w:name="_Toc106139030"/>
      <w:r w:rsidRPr="00594716">
        <w:rPr>
          <w:b/>
          <w:bCs/>
          <w:i w:val="0"/>
          <w:iCs w:val="0"/>
          <w:color w:val="auto"/>
          <w:sz w:val="24"/>
          <w:szCs w:val="24"/>
        </w:rPr>
        <w:t>Figure 3</w:t>
      </w:r>
      <w:r w:rsidR="00F32A9F">
        <w:rPr>
          <w:b/>
          <w:bCs/>
          <w:i w:val="0"/>
          <w:iCs w:val="0"/>
          <w:color w:val="auto"/>
          <w:sz w:val="24"/>
          <w:szCs w:val="24"/>
        </w:rPr>
        <w:noBreakHyphen/>
      </w:r>
      <w:r w:rsidR="00F32A9F">
        <w:rPr>
          <w:b/>
          <w:bCs/>
          <w:i w:val="0"/>
          <w:iCs w:val="0"/>
          <w:color w:val="auto"/>
          <w:sz w:val="24"/>
          <w:szCs w:val="24"/>
        </w:rPr>
        <w:fldChar w:fldCharType="begin"/>
      </w:r>
      <w:r w:rsidR="00F32A9F">
        <w:rPr>
          <w:b/>
          <w:bCs/>
          <w:i w:val="0"/>
          <w:iCs w:val="0"/>
          <w:color w:val="auto"/>
          <w:sz w:val="24"/>
          <w:szCs w:val="24"/>
        </w:rPr>
        <w:instrText xml:space="preserve"> SEQ Figure \* ARABIC \s 1 </w:instrText>
      </w:r>
      <w:r w:rsidR="00F32A9F">
        <w:rPr>
          <w:b/>
          <w:bCs/>
          <w:i w:val="0"/>
          <w:iCs w:val="0"/>
          <w:color w:val="auto"/>
          <w:sz w:val="24"/>
          <w:szCs w:val="24"/>
        </w:rPr>
        <w:fldChar w:fldCharType="separate"/>
      </w:r>
      <w:r w:rsidR="00962EB4">
        <w:rPr>
          <w:b/>
          <w:bCs/>
          <w:i w:val="0"/>
          <w:iCs w:val="0"/>
          <w:noProof/>
          <w:color w:val="auto"/>
          <w:sz w:val="24"/>
          <w:szCs w:val="24"/>
        </w:rPr>
        <w:t>11</w:t>
      </w:r>
      <w:r w:rsidR="00F32A9F">
        <w:rPr>
          <w:b/>
          <w:bCs/>
          <w:i w:val="0"/>
          <w:iCs w:val="0"/>
          <w:color w:val="auto"/>
          <w:sz w:val="24"/>
          <w:szCs w:val="24"/>
        </w:rPr>
        <w:fldChar w:fldCharType="end"/>
      </w:r>
      <w:r w:rsidRPr="00594716">
        <w:rPr>
          <w:b/>
          <w:bCs/>
          <w:i w:val="0"/>
          <w:iCs w:val="0"/>
          <w:color w:val="auto"/>
          <w:sz w:val="24"/>
          <w:szCs w:val="24"/>
        </w:rPr>
        <w:t>.</w:t>
      </w:r>
      <w:r w:rsidRPr="00594716">
        <w:rPr>
          <w:i w:val="0"/>
          <w:iCs w:val="0"/>
          <w:color w:val="auto"/>
          <w:sz w:val="24"/>
          <w:szCs w:val="24"/>
        </w:rPr>
        <w:t xml:space="preserve"> Tracked Feature Points</w:t>
      </w:r>
      <w:bookmarkEnd w:id="45"/>
    </w:p>
    <w:p w14:paraId="5FE2EED9" w14:textId="77777777" w:rsidR="00F84E6C" w:rsidRPr="00F84E6C" w:rsidRDefault="00F84E6C" w:rsidP="00F84E6C"/>
    <w:p w14:paraId="31477DD1" w14:textId="3F1F5733" w:rsidR="0014383B" w:rsidRDefault="00E963A1" w:rsidP="00920A4B">
      <w:pPr>
        <w:pStyle w:val="Heading2"/>
        <w:rPr>
          <w:rFonts w:ascii="Times New Roman" w:hAnsi="Times New Roman" w:cs="Times New Roman"/>
          <w:b/>
          <w:bCs/>
          <w:color w:val="0D0D0D" w:themeColor="text1" w:themeTint="F2"/>
          <w:sz w:val="24"/>
          <w:szCs w:val="24"/>
        </w:rPr>
      </w:pPr>
      <w:bookmarkStart w:id="46" w:name="_Toc106185762"/>
      <w:r w:rsidRPr="00920A4B">
        <w:rPr>
          <w:rFonts w:ascii="Times New Roman" w:hAnsi="Times New Roman" w:cs="Times New Roman"/>
          <w:b/>
          <w:bCs/>
          <w:color w:val="0D0D0D" w:themeColor="text1" w:themeTint="F2"/>
          <w:sz w:val="24"/>
          <w:szCs w:val="24"/>
        </w:rPr>
        <w:t>D</w:t>
      </w:r>
      <w:r w:rsidR="000333A9">
        <w:rPr>
          <w:rFonts w:ascii="Times New Roman" w:hAnsi="Times New Roman" w:cs="Times New Roman"/>
          <w:b/>
          <w:bCs/>
          <w:color w:val="0D0D0D" w:themeColor="text1" w:themeTint="F2"/>
          <w:sz w:val="24"/>
          <w:szCs w:val="24"/>
        </w:rPr>
        <w:t>efinition of Terms</w:t>
      </w:r>
      <w:bookmarkEnd w:id="46"/>
    </w:p>
    <w:p w14:paraId="7215EFDE" w14:textId="77777777" w:rsidR="00920A4B" w:rsidRPr="00920A4B" w:rsidRDefault="00920A4B" w:rsidP="00920A4B"/>
    <w:p w14:paraId="099E4C40" w14:textId="05D1DBBB" w:rsidR="000A28DA" w:rsidRDefault="00520E32" w:rsidP="00F73A6B">
      <w:pPr>
        <w:tabs>
          <w:tab w:val="left" w:pos="720"/>
          <w:tab w:val="left" w:pos="1440"/>
          <w:tab w:val="left" w:pos="2667"/>
        </w:tabs>
        <w:spacing w:line="480" w:lineRule="auto"/>
        <w:ind w:left="2880" w:hanging="2880"/>
        <w:jc w:val="both"/>
        <w:rPr>
          <w:sz w:val="22"/>
          <w:szCs w:val="22"/>
        </w:rPr>
      </w:pPr>
      <w:r>
        <w:rPr>
          <w:b/>
          <w:bCs/>
          <w:sz w:val="22"/>
          <w:szCs w:val="22"/>
        </w:rPr>
        <w:t>KLT</w:t>
      </w:r>
      <w:r w:rsidR="00622B30" w:rsidRPr="00902752">
        <w:rPr>
          <w:b/>
          <w:bCs/>
          <w:sz w:val="22"/>
          <w:szCs w:val="22"/>
        </w:rPr>
        <w:t xml:space="preserve"> Algorithm</w:t>
      </w:r>
      <w:r w:rsidR="00902752">
        <w:rPr>
          <w:sz w:val="22"/>
          <w:szCs w:val="22"/>
        </w:rPr>
        <w:t xml:space="preserve"> </w:t>
      </w:r>
      <w:r w:rsidR="00902752">
        <w:tab/>
      </w:r>
      <w:r w:rsidR="00902752">
        <w:tab/>
      </w:r>
      <w:proofErr w:type="spellStart"/>
      <w:r w:rsidR="002B7C73">
        <w:rPr>
          <w:sz w:val="22"/>
          <w:szCs w:val="22"/>
        </w:rPr>
        <w:t>Kanade</w:t>
      </w:r>
      <w:proofErr w:type="spellEnd"/>
      <w:r w:rsidR="002B7C73">
        <w:rPr>
          <w:sz w:val="22"/>
          <w:szCs w:val="22"/>
        </w:rPr>
        <w:t>-Lucas-</w:t>
      </w:r>
      <w:proofErr w:type="spellStart"/>
      <w:r w:rsidR="002B7C73">
        <w:rPr>
          <w:sz w:val="22"/>
          <w:szCs w:val="22"/>
        </w:rPr>
        <w:t>Tomasi</w:t>
      </w:r>
      <w:proofErr w:type="spellEnd"/>
      <w:r w:rsidR="00902752">
        <w:rPr>
          <w:sz w:val="22"/>
          <w:szCs w:val="22"/>
        </w:rPr>
        <w:t xml:space="preserve"> (</w:t>
      </w:r>
      <w:r w:rsidR="002B7C73">
        <w:rPr>
          <w:sz w:val="22"/>
          <w:szCs w:val="22"/>
        </w:rPr>
        <w:t>KLT</w:t>
      </w:r>
      <w:r w:rsidR="00902752">
        <w:rPr>
          <w:sz w:val="22"/>
          <w:szCs w:val="22"/>
        </w:rPr>
        <w:t xml:space="preserve">) Algorithm is </w:t>
      </w:r>
      <w:r w:rsidR="001D7142">
        <w:rPr>
          <w:sz w:val="22"/>
          <w:szCs w:val="22"/>
        </w:rPr>
        <w:t xml:space="preserve">used by the researchers to </w:t>
      </w:r>
      <w:r w:rsidR="002B7C73">
        <w:rPr>
          <w:sz w:val="22"/>
          <w:szCs w:val="22"/>
        </w:rPr>
        <w:t xml:space="preserve">improve the tracking </w:t>
      </w:r>
      <w:r w:rsidR="003D309C">
        <w:rPr>
          <w:sz w:val="22"/>
          <w:szCs w:val="22"/>
        </w:rPr>
        <w:t xml:space="preserve">and recognition </w:t>
      </w:r>
      <w:r w:rsidR="002B7C73">
        <w:rPr>
          <w:sz w:val="22"/>
          <w:szCs w:val="22"/>
        </w:rPr>
        <w:t xml:space="preserve">capabilities </w:t>
      </w:r>
      <w:r w:rsidR="00C9119C">
        <w:rPr>
          <w:sz w:val="22"/>
          <w:szCs w:val="22"/>
        </w:rPr>
        <w:t xml:space="preserve">of the </w:t>
      </w:r>
      <w:r w:rsidR="00476D8E">
        <w:rPr>
          <w:sz w:val="22"/>
          <w:szCs w:val="22"/>
        </w:rPr>
        <w:t xml:space="preserve">AR Camera used by the Application. </w:t>
      </w:r>
      <w:r w:rsidR="00C11B93">
        <w:rPr>
          <w:sz w:val="22"/>
          <w:szCs w:val="22"/>
        </w:rPr>
        <w:t xml:space="preserve"> </w:t>
      </w:r>
    </w:p>
    <w:p w14:paraId="0D4C5765" w14:textId="76DE39EF" w:rsidR="00AD7263" w:rsidRDefault="00AD7263" w:rsidP="00AD7263">
      <w:pPr>
        <w:tabs>
          <w:tab w:val="left" w:pos="720"/>
          <w:tab w:val="left" w:pos="1440"/>
          <w:tab w:val="left" w:pos="2667"/>
        </w:tabs>
        <w:spacing w:line="480" w:lineRule="auto"/>
        <w:ind w:left="2880" w:hanging="2880"/>
        <w:jc w:val="both"/>
        <w:rPr>
          <w:sz w:val="22"/>
          <w:szCs w:val="22"/>
        </w:rPr>
      </w:pPr>
      <w:r w:rsidRPr="742D9F32">
        <w:rPr>
          <w:b/>
          <w:bCs/>
          <w:sz w:val="22"/>
          <w:szCs w:val="22"/>
        </w:rPr>
        <w:t>Algorithm</w:t>
      </w:r>
      <w:r>
        <w:tab/>
      </w:r>
      <w:r>
        <w:tab/>
      </w:r>
      <w:r>
        <w:tab/>
      </w:r>
      <w:proofErr w:type="spellStart"/>
      <w:r w:rsidRPr="742D9F32">
        <w:rPr>
          <w:sz w:val="22"/>
          <w:szCs w:val="22"/>
        </w:rPr>
        <w:t>Algorithm</w:t>
      </w:r>
      <w:proofErr w:type="spellEnd"/>
      <w:r w:rsidRPr="742D9F32">
        <w:rPr>
          <w:sz w:val="22"/>
          <w:szCs w:val="22"/>
        </w:rPr>
        <w:t xml:space="preserve"> is a series of instructions telling a computer how to act and transform a set</w:t>
      </w:r>
      <w:r w:rsidRPr="5C2F9713">
        <w:rPr>
          <w:b/>
          <w:sz w:val="22"/>
          <w:szCs w:val="22"/>
        </w:rPr>
        <w:t xml:space="preserve"> </w:t>
      </w:r>
      <w:r w:rsidRPr="742D9F32">
        <w:rPr>
          <w:sz w:val="22"/>
          <w:szCs w:val="22"/>
        </w:rPr>
        <w:t xml:space="preserve">of instructions into a useful information. </w:t>
      </w:r>
      <w:r w:rsidR="00231187">
        <w:rPr>
          <w:sz w:val="22"/>
          <w:szCs w:val="22"/>
        </w:rPr>
        <w:t>In mathematics and computer science, an algorithm usually means a small procedure that solves a recurrent problem.</w:t>
      </w:r>
    </w:p>
    <w:p w14:paraId="05AE5D74" w14:textId="31263AD7" w:rsidR="00AD7263" w:rsidRDefault="00AD7263" w:rsidP="00AD7263">
      <w:pPr>
        <w:tabs>
          <w:tab w:val="left" w:pos="720"/>
          <w:tab w:val="left" w:pos="1440"/>
          <w:tab w:val="left" w:pos="2667"/>
        </w:tabs>
        <w:spacing w:line="480" w:lineRule="auto"/>
        <w:ind w:left="2880" w:hanging="2880"/>
        <w:jc w:val="both"/>
        <w:rPr>
          <w:sz w:val="22"/>
          <w:szCs w:val="22"/>
        </w:rPr>
      </w:pPr>
      <w:r w:rsidRPr="00902752">
        <w:rPr>
          <w:b/>
          <w:bCs/>
          <w:sz w:val="22"/>
          <w:szCs w:val="22"/>
        </w:rPr>
        <w:t>Augmented Realit</w:t>
      </w:r>
      <w:r>
        <w:rPr>
          <w:b/>
          <w:bCs/>
          <w:sz w:val="22"/>
          <w:szCs w:val="22"/>
        </w:rPr>
        <w:t>y</w:t>
      </w:r>
      <w:r>
        <w:rPr>
          <w:b/>
          <w:bCs/>
          <w:sz w:val="22"/>
          <w:szCs w:val="22"/>
        </w:rPr>
        <w:tab/>
      </w:r>
      <w:r>
        <w:rPr>
          <w:b/>
          <w:bCs/>
          <w:sz w:val="22"/>
          <w:szCs w:val="22"/>
        </w:rPr>
        <w:tab/>
      </w:r>
      <w:r w:rsidRPr="00AD7263">
        <w:rPr>
          <w:sz w:val="22"/>
          <w:szCs w:val="22"/>
        </w:rPr>
        <w:t>Augmented Reality</w:t>
      </w:r>
      <w:r>
        <w:rPr>
          <w:sz w:val="22"/>
          <w:szCs w:val="22"/>
        </w:rPr>
        <w:t xml:space="preserve"> </w:t>
      </w:r>
      <w:r w:rsidRPr="00AD7263">
        <w:rPr>
          <w:sz w:val="22"/>
          <w:szCs w:val="22"/>
        </w:rPr>
        <w:t>Enhanced</w:t>
      </w:r>
      <w:r>
        <w:rPr>
          <w:sz w:val="22"/>
          <w:szCs w:val="22"/>
        </w:rPr>
        <w:t xml:space="preserve"> version of the real physical world achieved using digital visual elements delivered via technology.</w:t>
      </w:r>
    </w:p>
    <w:p w14:paraId="373E9D67" w14:textId="0252FDF2" w:rsidR="00AD7263" w:rsidRDefault="00AD7263" w:rsidP="00AD7263">
      <w:pPr>
        <w:tabs>
          <w:tab w:val="left" w:pos="720"/>
          <w:tab w:val="left" w:pos="1440"/>
          <w:tab w:val="left" w:pos="2667"/>
        </w:tabs>
        <w:spacing w:line="480" w:lineRule="auto"/>
        <w:ind w:left="2880" w:hanging="2880"/>
        <w:rPr>
          <w:sz w:val="22"/>
          <w:szCs w:val="22"/>
        </w:rPr>
      </w:pPr>
      <w:r w:rsidRPr="742D9F32">
        <w:rPr>
          <w:b/>
          <w:bCs/>
          <w:sz w:val="22"/>
          <w:szCs w:val="22"/>
        </w:rPr>
        <w:t>C#</w:t>
      </w:r>
      <w:r>
        <w:tab/>
      </w:r>
      <w:r>
        <w:tab/>
      </w:r>
      <w:r>
        <w:tab/>
      </w:r>
      <w:r>
        <w:tab/>
      </w:r>
      <w:r w:rsidRPr="742D9F32">
        <w:rPr>
          <w:sz w:val="22"/>
          <w:szCs w:val="22"/>
        </w:rPr>
        <w:t>C# is an object-oriented programming language that aims to combine the computing power of C++ and the programming ease of Visual basic.</w:t>
      </w:r>
      <w:r w:rsidR="00B97F72">
        <w:rPr>
          <w:sz w:val="22"/>
          <w:szCs w:val="22"/>
        </w:rPr>
        <w:t xml:space="preserve"> It is the main Language used by the Researchers on creating the System.</w:t>
      </w:r>
    </w:p>
    <w:p w14:paraId="2657FF57" w14:textId="7A12DE27" w:rsidR="00A3581F" w:rsidRPr="00A3581F" w:rsidRDefault="00A3581F" w:rsidP="00AD7263">
      <w:pPr>
        <w:tabs>
          <w:tab w:val="left" w:pos="720"/>
          <w:tab w:val="left" w:pos="1440"/>
          <w:tab w:val="left" w:pos="2667"/>
        </w:tabs>
        <w:spacing w:line="480" w:lineRule="auto"/>
        <w:ind w:left="2880" w:hanging="2880"/>
        <w:rPr>
          <w:sz w:val="22"/>
          <w:szCs w:val="22"/>
        </w:rPr>
      </w:pPr>
      <w:r>
        <w:rPr>
          <w:b/>
          <w:bCs/>
          <w:sz w:val="22"/>
          <w:szCs w:val="22"/>
        </w:rPr>
        <w:lastRenderedPageBreak/>
        <w:t>Computer Vision</w:t>
      </w:r>
      <w:r>
        <w:tab/>
      </w:r>
      <w:r>
        <w:tab/>
      </w:r>
      <w:r w:rsidR="008D468A">
        <w:rPr>
          <w:sz w:val="22"/>
          <w:szCs w:val="22"/>
        </w:rPr>
        <w:t>C</w:t>
      </w:r>
      <w:r w:rsidR="000F199F">
        <w:rPr>
          <w:sz w:val="22"/>
          <w:szCs w:val="22"/>
        </w:rPr>
        <w:t xml:space="preserve">omputer vision is a </w:t>
      </w:r>
      <w:r w:rsidR="1257D034" w:rsidRPr="4BE4566B">
        <w:rPr>
          <w:sz w:val="22"/>
          <w:szCs w:val="22"/>
        </w:rPr>
        <w:t>field</w:t>
      </w:r>
      <w:r w:rsidR="000F199F">
        <w:rPr>
          <w:sz w:val="22"/>
          <w:szCs w:val="22"/>
        </w:rPr>
        <w:t xml:space="preserve"> of artificial intelligence that trains computers to interpret and understand the visual world. Using digital images from cameras and videos and deep learning models, machines can accurately identify and classify objects and then react to what they see.</w:t>
      </w:r>
      <w:r w:rsidR="008D468A">
        <w:rPr>
          <w:sz w:val="22"/>
          <w:szCs w:val="22"/>
        </w:rPr>
        <w:t xml:space="preserve"> The researchers use an algorithm that is classified as computer vision to detect feature points in the student IDs so that the application can recognize the target image.</w:t>
      </w:r>
    </w:p>
    <w:p w14:paraId="0A85DFB4" w14:textId="27B104A0" w:rsidR="00AD7263" w:rsidRDefault="00AD7263" w:rsidP="00AD7263">
      <w:pPr>
        <w:tabs>
          <w:tab w:val="left" w:pos="720"/>
          <w:tab w:val="left" w:pos="1440"/>
          <w:tab w:val="left" w:pos="2667"/>
        </w:tabs>
        <w:spacing w:line="480" w:lineRule="auto"/>
        <w:ind w:left="2880" w:hanging="2880"/>
        <w:jc w:val="both"/>
        <w:rPr>
          <w:sz w:val="22"/>
          <w:szCs w:val="22"/>
        </w:rPr>
      </w:pPr>
      <w:r w:rsidRPr="00C96CAE">
        <w:rPr>
          <w:b/>
          <w:bCs/>
          <w:sz w:val="22"/>
          <w:szCs w:val="22"/>
        </w:rPr>
        <w:t>Firebase</w:t>
      </w:r>
      <w:r w:rsidRPr="00C96CAE">
        <w:tab/>
      </w:r>
      <w:r w:rsidRPr="00C96CAE">
        <w:tab/>
      </w:r>
      <w:r w:rsidRPr="00C96CAE">
        <w:tab/>
      </w:r>
      <w:proofErr w:type="spellStart"/>
      <w:r w:rsidRPr="00C96CAE">
        <w:rPr>
          <w:sz w:val="22"/>
          <w:szCs w:val="22"/>
        </w:rPr>
        <w:t>Firebase</w:t>
      </w:r>
      <w:proofErr w:type="spellEnd"/>
      <w:r w:rsidRPr="00C96CAE">
        <w:rPr>
          <w:sz w:val="22"/>
          <w:szCs w:val="22"/>
        </w:rPr>
        <w:t xml:space="preserve"> is a toolset to build, improve, and grow an application. It gives the researchers a large portion of services that the developers would normally have to build themselves such as database, authentication, configuration, push messaging etc.</w:t>
      </w:r>
    </w:p>
    <w:p w14:paraId="37BA880A" w14:textId="596C88DC" w:rsidR="6043EAA1" w:rsidRDefault="6043EAA1" w:rsidP="4BE4566B">
      <w:pPr>
        <w:tabs>
          <w:tab w:val="left" w:pos="720"/>
          <w:tab w:val="left" w:pos="1440"/>
          <w:tab w:val="left" w:pos="2667"/>
        </w:tabs>
        <w:spacing w:line="480" w:lineRule="auto"/>
        <w:ind w:left="2880" w:hanging="2880"/>
        <w:jc w:val="both"/>
        <w:rPr>
          <w:b/>
          <w:bCs/>
          <w:sz w:val="22"/>
          <w:szCs w:val="22"/>
        </w:rPr>
      </w:pPr>
      <w:r w:rsidRPr="4BE4566B">
        <w:rPr>
          <w:b/>
          <w:bCs/>
          <w:sz w:val="22"/>
          <w:szCs w:val="22"/>
        </w:rPr>
        <w:t>Harris Corner Detector</w:t>
      </w:r>
      <w:r>
        <w:tab/>
      </w:r>
      <w:r>
        <w:tab/>
      </w:r>
      <w:r w:rsidRPr="4BE4566B">
        <w:rPr>
          <w:sz w:val="22"/>
          <w:szCs w:val="22"/>
        </w:rPr>
        <w:t>Harris Corner Detector is a corner detection operator that is commonly used in computer vision algorithms to extract corners and infer features of an image.</w:t>
      </w:r>
    </w:p>
    <w:p w14:paraId="54EB8C6D" w14:textId="165131A9" w:rsidR="001B431B" w:rsidRDefault="001B431B" w:rsidP="001B431B">
      <w:pPr>
        <w:tabs>
          <w:tab w:val="left" w:pos="720"/>
          <w:tab w:val="left" w:pos="1440"/>
          <w:tab w:val="left" w:pos="2667"/>
        </w:tabs>
        <w:spacing w:line="480" w:lineRule="auto"/>
        <w:ind w:left="2880" w:hanging="2880"/>
        <w:jc w:val="both"/>
        <w:rPr>
          <w:sz w:val="22"/>
          <w:szCs w:val="22"/>
        </w:rPr>
      </w:pPr>
      <w:r>
        <w:rPr>
          <w:b/>
          <w:bCs/>
          <w:sz w:val="22"/>
          <w:szCs w:val="22"/>
        </w:rPr>
        <w:t>Image Stabilization</w:t>
      </w:r>
      <w:r>
        <w:rPr>
          <w:b/>
          <w:bCs/>
          <w:sz w:val="22"/>
          <w:szCs w:val="22"/>
        </w:rPr>
        <w:tab/>
      </w:r>
      <w:r>
        <w:rPr>
          <w:b/>
          <w:bCs/>
          <w:sz w:val="22"/>
          <w:szCs w:val="22"/>
        </w:rPr>
        <w:tab/>
      </w:r>
      <w:r>
        <w:rPr>
          <w:sz w:val="22"/>
          <w:szCs w:val="22"/>
        </w:rPr>
        <w:t xml:space="preserve">Image Stabilization is a family of techniques that reduce blurring associated with the motion of a camera or other imaging device during exposure. </w:t>
      </w:r>
    </w:p>
    <w:p w14:paraId="4D0B2B0B" w14:textId="4A41E626" w:rsidR="00751A53" w:rsidRPr="00A92BA3" w:rsidRDefault="00751A53" w:rsidP="00AD7263">
      <w:pPr>
        <w:tabs>
          <w:tab w:val="left" w:pos="720"/>
          <w:tab w:val="left" w:pos="1440"/>
          <w:tab w:val="left" w:pos="2667"/>
        </w:tabs>
        <w:spacing w:line="480" w:lineRule="auto"/>
        <w:ind w:left="2880" w:hanging="2880"/>
        <w:jc w:val="both"/>
        <w:rPr>
          <w:color w:val="FF0000"/>
          <w:sz w:val="22"/>
          <w:szCs w:val="22"/>
        </w:rPr>
      </w:pPr>
      <w:r>
        <w:rPr>
          <w:b/>
          <w:bCs/>
          <w:sz w:val="22"/>
          <w:szCs w:val="22"/>
        </w:rPr>
        <w:t>Image Target</w:t>
      </w:r>
      <w:r>
        <w:tab/>
      </w:r>
      <w:r w:rsidRPr="008D468A">
        <w:tab/>
      </w:r>
      <w:r w:rsidRPr="008D468A">
        <w:tab/>
      </w:r>
      <w:r w:rsidR="008D468A" w:rsidRPr="008D468A">
        <w:rPr>
          <w:sz w:val="22"/>
          <w:szCs w:val="22"/>
        </w:rPr>
        <w:t>I</w:t>
      </w:r>
      <w:r w:rsidRPr="008D468A">
        <w:rPr>
          <w:sz w:val="22"/>
          <w:szCs w:val="22"/>
        </w:rPr>
        <w:t xml:space="preserve">mage target is the object </w:t>
      </w:r>
      <w:r w:rsidR="00F61877" w:rsidRPr="008D468A">
        <w:rPr>
          <w:sz w:val="22"/>
          <w:szCs w:val="22"/>
        </w:rPr>
        <w:t xml:space="preserve">that </w:t>
      </w:r>
      <w:r w:rsidR="00B61789" w:rsidRPr="008D468A">
        <w:rPr>
          <w:sz w:val="22"/>
          <w:szCs w:val="22"/>
        </w:rPr>
        <w:t xml:space="preserve">represent the images that the Vuforia engine can detect and track. The engine detects and tracks the image by comparing extracted natural features from the camera image against a known target resource database. Once the image target is detected, Vuforia Engine will track the image and </w:t>
      </w:r>
      <w:r w:rsidR="00B61789" w:rsidRPr="008D468A">
        <w:rPr>
          <w:sz w:val="22"/>
          <w:szCs w:val="22"/>
        </w:rPr>
        <w:lastRenderedPageBreak/>
        <w:t xml:space="preserve">augment your content seamlessly using best in market image tracking technology. </w:t>
      </w:r>
    </w:p>
    <w:p w14:paraId="36D56D08" w14:textId="107AC52E" w:rsidR="7294FDCD" w:rsidRPr="008D468A" w:rsidRDefault="7294FDCD" w:rsidP="4BE4566B">
      <w:pPr>
        <w:tabs>
          <w:tab w:val="left" w:pos="720"/>
          <w:tab w:val="left" w:pos="1440"/>
          <w:tab w:val="left" w:pos="2667"/>
        </w:tabs>
        <w:spacing w:line="480" w:lineRule="auto"/>
        <w:ind w:left="2880" w:hanging="2880"/>
        <w:jc w:val="both"/>
        <w:rPr>
          <w:b/>
          <w:bCs/>
          <w:sz w:val="22"/>
          <w:szCs w:val="22"/>
        </w:rPr>
      </w:pPr>
      <w:r w:rsidRPr="008D468A">
        <w:rPr>
          <w:b/>
          <w:bCs/>
          <w:sz w:val="22"/>
          <w:szCs w:val="22"/>
        </w:rPr>
        <w:t>Image Tracking</w:t>
      </w:r>
      <w:r w:rsidRPr="008D468A">
        <w:tab/>
      </w:r>
      <w:r w:rsidRPr="008D468A">
        <w:tab/>
      </w:r>
      <w:r w:rsidR="008D468A" w:rsidRPr="008D468A">
        <w:rPr>
          <w:sz w:val="22"/>
          <w:szCs w:val="22"/>
        </w:rPr>
        <w:t>I</w:t>
      </w:r>
      <w:r w:rsidRPr="008D468A">
        <w:rPr>
          <w:sz w:val="22"/>
          <w:szCs w:val="22"/>
        </w:rPr>
        <w:t>mage tracking detects two-dimensional planar images from a custom-defined target set, and then continuously tracks the images’ locations and orientations as you or they move in the setting.</w:t>
      </w:r>
      <w:r w:rsidR="008D468A">
        <w:rPr>
          <w:sz w:val="22"/>
          <w:szCs w:val="22"/>
        </w:rPr>
        <w:t xml:space="preserve"> Image tracking is used by the system so that the AR graphics generated by the system could follow the Target image (School ID) even if the user moves it around the camera.</w:t>
      </w:r>
    </w:p>
    <w:p w14:paraId="6F5EAB21" w14:textId="49CF3B86" w:rsidR="008A7BEB" w:rsidRPr="008A7BEB" w:rsidRDefault="008A7BEB" w:rsidP="00AD7263">
      <w:pPr>
        <w:tabs>
          <w:tab w:val="left" w:pos="720"/>
          <w:tab w:val="left" w:pos="1440"/>
          <w:tab w:val="left" w:pos="2667"/>
        </w:tabs>
        <w:spacing w:line="480" w:lineRule="auto"/>
        <w:ind w:left="2880" w:hanging="2880"/>
        <w:jc w:val="both"/>
        <w:rPr>
          <w:sz w:val="22"/>
          <w:szCs w:val="22"/>
        </w:rPr>
      </w:pPr>
      <w:r>
        <w:rPr>
          <w:b/>
          <w:bCs/>
          <w:sz w:val="22"/>
          <w:szCs w:val="22"/>
        </w:rPr>
        <w:t>JSON</w:t>
      </w:r>
      <w:r>
        <w:tab/>
      </w:r>
      <w:r>
        <w:tab/>
      </w:r>
      <w:r>
        <w:tab/>
      </w:r>
      <w:r>
        <w:tab/>
      </w:r>
      <w:r>
        <w:rPr>
          <w:sz w:val="22"/>
          <w:szCs w:val="22"/>
        </w:rPr>
        <w:t xml:space="preserve">JavaScript Object Notation or JSON is a text-based human-readable data interchange format used for representing simple data structures and objects in web browser-based code. It is also sometimes used in desktop and server-side programming environments.  </w:t>
      </w:r>
    </w:p>
    <w:p w14:paraId="031FCBEC" w14:textId="709A76F6" w:rsidR="71DB5127" w:rsidRPr="008D468A" w:rsidRDefault="71DB5127" w:rsidP="4BE4566B">
      <w:pPr>
        <w:tabs>
          <w:tab w:val="left" w:pos="720"/>
          <w:tab w:val="left" w:pos="1440"/>
          <w:tab w:val="left" w:pos="2667"/>
        </w:tabs>
        <w:spacing w:line="480" w:lineRule="auto"/>
        <w:ind w:left="2880" w:hanging="2880"/>
        <w:jc w:val="both"/>
        <w:rPr>
          <w:sz w:val="22"/>
          <w:szCs w:val="22"/>
        </w:rPr>
      </w:pPr>
      <w:r w:rsidRPr="4BE4566B">
        <w:rPr>
          <w:b/>
          <w:bCs/>
          <w:sz w:val="22"/>
          <w:szCs w:val="22"/>
        </w:rPr>
        <w:t>Motion Segment</w:t>
      </w:r>
      <w:r w:rsidRPr="008D468A">
        <w:rPr>
          <w:b/>
          <w:bCs/>
          <w:sz w:val="22"/>
          <w:szCs w:val="22"/>
        </w:rPr>
        <w:t>ation</w:t>
      </w:r>
      <w:r w:rsidRPr="008D468A">
        <w:tab/>
      </w:r>
      <w:r w:rsidRPr="008D468A">
        <w:tab/>
      </w:r>
      <w:r w:rsidR="008D468A" w:rsidRPr="008D468A">
        <w:rPr>
          <w:sz w:val="22"/>
          <w:szCs w:val="22"/>
        </w:rPr>
        <w:t>M</w:t>
      </w:r>
      <w:r w:rsidRPr="008D468A">
        <w:rPr>
          <w:sz w:val="22"/>
          <w:szCs w:val="22"/>
        </w:rPr>
        <w:t>otion segmentation is the task of identifying the independently moving objects in the video and separating them from the background motion.</w:t>
      </w:r>
    </w:p>
    <w:p w14:paraId="02107E6D" w14:textId="6E257370" w:rsidR="304E1891" w:rsidRPr="008D468A" w:rsidRDefault="304E1891" w:rsidP="4BE4566B">
      <w:pPr>
        <w:tabs>
          <w:tab w:val="left" w:pos="720"/>
          <w:tab w:val="left" w:pos="1440"/>
          <w:tab w:val="left" w:pos="2667"/>
        </w:tabs>
        <w:spacing w:line="480" w:lineRule="auto"/>
        <w:ind w:left="2880" w:hanging="2880"/>
        <w:jc w:val="both"/>
        <w:rPr>
          <w:sz w:val="22"/>
          <w:szCs w:val="22"/>
        </w:rPr>
      </w:pPr>
      <w:r w:rsidRPr="008D468A">
        <w:rPr>
          <w:b/>
          <w:bCs/>
          <w:sz w:val="22"/>
          <w:szCs w:val="22"/>
        </w:rPr>
        <w:t>Motion Tracking</w:t>
      </w:r>
      <w:r w:rsidRPr="008D468A">
        <w:tab/>
      </w:r>
      <w:r w:rsidRPr="008D468A">
        <w:tab/>
      </w:r>
      <w:r w:rsidR="008D468A" w:rsidRPr="008D468A">
        <w:rPr>
          <w:sz w:val="22"/>
          <w:szCs w:val="22"/>
        </w:rPr>
        <w:t>M</w:t>
      </w:r>
      <w:r w:rsidRPr="008D468A">
        <w:rPr>
          <w:sz w:val="22"/>
          <w:szCs w:val="22"/>
        </w:rPr>
        <w:t>otion tracking assists in tracking the movement of objects and transferring the sensed data to an application for further processing.</w:t>
      </w:r>
      <w:r w:rsidR="008D468A">
        <w:rPr>
          <w:sz w:val="22"/>
          <w:szCs w:val="22"/>
        </w:rPr>
        <w:t xml:space="preserve"> It is used to track the Student ID so that the AR graphics can follow the ID if the user moves it around the camera.</w:t>
      </w:r>
    </w:p>
    <w:p w14:paraId="3500ADA8" w14:textId="7BBD7BEF" w:rsidR="2ADA7CF9" w:rsidRPr="008D468A" w:rsidRDefault="2ADA7CF9" w:rsidP="4BE4566B">
      <w:pPr>
        <w:tabs>
          <w:tab w:val="left" w:pos="720"/>
          <w:tab w:val="left" w:pos="1440"/>
          <w:tab w:val="left" w:pos="2667"/>
        </w:tabs>
        <w:spacing w:line="480" w:lineRule="auto"/>
        <w:ind w:left="2880" w:hanging="2880"/>
        <w:jc w:val="both"/>
        <w:rPr>
          <w:b/>
          <w:bCs/>
          <w:sz w:val="22"/>
          <w:szCs w:val="22"/>
        </w:rPr>
      </w:pPr>
      <w:r w:rsidRPr="008D468A">
        <w:rPr>
          <w:b/>
          <w:bCs/>
          <w:sz w:val="22"/>
          <w:szCs w:val="22"/>
        </w:rPr>
        <w:t>Object Localization</w:t>
      </w:r>
      <w:r w:rsidRPr="008D468A">
        <w:tab/>
      </w:r>
      <w:r w:rsidRPr="008D468A">
        <w:tab/>
      </w:r>
      <w:r w:rsidR="008D468A" w:rsidRPr="008D468A">
        <w:rPr>
          <w:sz w:val="22"/>
          <w:szCs w:val="22"/>
        </w:rPr>
        <w:t>O</w:t>
      </w:r>
      <w:r w:rsidRPr="008D468A">
        <w:rPr>
          <w:sz w:val="22"/>
          <w:szCs w:val="22"/>
        </w:rPr>
        <w:t xml:space="preserve">bject localization refers to identifying the location of one or more objects in an image and drawing abounding box around their extent. It combines these two tasks and localizes and classifies one or more objects in an image. </w:t>
      </w:r>
    </w:p>
    <w:p w14:paraId="3C6149AC" w14:textId="22E2950E" w:rsidR="02C6BF96" w:rsidRPr="008D468A" w:rsidRDefault="02C6BF96" w:rsidP="4BE4566B">
      <w:pPr>
        <w:tabs>
          <w:tab w:val="left" w:pos="720"/>
          <w:tab w:val="left" w:pos="1440"/>
          <w:tab w:val="left" w:pos="2667"/>
        </w:tabs>
        <w:spacing w:line="480" w:lineRule="auto"/>
        <w:ind w:left="2880" w:hanging="2880"/>
        <w:jc w:val="both"/>
        <w:rPr>
          <w:sz w:val="22"/>
          <w:szCs w:val="22"/>
        </w:rPr>
      </w:pPr>
      <w:r w:rsidRPr="008D468A">
        <w:rPr>
          <w:b/>
          <w:bCs/>
          <w:sz w:val="22"/>
          <w:szCs w:val="22"/>
        </w:rPr>
        <w:lastRenderedPageBreak/>
        <w:t xml:space="preserve">Point Tracker </w:t>
      </w:r>
      <w:r w:rsidRPr="008D468A">
        <w:tab/>
      </w:r>
      <w:r w:rsidRPr="008D468A">
        <w:tab/>
      </w:r>
      <w:r w:rsidRPr="008D468A">
        <w:tab/>
      </w:r>
      <w:r w:rsidR="008D468A" w:rsidRPr="008D468A">
        <w:rPr>
          <w:sz w:val="22"/>
          <w:szCs w:val="22"/>
        </w:rPr>
        <w:t>T</w:t>
      </w:r>
      <w:r w:rsidRPr="008D468A">
        <w:rPr>
          <w:sz w:val="22"/>
          <w:szCs w:val="22"/>
        </w:rPr>
        <w:t>he point tracker object tracks a set of points using the KLT, feature-tracking algorithm. It is often used for short-term tracking as part of a large tra</w:t>
      </w:r>
      <w:r w:rsidR="59FD9A13" w:rsidRPr="008D468A">
        <w:rPr>
          <w:sz w:val="22"/>
          <w:szCs w:val="22"/>
        </w:rPr>
        <w:t xml:space="preserve">cking framework. </w:t>
      </w:r>
    </w:p>
    <w:p w14:paraId="0E073041" w14:textId="59533523" w:rsidR="73CF7906" w:rsidRDefault="73CF7906" w:rsidP="56CD0E0E">
      <w:pPr>
        <w:tabs>
          <w:tab w:val="left" w:pos="720"/>
          <w:tab w:val="left" w:pos="1440"/>
          <w:tab w:val="left" w:pos="2667"/>
        </w:tabs>
        <w:spacing w:line="480" w:lineRule="auto"/>
        <w:ind w:left="2880" w:hanging="2880"/>
        <w:jc w:val="both"/>
        <w:rPr>
          <w:b/>
          <w:bCs/>
          <w:sz w:val="22"/>
          <w:szCs w:val="22"/>
        </w:rPr>
      </w:pPr>
      <w:r w:rsidRPr="7952CFF9">
        <w:rPr>
          <w:b/>
          <w:bCs/>
          <w:sz w:val="22"/>
          <w:szCs w:val="22"/>
        </w:rPr>
        <w:t>Prefab</w:t>
      </w:r>
      <w:r>
        <w:tab/>
      </w:r>
      <w:r>
        <w:tab/>
      </w:r>
      <w:r>
        <w:tab/>
      </w:r>
      <w:r>
        <w:tab/>
      </w:r>
      <w:r w:rsidRPr="7952CFF9">
        <w:rPr>
          <w:sz w:val="22"/>
          <w:szCs w:val="22"/>
        </w:rPr>
        <w:t xml:space="preserve">Prefabs are a special type of component that allows fully configured </w:t>
      </w:r>
      <w:proofErr w:type="spellStart"/>
      <w:r w:rsidRPr="7952CFF9">
        <w:rPr>
          <w:sz w:val="22"/>
          <w:szCs w:val="22"/>
        </w:rPr>
        <w:t>GameObjects</w:t>
      </w:r>
      <w:proofErr w:type="spellEnd"/>
      <w:r w:rsidRPr="7952CFF9">
        <w:rPr>
          <w:sz w:val="22"/>
          <w:szCs w:val="22"/>
        </w:rPr>
        <w:t xml:space="preserve"> to be saved in the project </w:t>
      </w:r>
      <w:proofErr w:type="spellStart"/>
      <w:r w:rsidRPr="7952CFF9">
        <w:rPr>
          <w:sz w:val="22"/>
          <w:szCs w:val="22"/>
        </w:rPr>
        <w:t>fo</w:t>
      </w:r>
      <w:proofErr w:type="spellEnd"/>
      <w:r w:rsidRPr="7952CFF9">
        <w:rPr>
          <w:sz w:val="22"/>
          <w:szCs w:val="22"/>
        </w:rPr>
        <w:t xml:space="preserve"> reuse. </w:t>
      </w:r>
      <w:r w:rsidRPr="7C17E4D2">
        <w:rPr>
          <w:sz w:val="22"/>
          <w:szCs w:val="22"/>
        </w:rPr>
        <w:t>These</w:t>
      </w:r>
      <w:r w:rsidRPr="4E1298AD">
        <w:rPr>
          <w:sz w:val="22"/>
          <w:szCs w:val="22"/>
        </w:rPr>
        <w:t xml:space="preserve"> assets can then be shared between scenes, or even other projects </w:t>
      </w:r>
      <w:r w:rsidRPr="7C17E4D2">
        <w:rPr>
          <w:sz w:val="22"/>
          <w:szCs w:val="22"/>
        </w:rPr>
        <w:t>without</w:t>
      </w:r>
      <w:r w:rsidRPr="4E1298AD">
        <w:rPr>
          <w:sz w:val="22"/>
          <w:szCs w:val="22"/>
        </w:rPr>
        <w:t xml:space="preserve"> having to be configured again.</w:t>
      </w:r>
    </w:p>
    <w:p w14:paraId="18D94BB4" w14:textId="4C1F8D62" w:rsidR="00231187" w:rsidRPr="00231187" w:rsidRDefault="00231187" w:rsidP="00AD7263">
      <w:pPr>
        <w:tabs>
          <w:tab w:val="left" w:pos="720"/>
          <w:tab w:val="left" w:pos="1440"/>
          <w:tab w:val="left" w:pos="2667"/>
        </w:tabs>
        <w:spacing w:line="480" w:lineRule="auto"/>
        <w:ind w:left="2880" w:hanging="2880"/>
        <w:jc w:val="both"/>
        <w:rPr>
          <w:sz w:val="22"/>
          <w:szCs w:val="22"/>
        </w:rPr>
      </w:pPr>
      <w:r>
        <w:rPr>
          <w:b/>
          <w:bCs/>
          <w:sz w:val="22"/>
          <w:szCs w:val="22"/>
        </w:rPr>
        <w:t>RAD Methodology</w:t>
      </w:r>
      <w:r>
        <w:tab/>
      </w:r>
      <w:r>
        <w:tab/>
      </w:r>
      <w:r>
        <w:rPr>
          <w:sz w:val="22"/>
          <w:szCs w:val="22"/>
        </w:rPr>
        <w:t xml:space="preserve">Rapid Application Development or RAD is an agile project management strategy popular in software development. </w:t>
      </w:r>
      <w:r w:rsidR="0099342D">
        <w:rPr>
          <w:sz w:val="22"/>
          <w:szCs w:val="22"/>
        </w:rPr>
        <w:t xml:space="preserve">It is a more adaptive approach to software development. While </w:t>
      </w:r>
      <w:r w:rsidR="0099342D" w:rsidRPr="4BE4566B">
        <w:rPr>
          <w:sz w:val="22"/>
          <w:szCs w:val="22"/>
        </w:rPr>
        <w:t>regula</w:t>
      </w:r>
      <w:r w:rsidR="2844B071" w:rsidRPr="4BE4566B">
        <w:rPr>
          <w:sz w:val="22"/>
          <w:szCs w:val="22"/>
        </w:rPr>
        <w:t>r</w:t>
      </w:r>
      <w:r w:rsidR="0099342D">
        <w:rPr>
          <w:sz w:val="22"/>
          <w:szCs w:val="22"/>
        </w:rPr>
        <w:t xml:space="preserve"> plan-based methods require a rigid structure with specific requirements, a RAD approach is based around flexibility and the ability to adapt alongside new knowledge. </w:t>
      </w:r>
    </w:p>
    <w:p w14:paraId="69A12CE1" w14:textId="0E3DFB63" w:rsidR="018B902F" w:rsidRDefault="018B902F" w:rsidP="4BE4566B">
      <w:pPr>
        <w:tabs>
          <w:tab w:val="left" w:pos="720"/>
          <w:tab w:val="left" w:pos="1440"/>
          <w:tab w:val="left" w:pos="2667"/>
        </w:tabs>
        <w:spacing w:line="480" w:lineRule="auto"/>
        <w:ind w:left="2880" w:hanging="2880"/>
        <w:jc w:val="both"/>
        <w:rPr>
          <w:b/>
          <w:bCs/>
          <w:sz w:val="22"/>
          <w:szCs w:val="22"/>
        </w:rPr>
      </w:pPr>
      <w:r w:rsidRPr="4BE4566B">
        <w:rPr>
          <w:b/>
          <w:bCs/>
          <w:sz w:val="22"/>
          <w:szCs w:val="22"/>
        </w:rPr>
        <w:t>Tracking Algorithm</w:t>
      </w:r>
      <w:r>
        <w:tab/>
      </w:r>
      <w:r w:rsidR="6EEF8BFB" w:rsidRPr="4BE4566B">
        <w:rPr>
          <w:sz w:val="22"/>
          <w:szCs w:val="22"/>
        </w:rPr>
        <w:t xml:space="preserve">   </w:t>
      </w:r>
      <w:r w:rsidR="00C01392">
        <w:rPr>
          <w:sz w:val="22"/>
          <w:szCs w:val="22"/>
        </w:rPr>
        <w:t>T</w:t>
      </w:r>
      <w:r w:rsidRPr="4BE4566B">
        <w:rPr>
          <w:sz w:val="22"/>
          <w:szCs w:val="22"/>
        </w:rPr>
        <w:t xml:space="preserve">racking algorithm is a radar and sonar performance enhancement strategy that provides the ability to predict future position of moving objects. </w:t>
      </w:r>
    </w:p>
    <w:p w14:paraId="5ED6F1E4" w14:textId="0110C33C" w:rsidR="00622B30" w:rsidRPr="002D12E9" w:rsidRDefault="00622B30" w:rsidP="002D12E9">
      <w:pPr>
        <w:tabs>
          <w:tab w:val="left" w:pos="720"/>
          <w:tab w:val="left" w:pos="1440"/>
          <w:tab w:val="left" w:pos="2667"/>
        </w:tabs>
        <w:spacing w:line="480" w:lineRule="auto"/>
        <w:ind w:left="2880" w:hanging="2880"/>
        <w:rPr>
          <w:sz w:val="22"/>
          <w:szCs w:val="22"/>
        </w:rPr>
      </w:pPr>
      <w:r w:rsidRPr="00902752">
        <w:rPr>
          <w:b/>
          <w:bCs/>
          <w:sz w:val="22"/>
          <w:szCs w:val="22"/>
        </w:rPr>
        <w:t>Unity</w:t>
      </w:r>
      <w:r w:rsidR="002D12E9">
        <w:tab/>
      </w:r>
      <w:r w:rsidR="002D12E9">
        <w:tab/>
      </w:r>
      <w:r w:rsidR="002D12E9">
        <w:tab/>
      </w:r>
      <w:r w:rsidR="002D12E9">
        <w:tab/>
      </w:r>
      <w:proofErr w:type="spellStart"/>
      <w:r w:rsidR="00AD7263">
        <w:rPr>
          <w:sz w:val="22"/>
          <w:szCs w:val="22"/>
        </w:rPr>
        <w:t>Unity</w:t>
      </w:r>
      <w:proofErr w:type="spellEnd"/>
      <w:r w:rsidR="00AD7263">
        <w:rPr>
          <w:sz w:val="22"/>
          <w:szCs w:val="22"/>
        </w:rPr>
        <w:t xml:space="preserve"> is a </w:t>
      </w:r>
      <w:r w:rsidR="002D12E9">
        <w:rPr>
          <w:sz w:val="22"/>
          <w:szCs w:val="22"/>
        </w:rPr>
        <w:t xml:space="preserve">cross-platform game engine developed by Unity Technologies which </w:t>
      </w:r>
      <w:r w:rsidR="002D12E9" w:rsidRPr="00443D02">
        <w:rPr>
          <w:lang w:val="en-PH" w:eastAsia="en-PH"/>
        </w:rPr>
        <w:t>can create 2D and 3D video games, virtual constructions and various real time 3D images and models</w:t>
      </w:r>
      <w:r w:rsidR="59CD8DFD" w:rsidRPr="4BE4566B">
        <w:rPr>
          <w:lang w:val="en-PH" w:eastAsia="en-PH"/>
        </w:rPr>
        <w:t>.</w:t>
      </w:r>
    </w:p>
    <w:p w14:paraId="168BC0C8" w14:textId="1E819077" w:rsidR="00AD7263" w:rsidRPr="001B160F" w:rsidRDefault="00622B30" w:rsidP="001B160F">
      <w:pPr>
        <w:tabs>
          <w:tab w:val="left" w:pos="720"/>
          <w:tab w:val="left" w:pos="1440"/>
          <w:tab w:val="left" w:pos="2667"/>
        </w:tabs>
        <w:spacing w:line="480" w:lineRule="auto"/>
        <w:ind w:left="2880" w:hanging="2880"/>
        <w:jc w:val="both"/>
        <w:rPr>
          <w:sz w:val="22"/>
          <w:szCs w:val="22"/>
        </w:rPr>
      </w:pPr>
      <w:proofErr w:type="spellStart"/>
      <w:r w:rsidRPr="00902752">
        <w:rPr>
          <w:b/>
          <w:bCs/>
          <w:sz w:val="22"/>
          <w:szCs w:val="22"/>
        </w:rPr>
        <w:t>Vuforia</w:t>
      </w:r>
      <w:proofErr w:type="spellEnd"/>
      <w:r w:rsidR="002D12E9">
        <w:rPr>
          <w:b/>
          <w:bCs/>
          <w:sz w:val="22"/>
          <w:szCs w:val="22"/>
        </w:rPr>
        <w:tab/>
      </w:r>
      <w:r w:rsidR="002D12E9">
        <w:rPr>
          <w:b/>
          <w:bCs/>
          <w:sz w:val="22"/>
          <w:szCs w:val="22"/>
        </w:rPr>
        <w:tab/>
      </w:r>
      <w:r w:rsidR="002D12E9">
        <w:rPr>
          <w:b/>
          <w:bCs/>
          <w:sz w:val="22"/>
          <w:szCs w:val="22"/>
        </w:rPr>
        <w:tab/>
      </w:r>
      <w:proofErr w:type="spellStart"/>
      <w:r w:rsidR="00AD7263" w:rsidRPr="00AD7263">
        <w:rPr>
          <w:sz w:val="22"/>
          <w:szCs w:val="22"/>
        </w:rPr>
        <w:t>Vuforia</w:t>
      </w:r>
      <w:proofErr w:type="spellEnd"/>
      <w:r w:rsidR="00AD7263" w:rsidRPr="00AD7263">
        <w:rPr>
          <w:sz w:val="22"/>
          <w:szCs w:val="22"/>
        </w:rPr>
        <w:t xml:space="preserve"> is an</w:t>
      </w:r>
      <w:r w:rsidR="00AD7263">
        <w:rPr>
          <w:b/>
          <w:bCs/>
          <w:sz w:val="22"/>
          <w:szCs w:val="22"/>
        </w:rPr>
        <w:t xml:space="preserve"> </w:t>
      </w:r>
      <w:r w:rsidR="00080606">
        <w:rPr>
          <w:sz w:val="22"/>
          <w:szCs w:val="22"/>
        </w:rPr>
        <w:t xml:space="preserve">Augmented Reality software development </w:t>
      </w:r>
      <w:r w:rsidR="000D69EB">
        <w:rPr>
          <w:sz w:val="22"/>
          <w:szCs w:val="22"/>
        </w:rPr>
        <w:t>kit for</w:t>
      </w:r>
      <w:r w:rsidR="00080606">
        <w:rPr>
          <w:sz w:val="22"/>
          <w:szCs w:val="22"/>
        </w:rPr>
        <w:t xml:space="preserve"> mobile devices that enhances the creation of augmented reality applications. It uses computer vision technology to recognize and track planar images and 3D objects in real time.</w:t>
      </w:r>
    </w:p>
    <w:p w14:paraId="42E03C88" w14:textId="2F7EF6C3" w:rsidR="00C01392" w:rsidRDefault="00C01392" w:rsidP="0CDD2333">
      <w:pPr>
        <w:tabs>
          <w:tab w:val="left" w:pos="720"/>
          <w:tab w:val="left" w:pos="1440"/>
          <w:tab w:val="left" w:pos="2667"/>
        </w:tabs>
        <w:spacing w:line="480" w:lineRule="auto"/>
        <w:rPr>
          <w:b/>
          <w:bCs/>
        </w:rPr>
      </w:pPr>
    </w:p>
    <w:p w14:paraId="0D281F1D" w14:textId="77777777" w:rsidR="00300EAE" w:rsidRDefault="00300EAE" w:rsidP="0CDD2333">
      <w:pPr>
        <w:tabs>
          <w:tab w:val="left" w:pos="720"/>
          <w:tab w:val="left" w:pos="1440"/>
          <w:tab w:val="left" w:pos="2667"/>
        </w:tabs>
        <w:spacing w:line="480" w:lineRule="auto"/>
        <w:rPr>
          <w:b/>
          <w:bCs/>
        </w:rPr>
      </w:pPr>
    </w:p>
    <w:p w14:paraId="283E4468" w14:textId="062E0CEB" w:rsidR="0CDD2333" w:rsidRPr="006262E7" w:rsidRDefault="0CDD2333" w:rsidP="00E12005">
      <w:pPr>
        <w:jc w:val="center"/>
        <w:rPr>
          <w:b/>
          <w:bCs/>
        </w:rPr>
      </w:pPr>
      <w:r w:rsidRPr="006262E7">
        <w:rPr>
          <w:b/>
          <w:bCs/>
        </w:rPr>
        <w:t>CHAPTER IV</w:t>
      </w:r>
    </w:p>
    <w:p w14:paraId="46E89D73" w14:textId="22C0635F" w:rsidR="0CDD2333" w:rsidRDefault="0CDD2333" w:rsidP="008A3B6E">
      <w:pPr>
        <w:jc w:val="center"/>
      </w:pPr>
    </w:p>
    <w:p w14:paraId="41CBE3B0" w14:textId="7B44FCB9" w:rsidR="0CDD2333" w:rsidRPr="000333A9" w:rsidRDefault="0CDD2333" w:rsidP="008A3B6E">
      <w:pPr>
        <w:pStyle w:val="Heading1"/>
        <w:numPr>
          <w:ilvl w:val="0"/>
          <w:numId w:val="0"/>
        </w:numPr>
      </w:pPr>
      <w:bookmarkStart w:id="47" w:name="_Toc106185763"/>
      <w:r w:rsidRPr="000333A9">
        <w:t>DESIGN AND DEVELOPMENT OF THE STUDY</w:t>
      </w:r>
      <w:bookmarkEnd w:id="47"/>
    </w:p>
    <w:p w14:paraId="2F2EEEFE" w14:textId="36934763" w:rsidR="00E23B56" w:rsidRPr="000333A9" w:rsidRDefault="00E23B56" w:rsidP="000333A9">
      <w:pPr>
        <w:pStyle w:val="Heading2"/>
        <w:rPr>
          <w:rFonts w:ascii="Times New Roman" w:hAnsi="Times New Roman" w:cs="Times New Roman"/>
          <w:b/>
          <w:bCs/>
          <w:color w:val="0D0D0D" w:themeColor="text1" w:themeTint="F2"/>
          <w:sz w:val="24"/>
          <w:szCs w:val="24"/>
        </w:rPr>
      </w:pPr>
    </w:p>
    <w:p w14:paraId="1D5EECBA" w14:textId="35B8F7F8" w:rsidR="00E23B56" w:rsidRDefault="00E23B56" w:rsidP="000333A9">
      <w:pPr>
        <w:pStyle w:val="Heading2"/>
        <w:rPr>
          <w:rFonts w:ascii="Times New Roman" w:hAnsi="Times New Roman" w:cs="Times New Roman"/>
          <w:b/>
          <w:bCs/>
          <w:color w:val="0D0D0D" w:themeColor="text1" w:themeTint="F2"/>
          <w:sz w:val="24"/>
          <w:szCs w:val="24"/>
        </w:rPr>
      </w:pPr>
      <w:bookmarkStart w:id="48" w:name="_Toc106185764"/>
      <w:r w:rsidRPr="000333A9">
        <w:rPr>
          <w:rFonts w:ascii="Times New Roman" w:hAnsi="Times New Roman" w:cs="Times New Roman"/>
          <w:b/>
          <w:bCs/>
          <w:color w:val="0D0D0D" w:themeColor="text1" w:themeTint="F2"/>
          <w:sz w:val="24"/>
          <w:szCs w:val="24"/>
        </w:rPr>
        <w:t>System Development Process Model Used</w:t>
      </w:r>
      <w:bookmarkEnd w:id="48"/>
    </w:p>
    <w:p w14:paraId="53AB2023" w14:textId="77777777" w:rsidR="000333A9" w:rsidRPr="000333A9" w:rsidRDefault="000333A9" w:rsidP="000333A9"/>
    <w:p w14:paraId="46C8789B" w14:textId="72E23858" w:rsidR="00594716" w:rsidRDefault="00B11424" w:rsidP="00F67411">
      <w:pPr>
        <w:spacing w:line="480" w:lineRule="auto"/>
        <w:jc w:val="both"/>
      </w:pPr>
      <w:r>
        <w:rPr>
          <w:b/>
        </w:rPr>
        <w:tab/>
      </w:r>
      <w:r w:rsidR="00F67411" w:rsidRPr="00F67411">
        <w:t>The proponents used Agile Methodology in developing their system. The Agile Software Development Methodology is considered one of the most meaningful and straightforward ways to manage a project because it breaks the project into several stages. The software product will be broken down into small incremental builds in iterations in an Agile Software Development Life Cycle. The product will go through different iterations and will be continually tested and given feedback to create more iterations. When the product passes through an iteration, the software has been enhanced and improved. The product will repeat the cycle until all the specific software functionalities are met.</w:t>
      </w:r>
      <w:r w:rsidR="004B29AD">
        <w:rPr>
          <w:noProof/>
        </w:rPr>
        <w:drawing>
          <wp:inline distT="0" distB="0" distL="0" distR="0" wp14:anchorId="4B0B1882" wp14:editId="59AE2258">
            <wp:extent cx="3905250" cy="1925700"/>
            <wp:effectExtent l="0" t="0" r="0" b="0"/>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30"/>
                    <a:stretch>
                      <a:fillRect/>
                    </a:stretch>
                  </pic:blipFill>
                  <pic:spPr>
                    <a:xfrm>
                      <a:off x="0" y="0"/>
                      <a:ext cx="3929020" cy="1937421"/>
                    </a:xfrm>
                    <a:prstGeom prst="rect">
                      <a:avLst/>
                    </a:prstGeom>
                  </pic:spPr>
                </pic:pic>
              </a:graphicData>
            </a:graphic>
          </wp:inline>
        </w:drawing>
      </w:r>
    </w:p>
    <w:p w14:paraId="210304C4" w14:textId="7A7CE35F" w:rsidR="00521412" w:rsidRPr="00594716" w:rsidRDefault="00594716" w:rsidP="00594716">
      <w:pPr>
        <w:pStyle w:val="Caption"/>
        <w:jc w:val="center"/>
        <w:rPr>
          <w:i w:val="0"/>
          <w:iCs w:val="0"/>
          <w:color w:val="auto"/>
          <w:sz w:val="24"/>
          <w:szCs w:val="24"/>
        </w:rPr>
      </w:pPr>
      <w:bookmarkStart w:id="49" w:name="_Toc106139031"/>
      <w:r w:rsidRPr="00594716">
        <w:rPr>
          <w:b/>
          <w:bCs/>
          <w:i w:val="0"/>
          <w:iCs w:val="0"/>
          <w:color w:val="auto"/>
          <w:sz w:val="24"/>
          <w:szCs w:val="24"/>
        </w:rPr>
        <w:t>Figure 4</w:t>
      </w:r>
      <w:r w:rsidR="00F32A9F">
        <w:rPr>
          <w:b/>
          <w:bCs/>
          <w:i w:val="0"/>
          <w:iCs w:val="0"/>
          <w:color w:val="auto"/>
          <w:sz w:val="24"/>
          <w:szCs w:val="24"/>
        </w:rPr>
        <w:noBreakHyphen/>
      </w:r>
      <w:r w:rsidR="00F32A9F">
        <w:rPr>
          <w:b/>
          <w:bCs/>
          <w:i w:val="0"/>
          <w:iCs w:val="0"/>
          <w:color w:val="auto"/>
          <w:sz w:val="24"/>
          <w:szCs w:val="24"/>
        </w:rPr>
        <w:fldChar w:fldCharType="begin"/>
      </w:r>
      <w:r w:rsidR="00F32A9F">
        <w:rPr>
          <w:b/>
          <w:bCs/>
          <w:i w:val="0"/>
          <w:iCs w:val="0"/>
          <w:color w:val="auto"/>
          <w:sz w:val="24"/>
          <w:szCs w:val="24"/>
        </w:rPr>
        <w:instrText xml:space="preserve"> SEQ Figure \* ARABIC \s 1 </w:instrText>
      </w:r>
      <w:r w:rsidR="00F32A9F">
        <w:rPr>
          <w:b/>
          <w:bCs/>
          <w:i w:val="0"/>
          <w:iCs w:val="0"/>
          <w:color w:val="auto"/>
          <w:sz w:val="24"/>
          <w:szCs w:val="24"/>
        </w:rPr>
        <w:fldChar w:fldCharType="separate"/>
      </w:r>
      <w:r w:rsidR="00962EB4">
        <w:rPr>
          <w:b/>
          <w:bCs/>
          <w:i w:val="0"/>
          <w:iCs w:val="0"/>
          <w:noProof/>
          <w:color w:val="auto"/>
          <w:sz w:val="24"/>
          <w:szCs w:val="24"/>
        </w:rPr>
        <w:t>1</w:t>
      </w:r>
      <w:r w:rsidR="00F32A9F">
        <w:rPr>
          <w:b/>
          <w:bCs/>
          <w:i w:val="0"/>
          <w:iCs w:val="0"/>
          <w:color w:val="auto"/>
          <w:sz w:val="24"/>
          <w:szCs w:val="24"/>
        </w:rPr>
        <w:fldChar w:fldCharType="end"/>
      </w:r>
      <w:r w:rsidRPr="00594716">
        <w:rPr>
          <w:i w:val="0"/>
          <w:iCs w:val="0"/>
          <w:color w:val="auto"/>
          <w:sz w:val="24"/>
          <w:szCs w:val="24"/>
        </w:rPr>
        <w:t>. Agile Software Development</w:t>
      </w:r>
      <w:bookmarkEnd w:id="49"/>
    </w:p>
    <w:p w14:paraId="4DA34494" w14:textId="43A4B073" w:rsidR="004B29AD" w:rsidRPr="00521412" w:rsidRDefault="004B29AD" w:rsidP="00594716">
      <w:pPr>
        <w:pStyle w:val="Caption"/>
        <w:rPr>
          <w:i w:val="0"/>
          <w:iCs w:val="0"/>
          <w:color w:val="auto"/>
          <w:sz w:val="24"/>
          <w:szCs w:val="24"/>
        </w:rPr>
      </w:pPr>
    </w:p>
    <w:p w14:paraId="164022E6" w14:textId="77777777" w:rsidR="00974D51" w:rsidRDefault="00974D51" w:rsidP="00974D51">
      <w:pPr>
        <w:spacing w:line="480" w:lineRule="auto"/>
        <w:ind w:firstLine="720"/>
        <w:jc w:val="both"/>
      </w:pPr>
    </w:p>
    <w:p w14:paraId="26AD0A89" w14:textId="02720101" w:rsidR="004B29AD" w:rsidRDefault="00F67411" w:rsidP="00974D51">
      <w:pPr>
        <w:spacing w:line="480" w:lineRule="auto"/>
        <w:ind w:firstLine="720"/>
        <w:jc w:val="both"/>
      </w:pPr>
      <w:r w:rsidRPr="00F67411">
        <w:lastRenderedPageBreak/>
        <w:t xml:space="preserve">The proponents decided to follow the Agile Methodology because of its ability to quickly adapt to changes and ensure that the software requirements and functionalities will meet the aimed quality of the product. With the help of Agile Methodology, the system's features' improvement and implementation will be much easier because all the functions and features of the software will be checked in-depth with each iteration. </w:t>
      </w:r>
      <w:proofErr w:type="gramStart"/>
      <w:r w:rsidRPr="00F67411">
        <w:t>also</w:t>
      </w:r>
      <w:proofErr w:type="gramEnd"/>
      <w:r w:rsidRPr="00F67411">
        <w:t xml:space="preserve">, another benefit of this is that all the bugs and errors can be detected and remedied much earlier. Ensured customer satisfaction is also another reason why the proponents chose Agile Methodology. With Agile Methodology, the client is always involved in the development. With this, the proponents can easily tend and make changes to the system according to the feedback and needs of the client to ensure that the system will genuinely meet their requirements. The following are </w:t>
      </w:r>
      <w:r>
        <w:t>the steps for Agile Development</w:t>
      </w:r>
      <w:r w:rsidR="00181B7A">
        <w:t>:</w:t>
      </w:r>
    </w:p>
    <w:p w14:paraId="2209ECB5" w14:textId="77777777" w:rsidR="00F3201D" w:rsidRPr="00775C9C" w:rsidRDefault="00F3201D" w:rsidP="00F3201D">
      <w:pPr>
        <w:numPr>
          <w:ilvl w:val="0"/>
          <w:numId w:val="35"/>
        </w:numPr>
        <w:spacing w:line="480" w:lineRule="auto"/>
        <w:jc w:val="both"/>
      </w:pPr>
      <w:r>
        <w:t>Requirements</w:t>
      </w:r>
    </w:p>
    <w:p w14:paraId="0535C178" w14:textId="52A9B161" w:rsidR="00F3201D" w:rsidRDefault="00F3201D" w:rsidP="00BA70C7">
      <w:pPr>
        <w:spacing w:line="480" w:lineRule="auto"/>
        <w:ind w:left="720" w:firstLine="720"/>
        <w:jc w:val="both"/>
      </w:pPr>
      <w:r w:rsidRPr="00775C9C">
        <w:t xml:space="preserve">For the first stage of the </w:t>
      </w:r>
      <w:r>
        <w:t xml:space="preserve">Agile Software Development Cycle, the proponents </w:t>
      </w:r>
      <w:r w:rsidR="008773F9">
        <w:t>need to define the requirements</w:t>
      </w:r>
      <w:r>
        <w:t xml:space="preserve"> needed for their project. </w:t>
      </w:r>
    </w:p>
    <w:p w14:paraId="7A4BC6AC" w14:textId="77777777" w:rsidR="00F3201D" w:rsidRPr="00775C9C" w:rsidRDefault="00F3201D" w:rsidP="00F3201D">
      <w:pPr>
        <w:numPr>
          <w:ilvl w:val="0"/>
          <w:numId w:val="35"/>
        </w:numPr>
        <w:spacing w:line="480" w:lineRule="auto"/>
        <w:jc w:val="both"/>
      </w:pPr>
      <w:r>
        <w:t>Design</w:t>
      </w:r>
    </w:p>
    <w:p w14:paraId="4FFAF065" w14:textId="41AC4BCD" w:rsidR="00C01392" w:rsidRDefault="00035D96" w:rsidP="00CE2B39">
      <w:pPr>
        <w:spacing w:line="480" w:lineRule="auto"/>
        <w:ind w:left="720" w:firstLine="720"/>
        <w:jc w:val="both"/>
      </w:pPr>
      <w:r>
        <w:t xml:space="preserve">On </w:t>
      </w:r>
      <w:r w:rsidR="00F3201D">
        <w:t xml:space="preserve">this stage </w:t>
      </w:r>
      <w:r>
        <w:t xml:space="preserve">the proponents </w:t>
      </w:r>
      <w:r w:rsidR="00665EB1">
        <w:t>need</w:t>
      </w:r>
      <w:r>
        <w:t xml:space="preserve"> to design and start to develop their project</w:t>
      </w:r>
      <w:r w:rsidR="00665EB1">
        <w:t xml:space="preserve"> with the requirements that they planned.</w:t>
      </w:r>
    </w:p>
    <w:p w14:paraId="0E7B7919" w14:textId="77777777" w:rsidR="00F3201D" w:rsidRPr="00775C9C" w:rsidRDefault="00F3201D" w:rsidP="00F3201D">
      <w:pPr>
        <w:numPr>
          <w:ilvl w:val="0"/>
          <w:numId w:val="35"/>
        </w:numPr>
        <w:spacing w:line="480" w:lineRule="auto"/>
        <w:jc w:val="both"/>
      </w:pPr>
      <w:r>
        <w:t>Development</w:t>
      </w:r>
    </w:p>
    <w:p w14:paraId="24FE8117" w14:textId="33689559" w:rsidR="00665EB1" w:rsidRDefault="00F3201D" w:rsidP="00F04FF0">
      <w:pPr>
        <w:spacing w:line="480" w:lineRule="auto"/>
        <w:ind w:left="1080" w:firstLine="360"/>
        <w:jc w:val="both"/>
      </w:pPr>
      <w:r>
        <w:t xml:space="preserve">On this stage the proponents </w:t>
      </w:r>
      <w:r w:rsidR="00665EB1">
        <w:t>should start developing a prototype of their project. This stage is where the iteration happens, remedies and revisions will occur until the goal is satisfied for the last iteration.</w:t>
      </w:r>
    </w:p>
    <w:p w14:paraId="7FCE399E" w14:textId="77777777" w:rsidR="00F3201D" w:rsidRPr="00775C9C" w:rsidRDefault="00F3201D" w:rsidP="00F3201D">
      <w:pPr>
        <w:numPr>
          <w:ilvl w:val="0"/>
          <w:numId w:val="35"/>
        </w:numPr>
        <w:spacing w:line="480" w:lineRule="auto"/>
        <w:jc w:val="both"/>
      </w:pPr>
      <w:r>
        <w:t>Testing</w:t>
      </w:r>
    </w:p>
    <w:p w14:paraId="25855C3C" w14:textId="4E6F1803" w:rsidR="00F3201D" w:rsidRDefault="00F3201D" w:rsidP="00135313">
      <w:pPr>
        <w:spacing w:line="480" w:lineRule="auto"/>
        <w:ind w:left="1080" w:firstLine="360"/>
        <w:jc w:val="both"/>
      </w:pPr>
      <w:r>
        <w:lastRenderedPageBreak/>
        <w:t xml:space="preserve">On this stage </w:t>
      </w:r>
      <w:r w:rsidR="00135313">
        <w:t>the system should have complete documentation of the results and a thorough testing of the system.</w:t>
      </w:r>
    </w:p>
    <w:p w14:paraId="3AE540D3" w14:textId="77777777" w:rsidR="00F3201D" w:rsidRPr="00775C9C" w:rsidRDefault="00F3201D" w:rsidP="00F3201D">
      <w:pPr>
        <w:numPr>
          <w:ilvl w:val="0"/>
          <w:numId w:val="35"/>
        </w:numPr>
        <w:spacing w:line="480" w:lineRule="auto"/>
        <w:jc w:val="both"/>
      </w:pPr>
      <w:r>
        <w:t>Deployment</w:t>
      </w:r>
    </w:p>
    <w:p w14:paraId="07F4AB28" w14:textId="3932761F" w:rsidR="00F3201D" w:rsidRDefault="001D266C" w:rsidP="001D266C">
      <w:pPr>
        <w:spacing w:line="480" w:lineRule="auto"/>
        <w:ind w:left="1080" w:firstLine="360"/>
        <w:jc w:val="both"/>
      </w:pPr>
      <w:r>
        <w:t>On t</w:t>
      </w:r>
      <w:r w:rsidR="00F3201D">
        <w:t>his stag</w:t>
      </w:r>
      <w:r>
        <w:t>e the project should be properly working and should be ready to present to the clients.</w:t>
      </w:r>
    </w:p>
    <w:p w14:paraId="303ACD44" w14:textId="77777777" w:rsidR="00F3201D" w:rsidRPr="00775C9C" w:rsidRDefault="00F3201D" w:rsidP="00F3201D">
      <w:pPr>
        <w:numPr>
          <w:ilvl w:val="0"/>
          <w:numId w:val="35"/>
        </w:numPr>
        <w:spacing w:line="480" w:lineRule="auto"/>
        <w:jc w:val="both"/>
      </w:pPr>
      <w:r>
        <w:t>Review</w:t>
      </w:r>
    </w:p>
    <w:p w14:paraId="33E2E456" w14:textId="375B4DC1" w:rsidR="0054763A" w:rsidRPr="00CB6133" w:rsidRDefault="00F3201D" w:rsidP="00CB6133">
      <w:pPr>
        <w:spacing w:line="480" w:lineRule="auto"/>
        <w:ind w:left="1080" w:firstLine="360"/>
        <w:jc w:val="both"/>
      </w:pPr>
      <w:r>
        <w:t xml:space="preserve">On this final stage the proponents should </w:t>
      </w:r>
      <w:r w:rsidR="001D266C">
        <w:t xml:space="preserve">get the feedback from their clients and gather the information about what they think about their project and work on </w:t>
      </w:r>
      <w:r w:rsidR="00276A78">
        <w:t>improving it.</w:t>
      </w:r>
    </w:p>
    <w:p w14:paraId="5B5B3B18" w14:textId="4B0627A5" w:rsidR="00594716" w:rsidRDefault="00594716" w:rsidP="00F67411">
      <w:pPr>
        <w:rPr>
          <w:b/>
          <w:bCs/>
        </w:rPr>
      </w:pPr>
    </w:p>
    <w:p w14:paraId="462BB6FD" w14:textId="77777777" w:rsidR="00594716" w:rsidRDefault="00594716" w:rsidP="0CDD2333">
      <w:pPr>
        <w:jc w:val="center"/>
        <w:rPr>
          <w:b/>
          <w:bCs/>
        </w:rPr>
      </w:pPr>
    </w:p>
    <w:p w14:paraId="1EE3A204" w14:textId="73F7CEB5" w:rsidR="00672951" w:rsidRPr="00CF31C4" w:rsidRDefault="0004002E" w:rsidP="00516B73">
      <w:pPr>
        <w:pStyle w:val="Heading2"/>
        <w:rPr>
          <w:rFonts w:ascii="Times New Roman" w:hAnsi="Times New Roman" w:cs="Times New Roman"/>
          <w:b/>
          <w:bCs/>
          <w:color w:val="0D0D0D" w:themeColor="text1" w:themeTint="F2"/>
          <w:sz w:val="24"/>
          <w:szCs w:val="24"/>
        </w:rPr>
      </w:pPr>
      <w:bookmarkStart w:id="50" w:name="_Toc106185765"/>
      <w:r w:rsidRPr="00CF31C4">
        <w:rPr>
          <w:rFonts w:ascii="Times New Roman" w:hAnsi="Times New Roman" w:cs="Times New Roman"/>
          <w:b/>
          <w:bCs/>
          <w:color w:val="0D0D0D" w:themeColor="text1" w:themeTint="F2"/>
          <w:sz w:val="24"/>
          <w:szCs w:val="24"/>
        </w:rPr>
        <w:t>Technical Feasibility</w:t>
      </w:r>
      <w:bookmarkEnd w:id="50"/>
    </w:p>
    <w:p w14:paraId="23753AC5" w14:textId="77777777" w:rsidR="00516B73" w:rsidRPr="00CF31C4" w:rsidRDefault="00516B73" w:rsidP="00516B73"/>
    <w:p w14:paraId="64524C37" w14:textId="4442BE29" w:rsidR="00594716" w:rsidRPr="00672951" w:rsidRDefault="00672951" w:rsidP="00594716">
      <w:pPr>
        <w:spacing w:line="480" w:lineRule="auto"/>
        <w:ind w:firstLine="720"/>
        <w:jc w:val="both"/>
      </w:pPr>
      <w:r w:rsidRPr="00CF31C4">
        <w:t xml:space="preserve">Figure </w:t>
      </w:r>
      <w:r w:rsidR="00521412">
        <w:t>4-2</w:t>
      </w:r>
      <w:r w:rsidRPr="00CF31C4">
        <w:t xml:space="preserve"> represents the compatibility of </w:t>
      </w:r>
      <w:proofErr w:type="spellStart"/>
      <w:r w:rsidRPr="00CF31C4">
        <w:t>myLPU</w:t>
      </w:r>
      <w:proofErr w:type="spellEnd"/>
      <w:r w:rsidRPr="00CF31C4">
        <w:t xml:space="preserve"> AIR-ID in terms of devices and operating systems to be used. This shows that the developed system can operate on Android devices with the Android Operating System.</w:t>
      </w:r>
    </w:p>
    <w:p w14:paraId="1BE38165" w14:textId="77777777" w:rsidR="00594716" w:rsidRDefault="0004002E" w:rsidP="00594716">
      <w:pPr>
        <w:keepNext/>
        <w:spacing w:line="480" w:lineRule="auto"/>
        <w:jc w:val="both"/>
      </w:pPr>
      <w:r>
        <w:rPr>
          <w:noProof/>
        </w:rPr>
        <w:drawing>
          <wp:inline distT="0" distB="0" distL="0" distR="0" wp14:anchorId="2913C7C1" wp14:editId="26025C09">
            <wp:extent cx="5264458" cy="2281561"/>
            <wp:effectExtent l="0" t="0" r="12700" b="4445"/>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6C8F4B9C" w14:textId="280AD58D" w:rsidR="00521412" w:rsidRPr="00594716" w:rsidRDefault="00594716" w:rsidP="00594716">
      <w:pPr>
        <w:pStyle w:val="Caption"/>
        <w:jc w:val="center"/>
        <w:rPr>
          <w:i w:val="0"/>
          <w:iCs w:val="0"/>
          <w:color w:val="auto"/>
          <w:sz w:val="24"/>
          <w:szCs w:val="24"/>
        </w:rPr>
      </w:pPr>
      <w:bookmarkStart w:id="51" w:name="_Toc106139032"/>
      <w:r w:rsidRPr="00594716">
        <w:rPr>
          <w:b/>
          <w:bCs/>
          <w:i w:val="0"/>
          <w:iCs w:val="0"/>
          <w:color w:val="auto"/>
          <w:sz w:val="24"/>
          <w:szCs w:val="24"/>
        </w:rPr>
        <w:t>Figure 4</w:t>
      </w:r>
      <w:r w:rsidR="00F32A9F">
        <w:rPr>
          <w:b/>
          <w:bCs/>
          <w:i w:val="0"/>
          <w:iCs w:val="0"/>
          <w:color w:val="auto"/>
          <w:sz w:val="24"/>
          <w:szCs w:val="24"/>
        </w:rPr>
        <w:noBreakHyphen/>
      </w:r>
      <w:r w:rsidR="00F32A9F">
        <w:rPr>
          <w:b/>
          <w:bCs/>
          <w:i w:val="0"/>
          <w:iCs w:val="0"/>
          <w:color w:val="auto"/>
          <w:sz w:val="24"/>
          <w:szCs w:val="24"/>
        </w:rPr>
        <w:fldChar w:fldCharType="begin"/>
      </w:r>
      <w:r w:rsidR="00F32A9F">
        <w:rPr>
          <w:b/>
          <w:bCs/>
          <w:i w:val="0"/>
          <w:iCs w:val="0"/>
          <w:color w:val="auto"/>
          <w:sz w:val="24"/>
          <w:szCs w:val="24"/>
        </w:rPr>
        <w:instrText xml:space="preserve"> SEQ Figure \* ARABIC \s 1 </w:instrText>
      </w:r>
      <w:r w:rsidR="00F32A9F">
        <w:rPr>
          <w:b/>
          <w:bCs/>
          <w:i w:val="0"/>
          <w:iCs w:val="0"/>
          <w:color w:val="auto"/>
          <w:sz w:val="24"/>
          <w:szCs w:val="24"/>
        </w:rPr>
        <w:fldChar w:fldCharType="separate"/>
      </w:r>
      <w:r w:rsidR="00962EB4">
        <w:rPr>
          <w:b/>
          <w:bCs/>
          <w:i w:val="0"/>
          <w:iCs w:val="0"/>
          <w:noProof/>
          <w:color w:val="auto"/>
          <w:sz w:val="24"/>
          <w:szCs w:val="24"/>
        </w:rPr>
        <w:t>2</w:t>
      </w:r>
      <w:r w:rsidR="00F32A9F">
        <w:rPr>
          <w:b/>
          <w:bCs/>
          <w:i w:val="0"/>
          <w:iCs w:val="0"/>
          <w:color w:val="auto"/>
          <w:sz w:val="24"/>
          <w:szCs w:val="24"/>
        </w:rPr>
        <w:fldChar w:fldCharType="end"/>
      </w:r>
      <w:r w:rsidRPr="00594716">
        <w:rPr>
          <w:i w:val="0"/>
          <w:iCs w:val="0"/>
          <w:color w:val="auto"/>
          <w:sz w:val="24"/>
          <w:szCs w:val="24"/>
        </w:rPr>
        <w:t xml:space="preserve">. System Compatibility of </w:t>
      </w:r>
      <w:proofErr w:type="spellStart"/>
      <w:r w:rsidRPr="00594716">
        <w:rPr>
          <w:i w:val="0"/>
          <w:iCs w:val="0"/>
          <w:color w:val="auto"/>
          <w:sz w:val="24"/>
          <w:szCs w:val="24"/>
        </w:rPr>
        <w:t>myLPU</w:t>
      </w:r>
      <w:proofErr w:type="spellEnd"/>
      <w:r w:rsidRPr="00594716">
        <w:rPr>
          <w:i w:val="0"/>
          <w:iCs w:val="0"/>
          <w:color w:val="auto"/>
          <w:sz w:val="24"/>
          <w:szCs w:val="24"/>
        </w:rPr>
        <w:t xml:space="preserve"> AIR-ID</w:t>
      </w:r>
      <w:bookmarkEnd w:id="51"/>
    </w:p>
    <w:p w14:paraId="332296F5" w14:textId="77777777" w:rsidR="0004002E" w:rsidRDefault="0004002E" w:rsidP="0CDD2333">
      <w:pPr>
        <w:jc w:val="center"/>
        <w:rPr>
          <w:b/>
          <w:bCs/>
        </w:rPr>
      </w:pPr>
    </w:p>
    <w:p w14:paraId="56E55FDA" w14:textId="2AF144B2" w:rsidR="0CDD2333" w:rsidRPr="00CF31C4" w:rsidRDefault="0CDD2333" w:rsidP="00516B73">
      <w:pPr>
        <w:pStyle w:val="Heading2"/>
        <w:rPr>
          <w:rFonts w:ascii="Times New Roman" w:hAnsi="Times New Roman" w:cs="Times New Roman"/>
          <w:b/>
          <w:bCs/>
          <w:color w:val="0D0D0D" w:themeColor="text1" w:themeTint="F2"/>
          <w:sz w:val="24"/>
          <w:szCs w:val="24"/>
        </w:rPr>
      </w:pPr>
      <w:bookmarkStart w:id="52" w:name="_Toc106185766"/>
      <w:r w:rsidRPr="00CF31C4">
        <w:rPr>
          <w:rFonts w:ascii="Times New Roman" w:hAnsi="Times New Roman" w:cs="Times New Roman"/>
          <w:b/>
          <w:bCs/>
          <w:color w:val="0D0D0D" w:themeColor="text1" w:themeTint="F2"/>
          <w:sz w:val="24"/>
          <w:szCs w:val="24"/>
        </w:rPr>
        <w:t>Software Specifications</w:t>
      </w:r>
      <w:bookmarkEnd w:id="52"/>
    </w:p>
    <w:p w14:paraId="5616099E" w14:textId="77777777" w:rsidR="00516B73" w:rsidRPr="00CF31C4" w:rsidRDefault="00516B73" w:rsidP="00516B73"/>
    <w:p w14:paraId="5ECB00B6" w14:textId="41B34CB0" w:rsidR="0CDD2333" w:rsidRDefault="0CDD2333" w:rsidP="00A1002B">
      <w:pPr>
        <w:spacing w:line="480" w:lineRule="auto"/>
        <w:ind w:firstLine="720"/>
        <w:jc w:val="both"/>
      </w:pPr>
      <w:r w:rsidRPr="00CF31C4">
        <w:t>Unity and Visual Studio 2019 is used in developing the system and C# is used as the main programming language. Software development kits are also used by the proponents for implementing and designing the visual elements of the system, such as Firebase for the login screen, and Vuforia for the AR function.</w:t>
      </w:r>
      <w:r w:rsidRPr="0CDD2333">
        <w:t xml:space="preserve"> </w:t>
      </w:r>
    </w:p>
    <w:p w14:paraId="11745DD3" w14:textId="0547927A" w:rsidR="0CDD2333" w:rsidRDefault="0CDD2333" w:rsidP="00516B73">
      <w:pPr>
        <w:pStyle w:val="Heading2"/>
        <w:rPr>
          <w:rFonts w:ascii="Times New Roman" w:hAnsi="Times New Roman" w:cs="Times New Roman"/>
          <w:b/>
          <w:bCs/>
          <w:color w:val="0D0D0D" w:themeColor="text1" w:themeTint="F2"/>
          <w:sz w:val="24"/>
          <w:szCs w:val="24"/>
        </w:rPr>
      </w:pPr>
      <w:bookmarkStart w:id="53" w:name="_Toc106185767"/>
      <w:r w:rsidRPr="00516B73">
        <w:rPr>
          <w:rFonts w:ascii="Times New Roman" w:hAnsi="Times New Roman" w:cs="Times New Roman"/>
          <w:b/>
          <w:bCs/>
          <w:color w:val="0D0D0D" w:themeColor="text1" w:themeTint="F2"/>
          <w:sz w:val="24"/>
          <w:szCs w:val="24"/>
        </w:rPr>
        <w:t>Hardware Specifications</w:t>
      </w:r>
      <w:bookmarkEnd w:id="53"/>
      <w:r w:rsidRPr="00516B73">
        <w:rPr>
          <w:rFonts w:ascii="Times New Roman" w:hAnsi="Times New Roman" w:cs="Times New Roman"/>
          <w:b/>
          <w:bCs/>
          <w:color w:val="0D0D0D" w:themeColor="text1" w:themeTint="F2"/>
          <w:sz w:val="24"/>
          <w:szCs w:val="24"/>
        </w:rPr>
        <w:t xml:space="preserve"> </w:t>
      </w:r>
    </w:p>
    <w:p w14:paraId="5B35C3CF" w14:textId="77777777" w:rsidR="00516B73" w:rsidRPr="00516B73" w:rsidRDefault="00516B73" w:rsidP="00516B73"/>
    <w:p w14:paraId="1145385E" w14:textId="13F898A3" w:rsidR="00CB6133" w:rsidRDefault="0CDD2333" w:rsidP="00594716">
      <w:pPr>
        <w:spacing w:line="480" w:lineRule="auto"/>
        <w:ind w:firstLine="720"/>
        <w:jc w:val="both"/>
      </w:pPr>
      <w:r w:rsidRPr="0CDD2333">
        <w:t>The proposed system can run on android devices which has Android Marshmallow (Android 6.0) and up. The device must have a minimum of 4GB RAM, and at least 32GB of memory.</w:t>
      </w:r>
      <w:r w:rsidR="00CF31C4">
        <w:t xml:space="preserve"> The system can work and scan the target up to 4 to 5 feet with </w:t>
      </w:r>
      <w:r w:rsidR="00427A04">
        <w:t xml:space="preserve">a 48 Megapixel Camera, while it can scan up to 10 feet with a 108 Megapixel based off the </w:t>
      </w:r>
      <w:r w:rsidR="000E5F5D">
        <w:t>proponent’s</w:t>
      </w:r>
      <w:r w:rsidR="00427A04">
        <w:t xml:space="preserve"> observation.</w:t>
      </w:r>
    </w:p>
    <w:p w14:paraId="0343E3A9" w14:textId="6A62B935" w:rsidR="0CDD2333" w:rsidRPr="000E5F5D" w:rsidRDefault="0CDD2333" w:rsidP="4B43B93A">
      <w:pPr>
        <w:pStyle w:val="Heading2"/>
        <w:rPr>
          <w:rFonts w:ascii="Times New Roman" w:hAnsi="Times New Roman" w:cs="Times New Roman"/>
          <w:b/>
          <w:bCs/>
          <w:color w:val="0D0D0D" w:themeColor="text1" w:themeTint="F2"/>
          <w:sz w:val="24"/>
          <w:szCs w:val="24"/>
        </w:rPr>
      </w:pPr>
      <w:bookmarkStart w:id="54" w:name="_Toc106185768"/>
      <w:r w:rsidRPr="4B43B93A">
        <w:rPr>
          <w:rFonts w:ascii="Times New Roman" w:hAnsi="Times New Roman" w:cs="Times New Roman"/>
          <w:b/>
          <w:bCs/>
          <w:color w:val="0D0D0D" w:themeColor="text1" w:themeTint="F2"/>
          <w:sz w:val="24"/>
          <w:szCs w:val="24"/>
        </w:rPr>
        <w:t>Schedule Feasibility</w:t>
      </w:r>
      <w:bookmarkEnd w:id="54"/>
    </w:p>
    <w:p w14:paraId="66E1E4C3" w14:textId="77777777" w:rsidR="00516B73" w:rsidRPr="000E5F5D" w:rsidRDefault="00516B73" w:rsidP="4B43B93A"/>
    <w:p w14:paraId="528567D2" w14:textId="5849DA30" w:rsidR="0004002E" w:rsidRPr="000E5F5D" w:rsidRDefault="00B82CE6" w:rsidP="4B43B93A">
      <w:pPr>
        <w:spacing w:line="480" w:lineRule="auto"/>
        <w:ind w:firstLine="720"/>
        <w:jc w:val="both"/>
      </w:pPr>
      <w:r>
        <w:t xml:space="preserve">Figure </w:t>
      </w:r>
      <w:r w:rsidR="004637B2">
        <w:t>4-3</w:t>
      </w:r>
      <w:r w:rsidR="0CDD2333">
        <w:t xml:space="preserve"> shows the system Gantt Chart of </w:t>
      </w:r>
      <w:proofErr w:type="spellStart"/>
      <w:r w:rsidR="0CDD2333">
        <w:t>myLPU</w:t>
      </w:r>
      <w:proofErr w:type="spellEnd"/>
      <w:r w:rsidR="0CDD2333">
        <w:t xml:space="preserve"> AIR-ID which specifies how the activities are done and shows the period when the production is completed. </w:t>
      </w:r>
    </w:p>
    <w:p w14:paraId="73DA8414" w14:textId="77777777" w:rsidR="00F355D4" w:rsidRDefault="00791005" w:rsidP="00F355D4">
      <w:pPr>
        <w:keepNext/>
        <w:spacing w:line="480" w:lineRule="auto"/>
        <w:jc w:val="center"/>
      </w:pPr>
      <w:r w:rsidRPr="00791005">
        <w:rPr>
          <w:noProof/>
        </w:rPr>
        <w:lastRenderedPageBreak/>
        <w:drawing>
          <wp:inline distT="0" distB="0" distL="0" distR="0" wp14:anchorId="3CC80B96" wp14:editId="5CAE2BE4">
            <wp:extent cx="5486400" cy="2986405"/>
            <wp:effectExtent l="0" t="0" r="0" b="4445"/>
            <wp:docPr id="62" name="Picture 6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Table&#10;&#10;Description automatically generated"/>
                    <pic:cNvPicPr/>
                  </pic:nvPicPr>
                  <pic:blipFill>
                    <a:blip r:embed="rId32"/>
                    <a:stretch>
                      <a:fillRect/>
                    </a:stretch>
                  </pic:blipFill>
                  <pic:spPr>
                    <a:xfrm>
                      <a:off x="0" y="0"/>
                      <a:ext cx="5486400" cy="2986405"/>
                    </a:xfrm>
                    <a:prstGeom prst="rect">
                      <a:avLst/>
                    </a:prstGeom>
                  </pic:spPr>
                </pic:pic>
              </a:graphicData>
            </a:graphic>
          </wp:inline>
        </w:drawing>
      </w:r>
    </w:p>
    <w:p w14:paraId="76001CB1" w14:textId="77777777" w:rsidR="00EF7D69" w:rsidRDefault="00F355D4" w:rsidP="00EF7D69">
      <w:pPr>
        <w:pStyle w:val="Caption"/>
        <w:jc w:val="center"/>
        <w:rPr>
          <w:i w:val="0"/>
          <w:iCs w:val="0"/>
          <w:color w:val="auto"/>
          <w:sz w:val="24"/>
          <w:szCs w:val="24"/>
        </w:rPr>
      </w:pPr>
      <w:bookmarkStart w:id="55" w:name="_Toc106139033"/>
      <w:r w:rsidRPr="00F355D4">
        <w:rPr>
          <w:b/>
          <w:bCs/>
          <w:i w:val="0"/>
          <w:iCs w:val="0"/>
          <w:color w:val="auto"/>
          <w:sz w:val="24"/>
          <w:szCs w:val="24"/>
        </w:rPr>
        <w:t>Figure 4</w:t>
      </w:r>
      <w:r w:rsidR="00F32A9F">
        <w:rPr>
          <w:b/>
          <w:bCs/>
          <w:i w:val="0"/>
          <w:iCs w:val="0"/>
          <w:color w:val="auto"/>
          <w:sz w:val="24"/>
          <w:szCs w:val="24"/>
        </w:rPr>
        <w:noBreakHyphen/>
      </w:r>
      <w:r w:rsidR="00F32A9F">
        <w:rPr>
          <w:b/>
          <w:bCs/>
          <w:i w:val="0"/>
          <w:iCs w:val="0"/>
          <w:color w:val="auto"/>
          <w:sz w:val="24"/>
          <w:szCs w:val="24"/>
        </w:rPr>
        <w:fldChar w:fldCharType="begin"/>
      </w:r>
      <w:r w:rsidR="00F32A9F">
        <w:rPr>
          <w:b/>
          <w:bCs/>
          <w:i w:val="0"/>
          <w:iCs w:val="0"/>
          <w:color w:val="auto"/>
          <w:sz w:val="24"/>
          <w:szCs w:val="24"/>
        </w:rPr>
        <w:instrText xml:space="preserve"> SEQ Figure \* ARABIC \s 1 </w:instrText>
      </w:r>
      <w:r w:rsidR="00F32A9F">
        <w:rPr>
          <w:b/>
          <w:bCs/>
          <w:i w:val="0"/>
          <w:iCs w:val="0"/>
          <w:color w:val="auto"/>
          <w:sz w:val="24"/>
          <w:szCs w:val="24"/>
        </w:rPr>
        <w:fldChar w:fldCharType="separate"/>
      </w:r>
      <w:r w:rsidR="00962EB4">
        <w:rPr>
          <w:b/>
          <w:bCs/>
          <w:i w:val="0"/>
          <w:iCs w:val="0"/>
          <w:noProof/>
          <w:color w:val="auto"/>
          <w:sz w:val="24"/>
          <w:szCs w:val="24"/>
        </w:rPr>
        <w:t>3</w:t>
      </w:r>
      <w:r w:rsidR="00F32A9F">
        <w:rPr>
          <w:b/>
          <w:bCs/>
          <w:i w:val="0"/>
          <w:iCs w:val="0"/>
          <w:color w:val="auto"/>
          <w:sz w:val="24"/>
          <w:szCs w:val="24"/>
        </w:rPr>
        <w:fldChar w:fldCharType="end"/>
      </w:r>
      <w:r w:rsidRPr="00F355D4">
        <w:rPr>
          <w:i w:val="0"/>
          <w:iCs w:val="0"/>
          <w:color w:val="auto"/>
          <w:sz w:val="24"/>
          <w:szCs w:val="24"/>
        </w:rPr>
        <w:t xml:space="preserve">. </w:t>
      </w:r>
      <w:proofErr w:type="spellStart"/>
      <w:proofErr w:type="gramStart"/>
      <w:r w:rsidRPr="00F355D4">
        <w:rPr>
          <w:i w:val="0"/>
          <w:iCs w:val="0"/>
          <w:color w:val="auto"/>
          <w:sz w:val="24"/>
          <w:szCs w:val="24"/>
        </w:rPr>
        <w:t>myLPU</w:t>
      </w:r>
      <w:proofErr w:type="spellEnd"/>
      <w:proofErr w:type="gramEnd"/>
      <w:r w:rsidRPr="00F355D4">
        <w:rPr>
          <w:i w:val="0"/>
          <w:iCs w:val="0"/>
          <w:color w:val="auto"/>
          <w:sz w:val="24"/>
          <w:szCs w:val="24"/>
        </w:rPr>
        <w:t xml:space="preserve"> AIR-ID Gantt Chart</w:t>
      </w:r>
      <w:bookmarkStart w:id="56" w:name="_Toc106185769"/>
      <w:bookmarkEnd w:id="55"/>
    </w:p>
    <w:p w14:paraId="08BC6BFF" w14:textId="7D59BAD1" w:rsidR="00EF7D69" w:rsidRPr="00EF7D69" w:rsidRDefault="00DE76EC" w:rsidP="00EF7D69">
      <w:pPr>
        <w:pStyle w:val="Caption"/>
        <w:spacing w:line="480" w:lineRule="auto"/>
        <w:ind w:firstLine="720"/>
        <w:jc w:val="both"/>
        <w:rPr>
          <w:i w:val="0"/>
          <w:iCs w:val="0"/>
          <w:color w:val="auto"/>
          <w:sz w:val="24"/>
          <w:szCs w:val="24"/>
        </w:rPr>
      </w:pPr>
      <w:r w:rsidRPr="00EF7D69">
        <w:rPr>
          <w:i w:val="0"/>
          <w:color w:val="auto"/>
          <w:sz w:val="24"/>
          <w:szCs w:val="24"/>
        </w:rPr>
        <w:t xml:space="preserve">The Gantt </w:t>
      </w:r>
      <w:proofErr w:type="gramStart"/>
      <w:r w:rsidRPr="00EF7D69">
        <w:rPr>
          <w:i w:val="0"/>
          <w:color w:val="auto"/>
          <w:sz w:val="24"/>
          <w:szCs w:val="24"/>
        </w:rPr>
        <w:t>Chart</w:t>
      </w:r>
      <w:proofErr w:type="gramEnd"/>
      <w:r w:rsidRPr="00EF7D69">
        <w:rPr>
          <w:i w:val="0"/>
          <w:color w:val="auto"/>
          <w:sz w:val="24"/>
          <w:szCs w:val="24"/>
        </w:rPr>
        <w:t xml:space="preserve"> records the time and duration of the processes that the researchers have conducted from August 2021 up to June 2022. The first activity that the researchers conducted was brainstorming, in which they shared ideas for possible titles so that they could plan and prepare for the upcoming title defense. It is then followed by the Title Proposal, in which the researchers present the possible titles they have planned and prepared for. After the Title Proposal is the documentation and system development period. The researchers collected necessary and needed data, and the trial-and-error method was also used to test and improve the system. Next is the technical adviser consultation, where the researchers asked for changes and improvements that can be applied to the system. Then it was followed by the first-semester oral defense, where they presented the current state of their system.</w:t>
      </w:r>
    </w:p>
    <w:p w14:paraId="56EAB2D4" w14:textId="77777777" w:rsidR="00EF7D69" w:rsidRDefault="00EF7D69" w:rsidP="00F355D4">
      <w:pPr>
        <w:pStyle w:val="Heading2"/>
        <w:rPr>
          <w:rFonts w:ascii="Times New Roman" w:eastAsia="Times New Roman" w:hAnsi="Times New Roman" w:cs="Times New Roman"/>
          <w:color w:val="auto"/>
          <w:sz w:val="24"/>
          <w:szCs w:val="24"/>
        </w:rPr>
      </w:pPr>
    </w:p>
    <w:p w14:paraId="3E242727" w14:textId="3F87C704" w:rsidR="00F355D4" w:rsidRDefault="00F355D4" w:rsidP="00F355D4">
      <w:pPr>
        <w:pStyle w:val="Heading2"/>
        <w:rPr>
          <w:rFonts w:ascii="Times New Roman" w:hAnsi="Times New Roman" w:cs="Times New Roman"/>
          <w:b/>
          <w:bCs/>
          <w:color w:val="0D0D0D" w:themeColor="text1" w:themeTint="F2"/>
          <w:sz w:val="24"/>
          <w:szCs w:val="24"/>
        </w:rPr>
      </w:pPr>
      <w:r w:rsidRPr="00516B73">
        <w:rPr>
          <w:rFonts w:ascii="Times New Roman" w:hAnsi="Times New Roman" w:cs="Times New Roman"/>
          <w:b/>
          <w:bCs/>
          <w:color w:val="0D0D0D" w:themeColor="text1" w:themeTint="F2"/>
          <w:sz w:val="24"/>
          <w:szCs w:val="24"/>
        </w:rPr>
        <w:t>Economic Feasibility</w:t>
      </w:r>
      <w:bookmarkEnd w:id="56"/>
    </w:p>
    <w:p w14:paraId="0BFED55E" w14:textId="77777777" w:rsidR="00F355D4" w:rsidRPr="004E59B5" w:rsidRDefault="00F355D4" w:rsidP="00F355D4"/>
    <w:p w14:paraId="487419A7" w14:textId="35C43A04" w:rsidR="00F355D4" w:rsidRDefault="00F355D4" w:rsidP="00EF7D69">
      <w:pPr>
        <w:spacing w:line="480" w:lineRule="auto"/>
        <w:ind w:firstLine="720"/>
      </w:pPr>
      <w:r w:rsidRPr="0059720B">
        <w:t xml:space="preserve">Table </w:t>
      </w:r>
      <w:r>
        <w:t>4-1</w:t>
      </w:r>
      <w:r w:rsidRPr="0059720B">
        <w:t xml:space="preserve"> </w:t>
      </w:r>
      <w:r>
        <w:t xml:space="preserve">shows the detailed Expenses and the total cost that the researchers used to conduct the research.  It is divided into three parts which is the miscellaneous expenses or the recurring cost, non-recurring cost, and others. In recurring cost, the researchers included the electricity fee and internet connection fee because they need to pay it monthly to proceed with the study. Next is the non-recurring cost. There are two items which is the Smartphone and a RAM upgrade. One of the researcher’s phone broke so they needed to buy a new one to test the android app that is being developed. The other item is the </w:t>
      </w:r>
      <w:proofErr w:type="gramStart"/>
      <w:r>
        <w:t>8gb</w:t>
      </w:r>
      <w:proofErr w:type="gramEnd"/>
      <w:r>
        <w:t xml:space="preserve"> RAM upgrade which is needed by the researchers to code and create the a</w:t>
      </w:r>
      <w:r w:rsidR="00EF7D69">
        <w:t>pplication smoothly in Unity3D.</w:t>
      </w:r>
    </w:p>
    <w:p w14:paraId="19780401" w14:textId="5E4ADE91" w:rsidR="00F355D4" w:rsidRPr="00F355D4" w:rsidRDefault="00F355D4" w:rsidP="00F355D4">
      <w:pPr>
        <w:pStyle w:val="Caption"/>
        <w:keepNext/>
        <w:rPr>
          <w:i w:val="0"/>
          <w:iCs w:val="0"/>
          <w:color w:val="auto"/>
          <w:sz w:val="24"/>
          <w:szCs w:val="24"/>
        </w:rPr>
      </w:pPr>
      <w:r>
        <w:rPr>
          <w:b/>
          <w:bCs/>
          <w:i w:val="0"/>
          <w:iCs w:val="0"/>
          <w:color w:val="auto"/>
          <w:sz w:val="24"/>
          <w:szCs w:val="24"/>
        </w:rPr>
        <w:t xml:space="preserve">  </w:t>
      </w:r>
      <w:bookmarkStart w:id="57" w:name="_Toc106139051"/>
      <w:r w:rsidRPr="00F355D4">
        <w:rPr>
          <w:b/>
          <w:bCs/>
          <w:i w:val="0"/>
          <w:iCs w:val="0"/>
          <w:color w:val="auto"/>
          <w:sz w:val="24"/>
          <w:szCs w:val="24"/>
        </w:rPr>
        <w:t>Table 4</w:t>
      </w:r>
      <w:r w:rsidR="00E15262">
        <w:rPr>
          <w:b/>
          <w:bCs/>
          <w:i w:val="0"/>
          <w:iCs w:val="0"/>
          <w:color w:val="auto"/>
          <w:sz w:val="24"/>
          <w:szCs w:val="24"/>
        </w:rPr>
        <w:noBreakHyphen/>
      </w:r>
      <w:r w:rsidR="00E15262">
        <w:rPr>
          <w:b/>
          <w:bCs/>
          <w:i w:val="0"/>
          <w:iCs w:val="0"/>
          <w:color w:val="auto"/>
          <w:sz w:val="24"/>
          <w:szCs w:val="24"/>
        </w:rPr>
        <w:fldChar w:fldCharType="begin"/>
      </w:r>
      <w:r w:rsidR="00E15262">
        <w:rPr>
          <w:b/>
          <w:bCs/>
          <w:i w:val="0"/>
          <w:iCs w:val="0"/>
          <w:color w:val="auto"/>
          <w:sz w:val="24"/>
          <w:szCs w:val="24"/>
        </w:rPr>
        <w:instrText xml:space="preserve"> SEQ Table \* ARABIC \s 1 </w:instrText>
      </w:r>
      <w:r w:rsidR="00E15262">
        <w:rPr>
          <w:b/>
          <w:bCs/>
          <w:i w:val="0"/>
          <w:iCs w:val="0"/>
          <w:color w:val="auto"/>
          <w:sz w:val="24"/>
          <w:szCs w:val="24"/>
        </w:rPr>
        <w:fldChar w:fldCharType="separate"/>
      </w:r>
      <w:r w:rsidR="00962EB4">
        <w:rPr>
          <w:b/>
          <w:bCs/>
          <w:i w:val="0"/>
          <w:iCs w:val="0"/>
          <w:noProof/>
          <w:color w:val="auto"/>
          <w:sz w:val="24"/>
          <w:szCs w:val="24"/>
        </w:rPr>
        <w:t>1</w:t>
      </w:r>
      <w:r w:rsidR="00E15262">
        <w:rPr>
          <w:b/>
          <w:bCs/>
          <w:i w:val="0"/>
          <w:iCs w:val="0"/>
          <w:color w:val="auto"/>
          <w:sz w:val="24"/>
          <w:szCs w:val="24"/>
        </w:rPr>
        <w:fldChar w:fldCharType="end"/>
      </w:r>
      <w:r w:rsidRPr="00F355D4">
        <w:rPr>
          <w:b/>
          <w:bCs/>
          <w:i w:val="0"/>
          <w:iCs w:val="0"/>
          <w:color w:val="auto"/>
          <w:sz w:val="24"/>
          <w:szCs w:val="24"/>
        </w:rPr>
        <w:t>.</w:t>
      </w:r>
      <w:r w:rsidRPr="00F355D4">
        <w:rPr>
          <w:i w:val="0"/>
          <w:iCs w:val="0"/>
          <w:color w:val="auto"/>
          <w:sz w:val="24"/>
          <w:szCs w:val="24"/>
        </w:rPr>
        <w:t xml:space="preserve"> Cost Benefit Analysis</w:t>
      </w:r>
      <w:bookmarkEnd w:id="57"/>
    </w:p>
    <w:tbl>
      <w:tblPr>
        <w:tblStyle w:val="TableGrid"/>
        <w:tblW w:w="8580" w:type="dxa"/>
        <w:tblInd w:w="135" w:type="dxa"/>
        <w:tblLayout w:type="fixed"/>
        <w:tblLook w:val="04A0" w:firstRow="1" w:lastRow="0" w:firstColumn="1" w:lastColumn="0" w:noHBand="0" w:noVBand="1"/>
      </w:tblPr>
      <w:tblGrid>
        <w:gridCol w:w="1680"/>
        <w:gridCol w:w="1395"/>
        <w:gridCol w:w="1365"/>
        <w:gridCol w:w="1515"/>
        <w:gridCol w:w="2625"/>
      </w:tblGrid>
      <w:tr w:rsidR="00F355D4" w14:paraId="434675CB" w14:textId="77777777" w:rsidTr="006718D2">
        <w:trPr>
          <w:trHeight w:val="60"/>
        </w:trPr>
        <w:tc>
          <w:tcPr>
            <w:tcW w:w="8580" w:type="dxa"/>
            <w:gridSpan w:val="5"/>
            <w:tcBorders>
              <w:top w:val="single" w:sz="8" w:space="0" w:color="auto"/>
              <w:left w:val="single" w:sz="8" w:space="0" w:color="auto"/>
              <w:bottom w:val="single" w:sz="8" w:space="0" w:color="auto"/>
              <w:right w:val="single" w:sz="8" w:space="0" w:color="auto"/>
            </w:tcBorders>
          </w:tcPr>
          <w:p w14:paraId="28D9B6CC" w14:textId="77777777" w:rsidR="00F355D4" w:rsidRDefault="00F355D4" w:rsidP="006718D2">
            <w:pPr>
              <w:jc w:val="center"/>
            </w:pPr>
            <w:r w:rsidRPr="527DF83C">
              <w:rPr>
                <w:b/>
                <w:bCs/>
                <w:sz w:val="22"/>
                <w:szCs w:val="22"/>
              </w:rPr>
              <w:t>Miscellaneous Expense</w:t>
            </w:r>
          </w:p>
        </w:tc>
      </w:tr>
      <w:tr w:rsidR="00F355D4" w14:paraId="57670D3F" w14:textId="77777777" w:rsidTr="006718D2">
        <w:trPr>
          <w:trHeight w:val="60"/>
        </w:trPr>
        <w:tc>
          <w:tcPr>
            <w:tcW w:w="1680" w:type="dxa"/>
            <w:tcBorders>
              <w:top w:val="single" w:sz="8" w:space="0" w:color="auto"/>
              <w:left w:val="single" w:sz="8" w:space="0" w:color="auto"/>
              <w:bottom w:val="single" w:sz="8" w:space="0" w:color="auto"/>
              <w:right w:val="single" w:sz="8" w:space="0" w:color="auto"/>
            </w:tcBorders>
          </w:tcPr>
          <w:p w14:paraId="0121C3BE" w14:textId="77777777" w:rsidR="00F355D4" w:rsidRDefault="00F355D4" w:rsidP="006718D2">
            <w:pPr>
              <w:jc w:val="center"/>
            </w:pPr>
            <w:r w:rsidRPr="527DF83C">
              <w:rPr>
                <w:b/>
                <w:bCs/>
                <w:sz w:val="22"/>
                <w:szCs w:val="22"/>
              </w:rPr>
              <w:t>Items</w:t>
            </w:r>
          </w:p>
        </w:tc>
        <w:tc>
          <w:tcPr>
            <w:tcW w:w="1395" w:type="dxa"/>
            <w:tcBorders>
              <w:top w:val="nil"/>
              <w:left w:val="single" w:sz="8" w:space="0" w:color="auto"/>
              <w:bottom w:val="single" w:sz="8" w:space="0" w:color="auto"/>
              <w:right w:val="single" w:sz="8" w:space="0" w:color="auto"/>
            </w:tcBorders>
          </w:tcPr>
          <w:p w14:paraId="075EFF15" w14:textId="77777777" w:rsidR="00F355D4" w:rsidRDefault="00F355D4" w:rsidP="006718D2">
            <w:pPr>
              <w:jc w:val="center"/>
            </w:pPr>
            <w:r w:rsidRPr="527DF83C">
              <w:rPr>
                <w:b/>
                <w:bCs/>
                <w:sz w:val="22"/>
                <w:szCs w:val="22"/>
              </w:rPr>
              <w:t xml:space="preserve">Time Period </w:t>
            </w:r>
          </w:p>
        </w:tc>
        <w:tc>
          <w:tcPr>
            <w:tcW w:w="1365" w:type="dxa"/>
            <w:tcBorders>
              <w:top w:val="nil"/>
              <w:left w:val="single" w:sz="8" w:space="0" w:color="auto"/>
              <w:bottom w:val="single" w:sz="8" w:space="0" w:color="auto"/>
              <w:right w:val="single" w:sz="8" w:space="0" w:color="auto"/>
            </w:tcBorders>
          </w:tcPr>
          <w:p w14:paraId="626C7ECD" w14:textId="77777777" w:rsidR="00F355D4" w:rsidRDefault="00F355D4" w:rsidP="006718D2">
            <w:pPr>
              <w:jc w:val="center"/>
            </w:pPr>
            <w:r w:rsidRPr="527DF83C">
              <w:rPr>
                <w:b/>
                <w:bCs/>
                <w:sz w:val="22"/>
                <w:szCs w:val="22"/>
              </w:rPr>
              <w:t>Rate</w:t>
            </w:r>
          </w:p>
        </w:tc>
        <w:tc>
          <w:tcPr>
            <w:tcW w:w="4140" w:type="dxa"/>
            <w:gridSpan w:val="2"/>
            <w:tcBorders>
              <w:top w:val="nil"/>
              <w:left w:val="single" w:sz="8" w:space="0" w:color="auto"/>
              <w:bottom w:val="single" w:sz="8" w:space="0" w:color="auto"/>
              <w:right w:val="single" w:sz="8" w:space="0" w:color="auto"/>
            </w:tcBorders>
          </w:tcPr>
          <w:p w14:paraId="77497053" w14:textId="77777777" w:rsidR="00F355D4" w:rsidRDefault="00F355D4" w:rsidP="006718D2">
            <w:pPr>
              <w:jc w:val="center"/>
            </w:pPr>
            <w:r w:rsidRPr="527DF83C">
              <w:rPr>
                <w:b/>
                <w:bCs/>
                <w:sz w:val="22"/>
                <w:szCs w:val="22"/>
              </w:rPr>
              <w:t>Price</w:t>
            </w:r>
          </w:p>
        </w:tc>
      </w:tr>
      <w:tr w:rsidR="00F355D4" w14:paraId="7E95181B" w14:textId="77777777" w:rsidTr="006718D2">
        <w:trPr>
          <w:trHeight w:val="60"/>
        </w:trPr>
        <w:tc>
          <w:tcPr>
            <w:tcW w:w="1680" w:type="dxa"/>
            <w:tcBorders>
              <w:top w:val="single" w:sz="8" w:space="0" w:color="auto"/>
              <w:left w:val="single" w:sz="8" w:space="0" w:color="auto"/>
              <w:bottom w:val="single" w:sz="8" w:space="0" w:color="auto"/>
              <w:right w:val="single" w:sz="8" w:space="0" w:color="auto"/>
            </w:tcBorders>
          </w:tcPr>
          <w:p w14:paraId="277415B6" w14:textId="77777777" w:rsidR="00F355D4" w:rsidRDefault="00F355D4" w:rsidP="006718D2">
            <w:pPr>
              <w:jc w:val="center"/>
            </w:pPr>
            <w:r w:rsidRPr="527DF83C">
              <w:rPr>
                <w:sz w:val="22"/>
                <w:szCs w:val="22"/>
              </w:rPr>
              <w:t>Electricity Fee</w:t>
            </w:r>
          </w:p>
        </w:tc>
        <w:tc>
          <w:tcPr>
            <w:tcW w:w="1395" w:type="dxa"/>
            <w:tcBorders>
              <w:top w:val="single" w:sz="8" w:space="0" w:color="auto"/>
              <w:left w:val="single" w:sz="8" w:space="0" w:color="auto"/>
              <w:bottom w:val="single" w:sz="8" w:space="0" w:color="auto"/>
              <w:right w:val="single" w:sz="8" w:space="0" w:color="auto"/>
            </w:tcBorders>
          </w:tcPr>
          <w:p w14:paraId="2B71A935" w14:textId="77777777" w:rsidR="00F355D4" w:rsidRDefault="00F355D4" w:rsidP="006718D2">
            <w:pPr>
              <w:jc w:val="center"/>
            </w:pPr>
            <w:r w:rsidRPr="527DF83C">
              <w:rPr>
                <w:sz w:val="22"/>
                <w:szCs w:val="22"/>
              </w:rPr>
              <w:t>1</w:t>
            </w:r>
          </w:p>
        </w:tc>
        <w:tc>
          <w:tcPr>
            <w:tcW w:w="1365" w:type="dxa"/>
            <w:tcBorders>
              <w:top w:val="single" w:sz="8" w:space="0" w:color="auto"/>
              <w:left w:val="single" w:sz="8" w:space="0" w:color="auto"/>
              <w:bottom w:val="single" w:sz="8" w:space="0" w:color="auto"/>
              <w:right w:val="single" w:sz="8" w:space="0" w:color="auto"/>
            </w:tcBorders>
          </w:tcPr>
          <w:p w14:paraId="427511AC" w14:textId="77777777" w:rsidR="00F355D4" w:rsidRDefault="00F355D4" w:rsidP="006718D2">
            <w:pPr>
              <w:jc w:val="center"/>
            </w:pPr>
            <w:r w:rsidRPr="527DF83C">
              <w:rPr>
                <w:sz w:val="22"/>
                <w:szCs w:val="22"/>
              </w:rPr>
              <w:t>₱ 2,000.00</w:t>
            </w:r>
          </w:p>
        </w:tc>
        <w:tc>
          <w:tcPr>
            <w:tcW w:w="4140" w:type="dxa"/>
            <w:gridSpan w:val="2"/>
            <w:tcBorders>
              <w:top w:val="single" w:sz="8" w:space="0" w:color="auto"/>
              <w:left w:val="single" w:sz="8" w:space="0" w:color="auto"/>
              <w:bottom w:val="single" w:sz="8" w:space="0" w:color="auto"/>
              <w:right w:val="single" w:sz="8" w:space="0" w:color="auto"/>
            </w:tcBorders>
          </w:tcPr>
          <w:p w14:paraId="2033CEE6" w14:textId="77777777" w:rsidR="00F355D4" w:rsidRDefault="00F355D4" w:rsidP="006718D2">
            <w:pPr>
              <w:jc w:val="center"/>
            </w:pPr>
            <w:r w:rsidRPr="527DF83C">
              <w:rPr>
                <w:sz w:val="22"/>
                <w:szCs w:val="22"/>
              </w:rPr>
              <w:t>₱ 2,000.00</w:t>
            </w:r>
          </w:p>
        </w:tc>
      </w:tr>
      <w:tr w:rsidR="00F355D4" w14:paraId="5720E900" w14:textId="77777777" w:rsidTr="006718D2">
        <w:trPr>
          <w:trHeight w:val="75"/>
        </w:trPr>
        <w:tc>
          <w:tcPr>
            <w:tcW w:w="1680" w:type="dxa"/>
            <w:tcBorders>
              <w:top w:val="single" w:sz="8" w:space="0" w:color="auto"/>
              <w:left w:val="single" w:sz="8" w:space="0" w:color="auto"/>
              <w:bottom w:val="single" w:sz="8" w:space="0" w:color="auto"/>
              <w:right w:val="single" w:sz="8" w:space="0" w:color="auto"/>
            </w:tcBorders>
          </w:tcPr>
          <w:p w14:paraId="38CAB9BF" w14:textId="77777777" w:rsidR="00F355D4" w:rsidRDefault="00F355D4" w:rsidP="006718D2">
            <w:pPr>
              <w:jc w:val="center"/>
            </w:pPr>
            <w:r w:rsidRPr="527DF83C">
              <w:rPr>
                <w:sz w:val="22"/>
                <w:szCs w:val="22"/>
              </w:rPr>
              <w:t>Internet Connection</w:t>
            </w:r>
          </w:p>
        </w:tc>
        <w:tc>
          <w:tcPr>
            <w:tcW w:w="1395" w:type="dxa"/>
            <w:tcBorders>
              <w:top w:val="single" w:sz="8" w:space="0" w:color="auto"/>
              <w:left w:val="single" w:sz="8" w:space="0" w:color="auto"/>
              <w:bottom w:val="single" w:sz="8" w:space="0" w:color="auto"/>
              <w:right w:val="single" w:sz="8" w:space="0" w:color="auto"/>
            </w:tcBorders>
          </w:tcPr>
          <w:p w14:paraId="5444AAA1" w14:textId="77777777" w:rsidR="00F355D4" w:rsidRDefault="00F355D4" w:rsidP="006718D2">
            <w:pPr>
              <w:jc w:val="center"/>
            </w:pPr>
            <w:r w:rsidRPr="527DF83C">
              <w:rPr>
                <w:sz w:val="22"/>
                <w:szCs w:val="22"/>
              </w:rPr>
              <w:t>1</w:t>
            </w:r>
          </w:p>
        </w:tc>
        <w:tc>
          <w:tcPr>
            <w:tcW w:w="1365" w:type="dxa"/>
            <w:tcBorders>
              <w:top w:val="single" w:sz="8" w:space="0" w:color="auto"/>
              <w:left w:val="single" w:sz="8" w:space="0" w:color="auto"/>
              <w:bottom w:val="single" w:sz="8" w:space="0" w:color="auto"/>
              <w:right w:val="single" w:sz="8" w:space="0" w:color="auto"/>
            </w:tcBorders>
          </w:tcPr>
          <w:p w14:paraId="6952BEF3" w14:textId="77777777" w:rsidR="00F355D4" w:rsidRDefault="00F355D4" w:rsidP="006718D2">
            <w:pPr>
              <w:jc w:val="center"/>
            </w:pPr>
            <w:r w:rsidRPr="527DF83C">
              <w:rPr>
                <w:sz w:val="22"/>
                <w:szCs w:val="22"/>
              </w:rPr>
              <w:t>₱ 1,600.00</w:t>
            </w:r>
          </w:p>
        </w:tc>
        <w:tc>
          <w:tcPr>
            <w:tcW w:w="4140" w:type="dxa"/>
            <w:gridSpan w:val="2"/>
            <w:tcBorders>
              <w:top w:val="single" w:sz="8" w:space="0" w:color="auto"/>
              <w:left w:val="single" w:sz="8" w:space="0" w:color="auto"/>
              <w:bottom w:val="single" w:sz="8" w:space="0" w:color="auto"/>
              <w:right w:val="single" w:sz="8" w:space="0" w:color="auto"/>
            </w:tcBorders>
          </w:tcPr>
          <w:p w14:paraId="26744FAA" w14:textId="77777777" w:rsidR="00F355D4" w:rsidRDefault="00F355D4" w:rsidP="006718D2">
            <w:pPr>
              <w:jc w:val="center"/>
            </w:pPr>
            <w:r w:rsidRPr="527DF83C">
              <w:rPr>
                <w:sz w:val="22"/>
                <w:szCs w:val="22"/>
              </w:rPr>
              <w:t>₱ 1,600.00</w:t>
            </w:r>
          </w:p>
        </w:tc>
      </w:tr>
      <w:tr w:rsidR="00F355D4" w14:paraId="66FC309A" w14:textId="77777777" w:rsidTr="006718D2">
        <w:trPr>
          <w:trHeight w:val="150"/>
        </w:trPr>
        <w:tc>
          <w:tcPr>
            <w:tcW w:w="4440" w:type="dxa"/>
            <w:gridSpan w:val="3"/>
            <w:tcBorders>
              <w:top w:val="single" w:sz="8" w:space="0" w:color="auto"/>
              <w:left w:val="single" w:sz="8" w:space="0" w:color="auto"/>
              <w:bottom w:val="single" w:sz="8" w:space="0" w:color="auto"/>
              <w:right w:val="single" w:sz="8" w:space="0" w:color="auto"/>
            </w:tcBorders>
          </w:tcPr>
          <w:p w14:paraId="24978057" w14:textId="77777777" w:rsidR="00F355D4" w:rsidRDefault="00F355D4" w:rsidP="006718D2">
            <w:pPr>
              <w:jc w:val="right"/>
            </w:pPr>
            <w:r w:rsidRPr="527DF83C">
              <w:rPr>
                <w:b/>
                <w:bCs/>
                <w:sz w:val="22"/>
                <w:szCs w:val="22"/>
              </w:rPr>
              <w:t xml:space="preserve"> </w:t>
            </w:r>
          </w:p>
          <w:p w14:paraId="63234D30" w14:textId="77777777" w:rsidR="00F355D4" w:rsidRDefault="00F355D4" w:rsidP="006718D2">
            <w:pPr>
              <w:jc w:val="right"/>
            </w:pPr>
            <w:r w:rsidRPr="527DF83C">
              <w:rPr>
                <w:b/>
                <w:bCs/>
                <w:sz w:val="22"/>
                <w:szCs w:val="22"/>
              </w:rPr>
              <w:t>Total Cost</w:t>
            </w:r>
          </w:p>
        </w:tc>
        <w:tc>
          <w:tcPr>
            <w:tcW w:w="4140" w:type="dxa"/>
            <w:gridSpan w:val="2"/>
            <w:tcBorders>
              <w:top w:val="single" w:sz="8" w:space="0" w:color="auto"/>
              <w:left w:val="nil"/>
              <w:bottom w:val="single" w:sz="8" w:space="0" w:color="auto"/>
              <w:right w:val="single" w:sz="8" w:space="0" w:color="auto"/>
            </w:tcBorders>
          </w:tcPr>
          <w:p w14:paraId="5C55247F" w14:textId="77777777" w:rsidR="00F355D4" w:rsidRDefault="00F355D4" w:rsidP="006718D2">
            <w:pPr>
              <w:jc w:val="center"/>
            </w:pPr>
            <w:r w:rsidRPr="527DF83C">
              <w:rPr>
                <w:sz w:val="22"/>
                <w:szCs w:val="22"/>
              </w:rPr>
              <w:t xml:space="preserve"> </w:t>
            </w:r>
          </w:p>
          <w:p w14:paraId="4965F1DB" w14:textId="77777777" w:rsidR="00F355D4" w:rsidRDefault="00F355D4" w:rsidP="006718D2">
            <w:pPr>
              <w:jc w:val="center"/>
            </w:pPr>
            <w:r w:rsidRPr="527DF83C">
              <w:rPr>
                <w:b/>
                <w:bCs/>
                <w:sz w:val="22"/>
                <w:szCs w:val="22"/>
              </w:rPr>
              <w:t>₱ 3,600.00</w:t>
            </w:r>
          </w:p>
        </w:tc>
      </w:tr>
      <w:tr w:rsidR="00F355D4" w14:paraId="2CFF1E55" w14:textId="77777777" w:rsidTr="006718D2">
        <w:trPr>
          <w:trHeight w:val="75"/>
        </w:trPr>
        <w:tc>
          <w:tcPr>
            <w:tcW w:w="8580" w:type="dxa"/>
            <w:gridSpan w:val="5"/>
            <w:tcBorders>
              <w:top w:val="single" w:sz="8" w:space="0" w:color="auto"/>
              <w:left w:val="single" w:sz="8" w:space="0" w:color="auto"/>
              <w:bottom w:val="single" w:sz="8" w:space="0" w:color="auto"/>
              <w:right w:val="single" w:sz="8" w:space="0" w:color="auto"/>
            </w:tcBorders>
          </w:tcPr>
          <w:p w14:paraId="73E1802C" w14:textId="77777777" w:rsidR="00F355D4" w:rsidRDefault="00F355D4" w:rsidP="006718D2">
            <w:r w:rsidRPr="527DF83C">
              <w:rPr>
                <w:sz w:val="22"/>
                <w:szCs w:val="22"/>
              </w:rPr>
              <w:t xml:space="preserve"> </w:t>
            </w:r>
          </w:p>
        </w:tc>
      </w:tr>
      <w:tr w:rsidR="00F355D4" w14:paraId="4D5AC577" w14:textId="77777777" w:rsidTr="006718D2">
        <w:trPr>
          <w:trHeight w:val="60"/>
        </w:trPr>
        <w:tc>
          <w:tcPr>
            <w:tcW w:w="8580" w:type="dxa"/>
            <w:gridSpan w:val="5"/>
            <w:tcBorders>
              <w:top w:val="single" w:sz="8" w:space="0" w:color="auto"/>
              <w:left w:val="single" w:sz="8" w:space="0" w:color="auto"/>
              <w:bottom w:val="single" w:sz="8" w:space="0" w:color="auto"/>
              <w:right w:val="single" w:sz="8" w:space="0" w:color="auto"/>
            </w:tcBorders>
          </w:tcPr>
          <w:p w14:paraId="523B7094" w14:textId="77777777" w:rsidR="00F355D4" w:rsidRDefault="00F355D4" w:rsidP="006718D2">
            <w:r w:rsidRPr="527DF83C">
              <w:rPr>
                <w:b/>
                <w:bCs/>
                <w:sz w:val="22"/>
                <w:szCs w:val="22"/>
              </w:rPr>
              <w:t>Non-Recurring Cost</w:t>
            </w:r>
          </w:p>
        </w:tc>
      </w:tr>
      <w:tr w:rsidR="00F355D4" w14:paraId="4862C2F5" w14:textId="77777777" w:rsidTr="006718D2">
        <w:trPr>
          <w:trHeight w:val="60"/>
        </w:trPr>
        <w:tc>
          <w:tcPr>
            <w:tcW w:w="1680" w:type="dxa"/>
            <w:tcBorders>
              <w:top w:val="single" w:sz="8" w:space="0" w:color="auto"/>
              <w:left w:val="single" w:sz="8" w:space="0" w:color="auto"/>
              <w:bottom w:val="single" w:sz="8" w:space="0" w:color="auto"/>
              <w:right w:val="single" w:sz="8" w:space="0" w:color="auto"/>
            </w:tcBorders>
          </w:tcPr>
          <w:p w14:paraId="2E564F0E" w14:textId="77777777" w:rsidR="00F355D4" w:rsidRDefault="00F355D4" w:rsidP="006718D2">
            <w:pPr>
              <w:jc w:val="center"/>
            </w:pPr>
            <w:r w:rsidRPr="527DF83C">
              <w:rPr>
                <w:b/>
                <w:bCs/>
                <w:sz w:val="22"/>
                <w:szCs w:val="22"/>
              </w:rPr>
              <w:t>Items</w:t>
            </w:r>
          </w:p>
        </w:tc>
        <w:tc>
          <w:tcPr>
            <w:tcW w:w="1395" w:type="dxa"/>
            <w:tcBorders>
              <w:top w:val="nil"/>
              <w:left w:val="single" w:sz="8" w:space="0" w:color="auto"/>
              <w:bottom w:val="single" w:sz="8" w:space="0" w:color="auto"/>
              <w:right w:val="single" w:sz="8" w:space="0" w:color="auto"/>
            </w:tcBorders>
          </w:tcPr>
          <w:p w14:paraId="4023AA59" w14:textId="77777777" w:rsidR="00F355D4" w:rsidRDefault="00F355D4" w:rsidP="006718D2">
            <w:pPr>
              <w:jc w:val="center"/>
            </w:pPr>
            <w:r w:rsidRPr="527DF83C">
              <w:rPr>
                <w:b/>
                <w:bCs/>
                <w:sz w:val="22"/>
                <w:szCs w:val="22"/>
              </w:rPr>
              <w:t>Quantity</w:t>
            </w:r>
          </w:p>
        </w:tc>
        <w:tc>
          <w:tcPr>
            <w:tcW w:w="1365" w:type="dxa"/>
            <w:tcBorders>
              <w:top w:val="nil"/>
              <w:left w:val="single" w:sz="8" w:space="0" w:color="auto"/>
              <w:bottom w:val="single" w:sz="8" w:space="0" w:color="auto"/>
              <w:right w:val="single" w:sz="8" w:space="0" w:color="auto"/>
            </w:tcBorders>
          </w:tcPr>
          <w:p w14:paraId="334ADF24" w14:textId="77777777" w:rsidR="00F355D4" w:rsidRDefault="00F355D4" w:rsidP="006718D2">
            <w:pPr>
              <w:jc w:val="center"/>
            </w:pPr>
            <w:r w:rsidRPr="527DF83C">
              <w:rPr>
                <w:b/>
                <w:bCs/>
                <w:sz w:val="22"/>
                <w:szCs w:val="22"/>
              </w:rPr>
              <w:t>Unit</w:t>
            </w:r>
          </w:p>
        </w:tc>
        <w:tc>
          <w:tcPr>
            <w:tcW w:w="1515" w:type="dxa"/>
            <w:tcBorders>
              <w:top w:val="nil"/>
              <w:left w:val="single" w:sz="8" w:space="0" w:color="auto"/>
              <w:bottom w:val="single" w:sz="8" w:space="0" w:color="auto"/>
              <w:right w:val="single" w:sz="8" w:space="0" w:color="auto"/>
            </w:tcBorders>
          </w:tcPr>
          <w:p w14:paraId="5A5F3481" w14:textId="77777777" w:rsidR="00F355D4" w:rsidRDefault="00F355D4" w:rsidP="006718D2">
            <w:pPr>
              <w:jc w:val="center"/>
            </w:pPr>
            <w:r w:rsidRPr="527DF83C">
              <w:rPr>
                <w:b/>
                <w:bCs/>
                <w:sz w:val="22"/>
                <w:szCs w:val="22"/>
              </w:rPr>
              <w:t>Unit Price</w:t>
            </w:r>
          </w:p>
        </w:tc>
        <w:tc>
          <w:tcPr>
            <w:tcW w:w="2625" w:type="dxa"/>
            <w:tcBorders>
              <w:top w:val="nil"/>
              <w:left w:val="single" w:sz="8" w:space="0" w:color="auto"/>
              <w:bottom w:val="single" w:sz="8" w:space="0" w:color="auto"/>
              <w:right w:val="single" w:sz="8" w:space="0" w:color="auto"/>
            </w:tcBorders>
          </w:tcPr>
          <w:p w14:paraId="116E1D32" w14:textId="77777777" w:rsidR="00F355D4" w:rsidRDefault="00F355D4" w:rsidP="006718D2">
            <w:pPr>
              <w:jc w:val="center"/>
            </w:pPr>
            <w:r w:rsidRPr="527DF83C">
              <w:rPr>
                <w:b/>
                <w:bCs/>
                <w:sz w:val="22"/>
                <w:szCs w:val="22"/>
              </w:rPr>
              <w:t>Price</w:t>
            </w:r>
          </w:p>
        </w:tc>
      </w:tr>
      <w:tr w:rsidR="00F355D4" w14:paraId="7A4FD367" w14:textId="77777777" w:rsidTr="006718D2">
        <w:trPr>
          <w:trHeight w:val="60"/>
        </w:trPr>
        <w:tc>
          <w:tcPr>
            <w:tcW w:w="1680" w:type="dxa"/>
            <w:tcBorders>
              <w:top w:val="single" w:sz="8" w:space="0" w:color="auto"/>
              <w:left w:val="single" w:sz="8" w:space="0" w:color="auto"/>
              <w:bottom w:val="single" w:sz="8" w:space="0" w:color="auto"/>
              <w:right w:val="single" w:sz="8" w:space="0" w:color="auto"/>
            </w:tcBorders>
          </w:tcPr>
          <w:p w14:paraId="0FDE08E6" w14:textId="77777777" w:rsidR="00F355D4" w:rsidRDefault="00F355D4" w:rsidP="006718D2">
            <w:pPr>
              <w:jc w:val="center"/>
            </w:pPr>
            <w:r w:rsidRPr="527DF83C">
              <w:rPr>
                <w:sz w:val="22"/>
                <w:szCs w:val="22"/>
              </w:rPr>
              <w:t>Smartphone</w:t>
            </w:r>
          </w:p>
        </w:tc>
        <w:tc>
          <w:tcPr>
            <w:tcW w:w="1395" w:type="dxa"/>
            <w:tcBorders>
              <w:top w:val="single" w:sz="8" w:space="0" w:color="auto"/>
              <w:left w:val="single" w:sz="8" w:space="0" w:color="auto"/>
              <w:bottom w:val="single" w:sz="8" w:space="0" w:color="auto"/>
              <w:right w:val="single" w:sz="8" w:space="0" w:color="auto"/>
            </w:tcBorders>
          </w:tcPr>
          <w:p w14:paraId="54081581" w14:textId="77777777" w:rsidR="00F355D4" w:rsidRDefault="00F355D4" w:rsidP="006718D2">
            <w:pPr>
              <w:jc w:val="center"/>
            </w:pPr>
            <w:r w:rsidRPr="527DF83C">
              <w:rPr>
                <w:sz w:val="22"/>
                <w:szCs w:val="22"/>
              </w:rPr>
              <w:t>1</w:t>
            </w:r>
          </w:p>
        </w:tc>
        <w:tc>
          <w:tcPr>
            <w:tcW w:w="1365" w:type="dxa"/>
            <w:tcBorders>
              <w:top w:val="single" w:sz="8" w:space="0" w:color="auto"/>
              <w:left w:val="single" w:sz="8" w:space="0" w:color="auto"/>
              <w:bottom w:val="single" w:sz="8" w:space="0" w:color="auto"/>
              <w:right w:val="single" w:sz="8" w:space="0" w:color="auto"/>
            </w:tcBorders>
          </w:tcPr>
          <w:p w14:paraId="552DC74F" w14:textId="77777777" w:rsidR="00F355D4" w:rsidRDefault="00F355D4" w:rsidP="006718D2">
            <w:pPr>
              <w:jc w:val="center"/>
            </w:pPr>
            <w:r w:rsidRPr="527DF83C">
              <w:rPr>
                <w:sz w:val="22"/>
                <w:szCs w:val="22"/>
              </w:rPr>
              <w:t>PC</w:t>
            </w:r>
          </w:p>
        </w:tc>
        <w:tc>
          <w:tcPr>
            <w:tcW w:w="1515" w:type="dxa"/>
            <w:tcBorders>
              <w:top w:val="single" w:sz="8" w:space="0" w:color="auto"/>
              <w:left w:val="single" w:sz="8" w:space="0" w:color="auto"/>
              <w:bottom w:val="single" w:sz="8" w:space="0" w:color="auto"/>
              <w:right w:val="single" w:sz="8" w:space="0" w:color="auto"/>
            </w:tcBorders>
          </w:tcPr>
          <w:p w14:paraId="58440C8C" w14:textId="77777777" w:rsidR="00F355D4" w:rsidRDefault="00F355D4" w:rsidP="006718D2">
            <w:pPr>
              <w:jc w:val="center"/>
            </w:pPr>
            <w:r w:rsidRPr="527DF83C">
              <w:rPr>
                <w:sz w:val="22"/>
                <w:szCs w:val="22"/>
              </w:rPr>
              <w:t>₱ 6,000.00</w:t>
            </w:r>
          </w:p>
        </w:tc>
        <w:tc>
          <w:tcPr>
            <w:tcW w:w="2625" w:type="dxa"/>
            <w:tcBorders>
              <w:top w:val="single" w:sz="8" w:space="0" w:color="auto"/>
              <w:left w:val="single" w:sz="8" w:space="0" w:color="auto"/>
              <w:bottom w:val="single" w:sz="8" w:space="0" w:color="auto"/>
              <w:right w:val="single" w:sz="8" w:space="0" w:color="auto"/>
            </w:tcBorders>
          </w:tcPr>
          <w:p w14:paraId="45A23173" w14:textId="77777777" w:rsidR="00F355D4" w:rsidRDefault="00F355D4" w:rsidP="006718D2">
            <w:pPr>
              <w:jc w:val="center"/>
            </w:pPr>
            <w:r w:rsidRPr="527DF83C">
              <w:rPr>
                <w:sz w:val="22"/>
                <w:szCs w:val="22"/>
              </w:rPr>
              <w:t>₱ 6,000.00</w:t>
            </w:r>
          </w:p>
        </w:tc>
      </w:tr>
      <w:tr w:rsidR="00F355D4" w14:paraId="170301B1" w14:textId="77777777" w:rsidTr="006718D2">
        <w:trPr>
          <w:trHeight w:val="60"/>
        </w:trPr>
        <w:tc>
          <w:tcPr>
            <w:tcW w:w="1680" w:type="dxa"/>
            <w:tcBorders>
              <w:top w:val="single" w:sz="8" w:space="0" w:color="auto"/>
              <w:left w:val="single" w:sz="8" w:space="0" w:color="auto"/>
              <w:bottom w:val="single" w:sz="8" w:space="0" w:color="auto"/>
              <w:right w:val="single" w:sz="8" w:space="0" w:color="auto"/>
            </w:tcBorders>
          </w:tcPr>
          <w:p w14:paraId="636E1352" w14:textId="77777777" w:rsidR="00F355D4" w:rsidRDefault="00F355D4" w:rsidP="006718D2">
            <w:pPr>
              <w:jc w:val="center"/>
            </w:pPr>
            <w:r w:rsidRPr="527DF83C">
              <w:rPr>
                <w:sz w:val="22"/>
                <w:szCs w:val="22"/>
              </w:rPr>
              <w:t>8Gb RAM</w:t>
            </w:r>
          </w:p>
        </w:tc>
        <w:tc>
          <w:tcPr>
            <w:tcW w:w="1395" w:type="dxa"/>
            <w:tcBorders>
              <w:top w:val="single" w:sz="8" w:space="0" w:color="auto"/>
              <w:left w:val="single" w:sz="8" w:space="0" w:color="auto"/>
              <w:bottom w:val="single" w:sz="8" w:space="0" w:color="auto"/>
              <w:right w:val="single" w:sz="8" w:space="0" w:color="auto"/>
            </w:tcBorders>
          </w:tcPr>
          <w:p w14:paraId="10E82934" w14:textId="77777777" w:rsidR="00F355D4" w:rsidRDefault="00F355D4" w:rsidP="006718D2">
            <w:pPr>
              <w:jc w:val="center"/>
            </w:pPr>
            <w:r w:rsidRPr="527DF83C">
              <w:rPr>
                <w:sz w:val="22"/>
                <w:szCs w:val="22"/>
              </w:rPr>
              <w:t>1</w:t>
            </w:r>
          </w:p>
        </w:tc>
        <w:tc>
          <w:tcPr>
            <w:tcW w:w="1365" w:type="dxa"/>
            <w:tcBorders>
              <w:top w:val="single" w:sz="8" w:space="0" w:color="auto"/>
              <w:left w:val="single" w:sz="8" w:space="0" w:color="auto"/>
              <w:bottom w:val="single" w:sz="8" w:space="0" w:color="auto"/>
              <w:right w:val="single" w:sz="8" w:space="0" w:color="auto"/>
            </w:tcBorders>
          </w:tcPr>
          <w:p w14:paraId="35815F65" w14:textId="77777777" w:rsidR="00F355D4" w:rsidRDefault="00F355D4" w:rsidP="006718D2">
            <w:pPr>
              <w:jc w:val="center"/>
            </w:pPr>
            <w:r w:rsidRPr="527DF83C">
              <w:rPr>
                <w:sz w:val="22"/>
                <w:szCs w:val="22"/>
              </w:rPr>
              <w:t>PC</w:t>
            </w:r>
          </w:p>
        </w:tc>
        <w:tc>
          <w:tcPr>
            <w:tcW w:w="1515" w:type="dxa"/>
            <w:tcBorders>
              <w:top w:val="single" w:sz="8" w:space="0" w:color="auto"/>
              <w:left w:val="single" w:sz="8" w:space="0" w:color="auto"/>
              <w:bottom w:val="single" w:sz="8" w:space="0" w:color="auto"/>
              <w:right w:val="single" w:sz="8" w:space="0" w:color="auto"/>
            </w:tcBorders>
          </w:tcPr>
          <w:p w14:paraId="3F3585AD" w14:textId="77777777" w:rsidR="00F355D4" w:rsidRDefault="00F355D4" w:rsidP="006718D2">
            <w:pPr>
              <w:jc w:val="center"/>
            </w:pPr>
            <w:r w:rsidRPr="527DF83C">
              <w:rPr>
                <w:sz w:val="22"/>
                <w:szCs w:val="22"/>
              </w:rPr>
              <w:t>₱ 2,350.00</w:t>
            </w:r>
          </w:p>
        </w:tc>
        <w:tc>
          <w:tcPr>
            <w:tcW w:w="2625" w:type="dxa"/>
            <w:tcBorders>
              <w:top w:val="single" w:sz="8" w:space="0" w:color="auto"/>
              <w:left w:val="single" w:sz="8" w:space="0" w:color="auto"/>
              <w:bottom w:val="single" w:sz="8" w:space="0" w:color="auto"/>
              <w:right w:val="single" w:sz="8" w:space="0" w:color="auto"/>
            </w:tcBorders>
          </w:tcPr>
          <w:p w14:paraId="03560B7A" w14:textId="77777777" w:rsidR="00F355D4" w:rsidRDefault="00F355D4" w:rsidP="006718D2">
            <w:pPr>
              <w:jc w:val="center"/>
            </w:pPr>
            <w:r w:rsidRPr="6E394E6C">
              <w:rPr>
                <w:sz w:val="22"/>
                <w:szCs w:val="22"/>
              </w:rPr>
              <w:t>₱ 2,350.00</w:t>
            </w:r>
          </w:p>
        </w:tc>
      </w:tr>
      <w:tr w:rsidR="00F355D4" w14:paraId="3435D911" w14:textId="77777777" w:rsidTr="006718D2">
        <w:trPr>
          <w:trHeight w:val="60"/>
        </w:trPr>
        <w:tc>
          <w:tcPr>
            <w:tcW w:w="1680" w:type="dxa"/>
            <w:tcBorders>
              <w:top w:val="single" w:sz="8" w:space="0" w:color="auto"/>
              <w:left w:val="single" w:sz="8" w:space="0" w:color="auto"/>
              <w:bottom w:val="single" w:sz="8" w:space="0" w:color="auto"/>
              <w:right w:val="single" w:sz="8" w:space="0" w:color="auto"/>
            </w:tcBorders>
          </w:tcPr>
          <w:p w14:paraId="6964A9E2" w14:textId="77777777" w:rsidR="00F355D4" w:rsidRDefault="00F355D4" w:rsidP="006718D2">
            <w:pPr>
              <w:jc w:val="center"/>
              <w:rPr>
                <w:sz w:val="22"/>
                <w:szCs w:val="22"/>
              </w:rPr>
            </w:pPr>
            <w:r w:rsidRPr="6E394E6C">
              <w:rPr>
                <w:sz w:val="22"/>
                <w:szCs w:val="22"/>
              </w:rPr>
              <w:t>Google Play Console Account</w:t>
            </w:r>
          </w:p>
        </w:tc>
        <w:tc>
          <w:tcPr>
            <w:tcW w:w="1395" w:type="dxa"/>
            <w:tcBorders>
              <w:top w:val="single" w:sz="8" w:space="0" w:color="auto"/>
              <w:left w:val="single" w:sz="8" w:space="0" w:color="auto"/>
              <w:bottom w:val="single" w:sz="8" w:space="0" w:color="auto"/>
              <w:right w:val="single" w:sz="8" w:space="0" w:color="auto"/>
            </w:tcBorders>
          </w:tcPr>
          <w:p w14:paraId="55D620FC" w14:textId="77777777" w:rsidR="00F355D4" w:rsidRDefault="00F355D4" w:rsidP="006718D2">
            <w:pPr>
              <w:jc w:val="center"/>
              <w:rPr>
                <w:sz w:val="22"/>
                <w:szCs w:val="22"/>
              </w:rPr>
            </w:pPr>
            <w:r w:rsidRPr="6E394E6C">
              <w:rPr>
                <w:sz w:val="22"/>
                <w:szCs w:val="22"/>
              </w:rPr>
              <w:t>1</w:t>
            </w:r>
          </w:p>
        </w:tc>
        <w:tc>
          <w:tcPr>
            <w:tcW w:w="1365" w:type="dxa"/>
            <w:tcBorders>
              <w:top w:val="single" w:sz="8" w:space="0" w:color="auto"/>
              <w:left w:val="single" w:sz="8" w:space="0" w:color="auto"/>
              <w:bottom w:val="single" w:sz="8" w:space="0" w:color="auto"/>
              <w:right w:val="single" w:sz="8" w:space="0" w:color="auto"/>
            </w:tcBorders>
          </w:tcPr>
          <w:p w14:paraId="12BC543E" w14:textId="77777777" w:rsidR="00F355D4" w:rsidRDefault="00F355D4" w:rsidP="006718D2">
            <w:pPr>
              <w:jc w:val="center"/>
              <w:rPr>
                <w:sz w:val="22"/>
                <w:szCs w:val="22"/>
              </w:rPr>
            </w:pPr>
            <w:r w:rsidRPr="6E394E6C">
              <w:rPr>
                <w:sz w:val="22"/>
                <w:szCs w:val="22"/>
              </w:rPr>
              <w:t>PC</w:t>
            </w:r>
          </w:p>
        </w:tc>
        <w:tc>
          <w:tcPr>
            <w:tcW w:w="1515" w:type="dxa"/>
            <w:tcBorders>
              <w:top w:val="single" w:sz="8" w:space="0" w:color="auto"/>
              <w:left w:val="single" w:sz="8" w:space="0" w:color="auto"/>
              <w:bottom w:val="single" w:sz="8" w:space="0" w:color="auto"/>
              <w:right w:val="single" w:sz="8" w:space="0" w:color="auto"/>
            </w:tcBorders>
          </w:tcPr>
          <w:p w14:paraId="5DF88931" w14:textId="77777777" w:rsidR="00F355D4" w:rsidRDefault="00F355D4" w:rsidP="006718D2">
            <w:pPr>
              <w:jc w:val="center"/>
            </w:pPr>
            <w:r w:rsidRPr="6E394E6C">
              <w:rPr>
                <w:sz w:val="22"/>
                <w:szCs w:val="22"/>
              </w:rPr>
              <w:t>₱1,300.00</w:t>
            </w:r>
          </w:p>
        </w:tc>
        <w:tc>
          <w:tcPr>
            <w:tcW w:w="2625" w:type="dxa"/>
            <w:tcBorders>
              <w:top w:val="single" w:sz="8" w:space="0" w:color="auto"/>
              <w:left w:val="single" w:sz="8" w:space="0" w:color="auto"/>
              <w:bottom w:val="single" w:sz="8" w:space="0" w:color="auto"/>
              <w:right w:val="single" w:sz="8" w:space="0" w:color="auto"/>
            </w:tcBorders>
          </w:tcPr>
          <w:p w14:paraId="22B3FF42" w14:textId="77777777" w:rsidR="00F355D4" w:rsidRDefault="00F355D4" w:rsidP="006718D2">
            <w:pPr>
              <w:jc w:val="center"/>
            </w:pPr>
            <w:r w:rsidRPr="6E394E6C">
              <w:rPr>
                <w:sz w:val="22"/>
                <w:szCs w:val="22"/>
              </w:rPr>
              <w:t>₱1,300.00</w:t>
            </w:r>
          </w:p>
          <w:p w14:paraId="6E545460" w14:textId="77777777" w:rsidR="00F355D4" w:rsidRDefault="00F355D4" w:rsidP="006718D2">
            <w:pPr>
              <w:jc w:val="center"/>
              <w:rPr>
                <w:sz w:val="22"/>
                <w:szCs w:val="22"/>
              </w:rPr>
            </w:pPr>
          </w:p>
        </w:tc>
      </w:tr>
      <w:tr w:rsidR="00F355D4" w14:paraId="09DAB305" w14:textId="77777777" w:rsidTr="006718D2">
        <w:trPr>
          <w:trHeight w:val="135"/>
        </w:trPr>
        <w:tc>
          <w:tcPr>
            <w:tcW w:w="5955" w:type="dxa"/>
            <w:gridSpan w:val="4"/>
            <w:tcBorders>
              <w:top w:val="single" w:sz="8" w:space="0" w:color="auto"/>
              <w:left w:val="single" w:sz="8" w:space="0" w:color="auto"/>
              <w:bottom w:val="single" w:sz="8" w:space="0" w:color="auto"/>
              <w:right w:val="single" w:sz="8" w:space="0" w:color="auto"/>
            </w:tcBorders>
          </w:tcPr>
          <w:p w14:paraId="10D53420" w14:textId="77777777" w:rsidR="00F355D4" w:rsidRDefault="00F355D4" w:rsidP="006718D2">
            <w:pPr>
              <w:jc w:val="right"/>
            </w:pPr>
            <w:r w:rsidRPr="527DF83C">
              <w:rPr>
                <w:b/>
                <w:bCs/>
                <w:sz w:val="22"/>
                <w:szCs w:val="22"/>
              </w:rPr>
              <w:t xml:space="preserve"> </w:t>
            </w:r>
          </w:p>
          <w:p w14:paraId="5E3D6605" w14:textId="77777777" w:rsidR="00F355D4" w:rsidRDefault="00F355D4" w:rsidP="006718D2">
            <w:pPr>
              <w:jc w:val="right"/>
            </w:pPr>
            <w:r w:rsidRPr="527DF83C">
              <w:rPr>
                <w:b/>
                <w:bCs/>
                <w:sz w:val="22"/>
                <w:szCs w:val="22"/>
              </w:rPr>
              <w:t>Total Cost</w:t>
            </w:r>
          </w:p>
        </w:tc>
        <w:tc>
          <w:tcPr>
            <w:tcW w:w="2625" w:type="dxa"/>
            <w:tcBorders>
              <w:top w:val="single" w:sz="8" w:space="0" w:color="auto"/>
              <w:left w:val="nil"/>
              <w:bottom w:val="single" w:sz="8" w:space="0" w:color="auto"/>
              <w:right w:val="single" w:sz="8" w:space="0" w:color="auto"/>
            </w:tcBorders>
          </w:tcPr>
          <w:p w14:paraId="747FC912" w14:textId="77777777" w:rsidR="00F355D4" w:rsidRDefault="00F355D4" w:rsidP="006718D2">
            <w:pPr>
              <w:jc w:val="center"/>
            </w:pPr>
            <w:r w:rsidRPr="527DF83C">
              <w:rPr>
                <w:sz w:val="22"/>
                <w:szCs w:val="22"/>
              </w:rPr>
              <w:t xml:space="preserve"> </w:t>
            </w:r>
          </w:p>
          <w:p w14:paraId="6551B006" w14:textId="77777777" w:rsidR="00F355D4" w:rsidRDefault="00F355D4" w:rsidP="006718D2">
            <w:pPr>
              <w:jc w:val="center"/>
            </w:pPr>
            <w:r w:rsidRPr="527DF83C">
              <w:rPr>
                <w:b/>
                <w:bCs/>
                <w:sz w:val="22"/>
                <w:szCs w:val="22"/>
              </w:rPr>
              <w:t>₱ 7,350.00</w:t>
            </w:r>
          </w:p>
        </w:tc>
      </w:tr>
      <w:tr w:rsidR="00F355D4" w14:paraId="2E37FD6D" w14:textId="77777777" w:rsidTr="006718D2">
        <w:trPr>
          <w:trHeight w:val="60"/>
        </w:trPr>
        <w:tc>
          <w:tcPr>
            <w:tcW w:w="8580" w:type="dxa"/>
            <w:gridSpan w:val="5"/>
            <w:tcBorders>
              <w:top w:val="single" w:sz="8" w:space="0" w:color="auto"/>
              <w:left w:val="single" w:sz="8" w:space="0" w:color="auto"/>
              <w:bottom w:val="single" w:sz="8" w:space="0" w:color="auto"/>
              <w:right w:val="single" w:sz="8" w:space="0" w:color="auto"/>
            </w:tcBorders>
          </w:tcPr>
          <w:p w14:paraId="26127C51" w14:textId="77777777" w:rsidR="00F355D4" w:rsidRDefault="00F355D4" w:rsidP="006718D2">
            <w:r w:rsidRPr="527DF83C">
              <w:rPr>
                <w:sz w:val="22"/>
                <w:szCs w:val="22"/>
              </w:rPr>
              <w:t xml:space="preserve"> </w:t>
            </w:r>
          </w:p>
        </w:tc>
      </w:tr>
      <w:tr w:rsidR="00F355D4" w14:paraId="2CF1AC8B" w14:textId="77777777" w:rsidTr="006718D2">
        <w:trPr>
          <w:trHeight w:val="60"/>
        </w:trPr>
        <w:tc>
          <w:tcPr>
            <w:tcW w:w="8580" w:type="dxa"/>
            <w:gridSpan w:val="5"/>
            <w:tcBorders>
              <w:top w:val="single" w:sz="8" w:space="0" w:color="auto"/>
              <w:left w:val="single" w:sz="8" w:space="0" w:color="auto"/>
              <w:bottom w:val="single" w:sz="8" w:space="0" w:color="auto"/>
              <w:right w:val="single" w:sz="8" w:space="0" w:color="auto"/>
            </w:tcBorders>
          </w:tcPr>
          <w:p w14:paraId="35021BCF" w14:textId="77777777" w:rsidR="00F355D4" w:rsidRDefault="00F355D4" w:rsidP="006718D2">
            <w:r w:rsidRPr="527DF83C">
              <w:rPr>
                <w:b/>
                <w:bCs/>
                <w:sz w:val="22"/>
                <w:szCs w:val="22"/>
              </w:rPr>
              <w:t>Others</w:t>
            </w:r>
          </w:p>
        </w:tc>
      </w:tr>
      <w:tr w:rsidR="00F355D4" w14:paraId="32682422" w14:textId="77777777" w:rsidTr="006718D2">
        <w:trPr>
          <w:trHeight w:val="60"/>
        </w:trPr>
        <w:tc>
          <w:tcPr>
            <w:tcW w:w="1680" w:type="dxa"/>
            <w:tcBorders>
              <w:top w:val="single" w:sz="8" w:space="0" w:color="auto"/>
              <w:left w:val="single" w:sz="8" w:space="0" w:color="auto"/>
              <w:bottom w:val="single" w:sz="8" w:space="0" w:color="auto"/>
              <w:right w:val="single" w:sz="8" w:space="0" w:color="auto"/>
            </w:tcBorders>
          </w:tcPr>
          <w:p w14:paraId="4E7509E4" w14:textId="77777777" w:rsidR="00F355D4" w:rsidRDefault="00F355D4" w:rsidP="006718D2">
            <w:pPr>
              <w:jc w:val="center"/>
            </w:pPr>
            <w:r w:rsidRPr="527DF83C">
              <w:rPr>
                <w:b/>
                <w:bCs/>
                <w:sz w:val="22"/>
                <w:szCs w:val="22"/>
              </w:rPr>
              <w:t>Items</w:t>
            </w:r>
          </w:p>
        </w:tc>
        <w:tc>
          <w:tcPr>
            <w:tcW w:w="1395" w:type="dxa"/>
            <w:tcBorders>
              <w:top w:val="nil"/>
              <w:left w:val="single" w:sz="8" w:space="0" w:color="auto"/>
              <w:bottom w:val="single" w:sz="8" w:space="0" w:color="auto"/>
              <w:right w:val="single" w:sz="8" w:space="0" w:color="auto"/>
            </w:tcBorders>
          </w:tcPr>
          <w:p w14:paraId="7B094EE9" w14:textId="77777777" w:rsidR="00F355D4" w:rsidRDefault="00F355D4" w:rsidP="006718D2">
            <w:pPr>
              <w:jc w:val="center"/>
            </w:pPr>
            <w:r w:rsidRPr="527DF83C">
              <w:rPr>
                <w:b/>
                <w:bCs/>
                <w:sz w:val="22"/>
                <w:szCs w:val="22"/>
              </w:rPr>
              <w:t>Quantity</w:t>
            </w:r>
          </w:p>
        </w:tc>
        <w:tc>
          <w:tcPr>
            <w:tcW w:w="1365" w:type="dxa"/>
            <w:tcBorders>
              <w:top w:val="nil"/>
              <w:left w:val="single" w:sz="8" w:space="0" w:color="auto"/>
              <w:bottom w:val="single" w:sz="8" w:space="0" w:color="auto"/>
              <w:right w:val="single" w:sz="8" w:space="0" w:color="auto"/>
            </w:tcBorders>
          </w:tcPr>
          <w:p w14:paraId="2F252DBE" w14:textId="77777777" w:rsidR="00F355D4" w:rsidRDefault="00F355D4" w:rsidP="006718D2">
            <w:pPr>
              <w:jc w:val="center"/>
            </w:pPr>
            <w:r w:rsidRPr="527DF83C">
              <w:rPr>
                <w:b/>
                <w:bCs/>
                <w:sz w:val="22"/>
                <w:szCs w:val="22"/>
              </w:rPr>
              <w:t>Unit</w:t>
            </w:r>
          </w:p>
        </w:tc>
        <w:tc>
          <w:tcPr>
            <w:tcW w:w="1515" w:type="dxa"/>
            <w:tcBorders>
              <w:top w:val="nil"/>
              <w:left w:val="single" w:sz="8" w:space="0" w:color="auto"/>
              <w:bottom w:val="single" w:sz="8" w:space="0" w:color="auto"/>
              <w:right w:val="single" w:sz="8" w:space="0" w:color="auto"/>
            </w:tcBorders>
          </w:tcPr>
          <w:p w14:paraId="4058977B" w14:textId="77777777" w:rsidR="00F355D4" w:rsidRDefault="00F355D4" w:rsidP="006718D2">
            <w:pPr>
              <w:jc w:val="center"/>
            </w:pPr>
            <w:r w:rsidRPr="527DF83C">
              <w:rPr>
                <w:b/>
                <w:bCs/>
                <w:sz w:val="22"/>
                <w:szCs w:val="22"/>
              </w:rPr>
              <w:t>Unit Price</w:t>
            </w:r>
          </w:p>
        </w:tc>
        <w:tc>
          <w:tcPr>
            <w:tcW w:w="2625" w:type="dxa"/>
            <w:tcBorders>
              <w:top w:val="nil"/>
              <w:left w:val="single" w:sz="8" w:space="0" w:color="auto"/>
              <w:bottom w:val="single" w:sz="8" w:space="0" w:color="auto"/>
              <w:right w:val="single" w:sz="8" w:space="0" w:color="auto"/>
            </w:tcBorders>
          </w:tcPr>
          <w:p w14:paraId="21B83223" w14:textId="77777777" w:rsidR="00F355D4" w:rsidRDefault="00F355D4" w:rsidP="006718D2">
            <w:pPr>
              <w:jc w:val="center"/>
            </w:pPr>
            <w:r w:rsidRPr="527DF83C">
              <w:rPr>
                <w:b/>
                <w:bCs/>
                <w:sz w:val="22"/>
                <w:szCs w:val="22"/>
              </w:rPr>
              <w:t>Price</w:t>
            </w:r>
          </w:p>
        </w:tc>
      </w:tr>
      <w:tr w:rsidR="00F355D4" w14:paraId="337EFD30" w14:textId="77777777" w:rsidTr="006718D2">
        <w:trPr>
          <w:trHeight w:val="60"/>
        </w:trPr>
        <w:tc>
          <w:tcPr>
            <w:tcW w:w="1680" w:type="dxa"/>
            <w:tcBorders>
              <w:top w:val="single" w:sz="8" w:space="0" w:color="auto"/>
              <w:left w:val="single" w:sz="8" w:space="0" w:color="auto"/>
              <w:bottom w:val="single" w:sz="8" w:space="0" w:color="auto"/>
              <w:right w:val="single" w:sz="8" w:space="0" w:color="auto"/>
            </w:tcBorders>
          </w:tcPr>
          <w:p w14:paraId="603F07C3" w14:textId="77777777" w:rsidR="00F355D4" w:rsidRDefault="00F355D4" w:rsidP="006718D2">
            <w:pPr>
              <w:jc w:val="center"/>
            </w:pPr>
            <w:r w:rsidRPr="527DF83C">
              <w:rPr>
                <w:sz w:val="22"/>
                <w:szCs w:val="22"/>
              </w:rPr>
              <w:t xml:space="preserve"> </w:t>
            </w:r>
          </w:p>
        </w:tc>
        <w:tc>
          <w:tcPr>
            <w:tcW w:w="1395" w:type="dxa"/>
            <w:tcBorders>
              <w:top w:val="single" w:sz="8" w:space="0" w:color="auto"/>
              <w:left w:val="single" w:sz="8" w:space="0" w:color="auto"/>
              <w:bottom w:val="single" w:sz="8" w:space="0" w:color="auto"/>
              <w:right w:val="single" w:sz="8" w:space="0" w:color="auto"/>
            </w:tcBorders>
          </w:tcPr>
          <w:p w14:paraId="6D19B4C1" w14:textId="77777777" w:rsidR="00F355D4" w:rsidRDefault="00F355D4" w:rsidP="006718D2">
            <w:pPr>
              <w:jc w:val="center"/>
            </w:pPr>
            <w:r w:rsidRPr="527DF83C">
              <w:rPr>
                <w:sz w:val="22"/>
                <w:szCs w:val="22"/>
              </w:rPr>
              <w:t xml:space="preserve"> </w:t>
            </w:r>
          </w:p>
        </w:tc>
        <w:tc>
          <w:tcPr>
            <w:tcW w:w="1365" w:type="dxa"/>
            <w:tcBorders>
              <w:top w:val="single" w:sz="8" w:space="0" w:color="auto"/>
              <w:left w:val="single" w:sz="8" w:space="0" w:color="auto"/>
              <w:bottom w:val="single" w:sz="8" w:space="0" w:color="auto"/>
              <w:right w:val="single" w:sz="8" w:space="0" w:color="auto"/>
            </w:tcBorders>
          </w:tcPr>
          <w:p w14:paraId="0E38460E" w14:textId="77777777" w:rsidR="00F355D4" w:rsidRDefault="00F355D4" w:rsidP="006718D2">
            <w:pPr>
              <w:jc w:val="center"/>
            </w:pPr>
            <w:r w:rsidRPr="527DF83C">
              <w:rPr>
                <w:sz w:val="22"/>
                <w:szCs w:val="22"/>
              </w:rPr>
              <w:t xml:space="preserve"> </w:t>
            </w:r>
          </w:p>
        </w:tc>
        <w:tc>
          <w:tcPr>
            <w:tcW w:w="1515" w:type="dxa"/>
            <w:tcBorders>
              <w:top w:val="single" w:sz="8" w:space="0" w:color="auto"/>
              <w:left w:val="single" w:sz="8" w:space="0" w:color="auto"/>
              <w:bottom w:val="single" w:sz="8" w:space="0" w:color="auto"/>
              <w:right w:val="single" w:sz="8" w:space="0" w:color="auto"/>
            </w:tcBorders>
          </w:tcPr>
          <w:p w14:paraId="1FE436F8" w14:textId="77777777" w:rsidR="00F355D4" w:rsidRDefault="00F355D4" w:rsidP="006718D2">
            <w:pPr>
              <w:jc w:val="center"/>
            </w:pPr>
            <w:r w:rsidRPr="527DF83C">
              <w:rPr>
                <w:sz w:val="22"/>
                <w:szCs w:val="22"/>
              </w:rPr>
              <w:t xml:space="preserve"> </w:t>
            </w:r>
          </w:p>
        </w:tc>
        <w:tc>
          <w:tcPr>
            <w:tcW w:w="2625" w:type="dxa"/>
            <w:tcBorders>
              <w:top w:val="single" w:sz="8" w:space="0" w:color="auto"/>
              <w:left w:val="single" w:sz="8" w:space="0" w:color="auto"/>
              <w:bottom w:val="single" w:sz="8" w:space="0" w:color="auto"/>
              <w:right w:val="single" w:sz="8" w:space="0" w:color="auto"/>
            </w:tcBorders>
          </w:tcPr>
          <w:p w14:paraId="111D7E32" w14:textId="77777777" w:rsidR="00F355D4" w:rsidRDefault="00F355D4" w:rsidP="006718D2">
            <w:pPr>
              <w:jc w:val="center"/>
            </w:pPr>
            <w:r w:rsidRPr="527DF83C">
              <w:rPr>
                <w:sz w:val="22"/>
                <w:szCs w:val="22"/>
              </w:rPr>
              <w:t xml:space="preserve"> </w:t>
            </w:r>
          </w:p>
        </w:tc>
      </w:tr>
      <w:tr w:rsidR="00F355D4" w14:paraId="48A202B1" w14:textId="77777777" w:rsidTr="006718D2">
        <w:trPr>
          <w:trHeight w:val="60"/>
        </w:trPr>
        <w:tc>
          <w:tcPr>
            <w:tcW w:w="1680" w:type="dxa"/>
            <w:tcBorders>
              <w:top w:val="single" w:sz="8" w:space="0" w:color="auto"/>
              <w:left w:val="single" w:sz="8" w:space="0" w:color="auto"/>
              <w:bottom w:val="single" w:sz="8" w:space="0" w:color="auto"/>
              <w:right w:val="single" w:sz="8" w:space="0" w:color="auto"/>
            </w:tcBorders>
          </w:tcPr>
          <w:p w14:paraId="29C3D6AE" w14:textId="77777777" w:rsidR="00F355D4" w:rsidRDefault="00F355D4" w:rsidP="006718D2">
            <w:pPr>
              <w:jc w:val="center"/>
            </w:pPr>
            <w:r w:rsidRPr="527DF83C">
              <w:rPr>
                <w:sz w:val="22"/>
                <w:szCs w:val="22"/>
              </w:rPr>
              <w:lastRenderedPageBreak/>
              <w:t xml:space="preserve"> </w:t>
            </w:r>
          </w:p>
        </w:tc>
        <w:tc>
          <w:tcPr>
            <w:tcW w:w="1395" w:type="dxa"/>
            <w:tcBorders>
              <w:top w:val="single" w:sz="8" w:space="0" w:color="auto"/>
              <w:left w:val="single" w:sz="8" w:space="0" w:color="auto"/>
              <w:bottom w:val="single" w:sz="8" w:space="0" w:color="auto"/>
              <w:right w:val="single" w:sz="8" w:space="0" w:color="auto"/>
            </w:tcBorders>
          </w:tcPr>
          <w:p w14:paraId="590FAC8C" w14:textId="77777777" w:rsidR="00F355D4" w:rsidRDefault="00F355D4" w:rsidP="006718D2">
            <w:pPr>
              <w:jc w:val="center"/>
            </w:pPr>
            <w:r w:rsidRPr="527DF83C">
              <w:rPr>
                <w:sz w:val="22"/>
                <w:szCs w:val="22"/>
              </w:rPr>
              <w:t xml:space="preserve"> </w:t>
            </w:r>
          </w:p>
        </w:tc>
        <w:tc>
          <w:tcPr>
            <w:tcW w:w="1365" w:type="dxa"/>
            <w:tcBorders>
              <w:top w:val="single" w:sz="8" w:space="0" w:color="auto"/>
              <w:left w:val="single" w:sz="8" w:space="0" w:color="auto"/>
              <w:bottom w:val="single" w:sz="8" w:space="0" w:color="auto"/>
              <w:right w:val="single" w:sz="8" w:space="0" w:color="auto"/>
            </w:tcBorders>
          </w:tcPr>
          <w:p w14:paraId="495B60CF" w14:textId="77777777" w:rsidR="00F355D4" w:rsidRDefault="00F355D4" w:rsidP="006718D2">
            <w:pPr>
              <w:jc w:val="center"/>
            </w:pPr>
            <w:r w:rsidRPr="527DF83C">
              <w:rPr>
                <w:sz w:val="22"/>
                <w:szCs w:val="22"/>
              </w:rPr>
              <w:t xml:space="preserve"> </w:t>
            </w:r>
          </w:p>
        </w:tc>
        <w:tc>
          <w:tcPr>
            <w:tcW w:w="1515" w:type="dxa"/>
            <w:tcBorders>
              <w:top w:val="single" w:sz="8" w:space="0" w:color="auto"/>
              <w:left w:val="single" w:sz="8" w:space="0" w:color="auto"/>
              <w:bottom w:val="single" w:sz="8" w:space="0" w:color="auto"/>
              <w:right w:val="single" w:sz="8" w:space="0" w:color="auto"/>
            </w:tcBorders>
          </w:tcPr>
          <w:p w14:paraId="519DB8E5" w14:textId="77777777" w:rsidR="00F355D4" w:rsidRDefault="00F355D4" w:rsidP="006718D2">
            <w:pPr>
              <w:jc w:val="center"/>
            </w:pPr>
            <w:r w:rsidRPr="527DF83C">
              <w:rPr>
                <w:sz w:val="22"/>
                <w:szCs w:val="22"/>
              </w:rPr>
              <w:t xml:space="preserve"> </w:t>
            </w:r>
          </w:p>
        </w:tc>
        <w:tc>
          <w:tcPr>
            <w:tcW w:w="2625" w:type="dxa"/>
            <w:tcBorders>
              <w:top w:val="single" w:sz="8" w:space="0" w:color="auto"/>
              <w:left w:val="single" w:sz="8" w:space="0" w:color="auto"/>
              <w:bottom w:val="single" w:sz="8" w:space="0" w:color="auto"/>
              <w:right w:val="single" w:sz="8" w:space="0" w:color="auto"/>
            </w:tcBorders>
          </w:tcPr>
          <w:p w14:paraId="2ACAFEE9" w14:textId="77777777" w:rsidR="00F355D4" w:rsidRDefault="00F355D4" w:rsidP="006718D2">
            <w:pPr>
              <w:jc w:val="center"/>
            </w:pPr>
            <w:r w:rsidRPr="527DF83C">
              <w:rPr>
                <w:sz w:val="22"/>
                <w:szCs w:val="22"/>
              </w:rPr>
              <w:t xml:space="preserve"> </w:t>
            </w:r>
          </w:p>
        </w:tc>
      </w:tr>
      <w:tr w:rsidR="00F355D4" w14:paraId="2E2B9E2A" w14:textId="77777777" w:rsidTr="006718D2">
        <w:trPr>
          <w:trHeight w:val="60"/>
        </w:trPr>
        <w:tc>
          <w:tcPr>
            <w:tcW w:w="1680" w:type="dxa"/>
            <w:tcBorders>
              <w:top w:val="single" w:sz="8" w:space="0" w:color="auto"/>
              <w:left w:val="single" w:sz="8" w:space="0" w:color="auto"/>
              <w:bottom w:val="single" w:sz="8" w:space="0" w:color="auto"/>
              <w:right w:val="single" w:sz="8" w:space="0" w:color="auto"/>
            </w:tcBorders>
          </w:tcPr>
          <w:p w14:paraId="0A4E162C" w14:textId="77777777" w:rsidR="00F355D4" w:rsidRDefault="00F355D4" w:rsidP="006718D2">
            <w:pPr>
              <w:jc w:val="center"/>
            </w:pPr>
            <w:r w:rsidRPr="527DF83C">
              <w:rPr>
                <w:sz w:val="22"/>
                <w:szCs w:val="22"/>
              </w:rPr>
              <w:t xml:space="preserve"> </w:t>
            </w:r>
          </w:p>
        </w:tc>
        <w:tc>
          <w:tcPr>
            <w:tcW w:w="1395" w:type="dxa"/>
            <w:tcBorders>
              <w:top w:val="single" w:sz="8" w:space="0" w:color="auto"/>
              <w:left w:val="single" w:sz="8" w:space="0" w:color="auto"/>
              <w:bottom w:val="single" w:sz="8" w:space="0" w:color="auto"/>
              <w:right w:val="single" w:sz="8" w:space="0" w:color="auto"/>
            </w:tcBorders>
          </w:tcPr>
          <w:p w14:paraId="70B54F9A" w14:textId="77777777" w:rsidR="00F355D4" w:rsidRDefault="00F355D4" w:rsidP="006718D2">
            <w:pPr>
              <w:jc w:val="center"/>
            </w:pPr>
            <w:r w:rsidRPr="527DF83C">
              <w:rPr>
                <w:sz w:val="22"/>
                <w:szCs w:val="22"/>
              </w:rPr>
              <w:t xml:space="preserve"> </w:t>
            </w:r>
          </w:p>
        </w:tc>
        <w:tc>
          <w:tcPr>
            <w:tcW w:w="1365" w:type="dxa"/>
            <w:tcBorders>
              <w:top w:val="single" w:sz="8" w:space="0" w:color="auto"/>
              <w:left w:val="single" w:sz="8" w:space="0" w:color="auto"/>
              <w:bottom w:val="single" w:sz="8" w:space="0" w:color="auto"/>
              <w:right w:val="single" w:sz="8" w:space="0" w:color="auto"/>
            </w:tcBorders>
          </w:tcPr>
          <w:p w14:paraId="76BBBAEE" w14:textId="77777777" w:rsidR="00F355D4" w:rsidRDefault="00F355D4" w:rsidP="006718D2">
            <w:pPr>
              <w:jc w:val="center"/>
            </w:pPr>
            <w:r w:rsidRPr="527DF83C">
              <w:rPr>
                <w:sz w:val="22"/>
                <w:szCs w:val="22"/>
              </w:rPr>
              <w:t xml:space="preserve"> </w:t>
            </w:r>
          </w:p>
        </w:tc>
        <w:tc>
          <w:tcPr>
            <w:tcW w:w="1515" w:type="dxa"/>
            <w:tcBorders>
              <w:top w:val="single" w:sz="8" w:space="0" w:color="auto"/>
              <w:left w:val="single" w:sz="8" w:space="0" w:color="auto"/>
              <w:bottom w:val="single" w:sz="8" w:space="0" w:color="auto"/>
              <w:right w:val="single" w:sz="8" w:space="0" w:color="auto"/>
            </w:tcBorders>
          </w:tcPr>
          <w:p w14:paraId="1AFF438F" w14:textId="77777777" w:rsidR="00F355D4" w:rsidRDefault="00F355D4" w:rsidP="006718D2">
            <w:pPr>
              <w:jc w:val="center"/>
            </w:pPr>
            <w:r w:rsidRPr="527DF83C">
              <w:rPr>
                <w:sz w:val="22"/>
                <w:szCs w:val="22"/>
              </w:rPr>
              <w:t xml:space="preserve"> </w:t>
            </w:r>
          </w:p>
        </w:tc>
        <w:tc>
          <w:tcPr>
            <w:tcW w:w="2625" w:type="dxa"/>
            <w:tcBorders>
              <w:top w:val="single" w:sz="8" w:space="0" w:color="auto"/>
              <w:left w:val="single" w:sz="8" w:space="0" w:color="auto"/>
              <w:bottom w:val="single" w:sz="8" w:space="0" w:color="auto"/>
              <w:right w:val="single" w:sz="8" w:space="0" w:color="auto"/>
            </w:tcBorders>
          </w:tcPr>
          <w:p w14:paraId="4DCF8B9B" w14:textId="77777777" w:rsidR="00F355D4" w:rsidRDefault="00F355D4" w:rsidP="006718D2">
            <w:pPr>
              <w:jc w:val="center"/>
            </w:pPr>
            <w:r w:rsidRPr="527DF83C">
              <w:rPr>
                <w:sz w:val="22"/>
                <w:szCs w:val="22"/>
              </w:rPr>
              <w:t xml:space="preserve"> </w:t>
            </w:r>
          </w:p>
        </w:tc>
      </w:tr>
      <w:tr w:rsidR="00F355D4" w14:paraId="7D4B9DA9" w14:textId="77777777" w:rsidTr="006718D2">
        <w:trPr>
          <w:trHeight w:val="60"/>
        </w:trPr>
        <w:tc>
          <w:tcPr>
            <w:tcW w:w="1680" w:type="dxa"/>
            <w:tcBorders>
              <w:top w:val="single" w:sz="8" w:space="0" w:color="auto"/>
              <w:left w:val="single" w:sz="8" w:space="0" w:color="auto"/>
              <w:bottom w:val="single" w:sz="8" w:space="0" w:color="auto"/>
              <w:right w:val="single" w:sz="8" w:space="0" w:color="auto"/>
            </w:tcBorders>
          </w:tcPr>
          <w:p w14:paraId="5A5F7777" w14:textId="77777777" w:rsidR="00F355D4" w:rsidRDefault="00F355D4" w:rsidP="006718D2">
            <w:pPr>
              <w:jc w:val="center"/>
            </w:pPr>
            <w:r w:rsidRPr="527DF83C">
              <w:rPr>
                <w:sz w:val="22"/>
                <w:szCs w:val="22"/>
              </w:rPr>
              <w:t xml:space="preserve"> </w:t>
            </w:r>
          </w:p>
        </w:tc>
        <w:tc>
          <w:tcPr>
            <w:tcW w:w="1395" w:type="dxa"/>
            <w:tcBorders>
              <w:top w:val="single" w:sz="8" w:space="0" w:color="auto"/>
              <w:left w:val="single" w:sz="8" w:space="0" w:color="auto"/>
              <w:bottom w:val="single" w:sz="8" w:space="0" w:color="auto"/>
              <w:right w:val="single" w:sz="8" w:space="0" w:color="auto"/>
            </w:tcBorders>
          </w:tcPr>
          <w:p w14:paraId="1B76F1A4" w14:textId="77777777" w:rsidR="00F355D4" w:rsidRDefault="00F355D4" w:rsidP="006718D2">
            <w:pPr>
              <w:jc w:val="center"/>
            </w:pPr>
            <w:r w:rsidRPr="527DF83C">
              <w:rPr>
                <w:sz w:val="22"/>
                <w:szCs w:val="22"/>
              </w:rPr>
              <w:t xml:space="preserve"> </w:t>
            </w:r>
          </w:p>
        </w:tc>
        <w:tc>
          <w:tcPr>
            <w:tcW w:w="1365" w:type="dxa"/>
            <w:tcBorders>
              <w:top w:val="single" w:sz="8" w:space="0" w:color="auto"/>
              <w:left w:val="single" w:sz="8" w:space="0" w:color="auto"/>
              <w:bottom w:val="single" w:sz="8" w:space="0" w:color="auto"/>
              <w:right w:val="single" w:sz="8" w:space="0" w:color="auto"/>
            </w:tcBorders>
          </w:tcPr>
          <w:p w14:paraId="3D20D926" w14:textId="77777777" w:rsidR="00F355D4" w:rsidRDefault="00F355D4" w:rsidP="006718D2">
            <w:pPr>
              <w:jc w:val="center"/>
            </w:pPr>
            <w:r w:rsidRPr="527DF83C">
              <w:rPr>
                <w:sz w:val="22"/>
                <w:szCs w:val="22"/>
              </w:rPr>
              <w:t xml:space="preserve"> </w:t>
            </w:r>
          </w:p>
        </w:tc>
        <w:tc>
          <w:tcPr>
            <w:tcW w:w="1515" w:type="dxa"/>
            <w:tcBorders>
              <w:top w:val="single" w:sz="8" w:space="0" w:color="auto"/>
              <w:left w:val="single" w:sz="8" w:space="0" w:color="auto"/>
              <w:bottom w:val="single" w:sz="8" w:space="0" w:color="auto"/>
              <w:right w:val="single" w:sz="8" w:space="0" w:color="auto"/>
            </w:tcBorders>
          </w:tcPr>
          <w:p w14:paraId="303765F7" w14:textId="77777777" w:rsidR="00F355D4" w:rsidRDefault="00F355D4" w:rsidP="006718D2">
            <w:pPr>
              <w:jc w:val="center"/>
            </w:pPr>
            <w:r w:rsidRPr="527DF83C">
              <w:rPr>
                <w:sz w:val="22"/>
                <w:szCs w:val="22"/>
              </w:rPr>
              <w:t xml:space="preserve"> </w:t>
            </w:r>
          </w:p>
        </w:tc>
        <w:tc>
          <w:tcPr>
            <w:tcW w:w="2625" w:type="dxa"/>
            <w:tcBorders>
              <w:top w:val="single" w:sz="8" w:space="0" w:color="auto"/>
              <w:left w:val="single" w:sz="8" w:space="0" w:color="auto"/>
              <w:bottom w:val="single" w:sz="8" w:space="0" w:color="auto"/>
              <w:right w:val="single" w:sz="8" w:space="0" w:color="auto"/>
            </w:tcBorders>
          </w:tcPr>
          <w:p w14:paraId="584F826E" w14:textId="77777777" w:rsidR="00F355D4" w:rsidRDefault="00F355D4" w:rsidP="006718D2">
            <w:pPr>
              <w:jc w:val="center"/>
            </w:pPr>
            <w:r w:rsidRPr="527DF83C">
              <w:rPr>
                <w:sz w:val="22"/>
                <w:szCs w:val="22"/>
              </w:rPr>
              <w:t xml:space="preserve"> </w:t>
            </w:r>
          </w:p>
        </w:tc>
      </w:tr>
      <w:tr w:rsidR="00F355D4" w14:paraId="33B82AFE" w14:textId="77777777" w:rsidTr="006718D2">
        <w:trPr>
          <w:trHeight w:val="60"/>
        </w:trPr>
        <w:tc>
          <w:tcPr>
            <w:tcW w:w="1680" w:type="dxa"/>
            <w:tcBorders>
              <w:top w:val="single" w:sz="8" w:space="0" w:color="auto"/>
              <w:left w:val="single" w:sz="8" w:space="0" w:color="auto"/>
              <w:bottom w:val="single" w:sz="8" w:space="0" w:color="auto"/>
              <w:right w:val="single" w:sz="8" w:space="0" w:color="auto"/>
            </w:tcBorders>
          </w:tcPr>
          <w:p w14:paraId="58EC4538" w14:textId="77777777" w:rsidR="00F355D4" w:rsidRDefault="00F355D4" w:rsidP="006718D2">
            <w:pPr>
              <w:jc w:val="center"/>
            </w:pPr>
            <w:r w:rsidRPr="527DF83C">
              <w:rPr>
                <w:sz w:val="22"/>
                <w:szCs w:val="22"/>
              </w:rPr>
              <w:t xml:space="preserve"> </w:t>
            </w:r>
          </w:p>
        </w:tc>
        <w:tc>
          <w:tcPr>
            <w:tcW w:w="1395" w:type="dxa"/>
            <w:tcBorders>
              <w:top w:val="single" w:sz="8" w:space="0" w:color="auto"/>
              <w:left w:val="single" w:sz="8" w:space="0" w:color="auto"/>
              <w:bottom w:val="single" w:sz="8" w:space="0" w:color="auto"/>
              <w:right w:val="single" w:sz="8" w:space="0" w:color="auto"/>
            </w:tcBorders>
          </w:tcPr>
          <w:p w14:paraId="7B2853AD" w14:textId="77777777" w:rsidR="00F355D4" w:rsidRDefault="00F355D4" w:rsidP="006718D2">
            <w:pPr>
              <w:jc w:val="center"/>
            </w:pPr>
            <w:r w:rsidRPr="527DF83C">
              <w:rPr>
                <w:sz w:val="22"/>
                <w:szCs w:val="22"/>
              </w:rPr>
              <w:t xml:space="preserve"> </w:t>
            </w:r>
          </w:p>
        </w:tc>
        <w:tc>
          <w:tcPr>
            <w:tcW w:w="1365" w:type="dxa"/>
            <w:tcBorders>
              <w:top w:val="single" w:sz="8" w:space="0" w:color="auto"/>
              <w:left w:val="single" w:sz="8" w:space="0" w:color="auto"/>
              <w:bottom w:val="single" w:sz="8" w:space="0" w:color="auto"/>
              <w:right w:val="single" w:sz="8" w:space="0" w:color="auto"/>
            </w:tcBorders>
          </w:tcPr>
          <w:p w14:paraId="551F07FC" w14:textId="77777777" w:rsidR="00F355D4" w:rsidRDefault="00F355D4" w:rsidP="006718D2">
            <w:pPr>
              <w:jc w:val="center"/>
            </w:pPr>
            <w:r w:rsidRPr="527DF83C">
              <w:rPr>
                <w:sz w:val="22"/>
                <w:szCs w:val="22"/>
              </w:rPr>
              <w:t xml:space="preserve"> </w:t>
            </w:r>
          </w:p>
        </w:tc>
        <w:tc>
          <w:tcPr>
            <w:tcW w:w="1515" w:type="dxa"/>
            <w:tcBorders>
              <w:top w:val="single" w:sz="8" w:space="0" w:color="auto"/>
              <w:left w:val="single" w:sz="8" w:space="0" w:color="auto"/>
              <w:bottom w:val="single" w:sz="8" w:space="0" w:color="auto"/>
              <w:right w:val="single" w:sz="8" w:space="0" w:color="auto"/>
            </w:tcBorders>
          </w:tcPr>
          <w:p w14:paraId="22823D5E" w14:textId="77777777" w:rsidR="00F355D4" w:rsidRDefault="00F355D4" w:rsidP="006718D2">
            <w:pPr>
              <w:jc w:val="center"/>
            </w:pPr>
            <w:r w:rsidRPr="527DF83C">
              <w:rPr>
                <w:sz w:val="22"/>
                <w:szCs w:val="22"/>
              </w:rPr>
              <w:t xml:space="preserve"> </w:t>
            </w:r>
          </w:p>
        </w:tc>
        <w:tc>
          <w:tcPr>
            <w:tcW w:w="2625" w:type="dxa"/>
            <w:tcBorders>
              <w:top w:val="single" w:sz="8" w:space="0" w:color="auto"/>
              <w:left w:val="single" w:sz="8" w:space="0" w:color="auto"/>
              <w:bottom w:val="single" w:sz="8" w:space="0" w:color="auto"/>
              <w:right w:val="single" w:sz="8" w:space="0" w:color="auto"/>
            </w:tcBorders>
          </w:tcPr>
          <w:p w14:paraId="79790B6C" w14:textId="77777777" w:rsidR="00F355D4" w:rsidRDefault="00F355D4" w:rsidP="006718D2">
            <w:pPr>
              <w:jc w:val="center"/>
            </w:pPr>
            <w:r w:rsidRPr="527DF83C">
              <w:rPr>
                <w:sz w:val="22"/>
                <w:szCs w:val="22"/>
              </w:rPr>
              <w:t xml:space="preserve"> </w:t>
            </w:r>
          </w:p>
        </w:tc>
      </w:tr>
      <w:tr w:rsidR="00F355D4" w14:paraId="055CE43D" w14:textId="77777777" w:rsidTr="006718D2">
        <w:trPr>
          <w:trHeight w:val="120"/>
        </w:trPr>
        <w:tc>
          <w:tcPr>
            <w:tcW w:w="5955" w:type="dxa"/>
            <w:gridSpan w:val="4"/>
            <w:tcBorders>
              <w:top w:val="single" w:sz="8" w:space="0" w:color="auto"/>
              <w:left w:val="single" w:sz="8" w:space="0" w:color="auto"/>
              <w:bottom w:val="single" w:sz="8" w:space="0" w:color="auto"/>
              <w:right w:val="single" w:sz="8" w:space="0" w:color="auto"/>
            </w:tcBorders>
          </w:tcPr>
          <w:p w14:paraId="3B561662" w14:textId="77777777" w:rsidR="00F355D4" w:rsidRDefault="00F355D4" w:rsidP="006718D2">
            <w:pPr>
              <w:jc w:val="right"/>
            </w:pPr>
            <w:r w:rsidRPr="527DF83C">
              <w:rPr>
                <w:b/>
                <w:bCs/>
                <w:sz w:val="22"/>
                <w:szCs w:val="22"/>
              </w:rPr>
              <w:t xml:space="preserve"> </w:t>
            </w:r>
          </w:p>
          <w:p w14:paraId="70A58BB5" w14:textId="77777777" w:rsidR="00F355D4" w:rsidRDefault="00F355D4" w:rsidP="006718D2">
            <w:pPr>
              <w:jc w:val="right"/>
            </w:pPr>
            <w:r w:rsidRPr="527DF83C">
              <w:rPr>
                <w:b/>
                <w:bCs/>
                <w:sz w:val="22"/>
                <w:szCs w:val="22"/>
              </w:rPr>
              <w:t>Total Cost</w:t>
            </w:r>
          </w:p>
        </w:tc>
        <w:tc>
          <w:tcPr>
            <w:tcW w:w="2625" w:type="dxa"/>
            <w:tcBorders>
              <w:top w:val="single" w:sz="8" w:space="0" w:color="auto"/>
              <w:left w:val="nil"/>
              <w:bottom w:val="single" w:sz="8" w:space="0" w:color="auto"/>
              <w:right w:val="single" w:sz="8" w:space="0" w:color="auto"/>
            </w:tcBorders>
          </w:tcPr>
          <w:p w14:paraId="19EDA45B" w14:textId="77777777" w:rsidR="00F355D4" w:rsidRDefault="00F355D4" w:rsidP="006718D2">
            <w:pPr>
              <w:jc w:val="center"/>
            </w:pPr>
            <w:r w:rsidRPr="527DF83C">
              <w:rPr>
                <w:color w:val="222222"/>
                <w:sz w:val="22"/>
                <w:szCs w:val="22"/>
              </w:rPr>
              <w:t xml:space="preserve"> </w:t>
            </w:r>
          </w:p>
          <w:p w14:paraId="4CC6E570" w14:textId="77777777" w:rsidR="00F355D4" w:rsidRDefault="00F355D4" w:rsidP="006718D2">
            <w:pPr>
              <w:jc w:val="center"/>
            </w:pPr>
            <w:r w:rsidRPr="527DF83C">
              <w:rPr>
                <w:b/>
                <w:bCs/>
                <w:color w:val="222222"/>
                <w:sz w:val="22"/>
                <w:szCs w:val="22"/>
              </w:rPr>
              <w:t xml:space="preserve"> </w:t>
            </w:r>
          </w:p>
        </w:tc>
      </w:tr>
      <w:tr w:rsidR="00F355D4" w14:paraId="17F08A7E" w14:textId="77777777" w:rsidTr="006718D2">
        <w:trPr>
          <w:trHeight w:val="60"/>
        </w:trPr>
        <w:tc>
          <w:tcPr>
            <w:tcW w:w="8580" w:type="dxa"/>
            <w:gridSpan w:val="5"/>
            <w:tcBorders>
              <w:top w:val="single" w:sz="8" w:space="0" w:color="auto"/>
              <w:left w:val="single" w:sz="8" w:space="0" w:color="auto"/>
              <w:bottom w:val="single" w:sz="8" w:space="0" w:color="auto"/>
              <w:right w:val="single" w:sz="8" w:space="0" w:color="auto"/>
            </w:tcBorders>
          </w:tcPr>
          <w:p w14:paraId="57ACB6E0" w14:textId="77777777" w:rsidR="00F355D4" w:rsidRDefault="00F355D4" w:rsidP="006718D2">
            <w:pPr>
              <w:jc w:val="center"/>
            </w:pPr>
            <w:r w:rsidRPr="527DF83C">
              <w:rPr>
                <w:color w:val="222222"/>
                <w:sz w:val="22"/>
                <w:szCs w:val="22"/>
              </w:rPr>
              <w:t xml:space="preserve"> </w:t>
            </w:r>
          </w:p>
        </w:tc>
      </w:tr>
      <w:tr w:rsidR="00F355D4" w14:paraId="1D793520" w14:textId="77777777" w:rsidTr="006718D2">
        <w:trPr>
          <w:trHeight w:val="60"/>
        </w:trPr>
        <w:tc>
          <w:tcPr>
            <w:tcW w:w="4440" w:type="dxa"/>
            <w:gridSpan w:val="3"/>
            <w:tcBorders>
              <w:top w:val="single" w:sz="8" w:space="0" w:color="auto"/>
              <w:left w:val="single" w:sz="8" w:space="0" w:color="auto"/>
              <w:bottom w:val="single" w:sz="8" w:space="0" w:color="auto"/>
              <w:right w:val="single" w:sz="8" w:space="0" w:color="auto"/>
            </w:tcBorders>
          </w:tcPr>
          <w:p w14:paraId="01FDB275" w14:textId="77777777" w:rsidR="00F355D4" w:rsidRDefault="00F355D4" w:rsidP="006718D2">
            <w:pPr>
              <w:jc w:val="right"/>
            </w:pPr>
            <w:r w:rsidRPr="527DF83C">
              <w:rPr>
                <w:b/>
                <w:bCs/>
                <w:sz w:val="22"/>
                <w:szCs w:val="22"/>
              </w:rPr>
              <w:t>Recurring Cost</w:t>
            </w:r>
          </w:p>
        </w:tc>
        <w:tc>
          <w:tcPr>
            <w:tcW w:w="4140" w:type="dxa"/>
            <w:gridSpan w:val="2"/>
            <w:tcBorders>
              <w:top w:val="nil"/>
              <w:left w:val="nil"/>
              <w:bottom w:val="single" w:sz="8" w:space="0" w:color="auto"/>
              <w:right w:val="single" w:sz="8" w:space="0" w:color="auto"/>
            </w:tcBorders>
          </w:tcPr>
          <w:p w14:paraId="7CB3EC32" w14:textId="77777777" w:rsidR="00F355D4" w:rsidRDefault="00F355D4" w:rsidP="006718D2">
            <w:pPr>
              <w:jc w:val="center"/>
            </w:pPr>
            <w:r w:rsidRPr="527DF83C">
              <w:rPr>
                <w:sz w:val="22"/>
                <w:szCs w:val="22"/>
              </w:rPr>
              <w:t>₱ 3,600.00</w:t>
            </w:r>
          </w:p>
        </w:tc>
      </w:tr>
      <w:tr w:rsidR="00F355D4" w14:paraId="7A31DDAC" w14:textId="77777777" w:rsidTr="006718D2">
        <w:trPr>
          <w:trHeight w:val="60"/>
        </w:trPr>
        <w:tc>
          <w:tcPr>
            <w:tcW w:w="4440" w:type="dxa"/>
            <w:gridSpan w:val="3"/>
            <w:tcBorders>
              <w:top w:val="single" w:sz="8" w:space="0" w:color="auto"/>
              <w:left w:val="single" w:sz="8" w:space="0" w:color="auto"/>
              <w:bottom w:val="single" w:sz="8" w:space="0" w:color="auto"/>
              <w:right w:val="single" w:sz="8" w:space="0" w:color="auto"/>
            </w:tcBorders>
          </w:tcPr>
          <w:p w14:paraId="4DF7D9E0" w14:textId="77777777" w:rsidR="00F355D4" w:rsidRDefault="00F355D4" w:rsidP="006718D2">
            <w:pPr>
              <w:jc w:val="right"/>
            </w:pPr>
            <w:r w:rsidRPr="527DF83C">
              <w:rPr>
                <w:b/>
                <w:bCs/>
                <w:sz w:val="22"/>
                <w:szCs w:val="22"/>
              </w:rPr>
              <w:t>Non-Recurring Cost</w:t>
            </w:r>
          </w:p>
        </w:tc>
        <w:tc>
          <w:tcPr>
            <w:tcW w:w="4140" w:type="dxa"/>
            <w:gridSpan w:val="2"/>
            <w:tcBorders>
              <w:top w:val="single" w:sz="8" w:space="0" w:color="auto"/>
              <w:left w:val="nil"/>
              <w:bottom w:val="single" w:sz="8" w:space="0" w:color="auto"/>
              <w:right w:val="single" w:sz="8" w:space="0" w:color="auto"/>
            </w:tcBorders>
          </w:tcPr>
          <w:p w14:paraId="386E4AA1" w14:textId="77777777" w:rsidR="00F355D4" w:rsidRDefault="00F355D4" w:rsidP="006718D2">
            <w:pPr>
              <w:jc w:val="center"/>
            </w:pPr>
            <w:r w:rsidRPr="527DF83C">
              <w:rPr>
                <w:sz w:val="22"/>
                <w:szCs w:val="22"/>
              </w:rPr>
              <w:t>₱ 7,350.00</w:t>
            </w:r>
          </w:p>
        </w:tc>
      </w:tr>
      <w:tr w:rsidR="00F355D4" w14:paraId="71E1CCE3" w14:textId="77777777" w:rsidTr="006718D2">
        <w:trPr>
          <w:trHeight w:val="60"/>
        </w:trPr>
        <w:tc>
          <w:tcPr>
            <w:tcW w:w="4440" w:type="dxa"/>
            <w:gridSpan w:val="3"/>
            <w:tcBorders>
              <w:top w:val="single" w:sz="8" w:space="0" w:color="auto"/>
              <w:left w:val="single" w:sz="8" w:space="0" w:color="auto"/>
              <w:bottom w:val="single" w:sz="8" w:space="0" w:color="auto"/>
              <w:right w:val="single" w:sz="8" w:space="0" w:color="auto"/>
            </w:tcBorders>
          </w:tcPr>
          <w:p w14:paraId="661211DC" w14:textId="77777777" w:rsidR="00F355D4" w:rsidRDefault="00F355D4" w:rsidP="006718D2">
            <w:pPr>
              <w:jc w:val="right"/>
            </w:pPr>
            <w:r w:rsidRPr="527DF83C">
              <w:rPr>
                <w:b/>
                <w:bCs/>
                <w:sz w:val="22"/>
                <w:szCs w:val="22"/>
              </w:rPr>
              <w:t>Others</w:t>
            </w:r>
          </w:p>
        </w:tc>
        <w:tc>
          <w:tcPr>
            <w:tcW w:w="4140" w:type="dxa"/>
            <w:gridSpan w:val="2"/>
            <w:tcBorders>
              <w:top w:val="single" w:sz="8" w:space="0" w:color="auto"/>
              <w:left w:val="nil"/>
              <w:bottom w:val="single" w:sz="8" w:space="0" w:color="auto"/>
              <w:right w:val="single" w:sz="8" w:space="0" w:color="auto"/>
            </w:tcBorders>
          </w:tcPr>
          <w:p w14:paraId="5E4400DB" w14:textId="77777777" w:rsidR="00F355D4" w:rsidRDefault="00F355D4" w:rsidP="006718D2">
            <w:pPr>
              <w:jc w:val="center"/>
            </w:pPr>
            <w:r w:rsidRPr="527DF83C">
              <w:rPr>
                <w:sz w:val="22"/>
                <w:szCs w:val="22"/>
              </w:rPr>
              <w:t xml:space="preserve"> </w:t>
            </w:r>
          </w:p>
        </w:tc>
      </w:tr>
      <w:tr w:rsidR="00F355D4" w14:paraId="469C17B5" w14:textId="77777777" w:rsidTr="006718D2">
        <w:trPr>
          <w:trHeight w:val="45"/>
        </w:trPr>
        <w:tc>
          <w:tcPr>
            <w:tcW w:w="4440" w:type="dxa"/>
            <w:gridSpan w:val="3"/>
            <w:tcBorders>
              <w:top w:val="single" w:sz="8" w:space="0" w:color="auto"/>
              <w:left w:val="single" w:sz="8" w:space="0" w:color="auto"/>
              <w:bottom w:val="single" w:sz="8" w:space="0" w:color="auto"/>
              <w:right w:val="single" w:sz="8" w:space="0" w:color="auto"/>
            </w:tcBorders>
          </w:tcPr>
          <w:p w14:paraId="7E7E1FEA" w14:textId="77777777" w:rsidR="00F355D4" w:rsidRDefault="00F355D4" w:rsidP="006718D2">
            <w:pPr>
              <w:jc w:val="right"/>
            </w:pPr>
            <w:r w:rsidRPr="527DF83C">
              <w:rPr>
                <w:b/>
                <w:bCs/>
                <w:sz w:val="22"/>
                <w:szCs w:val="22"/>
              </w:rPr>
              <w:t xml:space="preserve"> </w:t>
            </w:r>
          </w:p>
          <w:p w14:paraId="479B5329" w14:textId="77777777" w:rsidR="00F355D4" w:rsidRDefault="00F355D4" w:rsidP="006718D2">
            <w:pPr>
              <w:jc w:val="right"/>
            </w:pPr>
            <w:r w:rsidRPr="527DF83C">
              <w:rPr>
                <w:b/>
                <w:bCs/>
                <w:sz w:val="22"/>
                <w:szCs w:val="22"/>
              </w:rPr>
              <w:t>Total Cost</w:t>
            </w:r>
          </w:p>
        </w:tc>
        <w:tc>
          <w:tcPr>
            <w:tcW w:w="4140" w:type="dxa"/>
            <w:gridSpan w:val="2"/>
            <w:tcBorders>
              <w:top w:val="single" w:sz="8" w:space="0" w:color="auto"/>
              <w:left w:val="nil"/>
              <w:bottom w:val="single" w:sz="8" w:space="0" w:color="auto"/>
              <w:right w:val="single" w:sz="8" w:space="0" w:color="auto"/>
            </w:tcBorders>
          </w:tcPr>
          <w:p w14:paraId="2CD22F2D" w14:textId="77777777" w:rsidR="00F355D4" w:rsidRDefault="00F355D4" w:rsidP="006718D2">
            <w:pPr>
              <w:jc w:val="center"/>
            </w:pPr>
            <w:r w:rsidRPr="527DF83C">
              <w:rPr>
                <w:b/>
                <w:bCs/>
                <w:sz w:val="22"/>
                <w:szCs w:val="22"/>
              </w:rPr>
              <w:t xml:space="preserve"> </w:t>
            </w:r>
          </w:p>
          <w:p w14:paraId="16689EAD" w14:textId="77777777" w:rsidR="00F355D4" w:rsidRDefault="00F355D4" w:rsidP="006718D2">
            <w:pPr>
              <w:jc w:val="center"/>
            </w:pPr>
            <w:r w:rsidRPr="527DF83C">
              <w:rPr>
                <w:b/>
                <w:bCs/>
                <w:sz w:val="22"/>
                <w:szCs w:val="22"/>
              </w:rPr>
              <w:t>₱ 10,950.00</w:t>
            </w:r>
          </w:p>
        </w:tc>
      </w:tr>
    </w:tbl>
    <w:p w14:paraId="4E95F63B" w14:textId="77777777" w:rsidR="00A1002B" w:rsidRPr="00872CBF" w:rsidRDefault="00A1002B" w:rsidP="00EF7D69">
      <w:pPr>
        <w:spacing w:line="480" w:lineRule="auto"/>
        <w:jc w:val="both"/>
      </w:pPr>
    </w:p>
    <w:p w14:paraId="02CD850C" w14:textId="51250C0F" w:rsidR="003E37B5" w:rsidRPr="00F355D4" w:rsidRDefault="003E37B5" w:rsidP="00F355D4">
      <w:pPr>
        <w:pStyle w:val="Heading2"/>
        <w:rPr>
          <w:rFonts w:ascii="Times New Roman" w:hAnsi="Times New Roman" w:cs="Times New Roman"/>
          <w:b/>
          <w:bCs/>
          <w:color w:val="auto"/>
          <w:sz w:val="24"/>
          <w:szCs w:val="24"/>
        </w:rPr>
      </w:pPr>
      <w:bookmarkStart w:id="58" w:name="_Toc106185770"/>
      <w:r w:rsidRPr="00F355D4">
        <w:rPr>
          <w:rFonts w:ascii="Times New Roman" w:hAnsi="Times New Roman" w:cs="Times New Roman"/>
          <w:b/>
          <w:bCs/>
          <w:color w:val="auto"/>
          <w:sz w:val="24"/>
          <w:szCs w:val="24"/>
        </w:rPr>
        <w:t>Project Design</w:t>
      </w:r>
      <w:bookmarkEnd w:id="58"/>
    </w:p>
    <w:p w14:paraId="4AFE3359" w14:textId="77777777" w:rsidR="003E37B5" w:rsidRPr="003E37B5" w:rsidRDefault="003E37B5" w:rsidP="003E37B5"/>
    <w:p w14:paraId="6DA8695A" w14:textId="656363A7" w:rsidR="0CDD2333" w:rsidRPr="00095910" w:rsidRDefault="68DC5455" w:rsidP="00095910">
      <w:pPr>
        <w:ind w:firstLine="720"/>
        <w:rPr>
          <w:b/>
          <w:bCs/>
        </w:rPr>
      </w:pPr>
      <w:r w:rsidRPr="00095910">
        <w:rPr>
          <w:b/>
          <w:bCs/>
        </w:rPr>
        <w:t>Requirement Modelling</w:t>
      </w:r>
    </w:p>
    <w:p w14:paraId="3A2F9E50" w14:textId="77777777" w:rsidR="00516B73" w:rsidRPr="00516B73" w:rsidRDefault="00516B73" w:rsidP="00516B73"/>
    <w:p w14:paraId="3A717F6E" w14:textId="2937F0A9" w:rsidR="00A879AC" w:rsidRDefault="0059720B" w:rsidP="00872CBF">
      <w:pPr>
        <w:spacing w:line="480" w:lineRule="auto"/>
        <w:ind w:firstLine="720"/>
        <w:jc w:val="both"/>
      </w:pPr>
      <w:r>
        <w:t xml:space="preserve">Figure </w:t>
      </w:r>
      <w:r w:rsidR="00521412">
        <w:t>4-4</w:t>
      </w:r>
      <w:r>
        <w:t xml:space="preserve"> shows the overall requirement of the system for it to function well. The input shows what the user needs to do to use the application properly. Next is the process. </w:t>
      </w:r>
      <w:r w:rsidR="000E5F5D">
        <w:t xml:space="preserve">The </w:t>
      </w:r>
      <w:r>
        <w:t xml:space="preserve">process shows what the application can do to the users. </w:t>
      </w:r>
      <w:r w:rsidR="000E5F5D">
        <w:t>W</w:t>
      </w:r>
      <w:r>
        <w:t>hile controls explain what is needed to be assured that features work as it should, performance is what kind of Operating System and Hardware the system can be used.</w:t>
      </w:r>
    </w:p>
    <w:p w14:paraId="09C6AB18" w14:textId="77777777" w:rsidR="00F355D4" w:rsidRDefault="00872CBF" w:rsidP="00F355D4">
      <w:pPr>
        <w:keepNext/>
        <w:spacing w:line="480" w:lineRule="auto"/>
        <w:ind w:firstLine="720"/>
        <w:jc w:val="both"/>
      </w:pPr>
      <w:r>
        <w:rPr>
          <w:noProof/>
        </w:rPr>
        <w:lastRenderedPageBreak/>
        <w:drawing>
          <wp:inline distT="0" distB="0" distL="0" distR="0" wp14:anchorId="4B0FCDE8" wp14:editId="1B52607C">
            <wp:extent cx="4107372" cy="3027285"/>
            <wp:effectExtent l="0" t="0" r="7620" b="1905"/>
            <wp:docPr id="74" name="Picture 74"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Shape&#10;&#10;Description automatically generated with medium confidence"/>
                    <pic:cNvPicPr/>
                  </pic:nvPicPr>
                  <pic:blipFill>
                    <a:blip r:embed="rId33"/>
                    <a:stretch>
                      <a:fillRect/>
                    </a:stretch>
                  </pic:blipFill>
                  <pic:spPr>
                    <a:xfrm>
                      <a:off x="0" y="0"/>
                      <a:ext cx="4114175" cy="3032299"/>
                    </a:xfrm>
                    <a:prstGeom prst="rect">
                      <a:avLst/>
                    </a:prstGeom>
                  </pic:spPr>
                </pic:pic>
              </a:graphicData>
            </a:graphic>
          </wp:inline>
        </w:drawing>
      </w:r>
    </w:p>
    <w:p w14:paraId="3C4907B7" w14:textId="43F27841" w:rsidR="00E87288" w:rsidRPr="00EF7D69" w:rsidRDefault="00F355D4" w:rsidP="00EF7D69">
      <w:pPr>
        <w:pStyle w:val="Caption"/>
        <w:jc w:val="center"/>
        <w:rPr>
          <w:i w:val="0"/>
          <w:iCs w:val="0"/>
          <w:color w:val="auto"/>
          <w:sz w:val="24"/>
          <w:szCs w:val="24"/>
        </w:rPr>
      </w:pPr>
      <w:bookmarkStart w:id="59" w:name="_Toc106139034"/>
      <w:r w:rsidRPr="00F355D4">
        <w:rPr>
          <w:b/>
          <w:bCs/>
          <w:i w:val="0"/>
          <w:iCs w:val="0"/>
          <w:color w:val="auto"/>
          <w:sz w:val="24"/>
          <w:szCs w:val="24"/>
        </w:rPr>
        <w:t>Figure 4</w:t>
      </w:r>
      <w:r w:rsidR="00F32A9F">
        <w:rPr>
          <w:b/>
          <w:bCs/>
          <w:i w:val="0"/>
          <w:iCs w:val="0"/>
          <w:color w:val="auto"/>
          <w:sz w:val="24"/>
          <w:szCs w:val="24"/>
        </w:rPr>
        <w:noBreakHyphen/>
      </w:r>
      <w:r w:rsidR="00F32A9F">
        <w:rPr>
          <w:b/>
          <w:bCs/>
          <w:i w:val="0"/>
          <w:iCs w:val="0"/>
          <w:color w:val="auto"/>
          <w:sz w:val="24"/>
          <w:szCs w:val="24"/>
        </w:rPr>
        <w:fldChar w:fldCharType="begin"/>
      </w:r>
      <w:r w:rsidR="00F32A9F">
        <w:rPr>
          <w:b/>
          <w:bCs/>
          <w:i w:val="0"/>
          <w:iCs w:val="0"/>
          <w:color w:val="auto"/>
          <w:sz w:val="24"/>
          <w:szCs w:val="24"/>
        </w:rPr>
        <w:instrText xml:space="preserve"> SEQ Figure \* ARABIC \s 1 </w:instrText>
      </w:r>
      <w:r w:rsidR="00F32A9F">
        <w:rPr>
          <w:b/>
          <w:bCs/>
          <w:i w:val="0"/>
          <w:iCs w:val="0"/>
          <w:color w:val="auto"/>
          <w:sz w:val="24"/>
          <w:szCs w:val="24"/>
        </w:rPr>
        <w:fldChar w:fldCharType="separate"/>
      </w:r>
      <w:r w:rsidR="00962EB4">
        <w:rPr>
          <w:b/>
          <w:bCs/>
          <w:i w:val="0"/>
          <w:iCs w:val="0"/>
          <w:noProof/>
          <w:color w:val="auto"/>
          <w:sz w:val="24"/>
          <w:szCs w:val="24"/>
        </w:rPr>
        <w:t>4</w:t>
      </w:r>
      <w:r w:rsidR="00F32A9F">
        <w:rPr>
          <w:b/>
          <w:bCs/>
          <w:i w:val="0"/>
          <w:iCs w:val="0"/>
          <w:color w:val="auto"/>
          <w:sz w:val="24"/>
          <w:szCs w:val="24"/>
        </w:rPr>
        <w:fldChar w:fldCharType="end"/>
      </w:r>
      <w:r w:rsidRPr="00F355D4">
        <w:rPr>
          <w:b/>
          <w:bCs/>
          <w:i w:val="0"/>
          <w:iCs w:val="0"/>
          <w:color w:val="auto"/>
          <w:sz w:val="24"/>
          <w:szCs w:val="24"/>
        </w:rPr>
        <w:t>.</w:t>
      </w:r>
      <w:r w:rsidRPr="00F355D4">
        <w:rPr>
          <w:i w:val="0"/>
          <w:iCs w:val="0"/>
          <w:color w:val="auto"/>
          <w:sz w:val="24"/>
          <w:szCs w:val="24"/>
        </w:rPr>
        <w:t xml:space="preserve"> Requirement </w:t>
      </w:r>
      <w:proofErr w:type="gramStart"/>
      <w:r w:rsidRPr="00F355D4">
        <w:rPr>
          <w:i w:val="0"/>
          <w:iCs w:val="0"/>
          <w:color w:val="auto"/>
          <w:sz w:val="24"/>
          <w:szCs w:val="24"/>
        </w:rPr>
        <w:t>Modelling</w:t>
      </w:r>
      <w:proofErr w:type="gramEnd"/>
      <w:r w:rsidRPr="00F355D4">
        <w:rPr>
          <w:i w:val="0"/>
          <w:iCs w:val="0"/>
          <w:color w:val="auto"/>
          <w:sz w:val="24"/>
          <w:szCs w:val="24"/>
        </w:rPr>
        <w:t xml:space="preserve"> of </w:t>
      </w:r>
      <w:proofErr w:type="spellStart"/>
      <w:r w:rsidRPr="00F355D4">
        <w:rPr>
          <w:i w:val="0"/>
          <w:iCs w:val="0"/>
          <w:color w:val="auto"/>
          <w:sz w:val="24"/>
          <w:szCs w:val="24"/>
        </w:rPr>
        <w:t>myLPU</w:t>
      </w:r>
      <w:proofErr w:type="spellEnd"/>
      <w:r w:rsidRPr="00F355D4">
        <w:rPr>
          <w:i w:val="0"/>
          <w:iCs w:val="0"/>
          <w:color w:val="auto"/>
          <w:sz w:val="24"/>
          <w:szCs w:val="24"/>
        </w:rPr>
        <w:t xml:space="preserve"> AIR-ID</w:t>
      </w:r>
      <w:bookmarkEnd w:id="59"/>
    </w:p>
    <w:p w14:paraId="7FCC8210" w14:textId="77777777" w:rsidR="00872CBF" w:rsidRPr="00872CBF" w:rsidRDefault="00872CBF" w:rsidP="00A1002B">
      <w:pPr>
        <w:spacing w:line="480" w:lineRule="auto"/>
        <w:jc w:val="both"/>
      </w:pPr>
    </w:p>
    <w:p w14:paraId="33342AA7" w14:textId="77777777" w:rsidR="00113B0E" w:rsidRDefault="00113B0E" w:rsidP="00113B0E">
      <w:pPr>
        <w:pStyle w:val="Heading2"/>
        <w:rPr>
          <w:rFonts w:ascii="Times New Roman" w:hAnsi="Times New Roman" w:cs="Times New Roman"/>
          <w:b/>
          <w:bCs/>
          <w:color w:val="0D0D0D" w:themeColor="text1" w:themeTint="F2"/>
          <w:sz w:val="24"/>
          <w:szCs w:val="24"/>
        </w:rPr>
      </w:pPr>
      <w:bookmarkStart w:id="60" w:name="_Toc106185771"/>
      <w:r w:rsidRPr="00516B73">
        <w:rPr>
          <w:rFonts w:ascii="Times New Roman" w:hAnsi="Times New Roman" w:cs="Times New Roman"/>
          <w:b/>
          <w:bCs/>
          <w:color w:val="0D0D0D" w:themeColor="text1" w:themeTint="F2"/>
          <w:sz w:val="24"/>
          <w:szCs w:val="24"/>
        </w:rPr>
        <w:t>Data and Process Modeling</w:t>
      </w:r>
      <w:bookmarkEnd w:id="60"/>
    </w:p>
    <w:p w14:paraId="7355268D" w14:textId="77777777" w:rsidR="00113B0E" w:rsidRPr="00516B73" w:rsidRDefault="00113B0E" w:rsidP="00113B0E"/>
    <w:p w14:paraId="24B4DFEB" w14:textId="225205DF" w:rsidR="00113B0E" w:rsidRDefault="00EF7D69" w:rsidP="00113B0E">
      <w:pPr>
        <w:spacing w:line="480" w:lineRule="auto"/>
        <w:ind w:firstLine="720"/>
        <w:jc w:val="both"/>
      </w:pPr>
      <w:r w:rsidRPr="00EF7D69">
        <w:t xml:space="preserve">Figure 4-5 shows the flowchart of the </w:t>
      </w:r>
      <w:proofErr w:type="spellStart"/>
      <w:r w:rsidRPr="00EF7D69">
        <w:t>Kanade</w:t>
      </w:r>
      <w:proofErr w:type="spellEnd"/>
      <w:r w:rsidRPr="00EF7D69">
        <w:t>-Lucas-</w:t>
      </w:r>
      <w:proofErr w:type="spellStart"/>
      <w:r w:rsidRPr="00EF7D69">
        <w:t>Tomasi</w:t>
      </w:r>
      <w:proofErr w:type="spellEnd"/>
      <w:r w:rsidRPr="00EF7D69">
        <w:t xml:space="preserve"> (KLT) Algorithm. The system uses the KLT Algorithm to track and identify the target image faster. First, the application will open the camera to capture live video. Then it will detect the picture and identify the key features. After successfully recalls the key features, it will check if the specified attributes are correct. Lastly, it will initialize the tracker to allow tracking of the object even if it is moving.</w:t>
      </w:r>
      <w:r w:rsidR="00113B0E">
        <w:t xml:space="preserve"> </w:t>
      </w:r>
    </w:p>
    <w:p w14:paraId="62BE19AA" w14:textId="77777777" w:rsidR="00F355D4" w:rsidRDefault="004D742A" w:rsidP="00F355D4">
      <w:pPr>
        <w:keepNext/>
        <w:spacing w:line="480" w:lineRule="auto"/>
        <w:ind w:firstLine="720"/>
        <w:jc w:val="center"/>
      </w:pPr>
      <w:r>
        <w:rPr>
          <w:noProof/>
        </w:rPr>
        <w:lastRenderedPageBreak/>
        <w:drawing>
          <wp:inline distT="0" distB="0" distL="0" distR="0" wp14:anchorId="376B2D31" wp14:editId="19FC1EFC">
            <wp:extent cx="953946" cy="3497802"/>
            <wp:effectExtent l="0" t="0" r="0" b="7620"/>
            <wp:docPr id="63" name="Picture 6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Diagram&#10;&#10;Description automatically generated"/>
                    <pic:cNvPicPr/>
                  </pic:nvPicPr>
                  <pic:blipFill>
                    <a:blip r:embed="rId34"/>
                    <a:stretch>
                      <a:fillRect/>
                    </a:stretch>
                  </pic:blipFill>
                  <pic:spPr>
                    <a:xfrm>
                      <a:off x="0" y="0"/>
                      <a:ext cx="956178" cy="3505988"/>
                    </a:xfrm>
                    <a:prstGeom prst="rect">
                      <a:avLst/>
                    </a:prstGeom>
                  </pic:spPr>
                </pic:pic>
              </a:graphicData>
            </a:graphic>
          </wp:inline>
        </w:drawing>
      </w:r>
    </w:p>
    <w:p w14:paraId="1E42BE47" w14:textId="0E62A8FA" w:rsidR="00E87288" w:rsidRPr="00EF7D69" w:rsidRDefault="00F355D4" w:rsidP="00EF7D69">
      <w:pPr>
        <w:pStyle w:val="Caption"/>
        <w:jc w:val="center"/>
        <w:rPr>
          <w:i w:val="0"/>
          <w:iCs w:val="0"/>
          <w:color w:val="auto"/>
          <w:sz w:val="24"/>
          <w:szCs w:val="24"/>
        </w:rPr>
      </w:pPr>
      <w:bookmarkStart w:id="61" w:name="_Toc106139035"/>
      <w:r w:rsidRPr="00F355D4">
        <w:rPr>
          <w:b/>
          <w:bCs/>
          <w:i w:val="0"/>
          <w:iCs w:val="0"/>
          <w:color w:val="auto"/>
          <w:sz w:val="24"/>
          <w:szCs w:val="24"/>
        </w:rPr>
        <w:t>Figure 4</w:t>
      </w:r>
      <w:r w:rsidR="00F32A9F">
        <w:rPr>
          <w:b/>
          <w:bCs/>
          <w:i w:val="0"/>
          <w:iCs w:val="0"/>
          <w:color w:val="auto"/>
          <w:sz w:val="24"/>
          <w:szCs w:val="24"/>
        </w:rPr>
        <w:noBreakHyphen/>
      </w:r>
      <w:r w:rsidR="00F32A9F">
        <w:rPr>
          <w:b/>
          <w:bCs/>
          <w:i w:val="0"/>
          <w:iCs w:val="0"/>
          <w:color w:val="auto"/>
          <w:sz w:val="24"/>
          <w:szCs w:val="24"/>
        </w:rPr>
        <w:fldChar w:fldCharType="begin"/>
      </w:r>
      <w:r w:rsidR="00F32A9F">
        <w:rPr>
          <w:b/>
          <w:bCs/>
          <w:i w:val="0"/>
          <w:iCs w:val="0"/>
          <w:color w:val="auto"/>
          <w:sz w:val="24"/>
          <w:szCs w:val="24"/>
        </w:rPr>
        <w:instrText xml:space="preserve"> SEQ Figure \* ARABIC \s 1 </w:instrText>
      </w:r>
      <w:r w:rsidR="00F32A9F">
        <w:rPr>
          <w:b/>
          <w:bCs/>
          <w:i w:val="0"/>
          <w:iCs w:val="0"/>
          <w:color w:val="auto"/>
          <w:sz w:val="24"/>
          <w:szCs w:val="24"/>
        </w:rPr>
        <w:fldChar w:fldCharType="separate"/>
      </w:r>
      <w:r w:rsidR="00962EB4">
        <w:rPr>
          <w:b/>
          <w:bCs/>
          <w:i w:val="0"/>
          <w:iCs w:val="0"/>
          <w:noProof/>
          <w:color w:val="auto"/>
          <w:sz w:val="24"/>
          <w:szCs w:val="24"/>
        </w:rPr>
        <w:t>5</w:t>
      </w:r>
      <w:r w:rsidR="00F32A9F">
        <w:rPr>
          <w:b/>
          <w:bCs/>
          <w:i w:val="0"/>
          <w:iCs w:val="0"/>
          <w:color w:val="auto"/>
          <w:sz w:val="24"/>
          <w:szCs w:val="24"/>
        </w:rPr>
        <w:fldChar w:fldCharType="end"/>
      </w:r>
      <w:r w:rsidRPr="00F355D4">
        <w:rPr>
          <w:i w:val="0"/>
          <w:iCs w:val="0"/>
          <w:color w:val="auto"/>
          <w:sz w:val="24"/>
          <w:szCs w:val="24"/>
        </w:rPr>
        <w:t xml:space="preserve">. Flowchart of </w:t>
      </w:r>
      <w:proofErr w:type="spellStart"/>
      <w:r w:rsidRPr="00F355D4">
        <w:rPr>
          <w:i w:val="0"/>
          <w:iCs w:val="0"/>
          <w:color w:val="auto"/>
          <w:sz w:val="24"/>
          <w:szCs w:val="24"/>
        </w:rPr>
        <w:t>Kanade</w:t>
      </w:r>
      <w:proofErr w:type="spellEnd"/>
      <w:r w:rsidRPr="00F355D4">
        <w:rPr>
          <w:i w:val="0"/>
          <w:iCs w:val="0"/>
          <w:color w:val="auto"/>
          <w:sz w:val="24"/>
          <w:szCs w:val="24"/>
        </w:rPr>
        <w:t>-Lucas-</w:t>
      </w:r>
      <w:proofErr w:type="spellStart"/>
      <w:r w:rsidRPr="00F355D4">
        <w:rPr>
          <w:i w:val="0"/>
          <w:iCs w:val="0"/>
          <w:color w:val="auto"/>
          <w:sz w:val="24"/>
          <w:szCs w:val="24"/>
        </w:rPr>
        <w:t>Tomasi</w:t>
      </w:r>
      <w:proofErr w:type="spellEnd"/>
      <w:r w:rsidRPr="00F355D4">
        <w:rPr>
          <w:i w:val="0"/>
          <w:iCs w:val="0"/>
          <w:color w:val="auto"/>
          <w:sz w:val="24"/>
          <w:szCs w:val="24"/>
        </w:rPr>
        <w:t xml:space="preserve"> Algorithm</w:t>
      </w:r>
      <w:bookmarkEnd w:id="61"/>
    </w:p>
    <w:p w14:paraId="378D0AAF" w14:textId="77777777" w:rsidR="00E87288" w:rsidRPr="00A0620A" w:rsidRDefault="00E87288" w:rsidP="00A0620A"/>
    <w:p w14:paraId="7780C12B" w14:textId="573EE330" w:rsidR="00F355D4" w:rsidRDefault="00EF7D69" w:rsidP="00EF7D69">
      <w:pPr>
        <w:keepNext/>
        <w:spacing w:line="480" w:lineRule="auto"/>
        <w:ind w:firstLine="720"/>
        <w:jc w:val="both"/>
      </w:pPr>
      <w:r w:rsidRPr="00EF7D69">
        <w:t xml:space="preserve">Figure 4-6 shows the process of logging in to an account in “my </w:t>
      </w:r>
      <w:proofErr w:type="spellStart"/>
      <w:r w:rsidRPr="00EF7D69">
        <w:t>AirID</w:t>
      </w:r>
      <w:proofErr w:type="spellEnd"/>
      <w:r w:rsidRPr="00EF7D69">
        <w:t xml:space="preserve">.” Once the user opens the application, the application will open the AR Camera, and the user must scan their School ID to generate the login page. Once the login page appears, the application will automatically fill in the user’s School ID number, and the user will be required to type their password. The system will verify if the username and password the user inputted are valid before proceeding to the ID Scanning. If it is not valid, the </w:t>
      </w:r>
      <w:r w:rsidRPr="00EF7D69">
        <w:lastRenderedPageBreak/>
        <w:t>application will display an invalid password, and the u</w:t>
      </w:r>
      <w:r>
        <w:t xml:space="preserve">ser will need to re-enter their </w:t>
      </w:r>
      <w:r w:rsidRPr="00EF7D69">
        <w:t>password correctly.</w:t>
      </w:r>
      <w:r w:rsidR="00D921D2">
        <w:rPr>
          <w:noProof/>
        </w:rPr>
        <w:drawing>
          <wp:inline distT="0" distB="0" distL="0" distR="0" wp14:anchorId="6C52FA02" wp14:editId="12F11921">
            <wp:extent cx="4069217" cy="4343547"/>
            <wp:effectExtent l="0" t="0" r="7620" b="0"/>
            <wp:docPr id="61" name="Picture 6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Diagram&#10;&#10;Description automatically generated"/>
                    <pic:cNvPicPr/>
                  </pic:nvPicPr>
                  <pic:blipFill>
                    <a:blip r:embed="rId35"/>
                    <a:stretch>
                      <a:fillRect/>
                    </a:stretch>
                  </pic:blipFill>
                  <pic:spPr>
                    <a:xfrm>
                      <a:off x="0" y="0"/>
                      <a:ext cx="4069217" cy="4343547"/>
                    </a:xfrm>
                    <a:prstGeom prst="rect">
                      <a:avLst/>
                    </a:prstGeom>
                  </pic:spPr>
                </pic:pic>
              </a:graphicData>
            </a:graphic>
          </wp:inline>
        </w:drawing>
      </w:r>
    </w:p>
    <w:p w14:paraId="02C434C2" w14:textId="18A6E5BE" w:rsidR="00A0620A" w:rsidRPr="00F355D4" w:rsidRDefault="00F355D4" w:rsidP="00F355D4">
      <w:pPr>
        <w:pStyle w:val="Caption"/>
        <w:jc w:val="center"/>
        <w:rPr>
          <w:i w:val="0"/>
          <w:iCs w:val="0"/>
          <w:color w:val="auto"/>
          <w:sz w:val="24"/>
          <w:szCs w:val="24"/>
        </w:rPr>
      </w:pPr>
      <w:bookmarkStart w:id="62" w:name="_Toc106139036"/>
      <w:r w:rsidRPr="00F355D4">
        <w:rPr>
          <w:b/>
          <w:bCs/>
          <w:i w:val="0"/>
          <w:iCs w:val="0"/>
          <w:color w:val="auto"/>
          <w:sz w:val="24"/>
          <w:szCs w:val="24"/>
        </w:rPr>
        <w:t>Figure 4</w:t>
      </w:r>
      <w:r w:rsidR="00F32A9F">
        <w:rPr>
          <w:b/>
          <w:bCs/>
          <w:i w:val="0"/>
          <w:iCs w:val="0"/>
          <w:color w:val="auto"/>
          <w:sz w:val="24"/>
          <w:szCs w:val="24"/>
        </w:rPr>
        <w:noBreakHyphen/>
      </w:r>
      <w:r w:rsidR="00F32A9F">
        <w:rPr>
          <w:b/>
          <w:bCs/>
          <w:i w:val="0"/>
          <w:iCs w:val="0"/>
          <w:color w:val="auto"/>
          <w:sz w:val="24"/>
          <w:szCs w:val="24"/>
        </w:rPr>
        <w:fldChar w:fldCharType="begin"/>
      </w:r>
      <w:r w:rsidR="00F32A9F">
        <w:rPr>
          <w:b/>
          <w:bCs/>
          <w:i w:val="0"/>
          <w:iCs w:val="0"/>
          <w:color w:val="auto"/>
          <w:sz w:val="24"/>
          <w:szCs w:val="24"/>
        </w:rPr>
        <w:instrText xml:space="preserve"> SEQ Figure \* ARABIC \s 1 </w:instrText>
      </w:r>
      <w:r w:rsidR="00F32A9F">
        <w:rPr>
          <w:b/>
          <w:bCs/>
          <w:i w:val="0"/>
          <w:iCs w:val="0"/>
          <w:color w:val="auto"/>
          <w:sz w:val="24"/>
          <w:szCs w:val="24"/>
        </w:rPr>
        <w:fldChar w:fldCharType="separate"/>
      </w:r>
      <w:r w:rsidR="00962EB4">
        <w:rPr>
          <w:b/>
          <w:bCs/>
          <w:i w:val="0"/>
          <w:iCs w:val="0"/>
          <w:noProof/>
          <w:color w:val="auto"/>
          <w:sz w:val="24"/>
          <w:szCs w:val="24"/>
        </w:rPr>
        <w:t>6</w:t>
      </w:r>
      <w:r w:rsidR="00F32A9F">
        <w:rPr>
          <w:b/>
          <w:bCs/>
          <w:i w:val="0"/>
          <w:iCs w:val="0"/>
          <w:color w:val="auto"/>
          <w:sz w:val="24"/>
          <w:szCs w:val="24"/>
        </w:rPr>
        <w:fldChar w:fldCharType="end"/>
      </w:r>
      <w:r w:rsidRPr="00F355D4">
        <w:rPr>
          <w:i w:val="0"/>
          <w:iCs w:val="0"/>
          <w:color w:val="auto"/>
          <w:sz w:val="24"/>
          <w:szCs w:val="24"/>
        </w:rPr>
        <w:t>. Flowchart for Login</w:t>
      </w:r>
      <w:bookmarkEnd w:id="62"/>
    </w:p>
    <w:p w14:paraId="56884974" w14:textId="77777777" w:rsidR="00886BC3" w:rsidRPr="00886BC3" w:rsidRDefault="00886BC3" w:rsidP="00886BC3"/>
    <w:p w14:paraId="7AF162EA" w14:textId="77777777" w:rsidR="00A0620A" w:rsidRPr="00A0620A" w:rsidRDefault="00A0620A" w:rsidP="00A0620A"/>
    <w:p w14:paraId="2A9912C3" w14:textId="21AB3927" w:rsidR="00AD4BA2" w:rsidRDefault="00EF7D69" w:rsidP="00EF7D69">
      <w:pPr>
        <w:keepNext/>
        <w:spacing w:line="480" w:lineRule="auto"/>
        <w:ind w:firstLine="720"/>
        <w:jc w:val="both"/>
      </w:pPr>
      <w:r w:rsidRPr="00EF7D69">
        <w:t xml:space="preserve">Figure 4-7 shows the usage process of the application. After logging in to the app, it will display the augmented scene with the user’s School ID. Multiple icons will represent various websites and portals, such as the LPU Cavite Aims website, LPU Cavite Facebook Page, LPU </w:t>
      </w:r>
      <w:proofErr w:type="spellStart"/>
      <w:r w:rsidRPr="00EF7D69">
        <w:t>mRooms</w:t>
      </w:r>
      <w:proofErr w:type="spellEnd"/>
      <w:r w:rsidRPr="00EF7D69">
        <w:t xml:space="preserve">, LPU Outlook address, and the student’s schedule. When the user clicks the corresponding icon, the application will redirect the user to their respective websites. The schedule icon will show the image of the student’s schedule. The last button </w:t>
      </w:r>
      <w:r w:rsidRPr="00EF7D69">
        <w:lastRenderedPageBreak/>
        <w:t>is for the user logout button. When the user clicks the button, their account will log out and be redirected to the login page, where they can scan their ID again or choose to exit the application.</w:t>
      </w:r>
      <w:r w:rsidR="00EF170C">
        <w:rPr>
          <w:noProof/>
        </w:rPr>
        <w:drawing>
          <wp:inline distT="0" distB="0" distL="0" distR="0" wp14:anchorId="2F6127A7" wp14:editId="5D823AB2">
            <wp:extent cx="5486400" cy="2110105"/>
            <wp:effectExtent l="0" t="0" r="0" b="4445"/>
            <wp:docPr id="59" name="Picture 5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Diagram&#10;&#10;Description automatically generated"/>
                    <pic:cNvPicPr/>
                  </pic:nvPicPr>
                  <pic:blipFill>
                    <a:blip r:embed="rId36"/>
                    <a:stretch>
                      <a:fillRect/>
                    </a:stretch>
                  </pic:blipFill>
                  <pic:spPr>
                    <a:xfrm>
                      <a:off x="0" y="0"/>
                      <a:ext cx="5486400" cy="2110105"/>
                    </a:xfrm>
                    <a:prstGeom prst="rect">
                      <a:avLst/>
                    </a:prstGeom>
                  </pic:spPr>
                </pic:pic>
              </a:graphicData>
            </a:graphic>
          </wp:inline>
        </w:drawing>
      </w:r>
    </w:p>
    <w:p w14:paraId="7531B68D" w14:textId="79926BC6" w:rsidR="00A0620A" w:rsidRPr="00AD4BA2" w:rsidRDefault="00AD4BA2" w:rsidP="00AD4BA2">
      <w:pPr>
        <w:pStyle w:val="Caption"/>
        <w:jc w:val="center"/>
        <w:rPr>
          <w:i w:val="0"/>
          <w:iCs w:val="0"/>
          <w:color w:val="auto"/>
          <w:sz w:val="24"/>
          <w:szCs w:val="24"/>
        </w:rPr>
      </w:pPr>
      <w:bookmarkStart w:id="63" w:name="_Toc106139037"/>
      <w:r w:rsidRPr="00AD4BA2">
        <w:rPr>
          <w:b/>
          <w:bCs/>
          <w:i w:val="0"/>
          <w:iCs w:val="0"/>
          <w:color w:val="auto"/>
          <w:sz w:val="24"/>
          <w:szCs w:val="24"/>
        </w:rPr>
        <w:t>Figure 4</w:t>
      </w:r>
      <w:r w:rsidR="00F32A9F">
        <w:rPr>
          <w:b/>
          <w:bCs/>
          <w:i w:val="0"/>
          <w:iCs w:val="0"/>
          <w:color w:val="auto"/>
          <w:sz w:val="24"/>
          <w:szCs w:val="24"/>
        </w:rPr>
        <w:noBreakHyphen/>
      </w:r>
      <w:r w:rsidR="00F32A9F">
        <w:rPr>
          <w:b/>
          <w:bCs/>
          <w:i w:val="0"/>
          <w:iCs w:val="0"/>
          <w:color w:val="auto"/>
          <w:sz w:val="24"/>
          <w:szCs w:val="24"/>
        </w:rPr>
        <w:fldChar w:fldCharType="begin"/>
      </w:r>
      <w:r w:rsidR="00F32A9F">
        <w:rPr>
          <w:b/>
          <w:bCs/>
          <w:i w:val="0"/>
          <w:iCs w:val="0"/>
          <w:color w:val="auto"/>
          <w:sz w:val="24"/>
          <w:szCs w:val="24"/>
        </w:rPr>
        <w:instrText xml:space="preserve"> SEQ Figure \* ARABIC \s 1 </w:instrText>
      </w:r>
      <w:r w:rsidR="00F32A9F">
        <w:rPr>
          <w:b/>
          <w:bCs/>
          <w:i w:val="0"/>
          <w:iCs w:val="0"/>
          <w:color w:val="auto"/>
          <w:sz w:val="24"/>
          <w:szCs w:val="24"/>
        </w:rPr>
        <w:fldChar w:fldCharType="separate"/>
      </w:r>
      <w:r w:rsidR="00962EB4">
        <w:rPr>
          <w:b/>
          <w:bCs/>
          <w:i w:val="0"/>
          <w:iCs w:val="0"/>
          <w:noProof/>
          <w:color w:val="auto"/>
          <w:sz w:val="24"/>
          <w:szCs w:val="24"/>
        </w:rPr>
        <w:t>7</w:t>
      </w:r>
      <w:r w:rsidR="00F32A9F">
        <w:rPr>
          <w:b/>
          <w:bCs/>
          <w:i w:val="0"/>
          <w:iCs w:val="0"/>
          <w:color w:val="auto"/>
          <w:sz w:val="24"/>
          <w:szCs w:val="24"/>
        </w:rPr>
        <w:fldChar w:fldCharType="end"/>
      </w:r>
      <w:r w:rsidRPr="00AD4BA2">
        <w:rPr>
          <w:b/>
          <w:bCs/>
          <w:i w:val="0"/>
          <w:iCs w:val="0"/>
          <w:color w:val="auto"/>
          <w:sz w:val="24"/>
          <w:szCs w:val="24"/>
        </w:rPr>
        <w:t>.</w:t>
      </w:r>
      <w:r w:rsidRPr="00AD4BA2">
        <w:rPr>
          <w:i w:val="0"/>
          <w:iCs w:val="0"/>
          <w:color w:val="auto"/>
          <w:sz w:val="24"/>
          <w:szCs w:val="24"/>
        </w:rPr>
        <w:t xml:space="preserve"> Flowchart of the Application Usage</w:t>
      </w:r>
      <w:bookmarkEnd w:id="63"/>
    </w:p>
    <w:p w14:paraId="62BABE55" w14:textId="373EA7FE" w:rsidR="00AD4BA2" w:rsidRDefault="00AD4BA2" w:rsidP="00A0620A"/>
    <w:p w14:paraId="79BF7F15" w14:textId="77777777" w:rsidR="00AD4BA2" w:rsidRPr="00A0620A" w:rsidRDefault="00AD4BA2" w:rsidP="00A0620A"/>
    <w:p w14:paraId="00C27EEE" w14:textId="77777777" w:rsidR="00113B0E" w:rsidRPr="00516B73" w:rsidRDefault="00113B0E" w:rsidP="00113B0E">
      <w:pPr>
        <w:pStyle w:val="Heading2"/>
        <w:rPr>
          <w:rFonts w:ascii="Times New Roman" w:hAnsi="Times New Roman" w:cs="Times New Roman"/>
          <w:b/>
          <w:bCs/>
          <w:color w:val="0D0D0D" w:themeColor="text1" w:themeTint="F2"/>
          <w:sz w:val="24"/>
          <w:szCs w:val="24"/>
        </w:rPr>
      </w:pPr>
      <w:bookmarkStart w:id="64" w:name="_Toc106185772"/>
      <w:r w:rsidRPr="00516B73">
        <w:rPr>
          <w:rFonts w:ascii="Times New Roman" w:hAnsi="Times New Roman" w:cs="Times New Roman"/>
          <w:b/>
          <w:bCs/>
          <w:color w:val="0D0D0D" w:themeColor="text1" w:themeTint="F2"/>
          <w:sz w:val="24"/>
          <w:szCs w:val="24"/>
        </w:rPr>
        <w:t>Object Modeling</w:t>
      </w:r>
      <w:bookmarkEnd w:id="64"/>
    </w:p>
    <w:p w14:paraId="408C1FBE" w14:textId="77777777" w:rsidR="00113B0E" w:rsidRDefault="00113B0E" w:rsidP="00113B0E">
      <w:pPr>
        <w:spacing w:line="276" w:lineRule="auto"/>
        <w:jc w:val="both"/>
        <w:rPr>
          <w:b/>
          <w:bCs/>
        </w:rPr>
      </w:pPr>
      <w:r w:rsidRPr="0CDD2333">
        <w:rPr>
          <w:b/>
          <w:bCs/>
        </w:rPr>
        <w:t xml:space="preserve"> </w:t>
      </w:r>
    </w:p>
    <w:p w14:paraId="5AAA871A" w14:textId="087A0D5E" w:rsidR="00113B0E" w:rsidRDefault="00113B0E" w:rsidP="00113B0E">
      <w:pPr>
        <w:spacing w:line="480" w:lineRule="auto"/>
        <w:ind w:firstLine="720"/>
        <w:jc w:val="both"/>
      </w:pPr>
      <w:r>
        <w:t xml:space="preserve">The use case diagram shown in figure </w:t>
      </w:r>
      <w:r w:rsidR="00886BC3">
        <w:t>4-8</w:t>
      </w:r>
      <w:r>
        <w:t xml:space="preserve"> displays the different functions the user can do on the system. The user can view their ID in AR, easily view AIMS, LPU FB page, </w:t>
      </w:r>
      <w:proofErr w:type="spellStart"/>
      <w:r>
        <w:t>Mrooms</w:t>
      </w:r>
      <w:proofErr w:type="spellEnd"/>
      <w:r>
        <w:t>, and Outlook with the use of the buttons, view their class schedule and which room it is located, and view about LPU, the mission and vision, and LPU Hymn.</w:t>
      </w:r>
    </w:p>
    <w:p w14:paraId="16770CAA" w14:textId="77777777" w:rsidR="00AD4BA2" w:rsidRDefault="002C18A1" w:rsidP="00AD4BA2">
      <w:pPr>
        <w:keepNext/>
        <w:spacing w:line="276" w:lineRule="auto"/>
        <w:jc w:val="center"/>
      </w:pPr>
      <w:r>
        <w:rPr>
          <w:noProof/>
        </w:rPr>
        <w:lastRenderedPageBreak/>
        <w:drawing>
          <wp:inline distT="0" distB="0" distL="0" distR="0" wp14:anchorId="452C90E8" wp14:editId="5A9509B3">
            <wp:extent cx="2875936" cy="4345858"/>
            <wp:effectExtent l="0" t="0" r="635" b="0"/>
            <wp:docPr id="60" name="Picture 6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Diagram&#10;&#10;Description automatically generated"/>
                    <pic:cNvPicPr/>
                  </pic:nvPicPr>
                  <pic:blipFill>
                    <a:blip r:embed="rId37"/>
                    <a:stretch>
                      <a:fillRect/>
                    </a:stretch>
                  </pic:blipFill>
                  <pic:spPr>
                    <a:xfrm>
                      <a:off x="0" y="0"/>
                      <a:ext cx="2882978" cy="4356499"/>
                    </a:xfrm>
                    <a:prstGeom prst="rect">
                      <a:avLst/>
                    </a:prstGeom>
                  </pic:spPr>
                </pic:pic>
              </a:graphicData>
            </a:graphic>
          </wp:inline>
        </w:drawing>
      </w:r>
    </w:p>
    <w:p w14:paraId="336D7255" w14:textId="07B4AAEC" w:rsidR="00886BC3" w:rsidRPr="00AD4BA2" w:rsidRDefault="00AD4BA2" w:rsidP="00AD4BA2">
      <w:pPr>
        <w:pStyle w:val="Caption"/>
        <w:jc w:val="center"/>
        <w:rPr>
          <w:i w:val="0"/>
          <w:iCs w:val="0"/>
          <w:color w:val="auto"/>
          <w:sz w:val="24"/>
          <w:szCs w:val="24"/>
        </w:rPr>
      </w:pPr>
      <w:bookmarkStart w:id="65" w:name="_Toc106139038"/>
      <w:r w:rsidRPr="00AD4BA2">
        <w:rPr>
          <w:b/>
          <w:bCs/>
          <w:i w:val="0"/>
          <w:iCs w:val="0"/>
          <w:color w:val="auto"/>
          <w:sz w:val="24"/>
          <w:szCs w:val="24"/>
        </w:rPr>
        <w:t>Figure 4</w:t>
      </w:r>
      <w:r w:rsidR="00F32A9F">
        <w:rPr>
          <w:b/>
          <w:bCs/>
          <w:i w:val="0"/>
          <w:iCs w:val="0"/>
          <w:color w:val="auto"/>
          <w:sz w:val="24"/>
          <w:szCs w:val="24"/>
        </w:rPr>
        <w:noBreakHyphen/>
      </w:r>
      <w:r w:rsidR="00F32A9F">
        <w:rPr>
          <w:b/>
          <w:bCs/>
          <w:i w:val="0"/>
          <w:iCs w:val="0"/>
          <w:color w:val="auto"/>
          <w:sz w:val="24"/>
          <w:szCs w:val="24"/>
        </w:rPr>
        <w:fldChar w:fldCharType="begin"/>
      </w:r>
      <w:r w:rsidR="00F32A9F">
        <w:rPr>
          <w:b/>
          <w:bCs/>
          <w:i w:val="0"/>
          <w:iCs w:val="0"/>
          <w:color w:val="auto"/>
          <w:sz w:val="24"/>
          <w:szCs w:val="24"/>
        </w:rPr>
        <w:instrText xml:space="preserve"> SEQ Figure \* ARABIC \s 1 </w:instrText>
      </w:r>
      <w:r w:rsidR="00F32A9F">
        <w:rPr>
          <w:b/>
          <w:bCs/>
          <w:i w:val="0"/>
          <w:iCs w:val="0"/>
          <w:color w:val="auto"/>
          <w:sz w:val="24"/>
          <w:szCs w:val="24"/>
        </w:rPr>
        <w:fldChar w:fldCharType="separate"/>
      </w:r>
      <w:r w:rsidR="00962EB4">
        <w:rPr>
          <w:b/>
          <w:bCs/>
          <w:i w:val="0"/>
          <w:iCs w:val="0"/>
          <w:noProof/>
          <w:color w:val="auto"/>
          <w:sz w:val="24"/>
          <w:szCs w:val="24"/>
        </w:rPr>
        <w:t>8</w:t>
      </w:r>
      <w:r w:rsidR="00F32A9F">
        <w:rPr>
          <w:b/>
          <w:bCs/>
          <w:i w:val="0"/>
          <w:iCs w:val="0"/>
          <w:color w:val="auto"/>
          <w:sz w:val="24"/>
          <w:szCs w:val="24"/>
        </w:rPr>
        <w:fldChar w:fldCharType="end"/>
      </w:r>
      <w:r w:rsidRPr="00AD4BA2">
        <w:rPr>
          <w:b/>
          <w:bCs/>
          <w:i w:val="0"/>
          <w:iCs w:val="0"/>
          <w:color w:val="auto"/>
          <w:sz w:val="24"/>
          <w:szCs w:val="24"/>
        </w:rPr>
        <w:t>.</w:t>
      </w:r>
      <w:r w:rsidRPr="00AD4BA2">
        <w:rPr>
          <w:i w:val="0"/>
          <w:iCs w:val="0"/>
          <w:color w:val="auto"/>
          <w:sz w:val="24"/>
          <w:szCs w:val="24"/>
        </w:rPr>
        <w:t xml:space="preserve"> Use Case Diagram of </w:t>
      </w:r>
      <w:proofErr w:type="spellStart"/>
      <w:r w:rsidRPr="00AD4BA2">
        <w:rPr>
          <w:i w:val="0"/>
          <w:iCs w:val="0"/>
          <w:color w:val="auto"/>
          <w:sz w:val="24"/>
          <w:szCs w:val="24"/>
        </w:rPr>
        <w:t>myLPU</w:t>
      </w:r>
      <w:proofErr w:type="spellEnd"/>
      <w:r w:rsidRPr="00AD4BA2">
        <w:rPr>
          <w:i w:val="0"/>
          <w:iCs w:val="0"/>
          <w:color w:val="auto"/>
          <w:sz w:val="24"/>
          <w:szCs w:val="24"/>
        </w:rPr>
        <w:t xml:space="preserve"> AIR-ID</w:t>
      </w:r>
      <w:bookmarkEnd w:id="65"/>
    </w:p>
    <w:p w14:paraId="08DAC675" w14:textId="77777777" w:rsidR="00113B0E" w:rsidRDefault="00113B0E" w:rsidP="00113B0E">
      <w:pPr>
        <w:spacing w:line="480" w:lineRule="auto"/>
        <w:jc w:val="both"/>
      </w:pPr>
    </w:p>
    <w:p w14:paraId="4BFC397D" w14:textId="77777777" w:rsidR="00113B0E" w:rsidRDefault="00113B0E" w:rsidP="00113B0E">
      <w:pPr>
        <w:spacing w:line="480" w:lineRule="auto"/>
        <w:ind w:firstLine="720"/>
        <w:jc w:val="both"/>
      </w:pPr>
    </w:p>
    <w:p w14:paraId="73987F0A" w14:textId="77777777" w:rsidR="00113B0E" w:rsidRDefault="00113B0E" w:rsidP="73CA5A45">
      <w:pPr>
        <w:spacing w:line="480" w:lineRule="auto"/>
        <w:jc w:val="both"/>
        <w:rPr>
          <w:b/>
          <w:bCs/>
        </w:rPr>
      </w:pPr>
    </w:p>
    <w:p w14:paraId="40BC56D3" w14:textId="77777777" w:rsidR="00EF7D69" w:rsidRDefault="00EF7D69" w:rsidP="73CA5A45">
      <w:pPr>
        <w:spacing w:line="480" w:lineRule="auto"/>
        <w:jc w:val="both"/>
        <w:rPr>
          <w:b/>
          <w:bCs/>
        </w:rPr>
      </w:pPr>
    </w:p>
    <w:p w14:paraId="145BA556" w14:textId="77777777" w:rsidR="00EF7D69" w:rsidRDefault="00EF7D69" w:rsidP="73CA5A45">
      <w:pPr>
        <w:spacing w:line="480" w:lineRule="auto"/>
        <w:jc w:val="both"/>
        <w:rPr>
          <w:b/>
          <w:bCs/>
        </w:rPr>
      </w:pPr>
    </w:p>
    <w:p w14:paraId="1AE28F10" w14:textId="77777777" w:rsidR="00EF7D69" w:rsidRDefault="00EF7D69" w:rsidP="73CA5A45">
      <w:pPr>
        <w:spacing w:line="480" w:lineRule="auto"/>
        <w:jc w:val="both"/>
        <w:rPr>
          <w:b/>
          <w:bCs/>
        </w:rPr>
      </w:pPr>
    </w:p>
    <w:p w14:paraId="009722D9" w14:textId="77777777" w:rsidR="00EF7D69" w:rsidRDefault="00EF7D69" w:rsidP="73CA5A45">
      <w:pPr>
        <w:spacing w:line="480" w:lineRule="auto"/>
        <w:jc w:val="both"/>
        <w:rPr>
          <w:b/>
          <w:bCs/>
        </w:rPr>
      </w:pPr>
    </w:p>
    <w:p w14:paraId="41207DA1" w14:textId="77777777" w:rsidR="00EF7D69" w:rsidRDefault="00EF7D69" w:rsidP="73CA5A45">
      <w:pPr>
        <w:spacing w:line="480" w:lineRule="auto"/>
        <w:jc w:val="both"/>
        <w:rPr>
          <w:b/>
          <w:bCs/>
        </w:rPr>
      </w:pPr>
    </w:p>
    <w:p w14:paraId="6819B69D" w14:textId="4C424EE2" w:rsidR="00DF3143" w:rsidRPr="00AD4BA2" w:rsidRDefault="73CA5A45" w:rsidP="00AD4BA2">
      <w:pPr>
        <w:pStyle w:val="Heading2"/>
        <w:rPr>
          <w:rFonts w:ascii="Times New Roman" w:hAnsi="Times New Roman" w:cs="Times New Roman"/>
          <w:b/>
          <w:bCs/>
          <w:color w:val="auto"/>
          <w:sz w:val="24"/>
          <w:szCs w:val="24"/>
        </w:rPr>
      </w:pPr>
      <w:bookmarkStart w:id="66" w:name="_Toc106185773"/>
      <w:r w:rsidRPr="00AD4BA2">
        <w:rPr>
          <w:rFonts w:ascii="Times New Roman" w:hAnsi="Times New Roman" w:cs="Times New Roman"/>
          <w:b/>
          <w:bCs/>
          <w:color w:val="auto"/>
          <w:sz w:val="24"/>
          <w:szCs w:val="24"/>
        </w:rPr>
        <w:lastRenderedPageBreak/>
        <w:t>Output and User Interface Design</w:t>
      </w:r>
      <w:bookmarkEnd w:id="66"/>
    </w:p>
    <w:p w14:paraId="7065E34E" w14:textId="77777777" w:rsidR="002C7973" w:rsidRPr="002C7973" w:rsidRDefault="002C7973" w:rsidP="002C7973"/>
    <w:p w14:paraId="5F59EB36" w14:textId="77777777" w:rsidR="00FF3B98" w:rsidRDefault="00FF3B98" w:rsidP="00FF3B98"/>
    <w:p w14:paraId="2386FF72" w14:textId="77777777" w:rsidR="00FF3B98" w:rsidRPr="00FF3B98" w:rsidRDefault="00FF3B98" w:rsidP="00FF3B98"/>
    <w:p w14:paraId="3C631DAA" w14:textId="77777777" w:rsidR="00AD4BA2" w:rsidRDefault="00FF3B98" w:rsidP="00AD4BA2">
      <w:pPr>
        <w:keepNext/>
        <w:spacing w:line="480" w:lineRule="auto"/>
        <w:jc w:val="center"/>
      </w:pPr>
      <w:r>
        <w:rPr>
          <w:noProof/>
        </w:rPr>
        <w:drawing>
          <wp:inline distT="0" distB="0" distL="0" distR="0" wp14:anchorId="588A4430" wp14:editId="4B66CDE3">
            <wp:extent cx="3095625" cy="3095625"/>
            <wp:effectExtent l="0" t="0" r="0" b="0"/>
            <wp:docPr id="469510265" name="Picture 469510265" title="Inserting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extLst>
                        <a:ext uri="{28A0092B-C50C-407E-A947-70E740481C1C}">
                          <a14:useLocalDpi xmlns:a14="http://schemas.microsoft.com/office/drawing/2010/main" val="0"/>
                        </a:ext>
                      </a:extLst>
                    </a:blip>
                    <a:stretch>
                      <a:fillRect/>
                    </a:stretch>
                  </pic:blipFill>
                  <pic:spPr>
                    <a:xfrm>
                      <a:off x="0" y="0"/>
                      <a:ext cx="3095625" cy="3095625"/>
                    </a:xfrm>
                    <a:prstGeom prst="rect">
                      <a:avLst/>
                    </a:prstGeom>
                  </pic:spPr>
                </pic:pic>
              </a:graphicData>
            </a:graphic>
          </wp:inline>
        </w:drawing>
      </w:r>
    </w:p>
    <w:p w14:paraId="717FE351" w14:textId="2C5431A7" w:rsidR="00886BC3" w:rsidRPr="00AD4BA2" w:rsidRDefault="00AD4BA2" w:rsidP="00AD4BA2">
      <w:pPr>
        <w:pStyle w:val="Caption"/>
        <w:jc w:val="center"/>
        <w:rPr>
          <w:i w:val="0"/>
          <w:iCs w:val="0"/>
          <w:color w:val="auto"/>
          <w:sz w:val="24"/>
          <w:szCs w:val="24"/>
        </w:rPr>
      </w:pPr>
      <w:bookmarkStart w:id="67" w:name="_Toc106139039"/>
      <w:r w:rsidRPr="00AD4BA2">
        <w:rPr>
          <w:b/>
          <w:bCs/>
          <w:i w:val="0"/>
          <w:iCs w:val="0"/>
          <w:color w:val="auto"/>
          <w:sz w:val="24"/>
          <w:szCs w:val="24"/>
        </w:rPr>
        <w:t>Figure 4</w:t>
      </w:r>
      <w:r w:rsidR="00F32A9F">
        <w:rPr>
          <w:b/>
          <w:bCs/>
          <w:i w:val="0"/>
          <w:iCs w:val="0"/>
          <w:color w:val="auto"/>
          <w:sz w:val="24"/>
          <w:szCs w:val="24"/>
        </w:rPr>
        <w:noBreakHyphen/>
      </w:r>
      <w:r w:rsidR="00F32A9F">
        <w:rPr>
          <w:b/>
          <w:bCs/>
          <w:i w:val="0"/>
          <w:iCs w:val="0"/>
          <w:color w:val="auto"/>
          <w:sz w:val="24"/>
          <w:szCs w:val="24"/>
        </w:rPr>
        <w:fldChar w:fldCharType="begin"/>
      </w:r>
      <w:r w:rsidR="00F32A9F">
        <w:rPr>
          <w:b/>
          <w:bCs/>
          <w:i w:val="0"/>
          <w:iCs w:val="0"/>
          <w:color w:val="auto"/>
          <w:sz w:val="24"/>
          <w:szCs w:val="24"/>
        </w:rPr>
        <w:instrText xml:space="preserve"> SEQ Figure \* ARABIC \s 1 </w:instrText>
      </w:r>
      <w:r w:rsidR="00F32A9F">
        <w:rPr>
          <w:b/>
          <w:bCs/>
          <w:i w:val="0"/>
          <w:iCs w:val="0"/>
          <w:color w:val="auto"/>
          <w:sz w:val="24"/>
          <w:szCs w:val="24"/>
        </w:rPr>
        <w:fldChar w:fldCharType="separate"/>
      </w:r>
      <w:r w:rsidR="00962EB4">
        <w:rPr>
          <w:b/>
          <w:bCs/>
          <w:i w:val="0"/>
          <w:iCs w:val="0"/>
          <w:noProof/>
          <w:color w:val="auto"/>
          <w:sz w:val="24"/>
          <w:szCs w:val="24"/>
        </w:rPr>
        <w:t>9</w:t>
      </w:r>
      <w:r w:rsidR="00F32A9F">
        <w:rPr>
          <w:b/>
          <w:bCs/>
          <w:i w:val="0"/>
          <w:iCs w:val="0"/>
          <w:color w:val="auto"/>
          <w:sz w:val="24"/>
          <w:szCs w:val="24"/>
        </w:rPr>
        <w:fldChar w:fldCharType="end"/>
      </w:r>
      <w:r w:rsidRPr="00AD4BA2">
        <w:rPr>
          <w:b/>
          <w:bCs/>
          <w:i w:val="0"/>
          <w:iCs w:val="0"/>
          <w:color w:val="auto"/>
          <w:sz w:val="24"/>
          <w:szCs w:val="24"/>
        </w:rPr>
        <w:t>.</w:t>
      </w:r>
      <w:r w:rsidRPr="00AD4BA2">
        <w:rPr>
          <w:i w:val="0"/>
          <w:iCs w:val="0"/>
          <w:color w:val="auto"/>
          <w:sz w:val="24"/>
          <w:szCs w:val="24"/>
        </w:rPr>
        <w:t xml:space="preserve"> Application Icon</w:t>
      </w:r>
      <w:bookmarkEnd w:id="67"/>
    </w:p>
    <w:p w14:paraId="692CD2C1" w14:textId="490AC72B" w:rsidR="00F224C6" w:rsidRDefault="00FF3B98" w:rsidP="006D0E66">
      <w:pPr>
        <w:spacing w:line="480" w:lineRule="auto"/>
        <w:ind w:firstLine="720"/>
      </w:pPr>
      <w:r>
        <w:t xml:space="preserve">This shows the logo of the </w:t>
      </w:r>
      <w:proofErr w:type="spellStart"/>
      <w:r>
        <w:t>myLPU</w:t>
      </w:r>
      <w:proofErr w:type="spellEnd"/>
      <w:r>
        <w:t xml:space="preserve"> AIR-ID</w:t>
      </w:r>
      <w:r w:rsidR="006D0E66">
        <w:t>.</w:t>
      </w:r>
    </w:p>
    <w:p w14:paraId="178F9F6E" w14:textId="77777777" w:rsidR="006D0E66" w:rsidRPr="00516B73" w:rsidRDefault="006D0E66" w:rsidP="006D0E66">
      <w:pPr>
        <w:spacing w:line="480" w:lineRule="auto"/>
        <w:ind w:firstLine="720"/>
      </w:pPr>
    </w:p>
    <w:p w14:paraId="6DDC50C6" w14:textId="0000A7F9" w:rsidR="00DF3143" w:rsidRDefault="68DC5455" w:rsidP="002C7973">
      <w:pPr>
        <w:spacing w:line="480" w:lineRule="auto"/>
        <w:ind w:firstLine="720"/>
        <w:jc w:val="both"/>
      </w:pPr>
      <w:r w:rsidRPr="68DC5455">
        <w:t xml:space="preserve">The output and user interface design depict the current style and design of the application. </w:t>
      </w:r>
      <w:r w:rsidRPr="00807600">
        <w:t xml:space="preserve">It is mainly divided into four scenes/page. The Home Screen, </w:t>
      </w:r>
      <w:r w:rsidR="00A6559E">
        <w:t>Edit Information</w:t>
      </w:r>
      <w:r w:rsidRPr="00807600">
        <w:t xml:space="preserve"> Screen, the General Augmented Screen, and the Schedule Screen.</w:t>
      </w:r>
      <w:r w:rsidRPr="68DC5455">
        <w:t xml:space="preserve"> </w:t>
      </w:r>
    </w:p>
    <w:p w14:paraId="6C87E31A" w14:textId="77777777" w:rsidR="002C7973" w:rsidRDefault="002C7973" w:rsidP="00F224C6">
      <w:pPr>
        <w:spacing w:line="480" w:lineRule="auto"/>
        <w:jc w:val="both"/>
      </w:pPr>
    </w:p>
    <w:p w14:paraId="750BEB02" w14:textId="77777777" w:rsidR="006D0E66" w:rsidRDefault="006D0E66" w:rsidP="00F224C6">
      <w:pPr>
        <w:spacing w:line="480" w:lineRule="auto"/>
        <w:jc w:val="both"/>
      </w:pPr>
    </w:p>
    <w:p w14:paraId="6FCB9F58" w14:textId="77777777" w:rsidR="006D0E66" w:rsidRDefault="006D0E66" w:rsidP="00F224C6">
      <w:pPr>
        <w:spacing w:line="480" w:lineRule="auto"/>
        <w:jc w:val="both"/>
      </w:pPr>
    </w:p>
    <w:p w14:paraId="10B7EACE" w14:textId="77777777" w:rsidR="006D0E66" w:rsidRDefault="006D0E66" w:rsidP="00F224C6">
      <w:pPr>
        <w:spacing w:line="480" w:lineRule="auto"/>
        <w:jc w:val="both"/>
      </w:pPr>
    </w:p>
    <w:p w14:paraId="2E58CD00" w14:textId="420B1697" w:rsidR="005D669C" w:rsidRDefault="00310A79" w:rsidP="004924DC">
      <w:pPr>
        <w:spacing w:line="480" w:lineRule="auto"/>
        <w:ind w:firstLine="720"/>
        <w:jc w:val="both"/>
      </w:pPr>
      <w:r w:rsidRPr="00A6559E">
        <w:lastRenderedPageBreak/>
        <w:t xml:space="preserve">Figure </w:t>
      </w:r>
      <w:r w:rsidR="00F224C6">
        <w:t>4-10</w:t>
      </w:r>
      <w:r w:rsidR="00A6559E">
        <w:t xml:space="preserve"> </w:t>
      </w:r>
      <w:r w:rsidRPr="00A6559E">
        <w:t xml:space="preserve">shows the home screen of the application when the user opened it. It contains the </w:t>
      </w:r>
      <w:r w:rsidR="00A6559E">
        <w:t xml:space="preserve">student number </w:t>
      </w:r>
      <w:r w:rsidRPr="00A6559E">
        <w:t>and password section along with the log-in button.</w:t>
      </w:r>
      <w:r w:rsidR="68DC5455">
        <w:t xml:space="preserve"> </w:t>
      </w:r>
    </w:p>
    <w:p w14:paraId="5E65D6C9" w14:textId="77777777" w:rsidR="00D86988" w:rsidRDefault="00D86988" w:rsidP="004924DC">
      <w:pPr>
        <w:spacing w:line="480" w:lineRule="auto"/>
        <w:ind w:firstLine="720"/>
        <w:jc w:val="both"/>
      </w:pPr>
    </w:p>
    <w:p w14:paraId="1970D021" w14:textId="77777777" w:rsidR="00AD4BA2" w:rsidRDefault="00A6559E" w:rsidP="00AD4BA2">
      <w:pPr>
        <w:keepNext/>
        <w:spacing w:line="480" w:lineRule="auto"/>
        <w:jc w:val="center"/>
      </w:pPr>
      <w:r>
        <w:rPr>
          <w:noProof/>
        </w:rPr>
        <w:drawing>
          <wp:inline distT="0" distB="0" distL="0" distR="0" wp14:anchorId="7C2FD779" wp14:editId="402886DF">
            <wp:extent cx="5114954" cy="2360930"/>
            <wp:effectExtent l="0" t="0" r="9525" b="1270"/>
            <wp:docPr id="29" name="Picture 2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Graphical user interface&#10;&#10;Description automatically generated"/>
                    <pic:cNvPicPr/>
                  </pic:nvPicPr>
                  <pic:blipFill>
                    <a:blip r:embed="rId39"/>
                    <a:stretch>
                      <a:fillRect/>
                    </a:stretch>
                  </pic:blipFill>
                  <pic:spPr>
                    <a:xfrm>
                      <a:off x="0" y="0"/>
                      <a:ext cx="5116201" cy="2361506"/>
                    </a:xfrm>
                    <a:prstGeom prst="rect">
                      <a:avLst/>
                    </a:prstGeom>
                  </pic:spPr>
                </pic:pic>
              </a:graphicData>
            </a:graphic>
          </wp:inline>
        </w:drawing>
      </w:r>
    </w:p>
    <w:p w14:paraId="7830028D" w14:textId="1FF8E0AA" w:rsidR="003F46BF" w:rsidRPr="00AD4BA2" w:rsidRDefault="00AD4BA2" w:rsidP="00AD4BA2">
      <w:pPr>
        <w:pStyle w:val="Caption"/>
        <w:jc w:val="center"/>
        <w:rPr>
          <w:i w:val="0"/>
          <w:iCs w:val="0"/>
          <w:color w:val="auto"/>
          <w:sz w:val="24"/>
          <w:szCs w:val="24"/>
        </w:rPr>
      </w:pPr>
      <w:bookmarkStart w:id="68" w:name="_Toc106139040"/>
      <w:r w:rsidRPr="00AD4BA2">
        <w:rPr>
          <w:b/>
          <w:bCs/>
          <w:i w:val="0"/>
          <w:iCs w:val="0"/>
          <w:color w:val="auto"/>
          <w:sz w:val="24"/>
          <w:szCs w:val="24"/>
        </w:rPr>
        <w:t>Figure 4</w:t>
      </w:r>
      <w:r w:rsidR="00F32A9F">
        <w:rPr>
          <w:b/>
          <w:bCs/>
          <w:i w:val="0"/>
          <w:iCs w:val="0"/>
          <w:color w:val="auto"/>
          <w:sz w:val="24"/>
          <w:szCs w:val="24"/>
        </w:rPr>
        <w:noBreakHyphen/>
      </w:r>
      <w:r w:rsidR="00F32A9F">
        <w:rPr>
          <w:b/>
          <w:bCs/>
          <w:i w:val="0"/>
          <w:iCs w:val="0"/>
          <w:color w:val="auto"/>
          <w:sz w:val="24"/>
          <w:szCs w:val="24"/>
        </w:rPr>
        <w:fldChar w:fldCharType="begin"/>
      </w:r>
      <w:r w:rsidR="00F32A9F">
        <w:rPr>
          <w:b/>
          <w:bCs/>
          <w:i w:val="0"/>
          <w:iCs w:val="0"/>
          <w:color w:val="auto"/>
          <w:sz w:val="24"/>
          <w:szCs w:val="24"/>
        </w:rPr>
        <w:instrText xml:space="preserve"> SEQ Figure \* ARABIC \s 1 </w:instrText>
      </w:r>
      <w:r w:rsidR="00F32A9F">
        <w:rPr>
          <w:b/>
          <w:bCs/>
          <w:i w:val="0"/>
          <w:iCs w:val="0"/>
          <w:color w:val="auto"/>
          <w:sz w:val="24"/>
          <w:szCs w:val="24"/>
        </w:rPr>
        <w:fldChar w:fldCharType="separate"/>
      </w:r>
      <w:r w:rsidR="00962EB4">
        <w:rPr>
          <w:b/>
          <w:bCs/>
          <w:i w:val="0"/>
          <w:iCs w:val="0"/>
          <w:noProof/>
          <w:color w:val="auto"/>
          <w:sz w:val="24"/>
          <w:szCs w:val="24"/>
        </w:rPr>
        <w:t>10</w:t>
      </w:r>
      <w:r w:rsidR="00F32A9F">
        <w:rPr>
          <w:b/>
          <w:bCs/>
          <w:i w:val="0"/>
          <w:iCs w:val="0"/>
          <w:color w:val="auto"/>
          <w:sz w:val="24"/>
          <w:szCs w:val="24"/>
        </w:rPr>
        <w:fldChar w:fldCharType="end"/>
      </w:r>
      <w:r w:rsidRPr="00AD4BA2">
        <w:rPr>
          <w:b/>
          <w:bCs/>
          <w:i w:val="0"/>
          <w:iCs w:val="0"/>
          <w:color w:val="auto"/>
          <w:sz w:val="24"/>
          <w:szCs w:val="24"/>
        </w:rPr>
        <w:t>.</w:t>
      </w:r>
      <w:r w:rsidRPr="00AD4BA2">
        <w:rPr>
          <w:i w:val="0"/>
          <w:iCs w:val="0"/>
          <w:color w:val="auto"/>
          <w:sz w:val="24"/>
          <w:szCs w:val="24"/>
        </w:rPr>
        <w:t xml:space="preserve"> Home Screen</w:t>
      </w:r>
      <w:bookmarkEnd w:id="68"/>
    </w:p>
    <w:p w14:paraId="4B29ECF1" w14:textId="77777777" w:rsidR="00B424C5" w:rsidRDefault="00B424C5" w:rsidP="00B424C5">
      <w:pPr>
        <w:spacing w:line="480" w:lineRule="auto"/>
        <w:ind w:firstLine="720"/>
        <w:jc w:val="both"/>
      </w:pPr>
    </w:p>
    <w:p w14:paraId="556B38FA" w14:textId="77777777" w:rsidR="004924DC" w:rsidRDefault="004924DC" w:rsidP="00B424C5">
      <w:pPr>
        <w:spacing w:line="480" w:lineRule="auto"/>
        <w:ind w:firstLine="720"/>
        <w:jc w:val="both"/>
      </w:pPr>
    </w:p>
    <w:p w14:paraId="100047C1" w14:textId="77777777" w:rsidR="004924DC" w:rsidRDefault="004924DC" w:rsidP="00B424C5">
      <w:pPr>
        <w:spacing w:line="480" w:lineRule="auto"/>
        <w:ind w:firstLine="720"/>
        <w:jc w:val="both"/>
      </w:pPr>
    </w:p>
    <w:p w14:paraId="6522CD27" w14:textId="77777777" w:rsidR="004924DC" w:rsidRDefault="004924DC" w:rsidP="00B424C5">
      <w:pPr>
        <w:spacing w:line="480" w:lineRule="auto"/>
        <w:ind w:firstLine="720"/>
        <w:jc w:val="both"/>
      </w:pPr>
    </w:p>
    <w:p w14:paraId="48EC03FA" w14:textId="77777777" w:rsidR="004924DC" w:rsidRDefault="004924DC" w:rsidP="00B424C5">
      <w:pPr>
        <w:spacing w:line="480" w:lineRule="auto"/>
        <w:ind w:firstLine="720"/>
        <w:jc w:val="both"/>
      </w:pPr>
    </w:p>
    <w:p w14:paraId="3281D3AC" w14:textId="77777777" w:rsidR="004924DC" w:rsidRDefault="004924DC" w:rsidP="00B424C5">
      <w:pPr>
        <w:spacing w:line="480" w:lineRule="auto"/>
        <w:ind w:firstLine="720"/>
        <w:jc w:val="both"/>
      </w:pPr>
    </w:p>
    <w:p w14:paraId="6F71165A" w14:textId="77777777" w:rsidR="006D0E66" w:rsidRDefault="006D0E66" w:rsidP="00B424C5">
      <w:pPr>
        <w:spacing w:line="480" w:lineRule="auto"/>
        <w:ind w:firstLine="720"/>
        <w:jc w:val="both"/>
      </w:pPr>
    </w:p>
    <w:p w14:paraId="493E9B4D" w14:textId="77777777" w:rsidR="006D0E66" w:rsidRDefault="006D0E66" w:rsidP="00B424C5">
      <w:pPr>
        <w:spacing w:line="480" w:lineRule="auto"/>
        <w:ind w:firstLine="720"/>
        <w:jc w:val="both"/>
      </w:pPr>
    </w:p>
    <w:p w14:paraId="724ABBFB" w14:textId="77777777" w:rsidR="006D0E66" w:rsidRDefault="006D0E66" w:rsidP="00B424C5">
      <w:pPr>
        <w:spacing w:line="480" w:lineRule="auto"/>
        <w:ind w:firstLine="720"/>
        <w:jc w:val="both"/>
      </w:pPr>
    </w:p>
    <w:p w14:paraId="12F1420B" w14:textId="77777777" w:rsidR="00514AEA" w:rsidRDefault="00514AEA" w:rsidP="0072080F">
      <w:pPr>
        <w:spacing w:line="480" w:lineRule="auto"/>
        <w:jc w:val="both"/>
      </w:pPr>
    </w:p>
    <w:p w14:paraId="126D150C" w14:textId="20B50AE3" w:rsidR="00657EBC" w:rsidRDefault="00310A79" w:rsidP="00B424C5">
      <w:pPr>
        <w:spacing w:line="480" w:lineRule="auto"/>
        <w:ind w:firstLine="720"/>
        <w:jc w:val="both"/>
      </w:pPr>
      <w:r>
        <w:lastRenderedPageBreak/>
        <w:t xml:space="preserve">Figure </w:t>
      </w:r>
      <w:r w:rsidR="0072080F">
        <w:t>4-11</w:t>
      </w:r>
      <w:r>
        <w:t xml:space="preserve"> </w:t>
      </w:r>
      <w:r w:rsidR="00A6559E">
        <w:t>shows the general augmented screen after the user logged in and scanned their school ID. It includes general information about the student such as their name, student number, course, and university email. It also includes four buttons that would redirect the user on their respective websites if the user pressed the corresponding button.</w:t>
      </w:r>
      <w:r w:rsidR="00B424C5">
        <w:t xml:space="preserve"> There is also a log-out button located on the far right of the system which takes the user back to the home screen.</w:t>
      </w:r>
    </w:p>
    <w:p w14:paraId="144D2830" w14:textId="77777777" w:rsidR="00AD4BA2" w:rsidRDefault="00B424C5" w:rsidP="00AD4BA2">
      <w:pPr>
        <w:keepNext/>
        <w:spacing w:line="480" w:lineRule="auto"/>
        <w:jc w:val="center"/>
      </w:pPr>
      <w:r>
        <w:rPr>
          <w:noProof/>
        </w:rPr>
        <w:drawing>
          <wp:inline distT="0" distB="0" distL="0" distR="0" wp14:anchorId="37AF3681" wp14:editId="5E3E83CD">
            <wp:extent cx="5124450" cy="2365313"/>
            <wp:effectExtent l="0" t="0" r="0" b="0"/>
            <wp:docPr id="40" name="Picture 4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Graphical user interface&#10;&#10;Description automatically generated"/>
                    <pic:cNvPicPr/>
                  </pic:nvPicPr>
                  <pic:blipFill>
                    <a:blip r:embed="rId40"/>
                    <a:stretch>
                      <a:fillRect/>
                    </a:stretch>
                  </pic:blipFill>
                  <pic:spPr>
                    <a:xfrm>
                      <a:off x="0" y="0"/>
                      <a:ext cx="5135194" cy="2370272"/>
                    </a:xfrm>
                    <a:prstGeom prst="rect">
                      <a:avLst/>
                    </a:prstGeom>
                  </pic:spPr>
                </pic:pic>
              </a:graphicData>
            </a:graphic>
          </wp:inline>
        </w:drawing>
      </w:r>
    </w:p>
    <w:p w14:paraId="74CE9385" w14:textId="0EF38EAF" w:rsidR="001E6E31" w:rsidRPr="00AD4BA2" w:rsidRDefault="00AD4BA2" w:rsidP="00AD4BA2">
      <w:pPr>
        <w:pStyle w:val="Caption"/>
        <w:jc w:val="center"/>
        <w:rPr>
          <w:i w:val="0"/>
          <w:iCs w:val="0"/>
          <w:color w:val="auto"/>
          <w:sz w:val="24"/>
          <w:szCs w:val="24"/>
        </w:rPr>
      </w:pPr>
      <w:bookmarkStart w:id="69" w:name="_Toc106139041"/>
      <w:r w:rsidRPr="00AD4BA2">
        <w:rPr>
          <w:b/>
          <w:bCs/>
          <w:i w:val="0"/>
          <w:iCs w:val="0"/>
          <w:color w:val="auto"/>
          <w:sz w:val="24"/>
          <w:szCs w:val="24"/>
        </w:rPr>
        <w:t>Figure 4</w:t>
      </w:r>
      <w:r w:rsidR="00F32A9F">
        <w:rPr>
          <w:b/>
          <w:bCs/>
          <w:i w:val="0"/>
          <w:iCs w:val="0"/>
          <w:color w:val="auto"/>
          <w:sz w:val="24"/>
          <w:szCs w:val="24"/>
        </w:rPr>
        <w:noBreakHyphen/>
      </w:r>
      <w:r w:rsidR="00F32A9F">
        <w:rPr>
          <w:b/>
          <w:bCs/>
          <w:i w:val="0"/>
          <w:iCs w:val="0"/>
          <w:color w:val="auto"/>
          <w:sz w:val="24"/>
          <w:szCs w:val="24"/>
        </w:rPr>
        <w:fldChar w:fldCharType="begin"/>
      </w:r>
      <w:r w:rsidR="00F32A9F">
        <w:rPr>
          <w:b/>
          <w:bCs/>
          <w:i w:val="0"/>
          <w:iCs w:val="0"/>
          <w:color w:val="auto"/>
          <w:sz w:val="24"/>
          <w:szCs w:val="24"/>
        </w:rPr>
        <w:instrText xml:space="preserve"> SEQ Figure \* ARABIC \s 1 </w:instrText>
      </w:r>
      <w:r w:rsidR="00F32A9F">
        <w:rPr>
          <w:b/>
          <w:bCs/>
          <w:i w:val="0"/>
          <w:iCs w:val="0"/>
          <w:color w:val="auto"/>
          <w:sz w:val="24"/>
          <w:szCs w:val="24"/>
        </w:rPr>
        <w:fldChar w:fldCharType="separate"/>
      </w:r>
      <w:r w:rsidR="00962EB4">
        <w:rPr>
          <w:b/>
          <w:bCs/>
          <w:i w:val="0"/>
          <w:iCs w:val="0"/>
          <w:noProof/>
          <w:color w:val="auto"/>
          <w:sz w:val="24"/>
          <w:szCs w:val="24"/>
        </w:rPr>
        <w:t>11</w:t>
      </w:r>
      <w:r w:rsidR="00F32A9F">
        <w:rPr>
          <w:b/>
          <w:bCs/>
          <w:i w:val="0"/>
          <w:iCs w:val="0"/>
          <w:color w:val="auto"/>
          <w:sz w:val="24"/>
          <w:szCs w:val="24"/>
        </w:rPr>
        <w:fldChar w:fldCharType="end"/>
      </w:r>
      <w:r w:rsidRPr="00AD4BA2">
        <w:rPr>
          <w:b/>
          <w:bCs/>
          <w:i w:val="0"/>
          <w:iCs w:val="0"/>
          <w:color w:val="auto"/>
          <w:sz w:val="24"/>
          <w:szCs w:val="24"/>
        </w:rPr>
        <w:t>.</w:t>
      </w:r>
      <w:r w:rsidRPr="00AD4BA2">
        <w:rPr>
          <w:i w:val="0"/>
          <w:iCs w:val="0"/>
          <w:color w:val="auto"/>
          <w:sz w:val="24"/>
          <w:szCs w:val="24"/>
        </w:rPr>
        <w:t xml:space="preserve"> General Augmented Screen</w:t>
      </w:r>
      <w:bookmarkEnd w:id="69"/>
    </w:p>
    <w:p w14:paraId="6D6CEA9C" w14:textId="77777777" w:rsidR="005B0668" w:rsidRDefault="005B0668" w:rsidP="00B424C5">
      <w:pPr>
        <w:spacing w:line="480" w:lineRule="auto"/>
        <w:ind w:firstLine="720"/>
        <w:jc w:val="both"/>
      </w:pPr>
    </w:p>
    <w:p w14:paraId="0D9AC256" w14:textId="77777777" w:rsidR="00D86988" w:rsidRDefault="00D86988" w:rsidP="00B424C5">
      <w:pPr>
        <w:spacing w:line="480" w:lineRule="auto"/>
        <w:ind w:firstLine="720"/>
        <w:jc w:val="both"/>
      </w:pPr>
    </w:p>
    <w:p w14:paraId="6E968773" w14:textId="77777777" w:rsidR="00D86988" w:rsidRDefault="00D86988" w:rsidP="00B424C5">
      <w:pPr>
        <w:spacing w:line="480" w:lineRule="auto"/>
        <w:ind w:firstLine="720"/>
        <w:jc w:val="both"/>
      </w:pPr>
    </w:p>
    <w:p w14:paraId="5D85CAB7" w14:textId="77777777" w:rsidR="00D86988" w:rsidRDefault="00D86988" w:rsidP="00D86988">
      <w:pPr>
        <w:spacing w:line="480" w:lineRule="auto"/>
        <w:jc w:val="both"/>
      </w:pPr>
    </w:p>
    <w:p w14:paraId="00FEC70A" w14:textId="77777777" w:rsidR="00D86988" w:rsidRDefault="00D86988" w:rsidP="00D86988">
      <w:pPr>
        <w:spacing w:line="480" w:lineRule="auto"/>
        <w:jc w:val="both"/>
      </w:pPr>
    </w:p>
    <w:p w14:paraId="63C0F55A" w14:textId="77777777" w:rsidR="00D86988" w:rsidRDefault="00D86988" w:rsidP="00D86988">
      <w:pPr>
        <w:spacing w:line="480" w:lineRule="auto"/>
        <w:jc w:val="both"/>
      </w:pPr>
    </w:p>
    <w:p w14:paraId="026A736C" w14:textId="77777777" w:rsidR="001E6E31" w:rsidRDefault="001E6E31" w:rsidP="00D86988">
      <w:pPr>
        <w:spacing w:line="480" w:lineRule="auto"/>
        <w:jc w:val="both"/>
      </w:pPr>
    </w:p>
    <w:p w14:paraId="018494A8" w14:textId="19C22A11" w:rsidR="00760CB7" w:rsidRDefault="00EF7D69" w:rsidP="00B424C5">
      <w:pPr>
        <w:spacing w:line="480" w:lineRule="auto"/>
        <w:ind w:firstLine="720"/>
        <w:jc w:val="both"/>
      </w:pPr>
      <w:r w:rsidRPr="00EF7D69">
        <w:lastRenderedPageBreak/>
        <w:t>The Schedule screen, as seen in Figures 4-12, is an extension of the General Augmented Screen. Instead of redirecting to a website, their Schedule will pop up when the user presses the calendar button. At the same time, the back button located under the edit button brings the user back to the general augmented screen. The Schedule screen includes the LPU Mission and Vision, LPU Hymn (YouTube Video), and the About Section of the LPU Cavite Website.</w:t>
      </w:r>
    </w:p>
    <w:p w14:paraId="3E1D369D" w14:textId="77777777" w:rsidR="00AD4BA2" w:rsidRDefault="00B424C5" w:rsidP="00AD4BA2">
      <w:pPr>
        <w:keepNext/>
        <w:spacing w:line="480" w:lineRule="auto"/>
        <w:jc w:val="center"/>
      </w:pPr>
      <w:r>
        <w:rPr>
          <w:noProof/>
        </w:rPr>
        <w:drawing>
          <wp:inline distT="0" distB="0" distL="0" distR="0" wp14:anchorId="230D908F" wp14:editId="0F0C55FB">
            <wp:extent cx="5486400" cy="2532380"/>
            <wp:effectExtent l="0" t="0" r="0" b="1270"/>
            <wp:docPr id="41" name="Picture 41" descr="Text,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Text, whiteboard&#10;&#10;Description automatically generated"/>
                    <pic:cNvPicPr/>
                  </pic:nvPicPr>
                  <pic:blipFill>
                    <a:blip r:embed="rId41"/>
                    <a:stretch>
                      <a:fillRect/>
                    </a:stretch>
                  </pic:blipFill>
                  <pic:spPr>
                    <a:xfrm>
                      <a:off x="0" y="0"/>
                      <a:ext cx="5486400" cy="2532380"/>
                    </a:xfrm>
                    <a:prstGeom prst="rect">
                      <a:avLst/>
                    </a:prstGeom>
                  </pic:spPr>
                </pic:pic>
              </a:graphicData>
            </a:graphic>
          </wp:inline>
        </w:drawing>
      </w:r>
    </w:p>
    <w:p w14:paraId="281F6680" w14:textId="688B45A9" w:rsidR="00760CB7" w:rsidRPr="00AD4BA2" w:rsidRDefault="00AD4BA2" w:rsidP="00AD4BA2">
      <w:pPr>
        <w:pStyle w:val="Caption"/>
        <w:jc w:val="center"/>
        <w:rPr>
          <w:i w:val="0"/>
          <w:iCs w:val="0"/>
          <w:color w:val="auto"/>
          <w:sz w:val="24"/>
          <w:szCs w:val="24"/>
        </w:rPr>
      </w:pPr>
      <w:bookmarkStart w:id="70" w:name="_Toc106139042"/>
      <w:r w:rsidRPr="00AD4BA2">
        <w:rPr>
          <w:b/>
          <w:bCs/>
          <w:i w:val="0"/>
          <w:iCs w:val="0"/>
          <w:color w:val="auto"/>
          <w:sz w:val="24"/>
          <w:szCs w:val="24"/>
        </w:rPr>
        <w:t>Figure 4</w:t>
      </w:r>
      <w:r w:rsidRPr="00AD4BA2">
        <w:rPr>
          <w:b/>
          <w:bCs/>
          <w:i w:val="0"/>
          <w:iCs w:val="0"/>
          <w:color w:val="auto"/>
          <w:sz w:val="24"/>
          <w:szCs w:val="24"/>
        </w:rPr>
        <w:noBreakHyphen/>
      </w:r>
      <w:r w:rsidR="00F32A9F">
        <w:rPr>
          <w:b/>
          <w:bCs/>
          <w:i w:val="0"/>
          <w:iCs w:val="0"/>
          <w:color w:val="auto"/>
          <w:sz w:val="24"/>
          <w:szCs w:val="24"/>
        </w:rPr>
        <w:fldChar w:fldCharType="begin"/>
      </w:r>
      <w:r w:rsidR="00F32A9F">
        <w:rPr>
          <w:b/>
          <w:bCs/>
          <w:i w:val="0"/>
          <w:iCs w:val="0"/>
          <w:color w:val="auto"/>
          <w:sz w:val="24"/>
          <w:szCs w:val="24"/>
        </w:rPr>
        <w:instrText xml:space="preserve"> SEQ Figure \* ARABIC \s 1 </w:instrText>
      </w:r>
      <w:r w:rsidR="00F32A9F">
        <w:rPr>
          <w:b/>
          <w:bCs/>
          <w:i w:val="0"/>
          <w:iCs w:val="0"/>
          <w:color w:val="auto"/>
          <w:sz w:val="24"/>
          <w:szCs w:val="24"/>
        </w:rPr>
        <w:fldChar w:fldCharType="separate"/>
      </w:r>
      <w:r w:rsidR="00962EB4">
        <w:rPr>
          <w:b/>
          <w:bCs/>
          <w:i w:val="0"/>
          <w:iCs w:val="0"/>
          <w:noProof/>
          <w:color w:val="auto"/>
          <w:sz w:val="24"/>
          <w:szCs w:val="24"/>
        </w:rPr>
        <w:t>12</w:t>
      </w:r>
      <w:r w:rsidR="00F32A9F">
        <w:rPr>
          <w:b/>
          <w:bCs/>
          <w:i w:val="0"/>
          <w:iCs w:val="0"/>
          <w:color w:val="auto"/>
          <w:sz w:val="24"/>
          <w:szCs w:val="24"/>
        </w:rPr>
        <w:fldChar w:fldCharType="end"/>
      </w:r>
      <w:r w:rsidRPr="00AD4BA2">
        <w:rPr>
          <w:b/>
          <w:bCs/>
          <w:i w:val="0"/>
          <w:iCs w:val="0"/>
          <w:color w:val="auto"/>
          <w:sz w:val="24"/>
          <w:szCs w:val="24"/>
        </w:rPr>
        <w:t>.</w:t>
      </w:r>
      <w:r w:rsidRPr="00AD4BA2">
        <w:rPr>
          <w:i w:val="0"/>
          <w:iCs w:val="0"/>
          <w:color w:val="auto"/>
          <w:sz w:val="24"/>
          <w:szCs w:val="24"/>
        </w:rPr>
        <w:t xml:space="preserve"> Schedule Screen</w:t>
      </w:r>
      <w:bookmarkEnd w:id="70"/>
    </w:p>
    <w:p w14:paraId="048A2E74" w14:textId="77777777" w:rsidR="005B0668" w:rsidRDefault="005B0668" w:rsidP="00B424C5">
      <w:pPr>
        <w:spacing w:line="480" w:lineRule="auto"/>
        <w:ind w:firstLine="720"/>
        <w:jc w:val="both"/>
      </w:pPr>
      <w:bookmarkStart w:id="71" w:name="_Toc101732316"/>
    </w:p>
    <w:p w14:paraId="64573B1F" w14:textId="77777777" w:rsidR="00D86988" w:rsidRDefault="00D86988" w:rsidP="00B424C5">
      <w:pPr>
        <w:spacing w:line="480" w:lineRule="auto"/>
        <w:ind w:firstLine="720"/>
        <w:jc w:val="both"/>
      </w:pPr>
    </w:p>
    <w:p w14:paraId="3DB9A876" w14:textId="77777777" w:rsidR="00D86988" w:rsidRDefault="00D86988" w:rsidP="00B424C5">
      <w:pPr>
        <w:spacing w:line="480" w:lineRule="auto"/>
        <w:ind w:firstLine="720"/>
        <w:jc w:val="both"/>
      </w:pPr>
    </w:p>
    <w:p w14:paraId="5DEE84DF" w14:textId="77777777" w:rsidR="00D86988" w:rsidRDefault="00D86988" w:rsidP="00B424C5">
      <w:pPr>
        <w:spacing w:line="480" w:lineRule="auto"/>
        <w:ind w:firstLine="720"/>
        <w:jc w:val="both"/>
      </w:pPr>
    </w:p>
    <w:p w14:paraId="2D7D2CFB" w14:textId="77777777" w:rsidR="00D86988" w:rsidRDefault="00D86988" w:rsidP="00B424C5">
      <w:pPr>
        <w:spacing w:line="480" w:lineRule="auto"/>
        <w:ind w:firstLine="720"/>
        <w:jc w:val="both"/>
      </w:pPr>
    </w:p>
    <w:p w14:paraId="6B91C439" w14:textId="77777777" w:rsidR="00D86988" w:rsidRDefault="00D86988" w:rsidP="00B424C5">
      <w:pPr>
        <w:spacing w:line="480" w:lineRule="auto"/>
        <w:ind w:firstLine="720"/>
        <w:jc w:val="both"/>
      </w:pPr>
    </w:p>
    <w:p w14:paraId="73D6A01D" w14:textId="77777777" w:rsidR="00D86988" w:rsidRDefault="00D86988" w:rsidP="00B424C5">
      <w:pPr>
        <w:spacing w:line="480" w:lineRule="auto"/>
        <w:ind w:firstLine="720"/>
        <w:jc w:val="both"/>
      </w:pPr>
    </w:p>
    <w:p w14:paraId="607F3D8A" w14:textId="2A3165CF" w:rsidR="00CC7460" w:rsidRDefault="00EF7D69" w:rsidP="00B424C5">
      <w:pPr>
        <w:spacing w:line="480" w:lineRule="auto"/>
        <w:ind w:firstLine="720"/>
        <w:jc w:val="both"/>
      </w:pPr>
      <w:r w:rsidRPr="00EF7D69">
        <w:lastRenderedPageBreak/>
        <w:t>Figures 4-13 showed the Edit Information screen of the application when the user clicked the edit button on the schedule screen located on the far right. It has the textbox where the user will input their name, password, and confirmation password. It also includes the return button if the user wants to cancel, the check button to confirm the changes, and the exit button to discard the changes.</w:t>
      </w:r>
    </w:p>
    <w:bookmarkEnd w:id="71"/>
    <w:p w14:paraId="30D1DF41" w14:textId="77777777" w:rsidR="00AD4BA2" w:rsidRDefault="005B0668" w:rsidP="00AD4BA2">
      <w:pPr>
        <w:keepNext/>
        <w:spacing w:line="480" w:lineRule="auto"/>
        <w:jc w:val="center"/>
      </w:pPr>
      <w:r>
        <w:rPr>
          <w:noProof/>
        </w:rPr>
        <w:drawing>
          <wp:inline distT="0" distB="0" distL="0" distR="0" wp14:anchorId="390BBAF2" wp14:editId="27A2ACF6">
            <wp:extent cx="5210174" cy="2404882"/>
            <wp:effectExtent l="0" t="0" r="0" b="0"/>
            <wp:docPr id="42" name="Picture 4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pic:nvPicPr>
                  <pic:blipFill>
                    <a:blip r:embed="rId42">
                      <a:extLst>
                        <a:ext uri="{28A0092B-C50C-407E-A947-70E740481C1C}">
                          <a14:useLocalDpi xmlns:a14="http://schemas.microsoft.com/office/drawing/2010/main" val="0"/>
                        </a:ext>
                      </a:extLst>
                    </a:blip>
                    <a:stretch>
                      <a:fillRect/>
                    </a:stretch>
                  </pic:blipFill>
                  <pic:spPr>
                    <a:xfrm>
                      <a:off x="0" y="0"/>
                      <a:ext cx="5210174" cy="2404882"/>
                    </a:xfrm>
                    <a:prstGeom prst="rect">
                      <a:avLst/>
                    </a:prstGeom>
                  </pic:spPr>
                </pic:pic>
              </a:graphicData>
            </a:graphic>
          </wp:inline>
        </w:drawing>
      </w:r>
    </w:p>
    <w:p w14:paraId="0C84FD9C" w14:textId="441B8FE3" w:rsidR="00A1002B" w:rsidRPr="00EF7D69" w:rsidRDefault="00AD4BA2" w:rsidP="00EF7D69">
      <w:pPr>
        <w:pStyle w:val="Caption"/>
        <w:jc w:val="center"/>
        <w:rPr>
          <w:i w:val="0"/>
          <w:iCs w:val="0"/>
          <w:color w:val="auto"/>
          <w:sz w:val="24"/>
          <w:szCs w:val="24"/>
        </w:rPr>
      </w:pPr>
      <w:bookmarkStart w:id="72" w:name="_Toc106139043"/>
      <w:r w:rsidRPr="00AD4BA2">
        <w:rPr>
          <w:b/>
          <w:bCs/>
          <w:i w:val="0"/>
          <w:iCs w:val="0"/>
          <w:color w:val="auto"/>
          <w:sz w:val="24"/>
          <w:szCs w:val="24"/>
        </w:rPr>
        <w:t>Figure 4</w:t>
      </w:r>
      <w:r w:rsidR="00F32A9F">
        <w:rPr>
          <w:b/>
          <w:bCs/>
          <w:i w:val="0"/>
          <w:iCs w:val="0"/>
          <w:color w:val="auto"/>
          <w:sz w:val="24"/>
          <w:szCs w:val="24"/>
        </w:rPr>
        <w:noBreakHyphen/>
      </w:r>
      <w:r w:rsidR="00F32A9F">
        <w:rPr>
          <w:b/>
          <w:bCs/>
          <w:i w:val="0"/>
          <w:iCs w:val="0"/>
          <w:color w:val="auto"/>
          <w:sz w:val="24"/>
          <w:szCs w:val="24"/>
        </w:rPr>
        <w:fldChar w:fldCharType="begin"/>
      </w:r>
      <w:r w:rsidR="00F32A9F">
        <w:rPr>
          <w:b/>
          <w:bCs/>
          <w:i w:val="0"/>
          <w:iCs w:val="0"/>
          <w:color w:val="auto"/>
          <w:sz w:val="24"/>
          <w:szCs w:val="24"/>
        </w:rPr>
        <w:instrText xml:space="preserve"> SEQ Figure \* ARABIC \s 1 </w:instrText>
      </w:r>
      <w:r w:rsidR="00F32A9F">
        <w:rPr>
          <w:b/>
          <w:bCs/>
          <w:i w:val="0"/>
          <w:iCs w:val="0"/>
          <w:color w:val="auto"/>
          <w:sz w:val="24"/>
          <w:szCs w:val="24"/>
        </w:rPr>
        <w:fldChar w:fldCharType="separate"/>
      </w:r>
      <w:r w:rsidR="00962EB4">
        <w:rPr>
          <w:b/>
          <w:bCs/>
          <w:i w:val="0"/>
          <w:iCs w:val="0"/>
          <w:noProof/>
          <w:color w:val="auto"/>
          <w:sz w:val="24"/>
          <w:szCs w:val="24"/>
        </w:rPr>
        <w:t>13</w:t>
      </w:r>
      <w:r w:rsidR="00F32A9F">
        <w:rPr>
          <w:b/>
          <w:bCs/>
          <w:i w:val="0"/>
          <w:iCs w:val="0"/>
          <w:color w:val="auto"/>
          <w:sz w:val="24"/>
          <w:szCs w:val="24"/>
        </w:rPr>
        <w:fldChar w:fldCharType="end"/>
      </w:r>
      <w:r w:rsidRPr="00AD4BA2">
        <w:rPr>
          <w:i w:val="0"/>
          <w:iCs w:val="0"/>
          <w:color w:val="auto"/>
          <w:sz w:val="24"/>
          <w:szCs w:val="24"/>
        </w:rPr>
        <w:t>. Edit Information Screen</w:t>
      </w:r>
      <w:bookmarkEnd w:id="72"/>
    </w:p>
    <w:p w14:paraId="71447DF5" w14:textId="196B33C9" w:rsidR="00514AEA" w:rsidRDefault="00514AEA" w:rsidP="004E556C">
      <w:pPr>
        <w:pStyle w:val="Heading1"/>
        <w:numPr>
          <w:ilvl w:val="0"/>
          <w:numId w:val="0"/>
        </w:numPr>
        <w:jc w:val="left"/>
      </w:pPr>
      <w:bookmarkStart w:id="73" w:name="_Toc106185774"/>
      <w:r w:rsidRPr="006873A0">
        <w:t>Project Implementation</w:t>
      </w:r>
      <w:bookmarkEnd w:id="73"/>
    </w:p>
    <w:p w14:paraId="7909263F" w14:textId="77777777" w:rsidR="006873A0" w:rsidRPr="006873A0" w:rsidRDefault="006873A0" w:rsidP="006873A0"/>
    <w:p w14:paraId="73A6BDB5" w14:textId="6525D30D" w:rsidR="00AD4BA2" w:rsidRPr="00A1002B" w:rsidRDefault="00514AEA" w:rsidP="00A1002B">
      <w:pPr>
        <w:spacing w:line="480" w:lineRule="auto"/>
        <w:ind w:firstLine="720"/>
        <w:jc w:val="both"/>
      </w:pPr>
      <w:r>
        <w:t>The most notable part of the project is the implementation plan which explains how the project was organized and made into a fully functional system. The implementation plans describe how the system will be deployed and installed in its required operating system and hardware. It contains the summary of the system’s main functions included in the implementation, the overall resources or cost to make the implementation possible.</w:t>
      </w:r>
    </w:p>
    <w:p w14:paraId="5F4D6A23" w14:textId="77777777" w:rsidR="00514AEA" w:rsidRDefault="00514AEA" w:rsidP="006873A0">
      <w:pPr>
        <w:pStyle w:val="Heading2"/>
        <w:rPr>
          <w:rFonts w:ascii="Times New Roman" w:hAnsi="Times New Roman" w:cs="Times New Roman"/>
          <w:b/>
          <w:bCs/>
          <w:color w:val="auto"/>
          <w:sz w:val="24"/>
          <w:szCs w:val="24"/>
        </w:rPr>
      </w:pPr>
      <w:bookmarkStart w:id="74" w:name="_Toc106185775"/>
      <w:r w:rsidRPr="006873A0">
        <w:rPr>
          <w:rFonts w:ascii="Times New Roman" w:hAnsi="Times New Roman" w:cs="Times New Roman"/>
          <w:b/>
          <w:bCs/>
          <w:color w:val="auto"/>
          <w:sz w:val="24"/>
          <w:szCs w:val="24"/>
        </w:rPr>
        <w:t>Project Implementation Plan</w:t>
      </w:r>
      <w:bookmarkEnd w:id="74"/>
    </w:p>
    <w:p w14:paraId="43B01EFF" w14:textId="77777777" w:rsidR="006873A0" w:rsidRPr="006873A0" w:rsidRDefault="006873A0" w:rsidP="006873A0"/>
    <w:p w14:paraId="331DD670" w14:textId="3A407615" w:rsidR="00514AEA" w:rsidRDefault="00514AEA" w:rsidP="00DF3143">
      <w:pPr>
        <w:spacing w:line="480" w:lineRule="auto"/>
        <w:ind w:firstLine="720"/>
        <w:jc w:val="both"/>
      </w:pPr>
      <w:r>
        <w:t xml:space="preserve">For the </w:t>
      </w:r>
      <w:proofErr w:type="spellStart"/>
      <w:r>
        <w:t>myLPU</w:t>
      </w:r>
      <w:proofErr w:type="spellEnd"/>
      <w:r>
        <w:t xml:space="preserve"> AIR-ID to be implemented well, the researchers come up </w:t>
      </w:r>
      <w:r>
        <w:tab/>
        <w:t xml:space="preserve">with ideas on how to carry through the project, each members </w:t>
      </w:r>
      <w:r w:rsidR="001C2470">
        <w:t>were</w:t>
      </w:r>
      <w:r>
        <w:t xml:space="preserve"> assigned </w:t>
      </w:r>
      <w:r>
        <w:tab/>
        <w:t xml:space="preserve">different tasks </w:t>
      </w:r>
      <w:r>
        <w:lastRenderedPageBreak/>
        <w:t>that they can do. When the tasks of each members were accomplished, the outputs were integrated to provide another output that contains all the major functions and requirements needed.</w:t>
      </w:r>
    </w:p>
    <w:p w14:paraId="1AB854C4" w14:textId="77777777" w:rsidR="00514AEA" w:rsidRDefault="00514AEA" w:rsidP="006873A0">
      <w:pPr>
        <w:pStyle w:val="Heading2"/>
        <w:rPr>
          <w:rFonts w:ascii="Times New Roman" w:hAnsi="Times New Roman" w:cs="Times New Roman"/>
          <w:b/>
          <w:bCs/>
          <w:color w:val="auto"/>
          <w:sz w:val="24"/>
          <w:szCs w:val="24"/>
        </w:rPr>
      </w:pPr>
      <w:bookmarkStart w:id="75" w:name="_Toc106185776"/>
      <w:r w:rsidRPr="006873A0">
        <w:rPr>
          <w:rFonts w:ascii="Times New Roman" w:hAnsi="Times New Roman" w:cs="Times New Roman"/>
          <w:b/>
          <w:bCs/>
          <w:color w:val="auto"/>
          <w:sz w:val="24"/>
          <w:szCs w:val="24"/>
        </w:rPr>
        <w:t>Implementation Procedure</w:t>
      </w:r>
      <w:bookmarkEnd w:id="75"/>
    </w:p>
    <w:p w14:paraId="38A59DED" w14:textId="77777777" w:rsidR="006873A0" w:rsidRPr="006873A0" w:rsidRDefault="006873A0" w:rsidP="006873A0"/>
    <w:p w14:paraId="1E449FA5" w14:textId="695CA3BB" w:rsidR="00DF3143" w:rsidRDefault="00514AEA" w:rsidP="00DF3143">
      <w:pPr>
        <w:spacing w:line="480" w:lineRule="auto"/>
        <w:ind w:firstLine="720"/>
        <w:jc w:val="both"/>
      </w:pPr>
      <w:r>
        <w:t xml:space="preserve">The user can download the software on an android operating system, a mobile phone or a tablet can be used by the user to gain access to the application. </w:t>
      </w:r>
      <w:r>
        <w:tab/>
        <w:t>The system can run from the minimum hardware and software requirements.</w:t>
      </w:r>
    </w:p>
    <w:p w14:paraId="44A86667" w14:textId="77777777" w:rsidR="00514AEA" w:rsidRDefault="00514AEA" w:rsidP="006873A0">
      <w:pPr>
        <w:pStyle w:val="Heading2"/>
        <w:rPr>
          <w:rFonts w:ascii="Times New Roman" w:hAnsi="Times New Roman" w:cs="Times New Roman"/>
          <w:b/>
          <w:bCs/>
          <w:color w:val="auto"/>
          <w:sz w:val="24"/>
          <w:szCs w:val="24"/>
        </w:rPr>
      </w:pPr>
      <w:bookmarkStart w:id="76" w:name="_Toc106185777"/>
      <w:r w:rsidRPr="006873A0">
        <w:rPr>
          <w:rFonts w:ascii="Times New Roman" w:hAnsi="Times New Roman" w:cs="Times New Roman"/>
          <w:b/>
          <w:bCs/>
          <w:color w:val="auto"/>
          <w:sz w:val="24"/>
          <w:szCs w:val="24"/>
        </w:rPr>
        <w:t>Implementation Contingency</w:t>
      </w:r>
      <w:bookmarkEnd w:id="76"/>
    </w:p>
    <w:p w14:paraId="56862286" w14:textId="77777777" w:rsidR="006873A0" w:rsidRPr="006873A0" w:rsidRDefault="006873A0" w:rsidP="006873A0"/>
    <w:p w14:paraId="4C0BC6DF" w14:textId="77777777" w:rsidR="00EF7D69" w:rsidRDefault="00EF7D69" w:rsidP="00EF7D69">
      <w:pPr>
        <w:spacing w:line="480" w:lineRule="auto"/>
        <w:ind w:firstLine="720"/>
        <w:jc w:val="both"/>
      </w:pPr>
      <w:r>
        <w:t>A Contingency plan is created for the risks that were identified during the project implementation. It is not made to identify risks or search for unknown risks. The risk may occur during the performance of the project.</w:t>
      </w:r>
    </w:p>
    <w:p w14:paraId="39D5BDAD" w14:textId="7AD9352C" w:rsidR="00A1002B" w:rsidRDefault="00EF7D69" w:rsidP="00EF7D69">
      <w:pPr>
        <w:spacing w:line="480" w:lineRule="auto"/>
        <w:ind w:firstLine="720"/>
        <w:jc w:val="both"/>
      </w:pPr>
      <w:r>
        <w:t>The proponent plans to be prepared to take action during the implementation of their system to recover the parts of the system that are still operable and working. The proponents will analyze the potential impact of the risk to the system if it occurs, create a plan to counter it, communicate and consult with each team member, conduct trial runs for the design, update the program, and store it safely.</w:t>
      </w:r>
    </w:p>
    <w:p w14:paraId="18209892" w14:textId="0D65B992" w:rsidR="073D6A75" w:rsidRDefault="073D6A75" w:rsidP="00516B73">
      <w:pPr>
        <w:pStyle w:val="Heading2"/>
        <w:rPr>
          <w:rFonts w:ascii="Times New Roman" w:hAnsi="Times New Roman" w:cs="Times New Roman"/>
          <w:b/>
          <w:bCs/>
          <w:color w:val="0D0D0D" w:themeColor="text1" w:themeTint="F2"/>
          <w:sz w:val="24"/>
          <w:szCs w:val="24"/>
          <w:lang w:val="en"/>
        </w:rPr>
      </w:pPr>
      <w:bookmarkStart w:id="77" w:name="_Toc106185778"/>
      <w:r w:rsidRPr="00516B73">
        <w:rPr>
          <w:rFonts w:ascii="Times New Roman" w:hAnsi="Times New Roman" w:cs="Times New Roman"/>
          <w:b/>
          <w:bCs/>
          <w:color w:val="0D0D0D" w:themeColor="text1" w:themeTint="F2"/>
          <w:sz w:val="24"/>
          <w:szCs w:val="24"/>
          <w:lang w:val="en"/>
        </w:rPr>
        <w:t>Duties and Responsibilities</w:t>
      </w:r>
      <w:bookmarkEnd w:id="77"/>
    </w:p>
    <w:p w14:paraId="5EF9507E" w14:textId="77777777" w:rsidR="00516B73" w:rsidRPr="00516B73" w:rsidRDefault="00516B73" w:rsidP="00516B73">
      <w:pPr>
        <w:rPr>
          <w:lang w:val="en"/>
        </w:rPr>
      </w:pPr>
    </w:p>
    <w:p w14:paraId="3062C3B1" w14:textId="625B2B6B" w:rsidR="073D6A75" w:rsidRDefault="073D6A75" w:rsidP="073D6A75">
      <w:pPr>
        <w:spacing w:line="480" w:lineRule="auto"/>
        <w:ind w:firstLine="720"/>
        <w:jc w:val="both"/>
      </w:pPr>
      <w:r w:rsidRPr="073D6A75">
        <w:rPr>
          <w:lang w:val="en"/>
        </w:rPr>
        <w:t xml:space="preserve">The </w:t>
      </w:r>
      <w:r w:rsidRPr="073D6A75">
        <w:rPr>
          <w:b/>
          <w:bCs/>
          <w:lang w:val="en"/>
        </w:rPr>
        <w:t>Project Manager</w:t>
      </w:r>
      <w:r w:rsidRPr="073D6A75">
        <w:rPr>
          <w:lang w:val="en"/>
        </w:rPr>
        <w:t xml:space="preserve"> is the one who oversees the whole project, planning and assigning what work needs to be done, and the one who makes sure that the project is getting done to the right standard.</w:t>
      </w:r>
    </w:p>
    <w:p w14:paraId="24C6EFBA" w14:textId="4696E54C" w:rsidR="073D6A75" w:rsidRDefault="073D6A75" w:rsidP="073D6A75">
      <w:pPr>
        <w:spacing w:line="480" w:lineRule="auto"/>
        <w:ind w:firstLine="720"/>
        <w:jc w:val="both"/>
      </w:pPr>
      <w:r w:rsidRPr="073D6A75">
        <w:rPr>
          <w:lang w:val="en"/>
        </w:rPr>
        <w:lastRenderedPageBreak/>
        <w:t xml:space="preserve">The </w:t>
      </w:r>
      <w:r w:rsidRPr="073D6A75">
        <w:rPr>
          <w:b/>
          <w:bCs/>
          <w:lang w:val="en"/>
        </w:rPr>
        <w:t>System Analyst</w:t>
      </w:r>
      <w:r w:rsidRPr="073D6A75">
        <w:rPr>
          <w:lang w:val="en"/>
        </w:rPr>
        <w:t xml:space="preserve"> is the person who examines and analyze the state of the system, they are also the one who is responsible for implementing the correct computer hardware and software.</w:t>
      </w:r>
    </w:p>
    <w:p w14:paraId="47ED84B6" w14:textId="3135697E" w:rsidR="073D6A75" w:rsidRDefault="073D6A75" w:rsidP="073D6A75">
      <w:pPr>
        <w:spacing w:line="480" w:lineRule="auto"/>
        <w:ind w:firstLine="720"/>
        <w:jc w:val="both"/>
      </w:pPr>
      <w:r w:rsidRPr="073D6A75">
        <w:rPr>
          <w:lang w:val="en"/>
        </w:rPr>
        <w:t xml:space="preserve">The </w:t>
      </w:r>
      <w:r w:rsidRPr="073D6A75">
        <w:rPr>
          <w:b/>
          <w:bCs/>
          <w:lang w:val="en"/>
        </w:rPr>
        <w:t>Programmer</w:t>
      </w:r>
      <w:r w:rsidRPr="073D6A75">
        <w:rPr>
          <w:lang w:val="en"/>
        </w:rPr>
        <w:t xml:space="preserve"> is the person who writes and tests the code of the system.</w:t>
      </w:r>
    </w:p>
    <w:p w14:paraId="25D5B42A" w14:textId="0010B092" w:rsidR="00A1002B" w:rsidRDefault="073D6A75" w:rsidP="00A1002B">
      <w:pPr>
        <w:spacing w:line="480" w:lineRule="auto"/>
        <w:ind w:firstLine="720"/>
        <w:jc w:val="both"/>
        <w:rPr>
          <w:lang w:val="en"/>
        </w:rPr>
      </w:pPr>
      <w:r w:rsidRPr="3C7A9187">
        <w:rPr>
          <w:lang w:val="en"/>
        </w:rPr>
        <w:t xml:space="preserve">The </w:t>
      </w:r>
      <w:r w:rsidRPr="3C7A9187">
        <w:rPr>
          <w:b/>
          <w:bCs/>
          <w:lang w:val="en"/>
        </w:rPr>
        <w:t>Documentarian</w:t>
      </w:r>
      <w:r w:rsidRPr="3C7A9187">
        <w:rPr>
          <w:lang w:val="en"/>
        </w:rPr>
        <w:t xml:space="preserve"> is the person who is responsible for writing and listing down all the current records of the project.</w:t>
      </w:r>
    </w:p>
    <w:p w14:paraId="472B73B4" w14:textId="77777777" w:rsidR="00A1002B" w:rsidRPr="00A1002B" w:rsidRDefault="00A1002B" w:rsidP="00A1002B">
      <w:pPr>
        <w:spacing w:line="480" w:lineRule="auto"/>
        <w:ind w:firstLine="720"/>
        <w:jc w:val="both"/>
        <w:rPr>
          <w:lang w:val="en"/>
        </w:rPr>
      </w:pPr>
    </w:p>
    <w:p w14:paraId="31435E6D" w14:textId="2F8B97D8" w:rsidR="3C7A9187" w:rsidRPr="00516B73" w:rsidRDefault="3C7A9187" w:rsidP="00516B73">
      <w:pPr>
        <w:pStyle w:val="Heading2"/>
        <w:rPr>
          <w:rFonts w:ascii="Times New Roman" w:hAnsi="Times New Roman" w:cs="Times New Roman"/>
          <w:b/>
          <w:bCs/>
          <w:color w:val="0D0D0D" w:themeColor="text1" w:themeTint="F2"/>
          <w:sz w:val="24"/>
          <w:szCs w:val="24"/>
        </w:rPr>
      </w:pPr>
      <w:bookmarkStart w:id="78" w:name="_Toc106185779"/>
      <w:r w:rsidRPr="00516B73">
        <w:rPr>
          <w:rFonts w:ascii="Times New Roman" w:hAnsi="Times New Roman" w:cs="Times New Roman"/>
          <w:b/>
          <w:bCs/>
          <w:color w:val="0D0D0D" w:themeColor="text1" w:themeTint="F2"/>
          <w:sz w:val="24"/>
          <w:szCs w:val="24"/>
          <w:lang w:val="en"/>
        </w:rPr>
        <w:t>Project Testing and Evaluation</w:t>
      </w:r>
      <w:bookmarkEnd w:id="78"/>
    </w:p>
    <w:p w14:paraId="4F3A96DB" w14:textId="012F00CA" w:rsidR="3C7A9187" w:rsidRDefault="3C7A9187" w:rsidP="3C7A9187">
      <w:pPr>
        <w:spacing w:line="254" w:lineRule="auto"/>
        <w:jc w:val="both"/>
      </w:pPr>
      <w:r w:rsidRPr="3C7A9187">
        <w:rPr>
          <w:b/>
          <w:bCs/>
          <w:lang w:val="en"/>
        </w:rPr>
        <w:t xml:space="preserve"> </w:t>
      </w:r>
    </w:p>
    <w:p w14:paraId="7AFB7361" w14:textId="79D9C2DB" w:rsidR="00A1002B" w:rsidRPr="00EF7D69" w:rsidRDefault="3C7A9187" w:rsidP="00EF7D69">
      <w:pPr>
        <w:spacing w:line="480" w:lineRule="auto"/>
        <w:ind w:firstLine="720"/>
        <w:jc w:val="both"/>
      </w:pPr>
      <w:r w:rsidRPr="73D38B1F">
        <w:rPr>
          <w:b/>
          <w:bCs/>
          <w:lang w:val="en"/>
        </w:rPr>
        <w:t>Functional Testing</w:t>
      </w:r>
      <w:r w:rsidRPr="73D38B1F">
        <w:rPr>
          <w:lang w:val="en"/>
        </w:rPr>
        <w:t xml:space="preserve"> is performed in order to check and test if all the main functions of the system are all working correctly. It also checks for any errors that the system can encounter for short it determines the overall usability of the system.</w:t>
      </w:r>
    </w:p>
    <w:p w14:paraId="07423969" w14:textId="77777777" w:rsidR="00A1002B" w:rsidRDefault="00A1002B" w:rsidP="3C7A9187">
      <w:pPr>
        <w:spacing w:line="254" w:lineRule="auto"/>
        <w:ind w:firstLine="720"/>
        <w:jc w:val="both"/>
        <w:rPr>
          <w:lang w:val="en"/>
        </w:rPr>
      </w:pPr>
    </w:p>
    <w:p w14:paraId="5CE4C6F5" w14:textId="1B8638EA" w:rsidR="3C7A9187" w:rsidRDefault="3C7A9187" w:rsidP="3C7A9187">
      <w:pPr>
        <w:spacing w:line="254" w:lineRule="auto"/>
        <w:ind w:firstLine="720"/>
        <w:jc w:val="both"/>
      </w:pPr>
      <w:r w:rsidRPr="3C7A9187">
        <w:rPr>
          <w:lang w:val="en"/>
        </w:rPr>
        <w:t xml:space="preserve">The standard used to test for this project is: </w:t>
      </w:r>
    </w:p>
    <w:p w14:paraId="53CA555B" w14:textId="2183ADEC" w:rsidR="3C7A9187" w:rsidRDefault="3C7A9187" w:rsidP="3C7A9187">
      <w:pPr>
        <w:spacing w:line="254" w:lineRule="auto"/>
        <w:jc w:val="both"/>
      </w:pPr>
      <w:r w:rsidRPr="3C7A9187">
        <w:rPr>
          <w:lang w:val="en"/>
        </w:rPr>
        <w:t xml:space="preserve"> </w:t>
      </w:r>
    </w:p>
    <w:p w14:paraId="1EB5C727" w14:textId="2AD4F460" w:rsidR="3C7A9187" w:rsidRDefault="3C7A9187" w:rsidP="3C7A9187">
      <w:pPr>
        <w:spacing w:line="254" w:lineRule="auto"/>
        <w:ind w:firstLine="720"/>
        <w:jc w:val="both"/>
      </w:pPr>
      <w:r w:rsidRPr="3C7A9187">
        <w:rPr>
          <w:b/>
          <w:bCs/>
          <w:lang w:val="en"/>
        </w:rPr>
        <w:t>M.A.R.S</w:t>
      </w:r>
    </w:p>
    <w:p w14:paraId="509B804C" w14:textId="20843C3C" w:rsidR="3C7A9187" w:rsidRDefault="3C7A9187" w:rsidP="3C7A9187">
      <w:pPr>
        <w:spacing w:line="254" w:lineRule="auto"/>
        <w:ind w:firstLine="720"/>
        <w:jc w:val="both"/>
      </w:pPr>
      <w:r w:rsidRPr="3C7A9187">
        <w:rPr>
          <w:b/>
          <w:bCs/>
          <w:lang w:val="en"/>
        </w:rPr>
        <w:t xml:space="preserve"> </w:t>
      </w:r>
    </w:p>
    <w:p w14:paraId="4B37222E" w14:textId="077AD3AE" w:rsidR="3C7A9187" w:rsidRDefault="3C7A9187" w:rsidP="73D38B1F">
      <w:pPr>
        <w:pStyle w:val="ListParagraph"/>
        <w:numPr>
          <w:ilvl w:val="0"/>
          <w:numId w:val="9"/>
        </w:numPr>
        <w:jc w:val="both"/>
        <w:rPr>
          <w:rFonts w:asciiTheme="minorHAnsi" w:eastAsiaTheme="minorEastAsia" w:hAnsiTheme="minorHAnsi" w:cstheme="minorBidi"/>
          <w:lang w:val="en"/>
        </w:rPr>
      </w:pPr>
      <w:r w:rsidRPr="73D38B1F">
        <w:rPr>
          <w:lang w:val="en"/>
        </w:rPr>
        <w:t>engagement;</w:t>
      </w:r>
    </w:p>
    <w:p w14:paraId="18686479" w14:textId="62E73EB3" w:rsidR="3C7A9187" w:rsidRDefault="00680D8A" w:rsidP="3C7A9187">
      <w:pPr>
        <w:pStyle w:val="ListParagraph"/>
        <w:numPr>
          <w:ilvl w:val="0"/>
          <w:numId w:val="9"/>
        </w:numPr>
        <w:jc w:val="both"/>
        <w:rPr>
          <w:rFonts w:asciiTheme="minorHAnsi" w:eastAsiaTheme="minorEastAsia" w:hAnsiTheme="minorHAnsi" w:cstheme="minorBidi"/>
          <w:lang w:val="en"/>
        </w:rPr>
      </w:pPr>
      <w:r w:rsidRPr="3C7A9187">
        <w:rPr>
          <w:lang w:val="en"/>
        </w:rPr>
        <w:t>functionality.</w:t>
      </w:r>
      <w:r w:rsidR="3C7A9187" w:rsidRPr="3C7A9187">
        <w:rPr>
          <w:lang w:val="en"/>
        </w:rPr>
        <w:t xml:space="preserve"> </w:t>
      </w:r>
    </w:p>
    <w:p w14:paraId="5BEF991A" w14:textId="0218966C" w:rsidR="3C7A9187" w:rsidRDefault="00680D8A" w:rsidP="3C7A9187">
      <w:pPr>
        <w:pStyle w:val="ListParagraph"/>
        <w:numPr>
          <w:ilvl w:val="0"/>
          <w:numId w:val="9"/>
        </w:numPr>
        <w:jc w:val="both"/>
        <w:rPr>
          <w:rFonts w:asciiTheme="minorHAnsi" w:eastAsiaTheme="minorEastAsia" w:hAnsiTheme="minorHAnsi" w:cstheme="minorBidi"/>
          <w:lang w:val="en"/>
        </w:rPr>
      </w:pPr>
      <w:r w:rsidRPr="3C7A9187">
        <w:rPr>
          <w:lang w:val="en"/>
        </w:rPr>
        <w:t>aesthetics.</w:t>
      </w:r>
    </w:p>
    <w:p w14:paraId="1E1FB9DB" w14:textId="01D99199" w:rsidR="3C7A9187" w:rsidRDefault="3C7A9187" w:rsidP="3C7A9187">
      <w:pPr>
        <w:pStyle w:val="ListParagraph"/>
        <w:numPr>
          <w:ilvl w:val="0"/>
          <w:numId w:val="9"/>
        </w:numPr>
        <w:jc w:val="both"/>
        <w:rPr>
          <w:rFonts w:asciiTheme="minorHAnsi" w:eastAsiaTheme="minorEastAsia" w:hAnsiTheme="minorHAnsi" w:cstheme="minorBidi"/>
          <w:lang w:val="en"/>
        </w:rPr>
      </w:pPr>
      <w:r w:rsidRPr="3C7A9187">
        <w:rPr>
          <w:lang w:val="en"/>
        </w:rPr>
        <w:t>information; and</w:t>
      </w:r>
    </w:p>
    <w:p w14:paraId="3D3D49CB" w14:textId="6F4DF2AD" w:rsidR="3C7A9187" w:rsidRDefault="3C7A9187" w:rsidP="3C7A9187">
      <w:pPr>
        <w:pStyle w:val="ListParagraph"/>
        <w:numPr>
          <w:ilvl w:val="0"/>
          <w:numId w:val="9"/>
        </w:numPr>
        <w:jc w:val="both"/>
        <w:rPr>
          <w:rFonts w:asciiTheme="minorHAnsi" w:eastAsiaTheme="minorEastAsia" w:hAnsiTheme="minorHAnsi" w:cstheme="minorBidi"/>
          <w:lang w:val="en"/>
        </w:rPr>
      </w:pPr>
      <w:r w:rsidRPr="3C7A9187">
        <w:rPr>
          <w:lang w:val="en"/>
        </w:rPr>
        <w:t>subjective quality.</w:t>
      </w:r>
    </w:p>
    <w:p w14:paraId="7C1682D5" w14:textId="0B12F0CC" w:rsidR="3C7A9187" w:rsidRDefault="3C7A9187" w:rsidP="3C7A9187">
      <w:pPr>
        <w:spacing w:line="254" w:lineRule="auto"/>
        <w:jc w:val="both"/>
      </w:pPr>
      <w:r w:rsidRPr="3C7A9187">
        <w:rPr>
          <w:lang w:val="en"/>
        </w:rPr>
        <w:t xml:space="preserve"> </w:t>
      </w:r>
    </w:p>
    <w:p w14:paraId="5BD681E1" w14:textId="3755C7A2" w:rsidR="3C7A9187" w:rsidRDefault="3C7A9187" w:rsidP="3C7A9187">
      <w:pPr>
        <w:spacing w:line="254" w:lineRule="auto"/>
        <w:jc w:val="both"/>
      </w:pPr>
      <w:r w:rsidRPr="3C7A9187">
        <w:rPr>
          <w:rFonts w:ascii="Arial" w:eastAsia="Arial" w:hAnsi="Arial" w:cs="Arial"/>
          <w:lang w:val="en"/>
        </w:rPr>
        <w:t xml:space="preserve"> </w:t>
      </w:r>
    </w:p>
    <w:p w14:paraId="463A4AEC" w14:textId="25A24060" w:rsidR="3C7A9187" w:rsidRDefault="3C7A9187" w:rsidP="3C7A9187">
      <w:pPr>
        <w:spacing w:line="480" w:lineRule="auto"/>
        <w:ind w:firstLine="720"/>
        <w:jc w:val="both"/>
      </w:pPr>
      <w:r w:rsidRPr="3C7A9187">
        <w:rPr>
          <w:b/>
          <w:bCs/>
          <w:lang w:val="en"/>
        </w:rPr>
        <w:t>Compatibility Testing</w:t>
      </w:r>
      <w:r w:rsidRPr="3C7A9187">
        <w:rPr>
          <w:lang w:val="en"/>
        </w:rPr>
        <w:t xml:space="preserve"> is performed in order to determine how well the system will run on different Operating Systems, hardware, and mobile devices. With compatibility testing the researchers can avoid future issues with their system since it will provide data and information whether the system can run well on a different platform/environment. </w:t>
      </w:r>
    </w:p>
    <w:p w14:paraId="485BFA91" w14:textId="570A7351" w:rsidR="3C7A9187" w:rsidRDefault="3C7A9187" w:rsidP="3C7A9187">
      <w:pPr>
        <w:spacing w:line="254" w:lineRule="auto"/>
        <w:jc w:val="both"/>
      </w:pPr>
      <w:r w:rsidRPr="3C7A9187">
        <w:rPr>
          <w:rFonts w:ascii="Arial" w:eastAsia="Arial" w:hAnsi="Arial" w:cs="Arial"/>
          <w:lang w:val="en"/>
        </w:rPr>
        <w:t xml:space="preserve"> </w:t>
      </w:r>
    </w:p>
    <w:p w14:paraId="6EE48DDF" w14:textId="53DF083C" w:rsidR="3C7A9187" w:rsidRDefault="3C7A9187" w:rsidP="3C7A9187">
      <w:pPr>
        <w:spacing w:line="480" w:lineRule="auto"/>
        <w:ind w:firstLine="720"/>
        <w:jc w:val="both"/>
      </w:pPr>
      <w:r w:rsidRPr="3C7A9187">
        <w:rPr>
          <w:b/>
          <w:bCs/>
          <w:lang w:val="en"/>
        </w:rPr>
        <w:lastRenderedPageBreak/>
        <w:t>Performance Testing</w:t>
      </w:r>
      <w:r w:rsidRPr="3C7A9187">
        <w:rPr>
          <w:lang w:val="en"/>
        </w:rPr>
        <w:t xml:space="preserve"> is done in order to evaluate how well the system performs. It is also done in order to check if the system’s responsiveness and stability is still performing fast under a workload.</w:t>
      </w:r>
    </w:p>
    <w:p w14:paraId="7D8E5C5B" w14:textId="77777777" w:rsidR="006873A0" w:rsidRDefault="006873A0" w:rsidP="00817DD3">
      <w:pPr>
        <w:spacing w:after="160" w:line="259" w:lineRule="auto"/>
        <w:jc w:val="both"/>
        <w:rPr>
          <w:rFonts w:ascii="Arial" w:eastAsia="Calibri" w:hAnsi="Arial" w:cs="Arial"/>
        </w:rPr>
      </w:pPr>
    </w:p>
    <w:p w14:paraId="0808139E" w14:textId="77777777" w:rsidR="00BA5299" w:rsidRDefault="00BA5299" w:rsidP="00817DD3">
      <w:pPr>
        <w:spacing w:after="160" w:line="259" w:lineRule="auto"/>
        <w:jc w:val="both"/>
        <w:rPr>
          <w:rFonts w:ascii="Arial" w:eastAsia="Calibri" w:hAnsi="Arial" w:cs="Arial"/>
        </w:rPr>
      </w:pPr>
    </w:p>
    <w:p w14:paraId="05E5CE40" w14:textId="77777777" w:rsidR="00817DD3" w:rsidRPr="00824DF6" w:rsidRDefault="00817DD3" w:rsidP="00817DD3">
      <w:pPr>
        <w:spacing w:after="160" w:line="259" w:lineRule="auto"/>
        <w:jc w:val="center"/>
        <w:rPr>
          <w:rFonts w:ascii="Arial" w:eastAsia="Calibri" w:hAnsi="Arial" w:cs="Arial"/>
        </w:rPr>
      </w:pPr>
      <w:r w:rsidRPr="00F01D7B">
        <w:rPr>
          <w:b/>
          <w:sz w:val="28"/>
          <w:szCs w:val="28"/>
        </w:rPr>
        <w:t>CHAPTER V</w:t>
      </w:r>
    </w:p>
    <w:p w14:paraId="5C2628AB" w14:textId="77777777" w:rsidR="00817DD3" w:rsidRPr="002C7426" w:rsidRDefault="00817DD3" w:rsidP="004E556C">
      <w:pPr>
        <w:pStyle w:val="Heading1"/>
        <w:numPr>
          <w:ilvl w:val="0"/>
          <w:numId w:val="0"/>
        </w:numPr>
      </w:pPr>
      <w:bookmarkStart w:id="79" w:name="_Toc106185780"/>
      <w:r w:rsidRPr="002C7426">
        <w:t>METHODOLOGY</w:t>
      </w:r>
      <w:bookmarkEnd w:id="79"/>
    </w:p>
    <w:p w14:paraId="0E0FC02D" w14:textId="77777777" w:rsidR="00817DD3" w:rsidRPr="00F01D7B" w:rsidRDefault="00817DD3" w:rsidP="00FB1CE8">
      <w:pPr>
        <w:spacing w:line="480" w:lineRule="auto"/>
        <w:rPr>
          <w:b/>
          <w:sz w:val="28"/>
          <w:szCs w:val="28"/>
        </w:rPr>
      </w:pPr>
    </w:p>
    <w:p w14:paraId="0D4C4143" w14:textId="77777777" w:rsidR="00817DD3" w:rsidRDefault="00817DD3" w:rsidP="002C7426">
      <w:pPr>
        <w:pStyle w:val="Heading2"/>
        <w:rPr>
          <w:rFonts w:ascii="Times New Roman" w:hAnsi="Times New Roman" w:cs="Times New Roman"/>
          <w:b/>
          <w:bCs/>
          <w:color w:val="0D0D0D" w:themeColor="text1" w:themeTint="F2"/>
          <w:sz w:val="24"/>
          <w:szCs w:val="24"/>
          <w:lang w:val="en-PH"/>
        </w:rPr>
      </w:pPr>
      <w:bookmarkStart w:id="80" w:name="_Toc106185781"/>
      <w:r w:rsidRPr="002C7426">
        <w:rPr>
          <w:rFonts w:ascii="Times New Roman" w:hAnsi="Times New Roman" w:cs="Times New Roman"/>
          <w:b/>
          <w:bCs/>
          <w:color w:val="0D0D0D" w:themeColor="text1" w:themeTint="F2"/>
          <w:sz w:val="24"/>
          <w:szCs w:val="24"/>
          <w:lang w:val="en-PH"/>
        </w:rPr>
        <w:t>Research Method Used</w:t>
      </w:r>
      <w:bookmarkEnd w:id="80"/>
      <w:r w:rsidRPr="002C7426">
        <w:rPr>
          <w:rFonts w:ascii="Times New Roman" w:hAnsi="Times New Roman" w:cs="Times New Roman"/>
          <w:b/>
          <w:bCs/>
          <w:color w:val="0D0D0D" w:themeColor="text1" w:themeTint="F2"/>
          <w:sz w:val="24"/>
          <w:szCs w:val="24"/>
          <w:lang w:val="en-PH"/>
        </w:rPr>
        <w:t xml:space="preserve"> </w:t>
      </w:r>
    </w:p>
    <w:p w14:paraId="56383D97" w14:textId="77777777" w:rsidR="002C7426" w:rsidRPr="002C7426" w:rsidRDefault="002C7426" w:rsidP="002C7426">
      <w:pPr>
        <w:rPr>
          <w:rFonts w:eastAsia="Calibri"/>
          <w:lang w:val="en-PH"/>
        </w:rPr>
      </w:pPr>
    </w:p>
    <w:p w14:paraId="7E06C438" w14:textId="64A2A355" w:rsidR="00EF7D69" w:rsidRDefault="0F8884C0" w:rsidP="00EF7D69">
      <w:pPr>
        <w:spacing w:line="480" w:lineRule="auto"/>
        <w:ind w:firstLine="720"/>
        <w:jc w:val="both"/>
      </w:pPr>
      <w:r w:rsidRPr="0F8884C0">
        <w:t>The proponents decided to use quantitative research because their study is more inclined to use statistics and numbers on it. With the use of Quantitative analysis, the proponents can get data by getting qualified opinions and understand the students by designing an appropriate survey.</w:t>
      </w:r>
    </w:p>
    <w:p w14:paraId="4E60F1FC" w14:textId="77777777" w:rsidR="00EF7D69" w:rsidRDefault="00EF7D69" w:rsidP="002C7426">
      <w:pPr>
        <w:pStyle w:val="Heading2"/>
        <w:rPr>
          <w:rFonts w:ascii="Times New Roman" w:hAnsi="Times New Roman" w:cs="Times New Roman"/>
          <w:b/>
          <w:bCs/>
          <w:color w:val="0D0D0D" w:themeColor="text1" w:themeTint="F2"/>
          <w:sz w:val="24"/>
          <w:szCs w:val="24"/>
        </w:rPr>
      </w:pPr>
      <w:bookmarkStart w:id="81" w:name="_Toc106185782"/>
    </w:p>
    <w:p w14:paraId="7BA6184D" w14:textId="059296B0" w:rsidR="004034B4" w:rsidRDefault="004034B4" w:rsidP="002C7426">
      <w:pPr>
        <w:pStyle w:val="Heading2"/>
        <w:rPr>
          <w:rFonts w:ascii="Times New Roman" w:hAnsi="Times New Roman" w:cs="Times New Roman"/>
          <w:b/>
          <w:bCs/>
          <w:color w:val="0D0D0D" w:themeColor="text1" w:themeTint="F2"/>
          <w:sz w:val="24"/>
          <w:szCs w:val="24"/>
        </w:rPr>
      </w:pPr>
      <w:r w:rsidRPr="002C7426">
        <w:rPr>
          <w:rFonts w:ascii="Times New Roman" w:hAnsi="Times New Roman" w:cs="Times New Roman"/>
          <w:b/>
          <w:bCs/>
          <w:color w:val="0D0D0D" w:themeColor="text1" w:themeTint="F2"/>
          <w:sz w:val="24"/>
          <w:szCs w:val="24"/>
        </w:rPr>
        <w:t>System Development Process Model Used</w:t>
      </w:r>
      <w:bookmarkEnd w:id="81"/>
    </w:p>
    <w:p w14:paraId="253F84E9" w14:textId="77777777" w:rsidR="002C7426" w:rsidRPr="002C7426" w:rsidRDefault="002C7426" w:rsidP="002C7426"/>
    <w:p w14:paraId="064D9EDE" w14:textId="77777777" w:rsidR="00AD4BA2" w:rsidRDefault="004034B4" w:rsidP="00AD4BA2">
      <w:pPr>
        <w:keepNext/>
        <w:spacing w:line="480" w:lineRule="auto"/>
        <w:jc w:val="center"/>
      </w:pPr>
      <w:r>
        <w:rPr>
          <w:noProof/>
        </w:rPr>
        <w:lastRenderedPageBreak/>
        <w:drawing>
          <wp:inline distT="0" distB="0" distL="0" distR="0" wp14:anchorId="119DA35B" wp14:editId="679083CB">
            <wp:extent cx="5524475" cy="2724150"/>
            <wp:effectExtent l="0" t="0" r="635" b="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30"/>
                    <a:stretch>
                      <a:fillRect/>
                    </a:stretch>
                  </pic:blipFill>
                  <pic:spPr>
                    <a:xfrm>
                      <a:off x="0" y="0"/>
                      <a:ext cx="5527724" cy="2725752"/>
                    </a:xfrm>
                    <a:prstGeom prst="rect">
                      <a:avLst/>
                    </a:prstGeom>
                  </pic:spPr>
                </pic:pic>
              </a:graphicData>
            </a:graphic>
          </wp:inline>
        </w:drawing>
      </w:r>
    </w:p>
    <w:p w14:paraId="09088C9D" w14:textId="2400FA9C" w:rsidR="002E0A23" w:rsidRPr="00AD4BA2" w:rsidRDefault="00AD4BA2" w:rsidP="00AD4BA2">
      <w:pPr>
        <w:pStyle w:val="Caption"/>
        <w:jc w:val="center"/>
        <w:rPr>
          <w:i w:val="0"/>
          <w:iCs w:val="0"/>
          <w:color w:val="auto"/>
          <w:sz w:val="24"/>
          <w:szCs w:val="24"/>
        </w:rPr>
      </w:pPr>
      <w:bookmarkStart w:id="82" w:name="_Toc106139044"/>
      <w:r w:rsidRPr="00AD4BA2">
        <w:rPr>
          <w:b/>
          <w:bCs/>
          <w:i w:val="0"/>
          <w:iCs w:val="0"/>
          <w:color w:val="auto"/>
          <w:sz w:val="24"/>
          <w:szCs w:val="24"/>
        </w:rPr>
        <w:t>Figure 5</w:t>
      </w:r>
      <w:r w:rsidR="00F32A9F">
        <w:rPr>
          <w:b/>
          <w:bCs/>
          <w:i w:val="0"/>
          <w:iCs w:val="0"/>
          <w:color w:val="auto"/>
          <w:sz w:val="24"/>
          <w:szCs w:val="24"/>
        </w:rPr>
        <w:noBreakHyphen/>
      </w:r>
      <w:r w:rsidR="00F32A9F">
        <w:rPr>
          <w:b/>
          <w:bCs/>
          <w:i w:val="0"/>
          <w:iCs w:val="0"/>
          <w:color w:val="auto"/>
          <w:sz w:val="24"/>
          <w:szCs w:val="24"/>
        </w:rPr>
        <w:fldChar w:fldCharType="begin"/>
      </w:r>
      <w:r w:rsidR="00F32A9F">
        <w:rPr>
          <w:b/>
          <w:bCs/>
          <w:i w:val="0"/>
          <w:iCs w:val="0"/>
          <w:color w:val="auto"/>
          <w:sz w:val="24"/>
          <w:szCs w:val="24"/>
        </w:rPr>
        <w:instrText xml:space="preserve"> SEQ Figure \* ARABIC \s 1 </w:instrText>
      </w:r>
      <w:r w:rsidR="00F32A9F">
        <w:rPr>
          <w:b/>
          <w:bCs/>
          <w:i w:val="0"/>
          <w:iCs w:val="0"/>
          <w:color w:val="auto"/>
          <w:sz w:val="24"/>
          <w:szCs w:val="24"/>
        </w:rPr>
        <w:fldChar w:fldCharType="separate"/>
      </w:r>
      <w:r w:rsidR="00962EB4">
        <w:rPr>
          <w:b/>
          <w:bCs/>
          <w:i w:val="0"/>
          <w:iCs w:val="0"/>
          <w:noProof/>
          <w:color w:val="auto"/>
          <w:sz w:val="24"/>
          <w:szCs w:val="24"/>
        </w:rPr>
        <w:t>1</w:t>
      </w:r>
      <w:r w:rsidR="00F32A9F">
        <w:rPr>
          <w:b/>
          <w:bCs/>
          <w:i w:val="0"/>
          <w:iCs w:val="0"/>
          <w:color w:val="auto"/>
          <w:sz w:val="24"/>
          <w:szCs w:val="24"/>
        </w:rPr>
        <w:fldChar w:fldCharType="end"/>
      </w:r>
      <w:r w:rsidRPr="00AD4BA2">
        <w:rPr>
          <w:b/>
          <w:bCs/>
          <w:i w:val="0"/>
          <w:iCs w:val="0"/>
          <w:color w:val="auto"/>
          <w:sz w:val="24"/>
          <w:szCs w:val="24"/>
        </w:rPr>
        <w:t>.</w:t>
      </w:r>
      <w:r w:rsidRPr="00AD4BA2">
        <w:rPr>
          <w:i w:val="0"/>
          <w:iCs w:val="0"/>
          <w:color w:val="auto"/>
          <w:sz w:val="24"/>
          <w:szCs w:val="24"/>
        </w:rPr>
        <w:t xml:space="preserve"> Agile Software Development</w:t>
      </w:r>
      <w:bookmarkEnd w:id="82"/>
    </w:p>
    <w:p w14:paraId="61D26280" w14:textId="77777777" w:rsidR="002E0A23" w:rsidRDefault="002E0A23" w:rsidP="002E0A23"/>
    <w:p w14:paraId="4B995700" w14:textId="77777777" w:rsidR="00051A8A" w:rsidRDefault="00051A8A" w:rsidP="002E0A23"/>
    <w:p w14:paraId="4F9A3A31" w14:textId="77777777" w:rsidR="00051A8A" w:rsidRDefault="00051A8A" w:rsidP="002E0A23"/>
    <w:p w14:paraId="15656856" w14:textId="77777777" w:rsidR="00051A8A" w:rsidRPr="002E0A23" w:rsidRDefault="00051A8A" w:rsidP="002E0A23"/>
    <w:p w14:paraId="3949258A" w14:textId="29544C90" w:rsidR="004034B4" w:rsidRDefault="004034B4" w:rsidP="008773F9">
      <w:pPr>
        <w:spacing w:line="480" w:lineRule="auto"/>
        <w:jc w:val="both"/>
      </w:pPr>
      <w:r>
        <w:t>The following are the steps for Agile Development:</w:t>
      </w:r>
    </w:p>
    <w:p w14:paraId="4631F60D" w14:textId="77777777" w:rsidR="004034B4" w:rsidRPr="00C01392" w:rsidRDefault="004034B4" w:rsidP="004034B4">
      <w:pPr>
        <w:numPr>
          <w:ilvl w:val="0"/>
          <w:numId w:val="34"/>
        </w:numPr>
        <w:spacing w:line="480" w:lineRule="auto"/>
        <w:jc w:val="both"/>
      </w:pPr>
      <w:r w:rsidRPr="00C01392">
        <w:t>Requirements</w:t>
      </w:r>
    </w:p>
    <w:p w14:paraId="05B91F2D" w14:textId="5B3854B9" w:rsidR="004034B4" w:rsidRDefault="004034B4" w:rsidP="004034B4">
      <w:pPr>
        <w:spacing w:line="480" w:lineRule="auto"/>
        <w:ind w:left="1080" w:firstLine="360"/>
        <w:jc w:val="both"/>
      </w:pPr>
      <w:r w:rsidRPr="00C01392">
        <w:t>For the first stage of the Agile Software Development Cycle, the proponents defined the requirements that are needed for their project</w:t>
      </w:r>
      <w:r w:rsidR="00F21180">
        <w:t xml:space="preserve"> as shown in Table </w:t>
      </w:r>
      <w:r w:rsidR="002E0A23">
        <w:t>5-1</w:t>
      </w:r>
      <w:r w:rsidRPr="00C01392">
        <w:t>. All the iterations and process that the system will go through have also been gathered and visualized.</w:t>
      </w:r>
    </w:p>
    <w:p w14:paraId="02F3613A" w14:textId="52F3E120" w:rsidR="00520E35" w:rsidRPr="002E0A23" w:rsidRDefault="002E0A23" w:rsidP="002E0A23">
      <w:pPr>
        <w:pStyle w:val="Caption"/>
        <w:keepNext/>
        <w:rPr>
          <w:i w:val="0"/>
          <w:iCs w:val="0"/>
          <w:color w:val="auto"/>
          <w:sz w:val="24"/>
          <w:szCs w:val="24"/>
        </w:rPr>
      </w:pPr>
      <w:bookmarkStart w:id="83" w:name="_Toc101732287"/>
      <w:r>
        <w:rPr>
          <w:b/>
          <w:bCs/>
          <w:i w:val="0"/>
          <w:iCs w:val="0"/>
          <w:color w:val="auto"/>
          <w:sz w:val="24"/>
          <w:szCs w:val="24"/>
        </w:rPr>
        <w:t xml:space="preserve">          </w:t>
      </w:r>
      <w:bookmarkEnd w:id="83"/>
    </w:p>
    <w:p w14:paraId="69A9BA3B" w14:textId="78907CED" w:rsidR="00AD4BA2" w:rsidRPr="00AD4BA2" w:rsidRDefault="00AD4BA2" w:rsidP="00AD4BA2">
      <w:pPr>
        <w:pStyle w:val="Caption"/>
        <w:keepNext/>
        <w:rPr>
          <w:i w:val="0"/>
          <w:iCs w:val="0"/>
          <w:sz w:val="24"/>
          <w:szCs w:val="24"/>
        </w:rPr>
      </w:pPr>
      <w:r w:rsidRPr="00AD4BA2">
        <w:rPr>
          <w:b/>
          <w:bCs/>
        </w:rPr>
        <w:t xml:space="preserve">             </w:t>
      </w:r>
      <w:bookmarkStart w:id="84" w:name="_Toc106139052"/>
      <w:r w:rsidRPr="00AD4BA2">
        <w:rPr>
          <w:b/>
          <w:bCs/>
          <w:i w:val="0"/>
          <w:iCs w:val="0"/>
          <w:color w:val="auto"/>
          <w:sz w:val="24"/>
          <w:szCs w:val="24"/>
        </w:rPr>
        <w:t>Table 5</w:t>
      </w:r>
      <w:r w:rsidRPr="00AD4BA2">
        <w:rPr>
          <w:b/>
          <w:bCs/>
          <w:i w:val="0"/>
          <w:iCs w:val="0"/>
          <w:color w:val="auto"/>
          <w:sz w:val="24"/>
          <w:szCs w:val="24"/>
        </w:rPr>
        <w:noBreakHyphen/>
      </w:r>
      <w:r w:rsidR="00E15262">
        <w:rPr>
          <w:b/>
          <w:bCs/>
          <w:i w:val="0"/>
          <w:iCs w:val="0"/>
          <w:color w:val="auto"/>
          <w:sz w:val="24"/>
          <w:szCs w:val="24"/>
        </w:rPr>
        <w:fldChar w:fldCharType="begin"/>
      </w:r>
      <w:r w:rsidR="00E15262">
        <w:rPr>
          <w:b/>
          <w:bCs/>
          <w:i w:val="0"/>
          <w:iCs w:val="0"/>
          <w:color w:val="auto"/>
          <w:sz w:val="24"/>
          <w:szCs w:val="24"/>
        </w:rPr>
        <w:instrText xml:space="preserve"> SEQ Table \* ARABIC \s 1 </w:instrText>
      </w:r>
      <w:r w:rsidR="00E15262">
        <w:rPr>
          <w:b/>
          <w:bCs/>
          <w:i w:val="0"/>
          <w:iCs w:val="0"/>
          <w:color w:val="auto"/>
          <w:sz w:val="24"/>
          <w:szCs w:val="24"/>
        </w:rPr>
        <w:fldChar w:fldCharType="separate"/>
      </w:r>
      <w:r w:rsidR="00962EB4">
        <w:rPr>
          <w:b/>
          <w:bCs/>
          <w:i w:val="0"/>
          <w:iCs w:val="0"/>
          <w:noProof/>
          <w:color w:val="auto"/>
          <w:sz w:val="24"/>
          <w:szCs w:val="24"/>
        </w:rPr>
        <w:t>1</w:t>
      </w:r>
      <w:r w:rsidR="00E15262">
        <w:rPr>
          <w:b/>
          <w:bCs/>
          <w:i w:val="0"/>
          <w:iCs w:val="0"/>
          <w:color w:val="auto"/>
          <w:sz w:val="24"/>
          <w:szCs w:val="24"/>
        </w:rPr>
        <w:fldChar w:fldCharType="end"/>
      </w:r>
      <w:r w:rsidRPr="00AD4BA2">
        <w:rPr>
          <w:b/>
          <w:bCs/>
          <w:i w:val="0"/>
          <w:iCs w:val="0"/>
          <w:color w:val="auto"/>
          <w:sz w:val="24"/>
          <w:szCs w:val="24"/>
        </w:rPr>
        <w:t>.</w:t>
      </w:r>
      <w:r w:rsidRPr="00AD4BA2">
        <w:rPr>
          <w:i w:val="0"/>
          <w:iCs w:val="0"/>
          <w:color w:val="auto"/>
          <w:sz w:val="24"/>
          <w:szCs w:val="24"/>
        </w:rPr>
        <w:t xml:space="preserve"> AIR-ID Requirements</w:t>
      </w:r>
      <w:bookmarkEnd w:id="84"/>
    </w:p>
    <w:tbl>
      <w:tblPr>
        <w:tblStyle w:val="GridTable4"/>
        <w:tblW w:w="7382" w:type="dxa"/>
        <w:jc w:val="center"/>
        <w:tblLook w:val="04A0" w:firstRow="1" w:lastRow="0" w:firstColumn="1" w:lastColumn="0" w:noHBand="0" w:noVBand="1"/>
      </w:tblPr>
      <w:tblGrid>
        <w:gridCol w:w="2460"/>
        <w:gridCol w:w="2461"/>
        <w:gridCol w:w="2461"/>
      </w:tblGrid>
      <w:tr w:rsidR="00F21180" w14:paraId="7F5FF629" w14:textId="77777777" w:rsidTr="0055463D">
        <w:trPr>
          <w:cnfStyle w:val="100000000000" w:firstRow="1" w:lastRow="0" w:firstColumn="0" w:lastColumn="0" w:oddVBand="0" w:evenVBand="0" w:oddHBand="0" w:evenHBand="0" w:firstRowFirstColumn="0" w:firstRowLastColumn="0" w:lastRowFirstColumn="0" w:lastRowLastColumn="0"/>
          <w:trHeight w:val="406"/>
          <w:jc w:val="center"/>
        </w:trPr>
        <w:tc>
          <w:tcPr>
            <w:cnfStyle w:val="001000000000" w:firstRow="0" w:lastRow="0" w:firstColumn="1" w:lastColumn="0" w:oddVBand="0" w:evenVBand="0" w:oddHBand="0" w:evenHBand="0" w:firstRowFirstColumn="0" w:firstRowLastColumn="0" w:lastRowFirstColumn="0" w:lastRowLastColumn="0"/>
            <w:tcW w:w="2460" w:type="dxa"/>
          </w:tcPr>
          <w:p w14:paraId="311DCAC8" w14:textId="33ADAE16" w:rsidR="00F21180" w:rsidRDefault="00F21180" w:rsidP="00F21180">
            <w:pPr>
              <w:spacing w:line="276" w:lineRule="auto"/>
              <w:jc w:val="center"/>
            </w:pPr>
            <w:r>
              <w:t>Knowledge Requirement</w:t>
            </w:r>
          </w:p>
        </w:tc>
        <w:tc>
          <w:tcPr>
            <w:tcW w:w="2461" w:type="dxa"/>
          </w:tcPr>
          <w:p w14:paraId="5EF92BE1" w14:textId="681792C2" w:rsidR="00F21180" w:rsidRDefault="00F21180" w:rsidP="00F21180">
            <w:pPr>
              <w:spacing w:line="276" w:lineRule="auto"/>
              <w:jc w:val="center"/>
              <w:cnfStyle w:val="100000000000" w:firstRow="1" w:lastRow="0" w:firstColumn="0" w:lastColumn="0" w:oddVBand="0" w:evenVBand="0" w:oddHBand="0" w:evenHBand="0" w:firstRowFirstColumn="0" w:firstRowLastColumn="0" w:lastRowFirstColumn="0" w:lastRowLastColumn="0"/>
            </w:pPr>
            <w:r>
              <w:t>Software Requirement</w:t>
            </w:r>
          </w:p>
        </w:tc>
        <w:tc>
          <w:tcPr>
            <w:tcW w:w="2461" w:type="dxa"/>
          </w:tcPr>
          <w:p w14:paraId="18152CAF" w14:textId="03741F45" w:rsidR="00F21180" w:rsidRDefault="00F21180" w:rsidP="00F21180">
            <w:pPr>
              <w:spacing w:line="276" w:lineRule="auto"/>
              <w:jc w:val="center"/>
              <w:cnfStyle w:val="100000000000" w:firstRow="1" w:lastRow="0" w:firstColumn="0" w:lastColumn="0" w:oddVBand="0" w:evenVBand="0" w:oddHBand="0" w:evenHBand="0" w:firstRowFirstColumn="0" w:firstRowLastColumn="0" w:lastRowFirstColumn="0" w:lastRowLastColumn="0"/>
            </w:pPr>
            <w:r>
              <w:t>Hardware Requirement</w:t>
            </w:r>
          </w:p>
        </w:tc>
      </w:tr>
      <w:tr w:rsidR="00F21180" w14:paraId="0ABF70C8" w14:textId="77777777" w:rsidTr="0055463D">
        <w:trPr>
          <w:cnfStyle w:val="000000100000" w:firstRow="0" w:lastRow="0" w:firstColumn="0" w:lastColumn="0" w:oddVBand="0" w:evenVBand="0" w:oddHBand="1" w:evenHBand="0" w:firstRowFirstColumn="0" w:firstRowLastColumn="0" w:lastRowFirstColumn="0" w:lastRowLastColumn="0"/>
          <w:trHeight w:val="583"/>
          <w:jc w:val="center"/>
        </w:trPr>
        <w:tc>
          <w:tcPr>
            <w:cnfStyle w:val="001000000000" w:firstRow="0" w:lastRow="0" w:firstColumn="1" w:lastColumn="0" w:oddVBand="0" w:evenVBand="0" w:oddHBand="0" w:evenHBand="0" w:firstRowFirstColumn="0" w:firstRowLastColumn="0" w:lastRowFirstColumn="0" w:lastRowLastColumn="0"/>
            <w:tcW w:w="2460" w:type="dxa"/>
          </w:tcPr>
          <w:p w14:paraId="1F7372C4" w14:textId="253B6D1C" w:rsidR="00F21180" w:rsidRPr="00F21180" w:rsidRDefault="00F21180" w:rsidP="00F21180">
            <w:pPr>
              <w:spacing w:line="480" w:lineRule="auto"/>
              <w:jc w:val="center"/>
              <w:rPr>
                <w:b w:val="0"/>
                <w:bCs w:val="0"/>
              </w:rPr>
            </w:pPr>
            <w:r w:rsidRPr="00F21180">
              <w:rPr>
                <w:b w:val="0"/>
                <w:bCs w:val="0"/>
              </w:rPr>
              <w:t>C# Language</w:t>
            </w:r>
          </w:p>
        </w:tc>
        <w:tc>
          <w:tcPr>
            <w:tcW w:w="2461" w:type="dxa"/>
          </w:tcPr>
          <w:p w14:paraId="2B068406" w14:textId="51500722" w:rsidR="00F21180" w:rsidRDefault="00F21180" w:rsidP="00F21180">
            <w:pPr>
              <w:spacing w:line="480" w:lineRule="auto"/>
              <w:jc w:val="center"/>
              <w:cnfStyle w:val="000000100000" w:firstRow="0" w:lastRow="0" w:firstColumn="0" w:lastColumn="0" w:oddVBand="0" w:evenVBand="0" w:oddHBand="1" w:evenHBand="0" w:firstRowFirstColumn="0" w:firstRowLastColumn="0" w:lastRowFirstColumn="0" w:lastRowLastColumn="0"/>
            </w:pPr>
            <w:r>
              <w:t>Visual Studio</w:t>
            </w:r>
          </w:p>
        </w:tc>
        <w:tc>
          <w:tcPr>
            <w:tcW w:w="2461" w:type="dxa"/>
          </w:tcPr>
          <w:p w14:paraId="3403A436" w14:textId="74451565" w:rsidR="00F21180" w:rsidRDefault="00F21180" w:rsidP="00F21180">
            <w:pPr>
              <w:spacing w:line="480" w:lineRule="auto"/>
              <w:jc w:val="center"/>
              <w:cnfStyle w:val="000000100000" w:firstRow="0" w:lastRow="0" w:firstColumn="0" w:lastColumn="0" w:oddVBand="0" w:evenVBand="0" w:oddHBand="1" w:evenHBand="0" w:firstRowFirstColumn="0" w:firstRowLastColumn="0" w:lastRowFirstColumn="0" w:lastRowLastColumn="0"/>
            </w:pPr>
            <w:r>
              <w:t>Laptop or PC</w:t>
            </w:r>
          </w:p>
        </w:tc>
      </w:tr>
      <w:tr w:rsidR="00F21180" w14:paraId="311D043F" w14:textId="77777777" w:rsidTr="0055463D">
        <w:trPr>
          <w:trHeight w:val="1199"/>
          <w:jc w:val="center"/>
        </w:trPr>
        <w:tc>
          <w:tcPr>
            <w:cnfStyle w:val="001000000000" w:firstRow="0" w:lastRow="0" w:firstColumn="1" w:lastColumn="0" w:oddVBand="0" w:evenVBand="0" w:oddHBand="0" w:evenHBand="0" w:firstRowFirstColumn="0" w:firstRowLastColumn="0" w:lastRowFirstColumn="0" w:lastRowLastColumn="0"/>
            <w:tcW w:w="2460" w:type="dxa"/>
          </w:tcPr>
          <w:p w14:paraId="22308257" w14:textId="77777777" w:rsidR="00F21180" w:rsidRDefault="00F21180" w:rsidP="00F21180">
            <w:pPr>
              <w:spacing w:line="480" w:lineRule="auto"/>
              <w:jc w:val="center"/>
            </w:pPr>
          </w:p>
          <w:p w14:paraId="6D564EDE" w14:textId="401FE211" w:rsidR="00F21180" w:rsidRPr="00F21180" w:rsidRDefault="00F21180" w:rsidP="00F21180">
            <w:pPr>
              <w:spacing w:line="480" w:lineRule="auto"/>
              <w:jc w:val="center"/>
              <w:rPr>
                <w:b w:val="0"/>
                <w:bCs w:val="0"/>
              </w:rPr>
            </w:pPr>
            <w:r w:rsidRPr="00F21180">
              <w:rPr>
                <w:b w:val="0"/>
                <w:bCs w:val="0"/>
              </w:rPr>
              <w:t>Augmented Reality</w:t>
            </w:r>
          </w:p>
        </w:tc>
        <w:tc>
          <w:tcPr>
            <w:tcW w:w="2461" w:type="dxa"/>
          </w:tcPr>
          <w:p w14:paraId="231C8CEB" w14:textId="66BEDB41" w:rsidR="00F21180" w:rsidRDefault="00F21180" w:rsidP="00F21180">
            <w:pPr>
              <w:spacing w:line="480" w:lineRule="auto"/>
              <w:jc w:val="center"/>
              <w:cnfStyle w:val="000000000000" w:firstRow="0" w:lastRow="0" w:firstColumn="0" w:lastColumn="0" w:oddVBand="0" w:evenVBand="0" w:oddHBand="0" w:evenHBand="0" w:firstRowFirstColumn="0" w:firstRowLastColumn="0" w:lastRowFirstColumn="0" w:lastRowLastColumn="0"/>
            </w:pPr>
            <w:r>
              <w:t>Windows Operating System</w:t>
            </w:r>
          </w:p>
        </w:tc>
        <w:tc>
          <w:tcPr>
            <w:tcW w:w="2461" w:type="dxa"/>
          </w:tcPr>
          <w:p w14:paraId="1956C700" w14:textId="37E8CCC2" w:rsidR="00F21180" w:rsidRDefault="00F21180" w:rsidP="00F21180">
            <w:pPr>
              <w:spacing w:line="480" w:lineRule="auto"/>
              <w:jc w:val="center"/>
              <w:cnfStyle w:val="000000000000" w:firstRow="0" w:lastRow="0" w:firstColumn="0" w:lastColumn="0" w:oddVBand="0" w:evenVBand="0" w:oddHBand="0" w:evenHBand="0" w:firstRowFirstColumn="0" w:firstRowLastColumn="0" w:lastRowFirstColumn="0" w:lastRowLastColumn="0"/>
            </w:pPr>
            <w:r>
              <w:t>Android Phone</w:t>
            </w:r>
          </w:p>
        </w:tc>
      </w:tr>
      <w:tr w:rsidR="00F21180" w14:paraId="5E03EDB6" w14:textId="77777777" w:rsidTr="0055463D">
        <w:trPr>
          <w:cnfStyle w:val="000000100000" w:firstRow="0" w:lastRow="0" w:firstColumn="0" w:lastColumn="0" w:oddVBand="0" w:evenVBand="0" w:oddHBand="1" w:evenHBand="0" w:firstRowFirstColumn="0" w:firstRowLastColumn="0" w:lastRowFirstColumn="0" w:lastRowLastColumn="0"/>
          <w:trHeight w:val="583"/>
          <w:jc w:val="center"/>
        </w:trPr>
        <w:tc>
          <w:tcPr>
            <w:cnfStyle w:val="001000000000" w:firstRow="0" w:lastRow="0" w:firstColumn="1" w:lastColumn="0" w:oddVBand="0" w:evenVBand="0" w:oddHBand="0" w:evenHBand="0" w:firstRowFirstColumn="0" w:firstRowLastColumn="0" w:lastRowFirstColumn="0" w:lastRowLastColumn="0"/>
            <w:tcW w:w="2460" w:type="dxa"/>
          </w:tcPr>
          <w:p w14:paraId="4138B609" w14:textId="425B002E" w:rsidR="00F21180" w:rsidRPr="00F21180" w:rsidRDefault="00F21180" w:rsidP="00F21180">
            <w:pPr>
              <w:spacing w:line="480" w:lineRule="auto"/>
              <w:jc w:val="center"/>
              <w:rPr>
                <w:b w:val="0"/>
                <w:bCs w:val="0"/>
              </w:rPr>
            </w:pPr>
            <w:r w:rsidRPr="00F21180">
              <w:rPr>
                <w:b w:val="0"/>
                <w:bCs w:val="0"/>
              </w:rPr>
              <w:t>KLT Algorithm</w:t>
            </w:r>
          </w:p>
        </w:tc>
        <w:tc>
          <w:tcPr>
            <w:tcW w:w="2461" w:type="dxa"/>
          </w:tcPr>
          <w:p w14:paraId="37AC463F" w14:textId="41FD6D06" w:rsidR="00F21180" w:rsidRDefault="00F21180" w:rsidP="00F21180">
            <w:pPr>
              <w:spacing w:line="480" w:lineRule="auto"/>
              <w:jc w:val="center"/>
              <w:cnfStyle w:val="000000100000" w:firstRow="0" w:lastRow="0" w:firstColumn="0" w:lastColumn="0" w:oddVBand="0" w:evenVBand="0" w:oddHBand="1" w:evenHBand="0" w:firstRowFirstColumn="0" w:firstRowLastColumn="0" w:lastRowFirstColumn="0" w:lastRowLastColumn="0"/>
            </w:pPr>
            <w:r>
              <w:t>Unity 3D</w:t>
            </w:r>
          </w:p>
        </w:tc>
        <w:tc>
          <w:tcPr>
            <w:tcW w:w="2461" w:type="dxa"/>
          </w:tcPr>
          <w:p w14:paraId="670FA398" w14:textId="77777777" w:rsidR="00F21180" w:rsidRDefault="00F21180" w:rsidP="00F21180">
            <w:pPr>
              <w:spacing w:line="480" w:lineRule="auto"/>
              <w:jc w:val="center"/>
              <w:cnfStyle w:val="000000100000" w:firstRow="0" w:lastRow="0" w:firstColumn="0" w:lastColumn="0" w:oddVBand="0" w:evenVBand="0" w:oddHBand="1" w:evenHBand="0" w:firstRowFirstColumn="0" w:firstRowLastColumn="0" w:lastRowFirstColumn="0" w:lastRowLastColumn="0"/>
            </w:pPr>
          </w:p>
        </w:tc>
      </w:tr>
      <w:tr w:rsidR="00F21180" w14:paraId="5A58DDA8" w14:textId="77777777" w:rsidTr="0055463D">
        <w:trPr>
          <w:trHeight w:val="377"/>
          <w:jc w:val="center"/>
        </w:trPr>
        <w:tc>
          <w:tcPr>
            <w:cnfStyle w:val="001000000000" w:firstRow="0" w:lastRow="0" w:firstColumn="1" w:lastColumn="0" w:oddVBand="0" w:evenVBand="0" w:oddHBand="0" w:evenHBand="0" w:firstRowFirstColumn="0" w:firstRowLastColumn="0" w:lastRowFirstColumn="0" w:lastRowLastColumn="0"/>
            <w:tcW w:w="2460" w:type="dxa"/>
          </w:tcPr>
          <w:p w14:paraId="57C343BF" w14:textId="77777777" w:rsidR="00F21180" w:rsidRDefault="00F21180" w:rsidP="00F21180">
            <w:pPr>
              <w:spacing w:line="480" w:lineRule="auto"/>
              <w:jc w:val="center"/>
            </w:pPr>
          </w:p>
        </w:tc>
        <w:tc>
          <w:tcPr>
            <w:tcW w:w="2461" w:type="dxa"/>
          </w:tcPr>
          <w:p w14:paraId="790ACE0D" w14:textId="54EEA1FC" w:rsidR="00F21180" w:rsidRDefault="00F21180" w:rsidP="00F21180">
            <w:pPr>
              <w:spacing w:line="480" w:lineRule="auto"/>
              <w:jc w:val="center"/>
              <w:cnfStyle w:val="000000000000" w:firstRow="0" w:lastRow="0" w:firstColumn="0" w:lastColumn="0" w:oddVBand="0" w:evenVBand="0" w:oddHBand="0" w:evenHBand="0" w:firstRowFirstColumn="0" w:firstRowLastColumn="0" w:lastRowFirstColumn="0" w:lastRowLastColumn="0"/>
            </w:pPr>
            <w:r>
              <w:t>Vuforia</w:t>
            </w:r>
          </w:p>
        </w:tc>
        <w:tc>
          <w:tcPr>
            <w:tcW w:w="2461" w:type="dxa"/>
          </w:tcPr>
          <w:p w14:paraId="2E8FB67E" w14:textId="77777777" w:rsidR="00F21180" w:rsidRDefault="00F21180" w:rsidP="00F21180">
            <w:pPr>
              <w:spacing w:line="480" w:lineRule="auto"/>
              <w:jc w:val="center"/>
              <w:cnfStyle w:val="000000000000" w:firstRow="0" w:lastRow="0" w:firstColumn="0" w:lastColumn="0" w:oddVBand="0" w:evenVBand="0" w:oddHBand="0" w:evenHBand="0" w:firstRowFirstColumn="0" w:firstRowLastColumn="0" w:lastRowFirstColumn="0" w:lastRowLastColumn="0"/>
            </w:pPr>
          </w:p>
        </w:tc>
      </w:tr>
      <w:tr w:rsidR="00F21180" w14:paraId="30638C1B" w14:textId="77777777" w:rsidTr="0055463D">
        <w:trPr>
          <w:cnfStyle w:val="000000100000" w:firstRow="0" w:lastRow="0" w:firstColumn="0" w:lastColumn="0" w:oddVBand="0" w:evenVBand="0" w:oddHBand="1" w:evenHBand="0" w:firstRowFirstColumn="0" w:firstRowLastColumn="0" w:lastRowFirstColumn="0" w:lastRowLastColumn="0"/>
          <w:trHeight w:val="583"/>
          <w:jc w:val="center"/>
        </w:trPr>
        <w:tc>
          <w:tcPr>
            <w:cnfStyle w:val="001000000000" w:firstRow="0" w:lastRow="0" w:firstColumn="1" w:lastColumn="0" w:oddVBand="0" w:evenVBand="0" w:oddHBand="0" w:evenHBand="0" w:firstRowFirstColumn="0" w:firstRowLastColumn="0" w:lastRowFirstColumn="0" w:lastRowLastColumn="0"/>
            <w:tcW w:w="2460" w:type="dxa"/>
          </w:tcPr>
          <w:p w14:paraId="6EE922ED" w14:textId="77777777" w:rsidR="00F21180" w:rsidRDefault="00F21180" w:rsidP="00F21180">
            <w:pPr>
              <w:spacing w:line="480" w:lineRule="auto"/>
              <w:jc w:val="center"/>
            </w:pPr>
          </w:p>
        </w:tc>
        <w:tc>
          <w:tcPr>
            <w:tcW w:w="2461" w:type="dxa"/>
          </w:tcPr>
          <w:p w14:paraId="00EDBEC2" w14:textId="44F9EE28" w:rsidR="00F21180" w:rsidRDefault="00F21180" w:rsidP="00F21180">
            <w:pPr>
              <w:spacing w:line="480" w:lineRule="auto"/>
              <w:jc w:val="center"/>
              <w:cnfStyle w:val="000000100000" w:firstRow="0" w:lastRow="0" w:firstColumn="0" w:lastColumn="0" w:oddVBand="0" w:evenVBand="0" w:oddHBand="1" w:evenHBand="0" w:firstRowFirstColumn="0" w:firstRowLastColumn="0" w:lastRowFirstColumn="0" w:lastRowLastColumn="0"/>
            </w:pPr>
            <w:r>
              <w:t>Android Operating System</w:t>
            </w:r>
          </w:p>
        </w:tc>
        <w:tc>
          <w:tcPr>
            <w:tcW w:w="2461" w:type="dxa"/>
          </w:tcPr>
          <w:p w14:paraId="3BBBD83E" w14:textId="77777777" w:rsidR="00F21180" w:rsidRDefault="00F21180" w:rsidP="00F21180">
            <w:pPr>
              <w:spacing w:line="480" w:lineRule="auto"/>
              <w:jc w:val="center"/>
              <w:cnfStyle w:val="000000100000" w:firstRow="0" w:lastRow="0" w:firstColumn="0" w:lastColumn="0" w:oddVBand="0" w:evenVBand="0" w:oddHBand="1" w:evenHBand="0" w:firstRowFirstColumn="0" w:firstRowLastColumn="0" w:lastRowFirstColumn="0" w:lastRowLastColumn="0"/>
            </w:pPr>
          </w:p>
        </w:tc>
      </w:tr>
    </w:tbl>
    <w:p w14:paraId="7F7D0F23" w14:textId="77777777" w:rsidR="00F21180" w:rsidRDefault="00F21180" w:rsidP="007960F3">
      <w:pPr>
        <w:spacing w:line="480" w:lineRule="auto"/>
        <w:jc w:val="both"/>
      </w:pPr>
    </w:p>
    <w:p w14:paraId="2044688F" w14:textId="77777777" w:rsidR="004034B4" w:rsidRPr="00C01392" w:rsidRDefault="004034B4" w:rsidP="004034B4">
      <w:pPr>
        <w:numPr>
          <w:ilvl w:val="0"/>
          <w:numId w:val="34"/>
        </w:numPr>
        <w:spacing w:line="480" w:lineRule="auto"/>
        <w:jc w:val="both"/>
      </w:pPr>
      <w:r w:rsidRPr="00C01392">
        <w:t>Design</w:t>
      </w:r>
    </w:p>
    <w:p w14:paraId="7B6BF197" w14:textId="0F234BDA" w:rsidR="004034B4" w:rsidRDefault="004034B4" w:rsidP="004034B4">
      <w:pPr>
        <w:spacing w:line="480" w:lineRule="auto"/>
        <w:ind w:left="1080" w:firstLine="360"/>
        <w:jc w:val="both"/>
      </w:pPr>
      <w:r w:rsidRPr="00C01392">
        <w:t xml:space="preserve">Once the proponents have identified the requirements of the project, on this stage they will now design and visualize how the system works and how it will look like based on the defined requirements. </w:t>
      </w:r>
      <w:r w:rsidR="00BC1CFA">
        <w:t xml:space="preserve">The first prototype of the design is shown in Figure </w:t>
      </w:r>
      <w:r w:rsidR="002E0A23">
        <w:t>5-2</w:t>
      </w:r>
      <w:r w:rsidR="00BC1CFA">
        <w:t xml:space="preserve">. </w:t>
      </w:r>
      <w:r w:rsidRPr="00C01392">
        <w:t>This is the stage where the software designer and developer will start working on the system.</w:t>
      </w:r>
    </w:p>
    <w:p w14:paraId="29B7A0E6" w14:textId="44CAB415" w:rsidR="0094663A" w:rsidRPr="00C01392" w:rsidRDefault="00AD4BA2" w:rsidP="0094663A">
      <w:pPr>
        <w:spacing w:line="480" w:lineRule="auto"/>
        <w:ind w:left="1080" w:firstLine="360"/>
        <w:jc w:val="center"/>
      </w:pPr>
      <w:r>
        <w:rPr>
          <w:noProof/>
        </w:rPr>
        <mc:AlternateContent>
          <mc:Choice Requires="wps">
            <w:drawing>
              <wp:anchor distT="0" distB="0" distL="114300" distR="114300" simplePos="0" relativeHeight="251658250" behindDoc="1" locked="0" layoutInCell="1" allowOverlap="1" wp14:anchorId="2F6B52D6" wp14:editId="378B07C0">
                <wp:simplePos x="0" y="0"/>
                <wp:positionH relativeFrom="column">
                  <wp:posOffset>771525</wp:posOffset>
                </wp:positionH>
                <wp:positionV relativeFrom="paragraph">
                  <wp:posOffset>2337435</wp:posOffset>
                </wp:positionV>
                <wp:extent cx="4356735" cy="635"/>
                <wp:effectExtent l="0" t="0" r="0" b="0"/>
                <wp:wrapTight wrapText="bothSides">
                  <wp:wrapPolygon edited="0">
                    <wp:start x="0" y="0"/>
                    <wp:lineTo x="0" y="21600"/>
                    <wp:lineTo x="21600" y="21600"/>
                    <wp:lineTo x="21600" y="0"/>
                  </wp:wrapPolygon>
                </wp:wrapTight>
                <wp:docPr id="75" name="Text Box 75"/>
                <wp:cNvGraphicFramePr/>
                <a:graphic xmlns:a="http://schemas.openxmlformats.org/drawingml/2006/main">
                  <a:graphicData uri="http://schemas.microsoft.com/office/word/2010/wordprocessingShape">
                    <wps:wsp>
                      <wps:cNvSpPr txBox="1"/>
                      <wps:spPr>
                        <a:xfrm>
                          <a:off x="0" y="0"/>
                          <a:ext cx="4356735" cy="635"/>
                        </a:xfrm>
                        <a:prstGeom prst="rect">
                          <a:avLst/>
                        </a:prstGeom>
                        <a:solidFill>
                          <a:prstClr val="white"/>
                        </a:solidFill>
                        <a:ln>
                          <a:noFill/>
                        </a:ln>
                      </wps:spPr>
                      <wps:txbx>
                        <w:txbxContent>
                          <w:p w14:paraId="3D1409DA" w14:textId="44A0E2FD" w:rsidR="00614F01" w:rsidRPr="00AD4BA2" w:rsidRDefault="00614F01" w:rsidP="00AD4BA2">
                            <w:pPr>
                              <w:pStyle w:val="Caption"/>
                              <w:jc w:val="center"/>
                              <w:rPr>
                                <w:i w:val="0"/>
                                <w:iCs w:val="0"/>
                                <w:noProof/>
                                <w:color w:val="auto"/>
                                <w:sz w:val="24"/>
                                <w:szCs w:val="24"/>
                              </w:rPr>
                            </w:pPr>
                            <w:bookmarkStart w:id="85" w:name="_Toc106139045"/>
                            <w:r w:rsidRPr="00AD4BA2">
                              <w:rPr>
                                <w:b/>
                                <w:bCs/>
                                <w:i w:val="0"/>
                                <w:iCs w:val="0"/>
                                <w:color w:val="auto"/>
                                <w:sz w:val="24"/>
                                <w:szCs w:val="24"/>
                              </w:rPr>
                              <w:t>Figure 5</w:t>
                            </w:r>
                            <w:r>
                              <w:rPr>
                                <w:b/>
                                <w:bCs/>
                                <w:i w:val="0"/>
                                <w:iCs w:val="0"/>
                                <w:color w:val="auto"/>
                                <w:sz w:val="24"/>
                                <w:szCs w:val="24"/>
                              </w:rPr>
                              <w:noBreakHyphen/>
                            </w:r>
                            <w:r>
                              <w:rPr>
                                <w:b/>
                                <w:bCs/>
                                <w:i w:val="0"/>
                                <w:iCs w:val="0"/>
                                <w:color w:val="auto"/>
                                <w:sz w:val="24"/>
                                <w:szCs w:val="24"/>
                              </w:rPr>
                              <w:fldChar w:fldCharType="begin"/>
                            </w:r>
                            <w:r>
                              <w:rPr>
                                <w:b/>
                                <w:bCs/>
                                <w:i w:val="0"/>
                                <w:iCs w:val="0"/>
                                <w:color w:val="auto"/>
                                <w:sz w:val="24"/>
                                <w:szCs w:val="24"/>
                              </w:rPr>
                              <w:instrText xml:space="preserve"> SEQ Figure \* ARABIC \s 1 </w:instrText>
                            </w:r>
                            <w:r>
                              <w:rPr>
                                <w:b/>
                                <w:bCs/>
                                <w:i w:val="0"/>
                                <w:iCs w:val="0"/>
                                <w:color w:val="auto"/>
                                <w:sz w:val="24"/>
                                <w:szCs w:val="24"/>
                              </w:rPr>
                              <w:fldChar w:fldCharType="separate"/>
                            </w:r>
                            <w:r>
                              <w:rPr>
                                <w:b/>
                                <w:bCs/>
                                <w:i w:val="0"/>
                                <w:iCs w:val="0"/>
                                <w:noProof/>
                                <w:color w:val="auto"/>
                                <w:sz w:val="24"/>
                                <w:szCs w:val="24"/>
                              </w:rPr>
                              <w:t>2</w:t>
                            </w:r>
                            <w:r>
                              <w:rPr>
                                <w:b/>
                                <w:bCs/>
                                <w:i w:val="0"/>
                                <w:iCs w:val="0"/>
                                <w:color w:val="auto"/>
                                <w:sz w:val="24"/>
                                <w:szCs w:val="24"/>
                              </w:rPr>
                              <w:fldChar w:fldCharType="end"/>
                            </w:r>
                            <w:r w:rsidRPr="00AD4BA2">
                              <w:rPr>
                                <w:i w:val="0"/>
                                <w:iCs w:val="0"/>
                                <w:color w:val="auto"/>
                                <w:sz w:val="24"/>
                                <w:szCs w:val="24"/>
                              </w:rPr>
                              <w:t>. First Prototype Design of the System</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6B52D6" id="Text Box 75" o:spid="_x0000_s1038" type="#_x0000_t202" style="position:absolute;left:0;text-align:left;margin-left:60.75pt;margin-top:184.05pt;width:343.05pt;height:.05pt;z-index:-25165823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" stroked="f">
                <v:textbox style="mso-fit-shape-to-text:t" inset="0,0,0,0">
                  <w:txbxContent>
                    <w:p w14:paraId="3D1409DA" w14:textId="44A0E2FD" w:rsidR="00614F01" w:rsidRPr="00AD4BA2" w:rsidRDefault="00614F01" w:rsidP="00AD4BA2">
                      <w:pPr>
                        <w:pStyle w:val="Caption"/>
                        <w:jc w:val="center"/>
                        <w:rPr>
                          <w:i w:val="0"/>
                          <w:iCs w:val="0"/>
                          <w:noProof/>
                          <w:color w:val="auto"/>
                          <w:sz w:val="24"/>
                          <w:szCs w:val="24"/>
                        </w:rPr>
                      </w:pPr>
                      <w:bookmarkStart w:id="86" w:name="_Toc106139045"/>
                      <w:r w:rsidRPr="00AD4BA2">
                        <w:rPr>
                          <w:b/>
                          <w:bCs/>
                          <w:i w:val="0"/>
                          <w:iCs w:val="0"/>
                          <w:color w:val="auto"/>
                          <w:sz w:val="24"/>
                          <w:szCs w:val="24"/>
                        </w:rPr>
                        <w:t>Figure 5</w:t>
                      </w:r>
                      <w:r>
                        <w:rPr>
                          <w:b/>
                          <w:bCs/>
                          <w:i w:val="0"/>
                          <w:iCs w:val="0"/>
                          <w:color w:val="auto"/>
                          <w:sz w:val="24"/>
                          <w:szCs w:val="24"/>
                        </w:rPr>
                        <w:noBreakHyphen/>
                      </w:r>
                      <w:r>
                        <w:rPr>
                          <w:b/>
                          <w:bCs/>
                          <w:i w:val="0"/>
                          <w:iCs w:val="0"/>
                          <w:color w:val="auto"/>
                          <w:sz w:val="24"/>
                          <w:szCs w:val="24"/>
                        </w:rPr>
                        <w:fldChar w:fldCharType="begin"/>
                      </w:r>
                      <w:r>
                        <w:rPr>
                          <w:b/>
                          <w:bCs/>
                          <w:i w:val="0"/>
                          <w:iCs w:val="0"/>
                          <w:color w:val="auto"/>
                          <w:sz w:val="24"/>
                          <w:szCs w:val="24"/>
                        </w:rPr>
                        <w:instrText xml:space="preserve"> SEQ Figure \* ARABIC \s 1 </w:instrText>
                      </w:r>
                      <w:r>
                        <w:rPr>
                          <w:b/>
                          <w:bCs/>
                          <w:i w:val="0"/>
                          <w:iCs w:val="0"/>
                          <w:color w:val="auto"/>
                          <w:sz w:val="24"/>
                          <w:szCs w:val="24"/>
                        </w:rPr>
                        <w:fldChar w:fldCharType="separate"/>
                      </w:r>
                      <w:r>
                        <w:rPr>
                          <w:b/>
                          <w:bCs/>
                          <w:i w:val="0"/>
                          <w:iCs w:val="0"/>
                          <w:noProof/>
                          <w:color w:val="auto"/>
                          <w:sz w:val="24"/>
                          <w:szCs w:val="24"/>
                        </w:rPr>
                        <w:t>2</w:t>
                      </w:r>
                      <w:r>
                        <w:rPr>
                          <w:b/>
                          <w:bCs/>
                          <w:i w:val="0"/>
                          <w:iCs w:val="0"/>
                          <w:color w:val="auto"/>
                          <w:sz w:val="24"/>
                          <w:szCs w:val="24"/>
                        </w:rPr>
                        <w:fldChar w:fldCharType="end"/>
                      </w:r>
                      <w:r w:rsidRPr="00AD4BA2">
                        <w:rPr>
                          <w:i w:val="0"/>
                          <w:iCs w:val="0"/>
                          <w:color w:val="auto"/>
                          <w:sz w:val="24"/>
                          <w:szCs w:val="24"/>
                        </w:rPr>
                        <w:t>. First Prototype Design of the System</w:t>
                      </w:r>
                      <w:bookmarkEnd w:id="86"/>
                    </w:p>
                  </w:txbxContent>
                </v:textbox>
                <w10:wrap type="tight"/>
              </v:shape>
            </w:pict>
          </mc:Fallback>
        </mc:AlternateContent>
      </w:r>
      <w:r w:rsidR="0094663A">
        <w:rPr>
          <w:noProof/>
        </w:rPr>
        <w:drawing>
          <wp:anchor distT="0" distB="0" distL="114300" distR="114300" simplePos="0" relativeHeight="251658245" behindDoc="1" locked="0" layoutInCell="1" allowOverlap="1" wp14:anchorId="668ECB73" wp14:editId="0C5C2294">
            <wp:simplePos x="0" y="0"/>
            <wp:positionH relativeFrom="column">
              <wp:posOffset>771525</wp:posOffset>
            </wp:positionH>
            <wp:positionV relativeFrom="paragraph">
              <wp:posOffset>2580</wp:posOffset>
            </wp:positionV>
            <wp:extent cx="4356811" cy="2277745"/>
            <wp:effectExtent l="0" t="0" r="5715" b="8255"/>
            <wp:wrapTight wrapText="bothSides">
              <wp:wrapPolygon edited="0">
                <wp:start x="0" y="0"/>
                <wp:lineTo x="0" y="21498"/>
                <wp:lineTo x="21534" y="21498"/>
                <wp:lineTo x="21534" y="0"/>
                <wp:lineTo x="0" y="0"/>
              </wp:wrapPolygon>
            </wp:wrapTight>
            <wp:docPr id="30" name="Picture 3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Table&#10;&#10;Description automatically generated with medium confidence"/>
                    <pic:cNvPicPr/>
                  </pic:nvPicPr>
                  <pic:blipFill>
                    <a:blip r:embed="rId43"/>
                    <a:stretch>
                      <a:fillRect/>
                    </a:stretch>
                  </pic:blipFill>
                  <pic:spPr>
                    <a:xfrm>
                      <a:off x="0" y="0"/>
                      <a:ext cx="4356811" cy="2277745"/>
                    </a:xfrm>
                    <a:prstGeom prst="rect">
                      <a:avLst/>
                    </a:prstGeom>
                  </pic:spPr>
                </pic:pic>
              </a:graphicData>
            </a:graphic>
          </wp:anchor>
        </w:drawing>
      </w:r>
    </w:p>
    <w:p w14:paraId="77201E2C" w14:textId="5442D5B0" w:rsidR="004034B4" w:rsidRDefault="004034B4" w:rsidP="004034B4">
      <w:pPr>
        <w:spacing w:line="480" w:lineRule="auto"/>
        <w:ind w:left="1080" w:firstLine="360"/>
        <w:jc w:val="both"/>
      </w:pPr>
    </w:p>
    <w:p w14:paraId="230CB587" w14:textId="729112E4" w:rsidR="0094663A" w:rsidRDefault="0094663A" w:rsidP="004034B4">
      <w:pPr>
        <w:spacing w:line="480" w:lineRule="auto"/>
        <w:ind w:left="1080" w:firstLine="360"/>
        <w:jc w:val="both"/>
      </w:pPr>
    </w:p>
    <w:p w14:paraId="428EB0D6" w14:textId="7722CCE4" w:rsidR="0094663A" w:rsidRDefault="0094663A" w:rsidP="004034B4">
      <w:pPr>
        <w:spacing w:line="480" w:lineRule="auto"/>
        <w:ind w:left="1080" w:firstLine="360"/>
        <w:jc w:val="both"/>
      </w:pPr>
    </w:p>
    <w:p w14:paraId="0D1B4E27" w14:textId="6B91E371" w:rsidR="0094663A" w:rsidRDefault="0094663A" w:rsidP="004034B4">
      <w:pPr>
        <w:spacing w:line="480" w:lineRule="auto"/>
        <w:ind w:left="1080" w:firstLine="360"/>
        <w:jc w:val="both"/>
      </w:pPr>
    </w:p>
    <w:p w14:paraId="56CF4582" w14:textId="68AA75F3" w:rsidR="0094663A" w:rsidRDefault="0094663A" w:rsidP="004034B4">
      <w:pPr>
        <w:spacing w:line="480" w:lineRule="auto"/>
        <w:ind w:left="1080" w:firstLine="360"/>
        <w:jc w:val="both"/>
      </w:pPr>
    </w:p>
    <w:p w14:paraId="6E7BD06E" w14:textId="60734313" w:rsidR="0094663A" w:rsidRDefault="0094663A" w:rsidP="004034B4">
      <w:pPr>
        <w:spacing w:line="480" w:lineRule="auto"/>
        <w:ind w:left="1080" w:firstLine="360"/>
        <w:jc w:val="both"/>
      </w:pPr>
    </w:p>
    <w:p w14:paraId="2632629D" w14:textId="77777777" w:rsidR="004034B4" w:rsidRPr="00C01392" w:rsidRDefault="004034B4" w:rsidP="004034B4">
      <w:pPr>
        <w:numPr>
          <w:ilvl w:val="0"/>
          <w:numId w:val="34"/>
        </w:numPr>
        <w:spacing w:line="480" w:lineRule="auto"/>
        <w:jc w:val="both"/>
      </w:pPr>
      <w:r w:rsidRPr="00C01392">
        <w:t>Development</w:t>
      </w:r>
    </w:p>
    <w:p w14:paraId="38E3E2FE" w14:textId="17765F36" w:rsidR="003411BB" w:rsidRPr="00520E35" w:rsidRDefault="004034B4" w:rsidP="00520E35">
      <w:pPr>
        <w:spacing w:line="480" w:lineRule="auto"/>
        <w:ind w:left="1080" w:firstLine="360"/>
        <w:jc w:val="both"/>
      </w:pPr>
      <w:r w:rsidRPr="00C01392">
        <w:lastRenderedPageBreak/>
        <w:t xml:space="preserve">On this stage the proponents will start on developing a working prototype of the system. </w:t>
      </w:r>
      <w:r w:rsidR="00261365">
        <w:t xml:space="preserve">The working prototype of the system is shown in Figure </w:t>
      </w:r>
      <w:r w:rsidR="002E0A23">
        <w:t>5-3, 5-4, and 5-5</w:t>
      </w:r>
      <w:r w:rsidR="00261365">
        <w:t xml:space="preserve">. </w:t>
      </w:r>
      <w:r w:rsidRPr="00C01392">
        <w:t>This is also the stage wherein the proponents consult and receives feedback from their technical adviser on what other improvements and enhancements should be done on their system.</w:t>
      </w:r>
    </w:p>
    <w:p w14:paraId="127A198E" w14:textId="2303A329" w:rsidR="003411BB" w:rsidRDefault="00520E35" w:rsidP="006901DA">
      <w:pPr>
        <w:spacing w:line="480" w:lineRule="auto"/>
        <w:jc w:val="center"/>
        <w:rPr>
          <w:b/>
          <w:bCs/>
        </w:rPr>
      </w:pPr>
      <w:r>
        <w:rPr>
          <w:b/>
          <w:bCs/>
          <w:noProof/>
        </w:rPr>
        <w:drawing>
          <wp:anchor distT="0" distB="0" distL="114300" distR="114300" simplePos="0" relativeHeight="251658246" behindDoc="1" locked="0" layoutInCell="1" allowOverlap="1" wp14:anchorId="3EDF0B05" wp14:editId="01C5F3FD">
            <wp:simplePos x="0" y="0"/>
            <wp:positionH relativeFrom="margin">
              <wp:align>center</wp:align>
            </wp:positionH>
            <wp:positionV relativeFrom="paragraph">
              <wp:posOffset>13970</wp:posOffset>
            </wp:positionV>
            <wp:extent cx="1838325" cy="3957320"/>
            <wp:effectExtent l="0" t="0" r="9525" b="5080"/>
            <wp:wrapTight wrapText="bothSides">
              <wp:wrapPolygon edited="0">
                <wp:start x="0" y="0"/>
                <wp:lineTo x="0" y="21524"/>
                <wp:lineTo x="21488" y="21524"/>
                <wp:lineTo x="21488" y="0"/>
                <wp:lineTo x="0" y="0"/>
              </wp:wrapPolygon>
            </wp:wrapTight>
            <wp:docPr id="33" name="Picture 33" descr="A picture containing text, building, out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picture containing text, building, outdoor&#10;&#10;Description automatically generated"/>
                    <pic:cNvPicPr/>
                  </pic:nvPicPr>
                  <pic:blipFill>
                    <a:blip r:embed="rId44"/>
                    <a:stretch>
                      <a:fillRect/>
                    </a:stretch>
                  </pic:blipFill>
                  <pic:spPr>
                    <a:xfrm>
                      <a:off x="0" y="0"/>
                      <a:ext cx="1838325" cy="3957320"/>
                    </a:xfrm>
                    <a:prstGeom prst="rect">
                      <a:avLst/>
                    </a:prstGeom>
                  </pic:spPr>
                </pic:pic>
              </a:graphicData>
            </a:graphic>
            <wp14:sizeRelH relativeFrom="margin">
              <wp14:pctWidth>0</wp14:pctWidth>
            </wp14:sizeRelH>
            <wp14:sizeRelV relativeFrom="margin">
              <wp14:pctHeight>0</wp14:pctHeight>
            </wp14:sizeRelV>
          </wp:anchor>
        </w:drawing>
      </w:r>
    </w:p>
    <w:p w14:paraId="4FAE3F77" w14:textId="7C2475F7" w:rsidR="003411BB" w:rsidRDefault="003411BB" w:rsidP="006901DA">
      <w:pPr>
        <w:spacing w:line="480" w:lineRule="auto"/>
        <w:jc w:val="center"/>
        <w:rPr>
          <w:b/>
          <w:bCs/>
        </w:rPr>
      </w:pPr>
    </w:p>
    <w:p w14:paraId="3A64787C" w14:textId="6ED8C845" w:rsidR="003411BB" w:rsidRDefault="003411BB" w:rsidP="006901DA">
      <w:pPr>
        <w:spacing w:line="480" w:lineRule="auto"/>
        <w:jc w:val="center"/>
        <w:rPr>
          <w:b/>
          <w:bCs/>
        </w:rPr>
      </w:pPr>
    </w:p>
    <w:p w14:paraId="2D1787C2" w14:textId="3CCA4482" w:rsidR="003411BB" w:rsidRDefault="003411BB" w:rsidP="006901DA">
      <w:pPr>
        <w:spacing w:line="480" w:lineRule="auto"/>
        <w:jc w:val="center"/>
        <w:rPr>
          <w:b/>
          <w:bCs/>
        </w:rPr>
      </w:pPr>
    </w:p>
    <w:p w14:paraId="3179F05C" w14:textId="688789C8" w:rsidR="003411BB" w:rsidRDefault="003411BB" w:rsidP="006901DA">
      <w:pPr>
        <w:spacing w:line="480" w:lineRule="auto"/>
        <w:jc w:val="center"/>
        <w:rPr>
          <w:b/>
          <w:bCs/>
        </w:rPr>
      </w:pPr>
    </w:p>
    <w:p w14:paraId="524EB7C7" w14:textId="1DBF3219" w:rsidR="003411BB" w:rsidRDefault="003411BB" w:rsidP="006901DA">
      <w:pPr>
        <w:spacing w:line="480" w:lineRule="auto"/>
        <w:jc w:val="center"/>
        <w:rPr>
          <w:b/>
          <w:bCs/>
        </w:rPr>
      </w:pPr>
    </w:p>
    <w:p w14:paraId="13F4E12F" w14:textId="77777777" w:rsidR="003411BB" w:rsidRDefault="003411BB" w:rsidP="00520E35">
      <w:pPr>
        <w:spacing w:line="480" w:lineRule="auto"/>
        <w:rPr>
          <w:b/>
          <w:bCs/>
        </w:rPr>
      </w:pPr>
    </w:p>
    <w:p w14:paraId="52B34027" w14:textId="77777777" w:rsidR="003411BB" w:rsidRDefault="003411BB" w:rsidP="006901DA">
      <w:pPr>
        <w:spacing w:line="480" w:lineRule="auto"/>
        <w:jc w:val="center"/>
        <w:rPr>
          <w:b/>
          <w:bCs/>
        </w:rPr>
      </w:pPr>
    </w:p>
    <w:p w14:paraId="3E718F2E" w14:textId="77777777" w:rsidR="003411BB" w:rsidRDefault="003411BB" w:rsidP="006901DA">
      <w:pPr>
        <w:spacing w:line="480" w:lineRule="auto"/>
        <w:jc w:val="center"/>
        <w:rPr>
          <w:b/>
          <w:bCs/>
        </w:rPr>
      </w:pPr>
    </w:p>
    <w:p w14:paraId="6E7A9D2D" w14:textId="77777777" w:rsidR="003411BB" w:rsidRDefault="003411BB" w:rsidP="006901DA">
      <w:pPr>
        <w:spacing w:line="480" w:lineRule="auto"/>
        <w:jc w:val="center"/>
        <w:rPr>
          <w:b/>
          <w:bCs/>
        </w:rPr>
      </w:pPr>
    </w:p>
    <w:p w14:paraId="45266FC3" w14:textId="29870A4A" w:rsidR="003411BB" w:rsidRDefault="003411BB" w:rsidP="006901DA">
      <w:pPr>
        <w:spacing w:line="480" w:lineRule="auto"/>
        <w:jc w:val="center"/>
        <w:rPr>
          <w:b/>
          <w:bCs/>
        </w:rPr>
      </w:pPr>
    </w:p>
    <w:p w14:paraId="3CA293EC" w14:textId="77777777" w:rsidR="00AD4BA2" w:rsidRDefault="00AD4BA2" w:rsidP="006901DA">
      <w:pPr>
        <w:spacing w:line="480" w:lineRule="auto"/>
        <w:jc w:val="center"/>
        <w:rPr>
          <w:b/>
          <w:bCs/>
        </w:rPr>
      </w:pPr>
    </w:p>
    <w:p w14:paraId="350F24E9" w14:textId="5D971A3C" w:rsidR="002E0A23" w:rsidRDefault="00AD4BA2" w:rsidP="006901DA">
      <w:pPr>
        <w:spacing w:line="480" w:lineRule="auto"/>
        <w:jc w:val="center"/>
        <w:rPr>
          <w:b/>
          <w:bCs/>
        </w:rPr>
      </w:pPr>
      <w:r>
        <w:rPr>
          <w:noProof/>
        </w:rPr>
        <mc:AlternateContent>
          <mc:Choice Requires="wps">
            <w:drawing>
              <wp:anchor distT="0" distB="0" distL="114300" distR="114300" simplePos="0" relativeHeight="251658251" behindDoc="1" locked="0" layoutInCell="1" allowOverlap="1" wp14:anchorId="200567A3" wp14:editId="159B775A">
                <wp:simplePos x="0" y="0"/>
                <wp:positionH relativeFrom="column">
                  <wp:posOffset>749935</wp:posOffset>
                </wp:positionH>
                <wp:positionV relativeFrom="paragraph">
                  <wp:posOffset>170815</wp:posOffset>
                </wp:positionV>
                <wp:extent cx="3967480" cy="635"/>
                <wp:effectExtent l="0" t="0" r="0" b="8255"/>
                <wp:wrapTight wrapText="bothSides">
                  <wp:wrapPolygon edited="0">
                    <wp:start x="0" y="0"/>
                    <wp:lineTo x="0" y="20698"/>
                    <wp:lineTo x="21469" y="20698"/>
                    <wp:lineTo x="21469" y="0"/>
                    <wp:lineTo x="0" y="0"/>
                  </wp:wrapPolygon>
                </wp:wrapTight>
                <wp:docPr id="78" name="Text Box 78"/>
                <wp:cNvGraphicFramePr/>
                <a:graphic xmlns:a="http://schemas.openxmlformats.org/drawingml/2006/main">
                  <a:graphicData uri="http://schemas.microsoft.com/office/word/2010/wordprocessingShape">
                    <wps:wsp>
                      <wps:cNvSpPr txBox="1"/>
                      <wps:spPr>
                        <a:xfrm>
                          <a:off x="0" y="0"/>
                          <a:ext cx="3967480" cy="635"/>
                        </a:xfrm>
                        <a:prstGeom prst="rect">
                          <a:avLst/>
                        </a:prstGeom>
                        <a:solidFill>
                          <a:prstClr val="white"/>
                        </a:solidFill>
                        <a:ln>
                          <a:noFill/>
                        </a:ln>
                      </wps:spPr>
                      <wps:txbx>
                        <w:txbxContent>
                          <w:p w14:paraId="1DBC16FD" w14:textId="3B1A8E2D" w:rsidR="00614F01" w:rsidRPr="00AD4BA2" w:rsidRDefault="00614F01" w:rsidP="00AD4BA2">
                            <w:pPr>
                              <w:pStyle w:val="Caption"/>
                              <w:jc w:val="center"/>
                              <w:rPr>
                                <w:b/>
                                <w:bCs/>
                                <w:i w:val="0"/>
                                <w:iCs w:val="0"/>
                                <w:noProof/>
                                <w:color w:val="auto"/>
                                <w:sz w:val="24"/>
                                <w:szCs w:val="24"/>
                              </w:rPr>
                            </w:pPr>
                            <w:bookmarkStart w:id="87" w:name="_Toc106139046"/>
                            <w:r w:rsidRPr="00AD4BA2">
                              <w:rPr>
                                <w:b/>
                                <w:bCs/>
                                <w:i w:val="0"/>
                                <w:iCs w:val="0"/>
                                <w:color w:val="auto"/>
                                <w:sz w:val="24"/>
                                <w:szCs w:val="24"/>
                              </w:rPr>
                              <w:t>Figure 5</w:t>
                            </w:r>
                            <w:r>
                              <w:rPr>
                                <w:b/>
                                <w:bCs/>
                                <w:i w:val="0"/>
                                <w:iCs w:val="0"/>
                                <w:color w:val="auto"/>
                                <w:sz w:val="24"/>
                                <w:szCs w:val="24"/>
                              </w:rPr>
                              <w:noBreakHyphen/>
                            </w:r>
                            <w:r>
                              <w:rPr>
                                <w:b/>
                                <w:bCs/>
                                <w:i w:val="0"/>
                                <w:iCs w:val="0"/>
                                <w:color w:val="auto"/>
                                <w:sz w:val="24"/>
                                <w:szCs w:val="24"/>
                              </w:rPr>
                              <w:fldChar w:fldCharType="begin"/>
                            </w:r>
                            <w:r>
                              <w:rPr>
                                <w:b/>
                                <w:bCs/>
                                <w:i w:val="0"/>
                                <w:iCs w:val="0"/>
                                <w:color w:val="auto"/>
                                <w:sz w:val="24"/>
                                <w:szCs w:val="24"/>
                              </w:rPr>
                              <w:instrText xml:space="preserve"> SEQ Figure \* ARABIC \s 1 </w:instrText>
                            </w:r>
                            <w:r>
                              <w:rPr>
                                <w:b/>
                                <w:bCs/>
                                <w:i w:val="0"/>
                                <w:iCs w:val="0"/>
                                <w:color w:val="auto"/>
                                <w:sz w:val="24"/>
                                <w:szCs w:val="24"/>
                              </w:rPr>
                              <w:fldChar w:fldCharType="separate"/>
                            </w:r>
                            <w:r>
                              <w:rPr>
                                <w:b/>
                                <w:bCs/>
                                <w:i w:val="0"/>
                                <w:iCs w:val="0"/>
                                <w:noProof/>
                                <w:color w:val="auto"/>
                                <w:sz w:val="24"/>
                                <w:szCs w:val="24"/>
                              </w:rPr>
                              <w:t>3</w:t>
                            </w:r>
                            <w:r>
                              <w:rPr>
                                <w:b/>
                                <w:bCs/>
                                <w:i w:val="0"/>
                                <w:iCs w:val="0"/>
                                <w:color w:val="auto"/>
                                <w:sz w:val="24"/>
                                <w:szCs w:val="24"/>
                              </w:rPr>
                              <w:fldChar w:fldCharType="end"/>
                            </w:r>
                            <w:r w:rsidRPr="00AD4BA2">
                              <w:rPr>
                                <w:b/>
                                <w:bCs/>
                                <w:i w:val="0"/>
                                <w:iCs w:val="0"/>
                                <w:color w:val="auto"/>
                                <w:sz w:val="24"/>
                                <w:szCs w:val="24"/>
                              </w:rPr>
                              <w:t>.</w:t>
                            </w:r>
                            <w:r w:rsidRPr="00AD4BA2">
                              <w:rPr>
                                <w:i w:val="0"/>
                                <w:iCs w:val="0"/>
                                <w:color w:val="auto"/>
                                <w:sz w:val="24"/>
                                <w:szCs w:val="24"/>
                              </w:rPr>
                              <w:t xml:space="preserve"> First Working Prototype of the Home Screen</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00567A3" id="Text Box 78" o:spid="_x0000_s1039" type="#_x0000_t202" style="position:absolute;left:0;text-align:left;margin-left:59.05pt;margin-top:13.45pt;width:312.4pt;height:.05pt;z-index:-25165822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" stroked="f">
                <v:textbox style="mso-fit-shape-to-text:t" inset="0,0,0,0">
                  <w:txbxContent>
                    <w:p w14:paraId="1DBC16FD" w14:textId="3B1A8E2D" w:rsidR="00614F01" w:rsidRPr="00AD4BA2" w:rsidRDefault="00614F01" w:rsidP="00AD4BA2">
                      <w:pPr>
                        <w:pStyle w:val="Caption"/>
                        <w:jc w:val="center"/>
                        <w:rPr>
                          <w:b/>
                          <w:bCs/>
                          <w:i w:val="0"/>
                          <w:iCs w:val="0"/>
                          <w:noProof/>
                          <w:color w:val="auto"/>
                          <w:sz w:val="24"/>
                          <w:szCs w:val="24"/>
                        </w:rPr>
                      </w:pPr>
                      <w:bookmarkStart w:id="88" w:name="_Toc106139046"/>
                      <w:r w:rsidRPr="00AD4BA2">
                        <w:rPr>
                          <w:b/>
                          <w:bCs/>
                          <w:i w:val="0"/>
                          <w:iCs w:val="0"/>
                          <w:color w:val="auto"/>
                          <w:sz w:val="24"/>
                          <w:szCs w:val="24"/>
                        </w:rPr>
                        <w:t>Figure 5</w:t>
                      </w:r>
                      <w:r>
                        <w:rPr>
                          <w:b/>
                          <w:bCs/>
                          <w:i w:val="0"/>
                          <w:iCs w:val="0"/>
                          <w:color w:val="auto"/>
                          <w:sz w:val="24"/>
                          <w:szCs w:val="24"/>
                        </w:rPr>
                        <w:noBreakHyphen/>
                      </w:r>
                      <w:r>
                        <w:rPr>
                          <w:b/>
                          <w:bCs/>
                          <w:i w:val="0"/>
                          <w:iCs w:val="0"/>
                          <w:color w:val="auto"/>
                          <w:sz w:val="24"/>
                          <w:szCs w:val="24"/>
                        </w:rPr>
                        <w:fldChar w:fldCharType="begin"/>
                      </w:r>
                      <w:r>
                        <w:rPr>
                          <w:b/>
                          <w:bCs/>
                          <w:i w:val="0"/>
                          <w:iCs w:val="0"/>
                          <w:color w:val="auto"/>
                          <w:sz w:val="24"/>
                          <w:szCs w:val="24"/>
                        </w:rPr>
                        <w:instrText xml:space="preserve"> SEQ Figure \* ARABIC \s 1 </w:instrText>
                      </w:r>
                      <w:r>
                        <w:rPr>
                          <w:b/>
                          <w:bCs/>
                          <w:i w:val="0"/>
                          <w:iCs w:val="0"/>
                          <w:color w:val="auto"/>
                          <w:sz w:val="24"/>
                          <w:szCs w:val="24"/>
                        </w:rPr>
                        <w:fldChar w:fldCharType="separate"/>
                      </w:r>
                      <w:r>
                        <w:rPr>
                          <w:b/>
                          <w:bCs/>
                          <w:i w:val="0"/>
                          <w:iCs w:val="0"/>
                          <w:noProof/>
                          <w:color w:val="auto"/>
                          <w:sz w:val="24"/>
                          <w:szCs w:val="24"/>
                        </w:rPr>
                        <w:t>3</w:t>
                      </w:r>
                      <w:r>
                        <w:rPr>
                          <w:b/>
                          <w:bCs/>
                          <w:i w:val="0"/>
                          <w:iCs w:val="0"/>
                          <w:color w:val="auto"/>
                          <w:sz w:val="24"/>
                          <w:szCs w:val="24"/>
                        </w:rPr>
                        <w:fldChar w:fldCharType="end"/>
                      </w:r>
                      <w:r w:rsidRPr="00AD4BA2">
                        <w:rPr>
                          <w:b/>
                          <w:bCs/>
                          <w:i w:val="0"/>
                          <w:iCs w:val="0"/>
                          <w:color w:val="auto"/>
                          <w:sz w:val="24"/>
                          <w:szCs w:val="24"/>
                        </w:rPr>
                        <w:t>.</w:t>
                      </w:r>
                      <w:r w:rsidRPr="00AD4BA2">
                        <w:rPr>
                          <w:i w:val="0"/>
                          <w:iCs w:val="0"/>
                          <w:color w:val="auto"/>
                          <w:sz w:val="24"/>
                          <w:szCs w:val="24"/>
                        </w:rPr>
                        <w:t xml:space="preserve"> First Working Prototype of the Home Screen</w:t>
                      </w:r>
                      <w:bookmarkEnd w:id="88"/>
                    </w:p>
                  </w:txbxContent>
                </v:textbox>
                <w10:wrap type="tight"/>
              </v:shape>
            </w:pict>
          </mc:Fallback>
        </mc:AlternateContent>
      </w:r>
    </w:p>
    <w:p w14:paraId="2E6D15A7" w14:textId="77777777" w:rsidR="002D5623" w:rsidRPr="002D5623" w:rsidRDefault="002D5623" w:rsidP="002D5623"/>
    <w:p w14:paraId="6032DC5C" w14:textId="77777777" w:rsidR="00AD4BA2" w:rsidRDefault="003411BB" w:rsidP="00AD4BA2">
      <w:pPr>
        <w:keepNext/>
        <w:spacing w:line="480" w:lineRule="auto"/>
        <w:jc w:val="center"/>
      </w:pPr>
      <w:r>
        <w:rPr>
          <w:noProof/>
        </w:rPr>
        <w:lastRenderedPageBreak/>
        <w:drawing>
          <wp:inline distT="0" distB="0" distL="0" distR="0" wp14:anchorId="1852F170" wp14:editId="79BC716E">
            <wp:extent cx="2143760" cy="4623723"/>
            <wp:effectExtent l="0" t="1588" r="7303" b="7302"/>
            <wp:docPr id="34" name="Picture 3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pic:nvPicPr>
                  <pic:blipFill>
                    <a:blip r:embed="rId45">
                      <a:extLst>
                        <a:ext uri="{28A0092B-C50C-407E-A947-70E740481C1C}">
                          <a14:useLocalDpi xmlns:a14="http://schemas.microsoft.com/office/drawing/2010/main" val="0"/>
                        </a:ext>
                      </a:extLst>
                    </a:blip>
                    <a:stretch>
                      <a:fillRect/>
                    </a:stretch>
                  </pic:blipFill>
                  <pic:spPr>
                    <a:xfrm rot="16200000">
                      <a:off x="0" y="0"/>
                      <a:ext cx="2143760" cy="4623723"/>
                    </a:xfrm>
                    <a:prstGeom prst="rect">
                      <a:avLst/>
                    </a:prstGeom>
                  </pic:spPr>
                </pic:pic>
              </a:graphicData>
            </a:graphic>
          </wp:inline>
        </w:drawing>
      </w:r>
    </w:p>
    <w:p w14:paraId="729CD2A7" w14:textId="3820089D" w:rsidR="002E0A23" w:rsidRPr="00AD4BA2" w:rsidRDefault="00AD4BA2" w:rsidP="00AD4BA2">
      <w:pPr>
        <w:pStyle w:val="Caption"/>
        <w:jc w:val="center"/>
        <w:rPr>
          <w:i w:val="0"/>
          <w:iCs w:val="0"/>
          <w:color w:val="auto"/>
          <w:sz w:val="24"/>
          <w:szCs w:val="24"/>
        </w:rPr>
      </w:pPr>
      <w:bookmarkStart w:id="89" w:name="_Toc106139047"/>
      <w:r w:rsidRPr="00AD4BA2">
        <w:rPr>
          <w:b/>
          <w:bCs/>
          <w:i w:val="0"/>
          <w:iCs w:val="0"/>
          <w:color w:val="auto"/>
          <w:sz w:val="24"/>
          <w:szCs w:val="24"/>
        </w:rPr>
        <w:t>Figure 5</w:t>
      </w:r>
      <w:r w:rsidR="00F32A9F">
        <w:rPr>
          <w:b/>
          <w:bCs/>
          <w:i w:val="0"/>
          <w:iCs w:val="0"/>
          <w:color w:val="auto"/>
          <w:sz w:val="24"/>
          <w:szCs w:val="24"/>
        </w:rPr>
        <w:noBreakHyphen/>
      </w:r>
      <w:r w:rsidR="00F32A9F">
        <w:rPr>
          <w:b/>
          <w:bCs/>
          <w:i w:val="0"/>
          <w:iCs w:val="0"/>
          <w:color w:val="auto"/>
          <w:sz w:val="24"/>
          <w:szCs w:val="24"/>
        </w:rPr>
        <w:fldChar w:fldCharType="begin"/>
      </w:r>
      <w:r w:rsidR="00F32A9F">
        <w:rPr>
          <w:b/>
          <w:bCs/>
          <w:i w:val="0"/>
          <w:iCs w:val="0"/>
          <w:color w:val="auto"/>
          <w:sz w:val="24"/>
          <w:szCs w:val="24"/>
        </w:rPr>
        <w:instrText xml:space="preserve"> SEQ Figure \* ARABIC \s 1 </w:instrText>
      </w:r>
      <w:r w:rsidR="00F32A9F">
        <w:rPr>
          <w:b/>
          <w:bCs/>
          <w:i w:val="0"/>
          <w:iCs w:val="0"/>
          <w:color w:val="auto"/>
          <w:sz w:val="24"/>
          <w:szCs w:val="24"/>
        </w:rPr>
        <w:fldChar w:fldCharType="separate"/>
      </w:r>
      <w:r w:rsidR="00962EB4">
        <w:rPr>
          <w:b/>
          <w:bCs/>
          <w:i w:val="0"/>
          <w:iCs w:val="0"/>
          <w:noProof/>
          <w:color w:val="auto"/>
          <w:sz w:val="24"/>
          <w:szCs w:val="24"/>
        </w:rPr>
        <w:t>4</w:t>
      </w:r>
      <w:r w:rsidR="00F32A9F">
        <w:rPr>
          <w:b/>
          <w:bCs/>
          <w:i w:val="0"/>
          <w:iCs w:val="0"/>
          <w:color w:val="auto"/>
          <w:sz w:val="24"/>
          <w:szCs w:val="24"/>
        </w:rPr>
        <w:fldChar w:fldCharType="end"/>
      </w:r>
      <w:r w:rsidRPr="00AD4BA2">
        <w:rPr>
          <w:b/>
          <w:bCs/>
          <w:i w:val="0"/>
          <w:iCs w:val="0"/>
          <w:color w:val="auto"/>
          <w:sz w:val="24"/>
          <w:szCs w:val="24"/>
        </w:rPr>
        <w:t>.</w:t>
      </w:r>
      <w:r w:rsidRPr="00AD4BA2">
        <w:rPr>
          <w:i w:val="0"/>
          <w:iCs w:val="0"/>
          <w:color w:val="auto"/>
          <w:sz w:val="24"/>
          <w:szCs w:val="24"/>
        </w:rPr>
        <w:t xml:space="preserve"> Working Prototype of the General Augmented Screen</w:t>
      </w:r>
      <w:bookmarkEnd w:id="89"/>
    </w:p>
    <w:p w14:paraId="2C810941" w14:textId="025E0D1B" w:rsidR="00520E35" w:rsidRPr="003676A4" w:rsidRDefault="00520E35" w:rsidP="00AD4BA2">
      <w:pPr>
        <w:pStyle w:val="Caption"/>
        <w:rPr>
          <w:b/>
          <w:bCs/>
          <w:i w:val="0"/>
          <w:iCs w:val="0"/>
          <w:color w:val="auto"/>
          <w:sz w:val="24"/>
          <w:szCs w:val="24"/>
        </w:rPr>
      </w:pPr>
    </w:p>
    <w:p w14:paraId="27D96329" w14:textId="77777777" w:rsidR="00F32A9F" w:rsidRDefault="003411BB" w:rsidP="00F32A9F">
      <w:pPr>
        <w:keepNext/>
        <w:spacing w:line="480" w:lineRule="auto"/>
        <w:ind w:firstLine="360"/>
        <w:jc w:val="center"/>
      </w:pPr>
      <w:r>
        <w:rPr>
          <w:noProof/>
        </w:rPr>
        <w:drawing>
          <wp:inline distT="0" distB="0" distL="0" distR="0" wp14:anchorId="2288DD59" wp14:editId="284C114D">
            <wp:extent cx="2077248" cy="4466103"/>
            <wp:effectExtent l="5715" t="0" r="5080" b="5080"/>
            <wp:docPr id="35" name="Picture 35" descr="Text,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pic:nvPicPr>
                  <pic:blipFill>
                    <a:blip r:embed="rId46">
                      <a:extLst>
                        <a:ext uri="{28A0092B-C50C-407E-A947-70E740481C1C}">
                          <a14:useLocalDpi xmlns:a14="http://schemas.microsoft.com/office/drawing/2010/main" val="0"/>
                        </a:ext>
                      </a:extLst>
                    </a:blip>
                    <a:stretch>
                      <a:fillRect/>
                    </a:stretch>
                  </pic:blipFill>
                  <pic:spPr>
                    <a:xfrm rot="16200000">
                      <a:off x="0" y="0"/>
                      <a:ext cx="2077248" cy="4466103"/>
                    </a:xfrm>
                    <a:prstGeom prst="rect">
                      <a:avLst/>
                    </a:prstGeom>
                  </pic:spPr>
                </pic:pic>
              </a:graphicData>
            </a:graphic>
          </wp:inline>
        </w:drawing>
      </w:r>
    </w:p>
    <w:p w14:paraId="2F0EE0CF" w14:textId="3EDCBADF" w:rsidR="003676A4" w:rsidRPr="00F32A9F" w:rsidRDefault="00F32A9F" w:rsidP="00F32A9F">
      <w:pPr>
        <w:pStyle w:val="Caption"/>
        <w:jc w:val="center"/>
        <w:rPr>
          <w:i w:val="0"/>
          <w:iCs w:val="0"/>
          <w:sz w:val="24"/>
          <w:szCs w:val="24"/>
        </w:rPr>
      </w:pPr>
      <w:bookmarkStart w:id="90" w:name="_Toc106139048"/>
      <w:r w:rsidRPr="00F32A9F">
        <w:rPr>
          <w:b/>
          <w:bCs/>
          <w:i w:val="0"/>
          <w:iCs w:val="0"/>
          <w:color w:val="auto"/>
          <w:sz w:val="24"/>
          <w:szCs w:val="24"/>
        </w:rPr>
        <w:t>Figure 5</w:t>
      </w:r>
      <w:r>
        <w:rPr>
          <w:b/>
          <w:bCs/>
          <w:i w:val="0"/>
          <w:iCs w:val="0"/>
          <w:color w:val="auto"/>
          <w:sz w:val="24"/>
          <w:szCs w:val="24"/>
        </w:rPr>
        <w:noBreakHyphen/>
      </w:r>
      <w:r>
        <w:rPr>
          <w:b/>
          <w:bCs/>
          <w:i w:val="0"/>
          <w:iCs w:val="0"/>
          <w:color w:val="auto"/>
          <w:sz w:val="24"/>
          <w:szCs w:val="24"/>
        </w:rPr>
        <w:fldChar w:fldCharType="begin"/>
      </w:r>
      <w:r>
        <w:rPr>
          <w:b/>
          <w:bCs/>
          <w:i w:val="0"/>
          <w:iCs w:val="0"/>
          <w:color w:val="auto"/>
          <w:sz w:val="24"/>
          <w:szCs w:val="24"/>
        </w:rPr>
        <w:instrText xml:space="preserve"> SEQ Figure \* ARABIC \s 1 </w:instrText>
      </w:r>
      <w:r>
        <w:rPr>
          <w:b/>
          <w:bCs/>
          <w:i w:val="0"/>
          <w:iCs w:val="0"/>
          <w:color w:val="auto"/>
          <w:sz w:val="24"/>
          <w:szCs w:val="24"/>
        </w:rPr>
        <w:fldChar w:fldCharType="separate"/>
      </w:r>
      <w:r w:rsidR="00962EB4">
        <w:rPr>
          <w:b/>
          <w:bCs/>
          <w:i w:val="0"/>
          <w:iCs w:val="0"/>
          <w:noProof/>
          <w:color w:val="auto"/>
          <w:sz w:val="24"/>
          <w:szCs w:val="24"/>
        </w:rPr>
        <w:t>5</w:t>
      </w:r>
      <w:r>
        <w:rPr>
          <w:b/>
          <w:bCs/>
          <w:i w:val="0"/>
          <w:iCs w:val="0"/>
          <w:color w:val="auto"/>
          <w:sz w:val="24"/>
          <w:szCs w:val="24"/>
        </w:rPr>
        <w:fldChar w:fldCharType="end"/>
      </w:r>
      <w:r w:rsidRPr="00F32A9F">
        <w:rPr>
          <w:i w:val="0"/>
          <w:iCs w:val="0"/>
          <w:color w:val="auto"/>
          <w:sz w:val="24"/>
          <w:szCs w:val="24"/>
        </w:rPr>
        <w:t>. Working Prototype of the Schedule Screen</w:t>
      </w:r>
      <w:bookmarkEnd w:id="90"/>
    </w:p>
    <w:p w14:paraId="0025C5D6" w14:textId="7FD9CAB4" w:rsidR="00665EB1" w:rsidRPr="00C01392" w:rsidRDefault="00665EB1" w:rsidP="008A55F1">
      <w:pPr>
        <w:spacing w:line="480" w:lineRule="auto"/>
        <w:jc w:val="both"/>
      </w:pPr>
    </w:p>
    <w:p w14:paraId="79E251F5" w14:textId="77777777" w:rsidR="004034B4" w:rsidRPr="007A30CA" w:rsidRDefault="004034B4" w:rsidP="004034B4">
      <w:pPr>
        <w:numPr>
          <w:ilvl w:val="0"/>
          <w:numId w:val="34"/>
        </w:numPr>
        <w:spacing w:line="480" w:lineRule="auto"/>
        <w:jc w:val="both"/>
      </w:pPr>
      <w:r w:rsidRPr="007A30CA">
        <w:t>Testing</w:t>
      </w:r>
    </w:p>
    <w:p w14:paraId="626A8789" w14:textId="2C4DDD69" w:rsidR="005A1841" w:rsidRPr="00C01392" w:rsidRDefault="004034B4" w:rsidP="005A1841">
      <w:pPr>
        <w:spacing w:line="480" w:lineRule="auto"/>
        <w:ind w:left="1080" w:firstLine="360"/>
        <w:jc w:val="both"/>
      </w:pPr>
      <w:r w:rsidRPr="007A30CA">
        <w:t>On this stage the system will undergo quality assurance testing to make sure that the system meets the defined requirements and to identify and address any bugs and defects on the system if there’s any. This is also where the documentation and system will be finalized in order to release the iteration into deployment.</w:t>
      </w:r>
    </w:p>
    <w:p w14:paraId="1393852D" w14:textId="77777777" w:rsidR="004034B4" w:rsidRPr="00C01392" w:rsidRDefault="004034B4" w:rsidP="004034B4">
      <w:pPr>
        <w:spacing w:line="480" w:lineRule="auto"/>
        <w:ind w:left="1080" w:firstLine="360"/>
        <w:jc w:val="both"/>
      </w:pPr>
    </w:p>
    <w:p w14:paraId="1D68C539" w14:textId="77777777" w:rsidR="004034B4" w:rsidRPr="00C01392" w:rsidRDefault="004034B4" w:rsidP="004034B4">
      <w:pPr>
        <w:numPr>
          <w:ilvl w:val="0"/>
          <w:numId w:val="34"/>
        </w:numPr>
        <w:spacing w:line="480" w:lineRule="auto"/>
        <w:jc w:val="both"/>
      </w:pPr>
      <w:r w:rsidRPr="00C01392">
        <w:t>Deployment</w:t>
      </w:r>
    </w:p>
    <w:p w14:paraId="4702F58C" w14:textId="08EEFE8D" w:rsidR="003A1058" w:rsidRDefault="004034B4" w:rsidP="003039FB">
      <w:pPr>
        <w:spacing w:line="480" w:lineRule="auto"/>
        <w:ind w:left="1080" w:firstLine="360"/>
        <w:jc w:val="both"/>
      </w:pPr>
      <w:r w:rsidRPr="00C01392">
        <w:t xml:space="preserve">This stage is where the finalized output of the system is ready to be dispatched to the client. </w:t>
      </w:r>
      <w:r w:rsidR="002E249D">
        <w:t>The system was presented to IT experts as seen on Figure</w:t>
      </w:r>
      <w:r w:rsidR="003A1058">
        <w:t xml:space="preserve">s </w:t>
      </w:r>
      <w:r w:rsidR="003039FB">
        <w:t>5-6</w:t>
      </w:r>
      <w:r w:rsidR="003A1058">
        <w:t xml:space="preserve"> and </w:t>
      </w:r>
      <w:r w:rsidR="003039FB">
        <w:t>5-7</w:t>
      </w:r>
      <w:r w:rsidR="003A1058">
        <w:t>.</w:t>
      </w:r>
      <w:r w:rsidR="002E249D">
        <w:t xml:space="preserve"> </w:t>
      </w:r>
      <w:r w:rsidRPr="00C01392">
        <w:t>The proponents should provide continuous technical support and maintenance to their system. They should also provide continuous updates for eliminating errors and bugs and bring in new additional features to the system.</w:t>
      </w:r>
    </w:p>
    <w:p w14:paraId="684A8532" w14:textId="23978862" w:rsidR="003A1058" w:rsidRPr="00C01392" w:rsidRDefault="00F32A9F" w:rsidP="003A1058">
      <w:pPr>
        <w:spacing w:line="480" w:lineRule="auto"/>
        <w:ind w:firstLine="360"/>
        <w:jc w:val="center"/>
      </w:pPr>
      <w:r>
        <w:rPr>
          <w:noProof/>
        </w:rPr>
        <mc:AlternateContent>
          <mc:Choice Requires="wps">
            <w:drawing>
              <wp:anchor distT="0" distB="0" distL="114300" distR="114300" simplePos="0" relativeHeight="251658252" behindDoc="1" locked="0" layoutInCell="1" allowOverlap="1" wp14:anchorId="0757D160" wp14:editId="6AFCD106">
                <wp:simplePos x="0" y="0"/>
                <wp:positionH relativeFrom="column">
                  <wp:posOffset>762000</wp:posOffset>
                </wp:positionH>
                <wp:positionV relativeFrom="paragraph">
                  <wp:posOffset>3064510</wp:posOffset>
                </wp:positionV>
                <wp:extent cx="4010025" cy="635"/>
                <wp:effectExtent l="0" t="0" r="0" b="0"/>
                <wp:wrapTight wrapText="bothSides">
                  <wp:wrapPolygon edited="0">
                    <wp:start x="0" y="0"/>
                    <wp:lineTo x="0" y="21600"/>
                    <wp:lineTo x="21600" y="21600"/>
                    <wp:lineTo x="21600" y="0"/>
                  </wp:wrapPolygon>
                </wp:wrapTight>
                <wp:docPr id="79" name="Text Box 79"/>
                <wp:cNvGraphicFramePr/>
                <a:graphic xmlns:a="http://schemas.openxmlformats.org/drawingml/2006/main">
                  <a:graphicData uri="http://schemas.microsoft.com/office/word/2010/wordprocessingShape">
                    <wps:wsp>
                      <wps:cNvSpPr txBox="1"/>
                      <wps:spPr>
                        <a:xfrm>
                          <a:off x="0" y="0"/>
                          <a:ext cx="4010025" cy="635"/>
                        </a:xfrm>
                        <a:prstGeom prst="rect">
                          <a:avLst/>
                        </a:prstGeom>
                        <a:solidFill>
                          <a:prstClr val="white"/>
                        </a:solidFill>
                        <a:ln>
                          <a:noFill/>
                        </a:ln>
                      </wps:spPr>
                      <wps:txbx>
                        <w:txbxContent>
                          <w:p w14:paraId="0D4ED03E" w14:textId="0953C2E9" w:rsidR="00614F01" w:rsidRPr="00F32A9F" w:rsidRDefault="00614F01" w:rsidP="00F32A9F">
                            <w:pPr>
                              <w:pStyle w:val="Caption"/>
                              <w:jc w:val="center"/>
                              <w:rPr>
                                <w:i w:val="0"/>
                                <w:iCs w:val="0"/>
                                <w:noProof/>
                                <w:color w:val="auto"/>
                                <w:sz w:val="24"/>
                                <w:szCs w:val="24"/>
                              </w:rPr>
                            </w:pPr>
                            <w:bookmarkStart w:id="91" w:name="_Toc106139049"/>
                            <w:r w:rsidRPr="00F32A9F">
                              <w:rPr>
                                <w:b/>
                                <w:bCs/>
                                <w:i w:val="0"/>
                                <w:iCs w:val="0"/>
                                <w:color w:val="auto"/>
                                <w:sz w:val="24"/>
                                <w:szCs w:val="24"/>
                              </w:rPr>
                              <w:t>Figure 5</w:t>
                            </w:r>
                            <w:r>
                              <w:rPr>
                                <w:b/>
                                <w:bCs/>
                                <w:i w:val="0"/>
                                <w:iCs w:val="0"/>
                                <w:color w:val="auto"/>
                                <w:sz w:val="24"/>
                                <w:szCs w:val="24"/>
                              </w:rPr>
                              <w:noBreakHyphen/>
                            </w:r>
                            <w:r>
                              <w:rPr>
                                <w:b/>
                                <w:bCs/>
                                <w:i w:val="0"/>
                                <w:iCs w:val="0"/>
                                <w:color w:val="auto"/>
                                <w:sz w:val="24"/>
                                <w:szCs w:val="24"/>
                              </w:rPr>
                              <w:fldChar w:fldCharType="begin"/>
                            </w:r>
                            <w:r>
                              <w:rPr>
                                <w:b/>
                                <w:bCs/>
                                <w:i w:val="0"/>
                                <w:iCs w:val="0"/>
                                <w:color w:val="auto"/>
                                <w:sz w:val="24"/>
                                <w:szCs w:val="24"/>
                              </w:rPr>
                              <w:instrText xml:space="preserve"> SEQ Figure \* ARABIC \s 1 </w:instrText>
                            </w:r>
                            <w:r>
                              <w:rPr>
                                <w:b/>
                                <w:bCs/>
                                <w:i w:val="0"/>
                                <w:iCs w:val="0"/>
                                <w:color w:val="auto"/>
                                <w:sz w:val="24"/>
                                <w:szCs w:val="24"/>
                              </w:rPr>
                              <w:fldChar w:fldCharType="separate"/>
                            </w:r>
                            <w:r>
                              <w:rPr>
                                <w:b/>
                                <w:bCs/>
                                <w:i w:val="0"/>
                                <w:iCs w:val="0"/>
                                <w:noProof/>
                                <w:color w:val="auto"/>
                                <w:sz w:val="24"/>
                                <w:szCs w:val="24"/>
                              </w:rPr>
                              <w:t>6</w:t>
                            </w:r>
                            <w:r>
                              <w:rPr>
                                <w:b/>
                                <w:bCs/>
                                <w:i w:val="0"/>
                                <w:iCs w:val="0"/>
                                <w:color w:val="auto"/>
                                <w:sz w:val="24"/>
                                <w:szCs w:val="24"/>
                              </w:rPr>
                              <w:fldChar w:fldCharType="end"/>
                            </w:r>
                            <w:r w:rsidRPr="00F32A9F">
                              <w:rPr>
                                <w:b/>
                                <w:bCs/>
                                <w:i w:val="0"/>
                                <w:iCs w:val="0"/>
                                <w:color w:val="auto"/>
                                <w:sz w:val="24"/>
                                <w:szCs w:val="24"/>
                              </w:rPr>
                              <w:t>.</w:t>
                            </w:r>
                            <w:r w:rsidRPr="00F32A9F">
                              <w:rPr>
                                <w:i w:val="0"/>
                                <w:iCs w:val="0"/>
                                <w:color w:val="auto"/>
                                <w:sz w:val="24"/>
                                <w:szCs w:val="24"/>
                              </w:rPr>
                              <w:t xml:space="preserve"> Evaluation of the system with IT Experts</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57D160" id="Text Box 79" o:spid="_x0000_s1040" type="#_x0000_t202" style="position:absolute;left:0;text-align:left;margin-left:60pt;margin-top:241.3pt;width:315.75pt;height:.05pt;z-index:-2516582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" stroked="f">
                <v:textbox style="mso-fit-shape-to-text:t" inset="0,0,0,0">
                  <w:txbxContent>
                    <w:p w14:paraId="0D4ED03E" w14:textId="0953C2E9" w:rsidR="00614F01" w:rsidRPr="00F32A9F" w:rsidRDefault="00614F01" w:rsidP="00F32A9F">
                      <w:pPr>
                        <w:pStyle w:val="Caption"/>
                        <w:jc w:val="center"/>
                        <w:rPr>
                          <w:i w:val="0"/>
                          <w:iCs w:val="0"/>
                          <w:noProof/>
                          <w:color w:val="auto"/>
                          <w:sz w:val="24"/>
                          <w:szCs w:val="24"/>
                        </w:rPr>
                      </w:pPr>
                      <w:bookmarkStart w:id="92" w:name="_Toc106139049"/>
                      <w:r w:rsidRPr="00F32A9F">
                        <w:rPr>
                          <w:b/>
                          <w:bCs/>
                          <w:i w:val="0"/>
                          <w:iCs w:val="0"/>
                          <w:color w:val="auto"/>
                          <w:sz w:val="24"/>
                          <w:szCs w:val="24"/>
                        </w:rPr>
                        <w:t>Figure 5</w:t>
                      </w:r>
                      <w:r>
                        <w:rPr>
                          <w:b/>
                          <w:bCs/>
                          <w:i w:val="0"/>
                          <w:iCs w:val="0"/>
                          <w:color w:val="auto"/>
                          <w:sz w:val="24"/>
                          <w:szCs w:val="24"/>
                        </w:rPr>
                        <w:noBreakHyphen/>
                      </w:r>
                      <w:r>
                        <w:rPr>
                          <w:b/>
                          <w:bCs/>
                          <w:i w:val="0"/>
                          <w:iCs w:val="0"/>
                          <w:color w:val="auto"/>
                          <w:sz w:val="24"/>
                          <w:szCs w:val="24"/>
                        </w:rPr>
                        <w:fldChar w:fldCharType="begin"/>
                      </w:r>
                      <w:r>
                        <w:rPr>
                          <w:b/>
                          <w:bCs/>
                          <w:i w:val="0"/>
                          <w:iCs w:val="0"/>
                          <w:color w:val="auto"/>
                          <w:sz w:val="24"/>
                          <w:szCs w:val="24"/>
                        </w:rPr>
                        <w:instrText xml:space="preserve"> SEQ Figure \* ARABIC \s 1 </w:instrText>
                      </w:r>
                      <w:r>
                        <w:rPr>
                          <w:b/>
                          <w:bCs/>
                          <w:i w:val="0"/>
                          <w:iCs w:val="0"/>
                          <w:color w:val="auto"/>
                          <w:sz w:val="24"/>
                          <w:szCs w:val="24"/>
                        </w:rPr>
                        <w:fldChar w:fldCharType="separate"/>
                      </w:r>
                      <w:r>
                        <w:rPr>
                          <w:b/>
                          <w:bCs/>
                          <w:i w:val="0"/>
                          <w:iCs w:val="0"/>
                          <w:noProof/>
                          <w:color w:val="auto"/>
                          <w:sz w:val="24"/>
                          <w:szCs w:val="24"/>
                        </w:rPr>
                        <w:t>6</w:t>
                      </w:r>
                      <w:r>
                        <w:rPr>
                          <w:b/>
                          <w:bCs/>
                          <w:i w:val="0"/>
                          <w:iCs w:val="0"/>
                          <w:color w:val="auto"/>
                          <w:sz w:val="24"/>
                          <w:szCs w:val="24"/>
                        </w:rPr>
                        <w:fldChar w:fldCharType="end"/>
                      </w:r>
                      <w:r w:rsidRPr="00F32A9F">
                        <w:rPr>
                          <w:b/>
                          <w:bCs/>
                          <w:i w:val="0"/>
                          <w:iCs w:val="0"/>
                          <w:color w:val="auto"/>
                          <w:sz w:val="24"/>
                          <w:szCs w:val="24"/>
                        </w:rPr>
                        <w:t>.</w:t>
                      </w:r>
                      <w:r w:rsidRPr="00F32A9F">
                        <w:rPr>
                          <w:i w:val="0"/>
                          <w:iCs w:val="0"/>
                          <w:color w:val="auto"/>
                          <w:sz w:val="24"/>
                          <w:szCs w:val="24"/>
                        </w:rPr>
                        <w:t xml:space="preserve"> Evaluation of the system with IT Experts</w:t>
                      </w:r>
                      <w:bookmarkEnd w:id="92"/>
                    </w:p>
                  </w:txbxContent>
                </v:textbox>
                <w10:wrap type="tight"/>
              </v:shape>
            </w:pict>
          </mc:Fallback>
        </mc:AlternateContent>
      </w:r>
      <w:r w:rsidR="003A1058">
        <w:rPr>
          <w:noProof/>
        </w:rPr>
        <w:drawing>
          <wp:anchor distT="0" distB="0" distL="114300" distR="114300" simplePos="0" relativeHeight="251658247" behindDoc="1" locked="0" layoutInCell="1" allowOverlap="1" wp14:anchorId="1729DF4C" wp14:editId="7D8AEDC6">
            <wp:simplePos x="0" y="0"/>
            <wp:positionH relativeFrom="column">
              <wp:posOffset>762000</wp:posOffset>
            </wp:positionH>
            <wp:positionV relativeFrom="paragraph">
              <wp:posOffset>0</wp:posOffset>
            </wp:positionV>
            <wp:extent cx="4010025" cy="3007519"/>
            <wp:effectExtent l="0" t="0" r="0" b="2540"/>
            <wp:wrapTight wrapText="bothSides">
              <wp:wrapPolygon edited="0">
                <wp:start x="0" y="0"/>
                <wp:lineTo x="0" y="21481"/>
                <wp:lineTo x="21446" y="21481"/>
                <wp:lineTo x="21446" y="0"/>
                <wp:lineTo x="0" y="0"/>
              </wp:wrapPolygon>
            </wp:wrapTight>
            <wp:docPr id="48" name="Picture 48" descr="A group of people standing around a table with a person sitting at i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A group of people standing around a table with a person sitting at it&#10;&#10;Description automatically generated with low confidence"/>
                    <pic:cNvPicPr/>
                  </pic:nvPicPr>
                  <pic:blipFill>
                    <a:blip r:embed="rId47"/>
                    <a:stretch>
                      <a:fillRect/>
                    </a:stretch>
                  </pic:blipFill>
                  <pic:spPr>
                    <a:xfrm>
                      <a:off x="0" y="0"/>
                      <a:ext cx="4010025" cy="3007519"/>
                    </a:xfrm>
                    <a:prstGeom prst="rect">
                      <a:avLst/>
                    </a:prstGeom>
                  </pic:spPr>
                </pic:pic>
              </a:graphicData>
            </a:graphic>
          </wp:anchor>
        </w:drawing>
      </w:r>
    </w:p>
    <w:p w14:paraId="46EFDF74" w14:textId="77777777" w:rsidR="003A1058" w:rsidRDefault="003A1058" w:rsidP="004034B4">
      <w:pPr>
        <w:spacing w:line="480" w:lineRule="auto"/>
        <w:ind w:left="1080" w:firstLine="360"/>
        <w:jc w:val="both"/>
      </w:pPr>
    </w:p>
    <w:p w14:paraId="1B3128A5" w14:textId="77777777" w:rsidR="003A1058" w:rsidRDefault="003A1058" w:rsidP="004034B4">
      <w:pPr>
        <w:spacing w:line="480" w:lineRule="auto"/>
        <w:ind w:left="1080" w:firstLine="360"/>
        <w:jc w:val="both"/>
      </w:pPr>
    </w:p>
    <w:p w14:paraId="04767F5B" w14:textId="77777777" w:rsidR="003A1058" w:rsidRDefault="003A1058" w:rsidP="004034B4">
      <w:pPr>
        <w:spacing w:line="480" w:lineRule="auto"/>
        <w:ind w:left="1080" w:firstLine="360"/>
        <w:jc w:val="both"/>
      </w:pPr>
    </w:p>
    <w:p w14:paraId="17CAEAE5" w14:textId="77777777" w:rsidR="003A1058" w:rsidRDefault="003A1058" w:rsidP="004034B4">
      <w:pPr>
        <w:spacing w:line="480" w:lineRule="auto"/>
        <w:ind w:left="1080" w:firstLine="360"/>
        <w:jc w:val="both"/>
      </w:pPr>
    </w:p>
    <w:p w14:paraId="0C78B6AC" w14:textId="77777777" w:rsidR="003A1058" w:rsidRDefault="003A1058" w:rsidP="004034B4">
      <w:pPr>
        <w:spacing w:line="480" w:lineRule="auto"/>
        <w:ind w:left="1080" w:firstLine="360"/>
        <w:jc w:val="both"/>
      </w:pPr>
    </w:p>
    <w:p w14:paraId="6049956B" w14:textId="77777777" w:rsidR="003A1058" w:rsidRDefault="003A1058" w:rsidP="004034B4">
      <w:pPr>
        <w:spacing w:line="480" w:lineRule="auto"/>
        <w:ind w:left="1080" w:firstLine="360"/>
        <w:jc w:val="both"/>
      </w:pPr>
    </w:p>
    <w:p w14:paraId="5882D18F" w14:textId="77777777" w:rsidR="003A1058" w:rsidRDefault="003A1058" w:rsidP="004034B4">
      <w:pPr>
        <w:spacing w:line="480" w:lineRule="auto"/>
        <w:ind w:left="1080" w:firstLine="360"/>
        <w:jc w:val="both"/>
      </w:pPr>
    </w:p>
    <w:p w14:paraId="69009A80" w14:textId="77777777" w:rsidR="00F32A9F" w:rsidRDefault="00F32A9F" w:rsidP="004034B4">
      <w:pPr>
        <w:spacing w:line="480" w:lineRule="auto"/>
        <w:ind w:left="1080" w:firstLine="360"/>
        <w:jc w:val="both"/>
      </w:pPr>
    </w:p>
    <w:p w14:paraId="35065322" w14:textId="78301EEB" w:rsidR="00705C57" w:rsidRDefault="00F32A9F" w:rsidP="00EF7D69">
      <w:pPr>
        <w:spacing w:line="480" w:lineRule="auto"/>
        <w:jc w:val="both"/>
      </w:pPr>
      <w:r>
        <w:rPr>
          <w:noProof/>
        </w:rPr>
        <w:lastRenderedPageBreak/>
        <mc:AlternateContent>
          <mc:Choice Requires="wps">
            <w:drawing>
              <wp:anchor distT="0" distB="0" distL="114300" distR="114300" simplePos="0" relativeHeight="251658253" behindDoc="0" locked="0" layoutInCell="1" allowOverlap="1" wp14:anchorId="477C4A85" wp14:editId="54CD33B5">
                <wp:simplePos x="0" y="0"/>
                <wp:positionH relativeFrom="column">
                  <wp:posOffset>819150</wp:posOffset>
                </wp:positionH>
                <wp:positionV relativeFrom="paragraph">
                  <wp:posOffset>3388995</wp:posOffset>
                </wp:positionV>
                <wp:extent cx="3975100" cy="635"/>
                <wp:effectExtent l="0" t="0" r="0" b="0"/>
                <wp:wrapTopAndBottom/>
                <wp:docPr id="81" name="Text Box 81"/>
                <wp:cNvGraphicFramePr/>
                <a:graphic xmlns:a="http://schemas.openxmlformats.org/drawingml/2006/main">
                  <a:graphicData uri="http://schemas.microsoft.com/office/word/2010/wordprocessingShape">
                    <wps:wsp>
                      <wps:cNvSpPr txBox="1"/>
                      <wps:spPr>
                        <a:xfrm>
                          <a:off x="0" y="0"/>
                          <a:ext cx="3975100" cy="635"/>
                        </a:xfrm>
                        <a:prstGeom prst="rect">
                          <a:avLst/>
                        </a:prstGeom>
                        <a:solidFill>
                          <a:prstClr val="white"/>
                        </a:solidFill>
                        <a:ln>
                          <a:noFill/>
                        </a:ln>
                      </wps:spPr>
                      <wps:txbx>
                        <w:txbxContent>
                          <w:p w14:paraId="336BBA0C" w14:textId="1A7E2728" w:rsidR="00614F01" w:rsidRPr="00F32A9F" w:rsidRDefault="00614F01" w:rsidP="00F32A9F">
                            <w:pPr>
                              <w:pStyle w:val="Caption"/>
                              <w:jc w:val="center"/>
                              <w:rPr>
                                <w:i w:val="0"/>
                                <w:iCs w:val="0"/>
                                <w:noProof/>
                                <w:color w:val="auto"/>
                                <w:sz w:val="24"/>
                                <w:szCs w:val="24"/>
                              </w:rPr>
                            </w:pPr>
                            <w:bookmarkStart w:id="93" w:name="_Toc106139050"/>
                            <w:r w:rsidRPr="00F32A9F">
                              <w:rPr>
                                <w:b/>
                                <w:bCs/>
                                <w:i w:val="0"/>
                                <w:iCs w:val="0"/>
                                <w:color w:val="auto"/>
                                <w:sz w:val="24"/>
                                <w:szCs w:val="24"/>
                              </w:rPr>
                              <w:t>Figure 5</w:t>
                            </w:r>
                            <w:r w:rsidRPr="00F32A9F">
                              <w:rPr>
                                <w:b/>
                                <w:bCs/>
                                <w:i w:val="0"/>
                                <w:iCs w:val="0"/>
                                <w:color w:val="auto"/>
                                <w:sz w:val="24"/>
                                <w:szCs w:val="24"/>
                              </w:rPr>
                              <w:noBreakHyphen/>
                            </w:r>
                            <w:r w:rsidRPr="00F32A9F">
                              <w:rPr>
                                <w:b/>
                                <w:bCs/>
                                <w:i w:val="0"/>
                                <w:iCs w:val="0"/>
                                <w:color w:val="auto"/>
                                <w:sz w:val="24"/>
                                <w:szCs w:val="24"/>
                              </w:rPr>
                              <w:fldChar w:fldCharType="begin"/>
                            </w:r>
                            <w:r w:rsidRPr="00F32A9F">
                              <w:rPr>
                                <w:b/>
                                <w:bCs/>
                                <w:i w:val="0"/>
                                <w:iCs w:val="0"/>
                                <w:color w:val="auto"/>
                                <w:sz w:val="24"/>
                                <w:szCs w:val="24"/>
                              </w:rPr>
                              <w:instrText xml:space="preserve"> SEQ Figure \* ARABIC \s 1 </w:instrText>
                            </w:r>
                            <w:r w:rsidRPr="00F32A9F">
                              <w:rPr>
                                <w:b/>
                                <w:bCs/>
                                <w:i w:val="0"/>
                                <w:iCs w:val="0"/>
                                <w:color w:val="auto"/>
                                <w:sz w:val="24"/>
                                <w:szCs w:val="24"/>
                              </w:rPr>
                              <w:fldChar w:fldCharType="separate"/>
                            </w:r>
                            <w:r>
                              <w:rPr>
                                <w:b/>
                                <w:bCs/>
                                <w:i w:val="0"/>
                                <w:iCs w:val="0"/>
                                <w:noProof/>
                                <w:color w:val="auto"/>
                                <w:sz w:val="24"/>
                                <w:szCs w:val="24"/>
                              </w:rPr>
                              <w:t>7</w:t>
                            </w:r>
                            <w:r w:rsidRPr="00F32A9F">
                              <w:rPr>
                                <w:b/>
                                <w:bCs/>
                                <w:i w:val="0"/>
                                <w:iCs w:val="0"/>
                                <w:color w:val="auto"/>
                                <w:sz w:val="24"/>
                                <w:szCs w:val="24"/>
                              </w:rPr>
                              <w:fldChar w:fldCharType="end"/>
                            </w:r>
                            <w:r w:rsidRPr="00F32A9F">
                              <w:rPr>
                                <w:b/>
                                <w:bCs/>
                                <w:i w:val="0"/>
                                <w:iCs w:val="0"/>
                                <w:color w:val="auto"/>
                                <w:sz w:val="24"/>
                                <w:szCs w:val="24"/>
                              </w:rPr>
                              <w:t>.</w:t>
                            </w:r>
                            <w:r w:rsidRPr="00F32A9F">
                              <w:rPr>
                                <w:i w:val="0"/>
                                <w:iCs w:val="0"/>
                                <w:color w:val="auto"/>
                                <w:sz w:val="24"/>
                                <w:szCs w:val="24"/>
                              </w:rPr>
                              <w:t xml:space="preserve"> Demonstration of the System</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7C4A85" id="Text Box 81" o:spid="_x0000_s1041" type="#_x0000_t202" style="position:absolute;left:0;text-align:left;margin-left:64.5pt;margin-top:266.85pt;width:313pt;height:.05pt;z-index:25165825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" stroked="f">
                <v:textbox style="mso-fit-shape-to-text:t" inset="0,0,0,0">
                  <w:txbxContent>
                    <w:p w14:paraId="336BBA0C" w14:textId="1A7E2728" w:rsidR="00614F01" w:rsidRPr="00F32A9F" w:rsidRDefault="00614F01" w:rsidP="00F32A9F">
                      <w:pPr>
                        <w:pStyle w:val="Caption"/>
                        <w:jc w:val="center"/>
                        <w:rPr>
                          <w:i w:val="0"/>
                          <w:iCs w:val="0"/>
                          <w:noProof/>
                          <w:color w:val="auto"/>
                          <w:sz w:val="24"/>
                          <w:szCs w:val="24"/>
                        </w:rPr>
                      </w:pPr>
                      <w:bookmarkStart w:id="94" w:name="_Toc106139050"/>
                      <w:r w:rsidRPr="00F32A9F">
                        <w:rPr>
                          <w:b/>
                          <w:bCs/>
                          <w:i w:val="0"/>
                          <w:iCs w:val="0"/>
                          <w:color w:val="auto"/>
                          <w:sz w:val="24"/>
                          <w:szCs w:val="24"/>
                        </w:rPr>
                        <w:t>Figure 5</w:t>
                      </w:r>
                      <w:r w:rsidRPr="00F32A9F">
                        <w:rPr>
                          <w:b/>
                          <w:bCs/>
                          <w:i w:val="0"/>
                          <w:iCs w:val="0"/>
                          <w:color w:val="auto"/>
                          <w:sz w:val="24"/>
                          <w:szCs w:val="24"/>
                        </w:rPr>
                        <w:noBreakHyphen/>
                      </w:r>
                      <w:r w:rsidRPr="00F32A9F">
                        <w:rPr>
                          <w:b/>
                          <w:bCs/>
                          <w:i w:val="0"/>
                          <w:iCs w:val="0"/>
                          <w:color w:val="auto"/>
                          <w:sz w:val="24"/>
                          <w:szCs w:val="24"/>
                        </w:rPr>
                        <w:fldChar w:fldCharType="begin"/>
                      </w:r>
                      <w:r w:rsidRPr="00F32A9F">
                        <w:rPr>
                          <w:b/>
                          <w:bCs/>
                          <w:i w:val="0"/>
                          <w:iCs w:val="0"/>
                          <w:color w:val="auto"/>
                          <w:sz w:val="24"/>
                          <w:szCs w:val="24"/>
                        </w:rPr>
                        <w:instrText xml:space="preserve"> SEQ Figure \* ARABIC \s 1 </w:instrText>
                      </w:r>
                      <w:r w:rsidRPr="00F32A9F">
                        <w:rPr>
                          <w:b/>
                          <w:bCs/>
                          <w:i w:val="0"/>
                          <w:iCs w:val="0"/>
                          <w:color w:val="auto"/>
                          <w:sz w:val="24"/>
                          <w:szCs w:val="24"/>
                        </w:rPr>
                        <w:fldChar w:fldCharType="separate"/>
                      </w:r>
                      <w:r>
                        <w:rPr>
                          <w:b/>
                          <w:bCs/>
                          <w:i w:val="0"/>
                          <w:iCs w:val="0"/>
                          <w:noProof/>
                          <w:color w:val="auto"/>
                          <w:sz w:val="24"/>
                          <w:szCs w:val="24"/>
                        </w:rPr>
                        <w:t>7</w:t>
                      </w:r>
                      <w:r w:rsidRPr="00F32A9F">
                        <w:rPr>
                          <w:b/>
                          <w:bCs/>
                          <w:i w:val="0"/>
                          <w:iCs w:val="0"/>
                          <w:color w:val="auto"/>
                          <w:sz w:val="24"/>
                          <w:szCs w:val="24"/>
                        </w:rPr>
                        <w:fldChar w:fldCharType="end"/>
                      </w:r>
                      <w:r w:rsidRPr="00F32A9F">
                        <w:rPr>
                          <w:b/>
                          <w:bCs/>
                          <w:i w:val="0"/>
                          <w:iCs w:val="0"/>
                          <w:color w:val="auto"/>
                          <w:sz w:val="24"/>
                          <w:szCs w:val="24"/>
                        </w:rPr>
                        <w:t>.</w:t>
                      </w:r>
                      <w:r w:rsidRPr="00F32A9F">
                        <w:rPr>
                          <w:i w:val="0"/>
                          <w:iCs w:val="0"/>
                          <w:color w:val="auto"/>
                          <w:sz w:val="24"/>
                          <w:szCs w:val="24"/>
                        </w:rPr>
                        <w:t xml:space="preserve"> Demonstration of the System</w:t>
                      </w:r>
                      <w:bookmarkEnd w:id="94"/>
                    </w:p>
                  </w:txbxContent>
                </v:textbox>
                <w10:wrap type="topAndBottom"/>
              </v:shape>
            </w:pict>
          </mc:Fallback>
        </mc:AlternateContent>
      </w:r>
      <w:r w:rsidR="003A1058">
        <w:rPr>
          <w:noProof/>
        </w:rPr>
        <w:drawing>
          <wp:anchor distT="0" distB="0" distL="114300" distR="114300" simplePos="0" relativeHeight="251658248" behindDoc="1" locked="0" layoutInCell="1" allowOverlap="1" wp14:anchorId="75709545" wp14:editId="2870CDA9">
            <wp:simplePos x="0" y="0"/>
            <wp:positionH relativeFrom="margin">
              <wp:posOffset>819150</wp:posOffset>
            </wp:positionH>
            <wp:positionV relativeFrom="paragraph">
              <wp:posOffset>350520</wp:posOffset>
            </wp:positionV>
            <wp:extent cx="3975100" cy="2981325"/>
            <wp:effectExtent l="0" t="0" r="6350" b="9525"/>
            <wp:wrapTopAndBottom/>
            <wp:docPr id="49" name="Picture 49" descr="A person taking a picture of a person sitting at a desk&#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person taking a picture of a person sitting at a desk&#10;&#10;Description automatically generated with low confidence"/>
                    <pic:cNvPicPr/>
                  </pic:nvPicPr>
                  <pic:blipFill>
                    <a:blip r:embed="rId48"/>
                    <a:stretch>
                      <a:fillRect/>
                    </a:stretch>
                  </pic:blipFill>
                  <pic:spPr>
                    <a:xfrm>
                      <a:off x="0" y="0"/>
                      <a:ext cx="3975100" cy="2981325"/>
                    </a:xfrm>
                    <a:prstGeom prst="rect">
                      <a:avLst/>
                    </a:prstGeom>
                  </pic:spPr>
                </pic:pic>
              </a:graphicData>
            </a:graphic>
          </wp:anchor>
        </w:drawing>
      </w:r>
    </w:p>
    <w:p w14:paraId="68CE1F94" w14:textId="77777777" w:rsidR="006873A0" w:rsidRDefault="006873A0" w:rsidP="00F32A9F">
      <w:pPr>
        <w:spacing w:line="480" w:lineRule="auto"/>
        <w:jc w:val="both"/>
      </w:pPr>
    </w:p>
    <w:p w14:paraId="22E0E836" w14:textId="297A20BA" w:rsidR="004034B4" w:rsidRPr="00C01392" w:rsidRDefault="004034B4" w:rsidP="004034B4">
      <w:pPr>
        <w:numPr>
          <w:ilvl w:val="0"/>
          <w:numId w:val="34"/>
        </w:numPr>
        <w:spacing w:line="480" w:lineRule="auto"/>
        <w:jc w:val="both"/>
      </w:pPr>
      <w:r w:rsidRPr="00C01392">
        <w:t>Review</w:t>
      </w:r>
    </w:p>
    <w:p w14:paraId="29392DC5" w14:textId="20F0D33A" w:rsidR="004034B4" w:rsidRPr="00C01392" w:rsidRDefault="004034B4" w:rsidP="004034B4">
      <w:pPr>
        <w:spacing w:line="480" w:lineRule="auto"/>
        <w:ind w:left="1080" w:firstLine="360"/>
        <w:jc w:val="both"/>
      </w:pPr>
      <w:r w:rsidRPr="00C01392">
        <w:t>On this final stage the proponents should work on the feedback that they have received from their client, if the client is dissatisfied with the end product, then it will need further iterations until the system meets the needs of the client.</w:t>
      </w:r>
    </w:p>
    <w:p w14:paraId="2EDDF652" w14:textId="143F7186" w:rsidR="007964A1" w:rsidRDefault="007964A1" w:rsidP="00817DD3">
      <w:pPr>
        <w:spacing w:line="480" w:lineRule="auto"/>
        <w:ind w:firstLine="720"/>
        <w:jc w:val="both"/>
      </w:pPr>
    </w:p>
    <w:p w14:paraId="5D6142CA" w14:textId="388532C2" w:rsidR="007964A1" w:rsidRDefault="007964A1" w:rsidP="002C7426">
      <w:pPr>
        <w:pStyle w:val="Heading2"/>
        <w:rPr>
          <w:rFonts w:ascii="Times New Roman" w:hAnsi="Times New Roman" w:cs="Times New Roman"/>
          <w:b/>
          <w:bCs/>
          <w:color w:val="0D0D0D" w:themeColor="text1" w:themeTint="F2"/>
          <w:sz w:val="24"/>
          <w:szCs w:val="24"/>
          <w:lang w:val="en-PH"/>
        </w:rPr>
      </w:pPr>
      <w:bookmarkStart w:id="95" w:name="_Toc106185783"/>
      <w:r w:rsidRPr="002C7426">
        <w:rPr>
          <w:rFonts w:ascii="Times New Roman" w:hAnsi="Times New Roman" w:cs="Times New Roman"/>
          <w:b/>
          <w:bCs/>
          <w:color w:val="0D0D0D" w:themeColor="text1" w:themeTint="F2"/>
          <w:sz w:val="24"/>
          <w:szCs w:val="24"/>
          <w:lang w:val="en-PH"/>
        </w:rPr>
        <w:t>Locale of the Study</w:t>
      </w:r>
      <w:bookmarkEnd w:id="95"/>
      <w:r w:rsidRPr="002C7426">
        <w:rPr>
          <w:rFonts w:ascii="Times New Roman" w:hAnsi="Times New Roman" w:cs="Times New Roman"/>
          <w:b/>
          <w:bCs/>
          <w:color w:val="0D0D0D" w:themeColor="text1" w:themeTint="F2"/>
          <w:sz w:val="24"/>
          <w:szCs w:val="24"/>
          <w:lang w:val="en-PH"/>
        </w:rPr>
        <w:t xml:space="preserve"> </w:t>
      </w:r>
    </w:p>
    <w:p w14:paraId="1953ED96" w14:textId="77777777" w:rsidR="002C7426" w:rsidRPr="002C7426" w:rsidRDefault="002C7426" w:rsidP="002C7426">
      <w:pPr>
        <w:rPr>
          <w:rFonts w:eastAsia="Calibri"/>
          <w:lang w:val="en-PH"/>
        </w:rPr>
      </w:pPr>
    </w:p>
    <w:p w14:paraId="0CDF5E6D" w14:textId="4BBF02EC" w:rsidR="008773F9" w:rsidRDefault="00E23F04" w:rsidP="002C7426">
      <w:pPr>
        <w:autoSpaceDE w:val="0"/>
        <w:autoSpaceDN w:val="0"/>
        <w:adjustRightInd w:val="0"/>
        <w:spacing w:line="480" w:lineRule="auto"/>
        <w:ind w:firstLine="720"/>
        <w:jc w:val="both"/>
      </w:pPr>
      <w:r>
        <w:t>The study has been designed and implemented at the Lyceum of the Philippines University Cavite</w:t>
      </w:r>
      <w:r w:rsidR="00013805">
        <w:t xml:space="preserve"> since the chosen respondents are students at the University.</w:t>
      </w:r>
    </w:p>
    <w:p w14:paraId="691F1D6C" w14:textId="77777777" w:rsidR="00EF7D69" w:rsidRDefault="00EF7D69" w:rsidP="002C7426">
      <w:pPr>
        <w:autoSpaceDE w:val="0"/>
        <w:autoSpaceDN w:val="0"/>
        <w:adjustRightInd w:val="0"/>
        <w:spacing w:line="480" w:lineRule="auto"/>
        <w:ind w:firstLine="720"/>
        <w:jc w:val="both"/>
      </w:pPr>
    </w:p>
    <w:p w14:paraId="69B8A268" w14:textId="77777777" w:rsidR="00EF7D69" w:rsidRPr="00F27AB7" w:rsidRDefault="00EF7D69" w:rsidP="002C7426">
      <w:pPr>
        <w:autoSpaceDE w:val="0"/>
        <w:autoSpaceDN w:val="0"/>
        <w:adjustRightInd w:val="0"/>
        <w:spacing w:line="480" w:lineRule="auto"/>
        <w:ind w:firstLine="720"/>
        <w:jc w:val="both"/>
      </w:pPr>
    </w:p>
    <w:p w14:paraId="57A10D5A" w14:textId="265294D9" w:rsidR="008773F9" w:rsidRDefault="008773F9" w:rsidP="002C7426">
      <w:pPr>
        <w:pStyle w:val="Heading2"/>
        <w:rPr>
          <w:rFonts w:ascii="Times New Roman" w:hAnsi="Times New Roman" w:cs="Times New Roman"/>
          <w:b/>
          <w:bCs/>
          <w:color w:val="0D0D0D" w:themeColor="text1" w:themeTint="F2"/>
          <w:sz w:val="24"/>
          <w:szCs w:val="24"/>
        </w:rPr>
      </w:pPr>
      <w:bookmarkStart w:id="96" w:name="_Toc106185784"/>
      <w:r w:rsidRPr="002C7426">
        <w:rPr>
          <w:rFonts w:ascii="Times New Roman" w:hAnsi="Times New Roman" w:cs="Times New Roman"/>
          <w:b/>
          <w:bCs/>
          <w:color w:val="0D0D0D" w:themeColor="text1" w:themeTint="F2"/>
          <w:sz w:val="24"/>
          <w:szCs w:val="24"/>
        </w:rPr>
        <w:lastRenderedPageBreak/>
        <w:t>Respondents of the Study</w:t>
      </w:r>
      <w:bookmarkEnd w:id="96"/>
      <w:r w:rsidRPr="002C7426">
        <w:rPr>
          <w:rFonts w:ascii="Times New Roman" w:hAnsi="Times New Roman" w:cs="Times New Roman"/>
          <w:b/>
          <w:bCs/>
          <w:color w:val="0D0D0D" w:themeColor="text1" w:themeTint="F2"/>
          <w:sz w:val="24"/>
          <w:szCs w:val="24"/>
        </w:rPr>
        <w:t> </w:t>
      </w:r>
    </w:p>
    <w:p w14:paraId="6DA16A32" w14:textId="77777777" w:rsidR="002C7426" w:rsidRPr="002C7426" w:rsidRDefault="002C7426" w:rsidP="002C7426"/>
    <w:p w14:paraId="11DF2473" w14:textId="77777777" w:rsidR="00EF7D69" w:rsidRDefault="00EF7D69" w:rsidP="00EF7D69">
      <w:pPr>
        <w:pStyle w:val="Heading2"/>
        <w:spacing w:line="480" w:lineRule="auto"/>
        <w:ind w:firstLine="720"/>
        <w:jc w:val="both"/>
        <w:rPr>
          <w:rFonts w:ascii="Times New Roman" w:eastAsia="Times New Roman" w:hAnsi="Times New Roman" w:cs="Times New Roman"/>
          <w:color w:val="auto"/>
          <w:sz w:val="24"/>
          <w:szCs w:val="24"/>
        </w:rPr>
      </w:pPr>
      <w:bookmarkStart w:id="97" w:name="_Toc106185785"/>
      <w:r w:rsidRPr="00EF7D69">
        <w:rPr>
          <w:rFonts w:ascii="Times New Roman" w:eastAsia="Times New Roman" w:hAnsi="Times New Roman" w:cs="Times New Roman"/>
          <w:color w:val="auto"/>
          <w:sz w:val="24"/>
          <w:szCs w:val="24"/>
        </w:rPr>
        <w:t>The proponents selected the students of Lyceum of the Philippines University Cavite as the study's respondents. The proponents had identified fifteen (15) students as respondents and five (5) IT Experts. The lone end user for the system is the students of Lyceum of the Philippines University Cavite. They are the ones to which the system is dedicated. They evaluated the system based on the given criteria in the evaluation form.</w:t>
      </w:r>
    </w:p>
    <w:p w14:paraId="0893A227" w14:textId="77777777" w:rsidR="00EF7D69" w:rsidRDefault="00EF7D69" w:rsidP="00EF7D69">
      <w:pPr>
        <w:pStyle w:val="Heading2"/>
        <w:spacing w:line="480" w:lineRule="auto"/>
        <w:jc w:val="both"/>
        <w:rPr>
          <w:rFonts w:ascii="Times New Roman" w:eastAsia="Times New Roman" w:hAnsi="Times New Roman" w:cs="Times New Roman"/>
          <w:color w:val="auto"/>
          <w:sz w:val="24"/>
          <w:szCs w:val="24"/>
        </w:rPr>
      </w:pPr>
    </w:p>
    <w:p w14:paraId="77CD8791" w14:textId="388605A7" w:rsidR="008773F9" w:rsidRDefault="008773F9" w:rsidP="002C7426">
      <w:pPr>
        <w:pStyle w:val="Heading2"/>
        <w:rPr>
          <w:rFonts w:ascii="Times New Roman" w:hAnsi="Times New Roman" w:cs="Times New Roman"/>
          <w:b/>
          <w:bCs/>
          <w:color w:val="0D0D0D" w:themeColor="text1" w:themeTint="F2"/>
          <w:sz w:val="24"/>
          <w:szCs w:val="24"/>
        </w:rPr>
      </w:pPr>
      <w:r w:rsidRPr="002C7426">
        <w:rPr>
          <w:rFonts w:ascii="Times New Roman" w:hAnsi="Times New Roman" w:cs="Times New Roman"/>
          <w:b/>
          <w:bCs/>
          <w:color w:val="0D0D0D" w:themeColor="text1" w:themeTint="F2"/>
          <w:sz w:val="24"/>
          <w:szCs w:val="24"/>
        </w:rPr>
        <w:t>Sample and Sampling Technique</w:t>
      </w:r>
      <w:bookmarkEnd w:id="97"/>
      <w:r w:rsidRPr="002C7426">
        <w:rPr>
          <w:rFonts w:ascii="Times New Roman" w:hAnsi="Times New Roman" w:cs="Times New Roman"/>
          <w:b/>
          <w:bCs/>
          <w:color w:val="0D0D0D" w:themeColor="text1" w:themeTint="F2"/>
          <w:sz w:val="24"/>
          <w:szCs w:val="24"/>
        </w:rPr>
        <w:t> </w:t>
      </w:r>
    </w:p>
    <w:p w14:paraId="02CE67DB" w14:textId="77777777" w:rsidR="002C7426" w:rsidRPr="002C7426" w:rsidRDefault="002C7426" w:rsidP="002C7426"/>
    <w:p w14:paraId="318499D7" w14:textId="77777777" w:rsidR="00EF7D69" w:rsidRDefault="00EF7D69" w:rsidP="00EF7D69">
      <w:pPr>
        <w:pStyle w:val="Heading2"/>
        <w:spacing w:line="480" w:lineRule="auto"/>
        <w:ind w:firstLine="720"/>
        <w:jc w:val="both"/>
        <w:rPr>
          <w:rFonts w:ascii="Times New Roman" w:eastAsia="Times New Roman" w:hAnsi="Times New Roman" w:cs="Times New Roman"/>
          <w:color w:val="000000" w:themeColor="text1"/>
          <w:sz w:val="24"/>
          <w:szCs w:val="24"/>
        </w:rPr>
      </w:pPr>
      <w:bookmarkStart w:id="98" w:name="_Toc106185786"/>
      <w:r w:rsidRPr="00EF7D69">
        <w:rPr>
          <w:rFonts w:ascii="Times New Roman" w:eastAsia="Times New Roman" w:hAnsi="Times New Roman" w:cs="Times New Roman"/>
          <w:color w:val="000000" w:themeColor="text1"/>
          <w:sz w:val="24"/>
          <w:szCs w:val="24"/>
        </w:rPr>
        <w:t>They will then evaluate the research project by using Stratified sampling and dividing the entire student body randomly for a total of fifteen (15) student evaluators and five (5) IT experts. The reason why the researcher chose this technique is as follows: (1) As the sole target user for the current research project, during the duration of evaluation, the researcher will have access to the entire student demographic, and (2) Random respondent will also produce evaluation from the non-tech-savvy person who is critical in measuring the project accessibility and usability.</w:t>
      </w:r>
    </w:p>
    <w:p w14:paraId="7FFC225A" w14:textId="470E8EAB" w:rsidR="008773F9" w:rsidRDefault="008773F9" w:rsidP="002C7426">
      <w:pPr>
        <w:pStyle w:val="Heading2"/>
        <w:rPr>
          <w:rFonts w:ascii="Times New Roman" w:hAnsi="Times New Roman" w:cs="Times New Roman"/>
          <w:b/>
          <w:bCs/>
          <w:color w:val="0D0D0D" w:themeColor="text1" w:themeTint="F2"/>
          <w:sz w:val="24"/>
          <w:szCs w:val="24"/>
        </w:rPr>
      </w:pPr>
      <w:r w:rsidRPr="002C7426">
        <w:rPr>
          <w:rFonts w:ascii="Times New Roman" w:hAnsi="Times New Roman" w:cs="Times New Roman"/>
          <w:b/>
          <w:bCs/>
          <w:color w:val="0D0D0D" w:themeColor="text1" w:themeTint="F2"/>
          <w:sz w:val="24"/>
          <w:szCs w:val="24"/>
        </w:rPr>
        <w:t>Statistical Treatment of Data</w:t>
      </w:r>
      <w:bookmarkEnd w:id="98"/>
      <w:r w:rsidRPr="002C7426">
        <w:rPr>
          <w:rFonts w:ascii="Times New Roman" w:hAnsi="Times New Roman" w:cs="Times New Roman"/>
          <w:b/>
          <w:bCs/>
          <w:color w:val="0D0D0D" w:themeColor="text1" w:themeTint="F2"/>
          <w:sz w:val="24"/>
          <w:szCs w:val="24"/>
        </w:rPr>
        <w:t> </w:t>
      </w:r>
    </w:p>
    <w:p w14:paraId="5C2F2ED6" w14:textId="77777777" w:rsidR="002C7426" w:rsidRPr="002C7426" w:rsidRDefault="002C7426" w:rsidP="002C7426"/>
    <w:p w14:paraId="7B970F0D" w14:textId="18D7927B" w:rsidR="008A418B" w:rsidRDefault="00EF7D69" w:rsidP="008A418B">
      <w:pPr>
        <w:spacing w:line="480" w:lineRule="auto"/>
        <w:ind w:firstLine="720"/>
        <w:jc w:val="both"/>
      </w:pPr>
      <w:r w:rsidRPr="00EF7D69">
        <w:t xml:space="preserve">The program will be tested using the research project evaluation instrument to check whether the system complies with Functionality Testing under the Mobile Application Rating Scale (MARS) criteria. The evaluation will be done by the user using the scoring system that the proponents will provide. Copies will be given to the respondents, the university's students. </w:t>
      </w:r>
      <w:r w:rsidR="008A418B">
        <w:t>The scoring system is shown below:</w:t>
      </w:r>
    </w:p>
    <w:p w14:paraId="2D387339" w14:textId="231519A1" w:rsidR="000C7551" w:rsidRPr="000C7551" w:rsidRDefault="000C7551" w:rsidP="000C7551">
      <w:pPr>
        <w:pStyle w:val="Caption"/>
        <w:keepNext/>
        <w:rPr>
          <w:i w:val="0"/>
          <w:iCs w:val="0"/>
          <w:color w:val="auto"/>
          <w:sz w:val="24"/>
          <w:szCs w:val="24"/>
        </w:rPr>
      </w:pPr>
    </w:p>
    <w:p w14:paraId="4C29C6B6" w14:textId="600A57EC" w:rsidR="00F32A9F" w:rsidRPr="00F32A9F" w:rsidRDefault="00F32A9F" w:rsidP="00F32A9F">
      <w:pPr>
        <w:pStyle w:val="Caption"/>
        <w:keepNext/>
        <w:rPr>
          <w:i w:val="0"/>
          <w:iCs w:val="0"/>
          <w:color w:val="auto"/>
          <w:sz w:val="24"/>
          <w:szCs w:val="24"/>
        </w:rPr>
      </w:pPr>
      <w:bookmarkStart w:id="99" w:name="_Toc106139053"/>
      <w:r w:rsidRPr="00F32A9F">
        <w:rPr>
          <w:b/>
          <w:bCs/>
          <w:i w:val="0"/>
          <w:iCs w:val="0"/>
          <w:color w:val="auto"/>
          <w:sz w:val="24"/>
          <w:szCs w:val="24"/>
        </w:rPr>
        <w:t>Table 5</w:t>
      </w:r>
      <w:r w:rsidR="00E15262">
        <w:rPr>
          <w:b/>
          <w:bCs/>
          <w:i w:val="0"/>
          <w:iCs w:val="0"/>
          <w:color w:val="auto"/>
          <w:sz w:val="24"/>
          <w:szCs w:val="24"/>
        </w:rPr>
        <w:noBreakHyphen/>
      </w:r>
      <w:r w:rsidR="00E15262">
        <w:rPr>
          <w:b/>
          <w:bCs/>
          <w:i w:val="0"/>
          <w:iCs w:val="0"/>
          <w:color w:val="auto"/>
          <w:sz w:val="24"/>
          <w:szCs w:val="24"/>
        </w:rPr>
        <w:fldChar w:fldCharType="begin"/>
      </w:r>
      <w:r w:rsidR="00E15262">
        <w:rPr>
          <w:b/>
          <w:bCs/>
          <w:i w:val="0"/>
          <w:iCs w:val="0"/>
          <w:color w:val="auto"/>
          <w:sz w:val="24"/>
          <w:szCs w:val="24"/>
        </w:rPr>
        <w:instrText xml:space="preserve"> SEQ Table \* ARABIC \s 1 </w:instrText>
      </w:r>
      <w:r w:rsidR="00E15262">
        <w:rPr>
          <w:b/>
          <w:bCs/>
          <w:i w:val="0"/>
          <w:iCs w:val="0"/>
          <w:color w:val="auto"/>
          <w:sz w:val="24"/>
          <w:szCs w:val="24"/>
        </w:rPr>
        <w:fldChar w:fldCharType="separate"/>
      </w:r>
      <w:r w:rsidR="00962EB4">
        <w:rPr>
          <w:b/>
          <w:bCs/>
          <w:i w:val="0"/>
          <w:iCs w:val="0"/>
          <w:noProof/>
          <w:color w:val="auto"/>
          <w:sz w:val="24"/>
          <w:szCs w:val="24"/>
        </w:rPr>
        <w:t>2</w:t>
      </w:r>
      <w:r w:rsidR="00E15262">
        <w:rPr>
          <w:b/>
          <w:bCs/>
          <w:i w:val="0"/>
          <w:iCs w:val="0"/>
          <w:color w:val="auto"/>
          <w:sz w:val="24"/>
          <w:szCs w:val="24"/>
        </w:rPr>
        <w:fldChar w:fldCharType="end"/>
      </w:r>
      <w:r w:rsidRPr="00F32A9F">
        <w:rPr>
          <w:b/>
          <w:bCs/>
          <w:i w:val="0"/>
          <w:iCs w:val="0"/>
          <w:color w:val="auto"/>
          <w:sz w:val="24"/>
          <w:szCs w:val="24"/>
        </w:rPr>
        <w:t>.</w:t>
      </w:r>
      <w:r w:rsidRPr="00F32A9F">
        <w:rPr>
          <w:i w:val="0"/>
          <w:iCs w:val="0"/>
          <w:color w:val="auto"/>
          <w:sz w:val="24"/>
          <w:szCs w:val="24"/>
        </w:rPr>
        <w:t xml:space="preserve"> Numerical Rating and its corresponding equivalent</w:t>
      </w:r>
      <w:bookmarkEnd w:id="99"/>
    </w:p>
    <w:tbl>
      <w:tblPr>
        <w:tblStyle w:val="PlainTable1"/>
        <w:tblW w:w="8644" w:type="dxa"/>
        <w:tblLook w:val="04A0" w:firstRow="1" w:lastRow="0" w:firstColumn="1" w:lastColumn="0" w:noHBand="0" w:noVBand="1"/>
      </w:tblPr>
      <w:tblGrid>
        <w:gridCol w:w="4322"/>
        <w:gridCol w:w="4322"/>
      </w:tblGrid>
      <w:tr w:rsidR="00D44738" w14:paraId="32DD4CB7" w14:textId="77777777" w:rsidTr="00D44738">
        <w:trPr>
          <w:cnfStyle w:val="100000000000" w:firstRow="1" w:lastRow="0" w:firstColumn="0" w:lastColumn="0" w:oddVBand="0" w:evenVBand="0" w:oddHBand="0" w:evenHBand="0" w:firstRowFirstColumn="0" w:firstRowLastColumn="0" w:lastRowFirstColumn="0" w:lastRowLastColumn="0"/>
          <w:trHeight w:val="367"/>
        </w:trPr>
        <w:tc>
          <w:tcPr>
            <w:cnfStyle w:val="001000000000" w:firstRow="0" w:lastRow="0" w:firstColumn="1" w:lastColumn="0" w:oddVBand="0" w:evenVBand="0" w:oddHBand="0" w:evenHBand="0" w:firstRowFirstColumn="0" w:firstRowLastColumn="0" w:lastRowFirstColumn="0" w:lastRowLastColumn="0"/>
            <w:tcW w:w="4322" w:type="dxa"/>
          </w:tcPr>
          <w:p w14:paraId="466EE5AB" w14:textId="394EC355" w:rsidR="00D44738" w:rsidRPr="00D44738" w:rsidRDefault="00D44738" w:rsidP="00D44738">
            <w:pPr>
              <w:spacing w:line="480" w:lineRule="auto"/>
              <w:jc w:val="center"/>
            </w:pPr>
            <w:r w:rsidRPr="00D44738">
              <w:t>Numerical Rating</w:t>
            </w:r>
          </w:p>
        </w:tc>
        <w:tc>
          <w:tcPr>
            <w:tcW w:w="4322" w:type="dxa"/>
          </w:tcPr>
          <w:p w14:paraId="276D9AED" w14:textId="225BF9AF" w:rsidR="00D44738" w:rsidRPr="00D44738" w:rsidRDefault="00D44738" w:rsidP="00D44738">
            <w:pPr>
              <w:spacing w:line="480" w:lineRule="auto"/>
              <w:jc w:val="center"/>
              <w:cnfStyle w:val="100000000000" w:firstRow="1" w:lastRow="0" w:firstColumn="0" w:lastColumn="0" w:oddVBand="0" w:evenVBand="0" w:oddHBand="0" w:evenHBand="0" w:firstRowFirstColumn="0" w:firstRowLastColumn="0" w:lastRowFirstColumn="0" w:lastRowLastColumn="0"/>
            </w:pPr>
            <w:r w:rsidRPr="00D44738">
              <w:t>Equivalent</w:t>
            </w:r>
          </w:p>
        </w:tc>
      </w:tr>
      <w:tr w:rsidR="00D44738" w14:paraId="4FF1D2B8" w14:textId="77777777" w:rsidTr="00D44738">
        <w:trPr>
          <w:cnfStyle w:val="000000100000" w:firstRow="0" w:lastRow="0" w:firstColumn="0" w:lastColumn="0" w:oddVBand="0" w:evenVBand="0" w:oddHBand="1" w:evenHBand="0" w:firstRowFirstColumn="0" w:firstRowLastColumn="0" w:lastRowFirstColumn="0" w:lastRowLastColumn="0"/>
          <w:trHeight w:val="659"/>
        </w:trPr>
        <w:tc>
          <w:tcPr>
            <w:cnfStyle w:val="001000000000" w:firstRow="0" w:lastRow="0" w:firstColumn="1" w:lastColumn="0" w:oddVBand="0" w:evenVBand="0" w:oddHBand="0" w:evenHBand="0" w:firstRowFirstColumn="0" w:firstRowLastColumn="0" w:lastRowFirstColumn="0" w:lastRowLastColumn="0"/>
            <w:tcW w:w="4322" w:type="dxa"/>
          </w:tcPr>
          <w:p w14:paraId="6ED4E16B" w14:textId="3D868544" w:rsidR="00D44738" w:rsidRPr="00D2329B" w:rsidRDefault="00D44738" w:rsidP="00D44738">
            <w:pPr>
              <w:spacing w:line="480" w:lineRule="auto"/>
              <w:jc w:val="center"/>
              <w:rPr>
                <w:b w:val="0"/>
              </w:rPr>
            </w:pPr>
            <w:r w:rsidRPr="00D2329B">
              <w:rPr>
                <w:b w:val="0"/>
              </w:rPr>
              <w:t>4</w:t>
            </w:r>
          </w:p>
        </w:tc>
        <w:tc>
          <w:tcPr>
            <w:tcW w:w="4322" w:type="dxa"/>
          </w:tcPr>
          <w:p w14:paraId="77D8B702" w14:textId="743C3768" w:rsidR="00D44738" w:rsidRPr="00D44738" w:rsidRDefault="00DA58C8" w:rsidP="00D44738">
            <w:pPr>
              <w:spacing w:line="480" w:lineRule="auto"/>
              <w:jc w:val="center"/>
              <w:cnfStyle w:val="000000100000" w:firstRow="0" w:lastRow="0" w:firstColumn="0" w:lastColumn="0" w:oddVBand="0" w:evenVBand="0" w:oddHBand="1" w:evenHBand="0" w:firstRowFirstColumn="0" w:firstRowLastColumn="0" w:lastRowFirstColumn="0" w:lastRowLastColumn="0"/>
            </w:pPr>
            <w:r>
              <w:t>Highly Acceptable</w:t>
            </w:r>
          </w:p>
        </w:tc>
      </w:tr>
      <w:tr w:rsidR="00D44738" w14:paraId="04759A57" w14:textId="77777777" w:rsidTr="00D44738">
        <w:trPr>
          <w:trHeight w:val="641"/>
        </w:trPr>
        <w:tc>
          <w:tcPr>
            <w:cnfStyle w:val="001000000000" w:firstRow="0" w:lastRow="0" w:firstColumn="1" w:lastColumn="0" w:oddVBand="0" w:evenVBand="0" w:oddHBand="0" w:evenHBand="0" w:firstRowFirstColumn="0" w:firstRowLastColumn="0" w:lastRowFirstColumn="0" w:lastRowLastColumn="0"/>
            <w:tcW w:w="4322" w:type="dxa"/>
          </w:tcPr>
          <w:p w14:paraId="0B2DB497" w14:textId="6CB3619C" w:rsidR="00D44738" w:rsidRPr="00D2329B" w:rsidRDefault="00D44738" w:rsidP="00D44738">
            <w:pPr>
              <w:spacing w:line="480" w:lineRule="auto"/>
              <w:jc w:val="center"/>
              <w:rPr>
                <w:b w:val="0"/>
              </w:rPr>
            </w:pPr>
            <w:r w:rsidRPr="00D2329B">
              <w:rPr>
                <w:b w:val="0"/>
              </w:rPr>
              <w:t>3</w:t>
            </w:r>
          </w:p>
        </w:tc>
        <w:tc>
          <w:tcPr>
            <w:tcW w:w="4322" w:type="dxa"/>
          </w:tcPr>
          <w:p w14:paraId="7375ACDD" w14:textId="69952277" w:rsidR="00D44738" w:rsidRPr="00D44738" w:rsidRDefault="00D44738" w:rsidP="00D44738">
            <w:pPr>
              <w:spacing w:line="480" w:lineRule="auto"/>
              <w:jc w:val="center"/>
              <w:cnfStyle w:val="000000000000" w:firstRow="0" w:lastRow="0" w:firstColumn="0" w:lastColumn="0" w:oddVBand="0" w:evenVBand="0" w:oddHBand="0" w:evenHBand="0" w:firstRowFirstColumn="0" w:firstRowLastColumn="0" w:lastRowFirstColumn="0" w:lastRowLastColumn="0"/>
            </w:pPr>
            <w:r>
              <w:t>A</w:t>
            </w:r>
            <w:r w:rsidR="00DA58C8">
              <w:t>cceptable</w:t>
            </w:r>
          </w:p>
        </w:tc>
      </w:tr>
      <w:tr w:rsidR="00D44738" w14:paraId="65DFB186" w14:textId="77777777" w:rsidTr="00D44738">
        <w:trPr>
          <w:cnfStyle w:val="000000100000" w:firstRow="0" w:lastRow="0" w:firstColumn="0" w:lastColumn="0" w:oddVBand="0" w:evenVBand="0" w:oddHBand="1" w:evenHBand="0" w:firstRowFirstColumn="0" w:firstRowLastColumn="0" w:lastRowFirstColumn="0" w:lastRowLastColumn="0"/>
          <w:trHeight w:val="659"/>
        </w:trPr>
        <w:tc>
          <w:tcPr>
            <w:cnfStyle w:val="001000000000" w:firstRow="0" w:lastRow="0" w:firstColumn="1" w:lastColumn="0" w:oddVBand="0" w:evenVBand="0" w:oddHBand="0" w:evenHBand="0" w:firstRowFirstColumn="0" w:firstRowLastColumn="0" w:lastRowFirstColumn="0" w:lastRowLastColumn="0"/>
            <w:tcW w:w="4322" w:type="dxa"/>
          </w:tcPr>
          <w:p w14:paraId="2EAEBF6B" w14:textId="38B48AB1" w:rsidR="00D44738" w:rsidRPr="00D2329B" w:rsidRDefault="00D44738" w:rsidP="00D44738">
            <w:pPr>
              <w:spacing w:line="480" w:lineRule="auto"/>
              <w:jc w:val="center"/>
              <w:rPr>
                <w:b w:val="0"/>
              </w:rPr>
            </w:pPr>
            <w:r w:rsidRPr="00D2329B">
              <w:rPr>
                <w:b w:val="0"/>
              </w:rPr>
              <w:t>2</w:t>
            </w:r>
          </w:p>
        </w:tc>
        <w:tc>
          <w:tcPr>
            <w:tcW w:w="4322" w:type="dxa"/>
          </w:tcPr>
          <w:p w14:paraId="00F22E1D" w14:textId="028F9CAA" w:rsidR="00D44738" w:rsidRPr="00D44738" w:rsidRDefault="00DA58C8" w:rsidP="00D44738">
            <w:pPr>
              <w:spacing w:line="480" w:lineRule="auto"/>
              <w:jc w:val="center"/>
              <w:cnfStyle w:val="000000100000" w:firstRow="0" w:lastRow="0" w:firstColumn="0" w:lastColumn="0" w:oddVBand="0" w:evenVBand="0" w:oddHBand="1" w:evenHBand="0" w:firstRowFirstColumn="0" w:firstRowLastColumn="0" w:lastRowFirstColumn="0" w:lastRowLastColumn="0"/>
            </w:pPr>
            <w:r>
              <w:t>Fairly Acceptable</w:t>
            </w:r>
          </w:p>
        </w:tc>
      </w:tr>
      <w:tr w:rsidR="00D44738" w14:paraId="5BBA3D43" w14:textId="77777777" w:rsidTr="00D44738">
        <w:trPr>
          <w:trHeight w:val="641"/>
        </w:trPr>
        <w:tc>
          <w:tcPr>
            <w:cnfStyle w:val="001000000000" w:firstRow="0" w:lastRow="0" w:firstColumn="1" w:lastColumn="0" w:oddVBand="0" w:evenVBand="0" w:oddHBand="0" w:evenHBand="0" w:firstRowFirstColumn="0" w:firstRowLastColumn="0" w:lastRowFirstColumn="0" w:lastRowLastColumn="0"/>
            <w:tcW w:w="4322" w:type="dxa"/>
          </w:tcPr>
          <w:p w14:paraId="51AA5B37" w14:textId="01398D3C" w:rsidR="00D44738" w:rsidRPr="00D2329B" w:rsidRDefault="00D44738" w:rsidP="00D44738">
            <w:pPr>
              <w:spacing w:line="480" w:lineRule="auto"/>
              <w:jc w:val="center"/>
              <w:rPr>
                <w:b w:val="0"/>
              </w:rPr>
            </w:pPr>
            <w:r w:rsidRPr="00D2329B">
              <w:rPr>
                <w:b w:val="0"/>
              </w:rPr>
              <w:t>1</w:t>
            </w:r>
          </w:p>
        </w:tc>
        <w:tc>
          <w:tcPr>
            <w:tcW w:w="4322" w:type="dxa"/>
          </w:tcPr>
          <w:p w14:paraId="0F7A23C0" w14:textId="3BDBD466" w:rsidR="00D44738" w:rsidRPr="00D44738" w:rsidRDefault="00DA58C8" w:rsidP="00D44738">
            <w:pPr>
              <w:spacing w:line="480" w:lineRule="auto"/>
              <w:jc w:val="center"/>
              <w:cnfStyle w:val="000000000000" w:firstRow="0" w:lastRow="0" w:firstColumn="0" w:lastColumn="0" w:oddVBand="0" w:evenVBand="0" w:oddHBand="0" w:evenHBand="0" w:firstRowFirstColumn="0" w:firstRowLastColumn="0" w:lastRowFirstColumn="0" w:lastRowLastColumn="0"/>
            </w:pPr>
            <w:r>
              <w:t>Unacceptable</w:t>
            </w:r>
          </w:p>
        </w:tc>
      </w:tr>
    </w:tbl>
    <w:p w14:paraId="7BCECFB0" w14:textId="77777777" w:rsidR="00E15262" w:rsidRPr="00B6166E" w:rsidRDefault="00E15262" w:rsidP="0048731F">
      <w:pPr>
        <w:spacing w:line="480" w:lineRule="auto"/>
        <w:rPr>
          <w:color w:val="000000"/>
        </w:rPr>
      </w:pPr>
    </w:p>
    <w:p w14:paraId="151D501D" w14:textId="3A764432" w:rsidR="00A54DBC" w:rsidRPr="00906DDA" w:rsidRDefault="00B146BD" w:rsidP="00A54DBC">
      <w:pPr>
        <w:spacing w:line="480" w:lineRule="auto"/>
        <w:ind w:firstLine="720"/>
        <w:jc w:val="both"/>
      </w:pPr>
      <w:r>
        <w:t>Table 5</w:t>
      </w:r>
      <w:r w:rsidR="000C7551">
        <w:t>-</w:t>
      </w:r>
      <w:r w:rsidR="00A54DBC">
        <w:t>3</w:t>
      </w:r>
      <w:r>
        <w:t xml:space="preserve"> </w:t>
      </w:r>
      <w:r w:rsidR="00A40629">
        <w:t xml:space="preserve">shows </w:t>
      </w:r>
      <w:r w:rsidR="006D1BFC">
        <w:t>the range of the scores that were used to interpret the Mean derived from counting the frequency of scores of evaluations.</w:t>
      </w:r>
    </w:p>
    <w:p w14:paraId="58672CD3" w14:textId="023FED00" w:rsidR="00A54DBC" w:rsidRPr="00A54DBC" w:rsidRDefault="00A54DBC" w:rsidP="00A54DBC">
      <w:pPr>
        <w:pStyle w:val="Caption"/>
        <w:keepNext/>
        <w:rPr>
          <w:i w:val="0"/>
          <w:iCs w:val="0"/>
          <w:color w:val="auto"/>
          <w:sz w:val="24"/>
          <w:szCs w:val="24"/>
        </w:rPr>
      </w:pPr>
    </w:p>
    <w:p w14:paraId="184E5BF0" w14:textId="21A3D8E5" w:rsidR="00E15262" w:rsidRPr="00E15262" w:rsidRDefault="00E15262" w:rsidP="00E15262">
      <w:pPr>
        <w:pStyle w:val="Caption"/>
        <w:keepNext/>
        <w:rPr>
          <w:i w:val="0"/>
          <w:iCs w:val="0"/>
          <w:color w:val="auto"/>
          <w:sz w:val="24"/>
          <w:szCs w:val="24"/>
        </w:rPr>
      </w:pPr>
      <w:bookmarkStart w:id="100" w:name="_Toc106139054"/>
      <w:r w:rsidRPr="00E15262">
        <w:rPr>
          <w:b/>
          <w:bCs/>
          <w:i w:val="0"/>
          <w:iCs w:val="0"/>
          <w:color w:val="auto"/>
          <w:sz w:val="24"/>
          <w:szCs w:val="24"/>
        </w:rPr>
        <w:t>Table 5</w:t>
      </w:r>
      <w:r w:rsidRPr="00E15262">
        <w:rPr>
          <w:b/>
          <w:bCs/>
          <w:i w:val="0"/>
          <w:iCs w:val="0"/>
          <w:color w:val="auto"/>
          <w:sz w:val="24"/>
          <w:szCs w:val="24"/>
        </w:rPr>
        <w:noBreakHyphen/>
      </w:r>
      <w:r w:rsidRPr="00E15262">
        <w:rPr>
          <w:b/>
          <w:bCs/>
          <w:i w:val="0"/>
          <w:iCs w:val="0"/>
          <w:color w:val="auto"/>
          <w:sz w:val="24"/>
          <w:szCs w:val="24"/>
        </w:rPr>
        <w:fldChar w:fldCharType="begin"/>
      </w:r>
      <w:r w:rsidRPr="00E15262">
        <w:rPr>
          <w:b/>
          <w:bCs/>
          <w:i w:val="0"/>
          <w:iCs w:val="0"/>
          <w:color w:val="auto"/>
          <w:sz w:val="24"/>
          <w:szCs w:val="24"/>
        </w:rPr>
        <w:instrText xml:space="preserve"> SEQ Table \* ARABIC \s 1 </w:instrText>
      </w:r>
      <w:r w:rsidRPr="00E15262">
        <w:rPr>
          <w:b/>
          <w:bCs/>
          <w:i w:val="0"/>
          <w:iCs w:val="0"/>
          <w:color w:val="auto"/>
          <w:sz w:val="24"/>
          <w:szCs w:val="24"/>
        </w:rPr>
        <w:fldChar w:fldCharType="separate"/>
      </w:r>
      <w:r w:rsidR="00962EB4">
        <w:rPr>
          <w:b/>
          <w:bCs/>
          <w:i w:val="0"/>
          <w:iCs w:val="0"/>
          <w:noProof/>
          <w:color w:val="auto"/>
          <w:sz w:val="24"/>
          <w:szCs w:val="24"/>
        </w:rPr>
        <w:t>3</w:t>
      </w:r>
      <w:r w:rsidRPr="00E15262">
        <w:rPr>
          <w:b/>
          <w:bCs/>
          <w:i w:val="0"/>
          <w:iCs w:val="0"/>
          <w:color w:val="auto"/>
          <w:sz w:val="24"/>
          <w:szCs w:val="24"/>
        </w:rPr>
        <w:fldChar w:fldCharType="end"/>
      </w:r>
      <w:r w:rsidRPr="00E15262">
        <w:rPr>
          <w:b/>
          <w:bCs/>
          <w:i w:val="0"/>
          <w:iCs w:val="0"/>
          <w:color w:val="auto"/>
          <w:sz w:val="24"/>
          <w:szCs w:val="24"/>
        </w:rPr>
        <w:t>.</w:t>
      </w:r>
      <w:r w:rsidRPr="00E15262">
        <w:rPr>
          <w:i w:val="0"/>
          <w:iCs w:val="0"/>
          <w:color w:val="auto"/>
          <w:sz w:val="24"/>
          <w:szCs w:val="24"/>
        </w:rPr>
        <w:t xml:space="preserve"> Likert Scale</w:t>
      </w:r>
      <w:bookmarkEnd w:id="100"/>
    </w:p>
    <w:tbl>
      <w:tblPr>
        <w:tblStyle w:val="PlainTable1"/>
        <w:tblpPr w:leftFromText="180" w:rightFromText="180" w:vertAnchor="text" w:horzAnchor="margin" w:tblpXSpec="center" w:tblpY="-38"/>
        <w:tblW w:w="8644" w:type="dxa"/>
        <w:tblLook w:val="04A0" w:firstRow="1" w:lastRow="0" w:firstColumn="1" w:lastColumn="0" w:noHBand="0" w:noVBand="1"/>
      </w:tblPr>
      <w:tblGrid>
        <w:gridCol w:w="4322"/>
        <w:gridCol w:w="4322"/>
      </w:tblGrid>
      <w:tr w:rsidR="005F651D" w14:paraId="6FF6F323" w14:textId="77777777" w:rsidTr="005F651D">
        <w:trPr>
          <w:cnfStyle w:val="100000000000" w:firstRow="1" w:lastRow="0" w:firstColumn="0" w:lastColumn="0" w:oddVBand="0" w:evenVBand="0" w:oddHBand="0" w:evenHBand="0" w:firstRowFirstColumn="0" w:firstRowLastColumn="0" w:lastRowFirstColumn="0" w:lastRowLastColumn="0"/>
          <w:trHeight w:val="367"/>
        </w:trPr>
        <w:tc>
          <w:tcPr>
            <w:cnfStyle w:val="001000000000" w:firstRow="0" w:lastRow="0" w:firstColumn="1" w:lastColumn="0" w:oddVBand="0" w:evenVBand="0" w:oddHBand="0" w:evenHBand="0" w:firstRowFirstColumn="0" w:firstRowLastColumn="0" w:lastRowFirstColumn="0" w:lastRowLastColumn="0"/>
            <w:tcW w:w="4322" w:type="dxa"/>
          </w:tcPr>
          <w:p w14:paraId="78000948" w14:textId="77777777" w:rsidR="005F651D" w:rsidRPr="00D44738" w:rsidRDefault="005F651D" w:rsidP="005F651D">
            <w:pPr>
              <w:spacing w:line="480" w:lineRule="auto"/>
              <w:jc w:val="center"/>
            </w:pPr>
            <w:r w:rsidRPr="00D44738">
              <w:t>Numerical Rating</w:t>
            </w:r>
          </w:p>
        </w:tc>
        <w:tc>
          <w:tcPr>
            <w:tcW w:w="4322" w:type="dxa"/>
          </w:tcPr>
          <w:p w14:paraId="34710C70" w14:textId="77777777" w:rsidR="005F651D" w:rsidRPr="00D44738" w:rsidRDefault="005F651D" w:rsidP="005F651D">
            <w:pPr>
              <w:spacing w:line="480" w:lineRule="auto"/>
              <w:jc w:val="center"/>
              <w:cnfStyle w:val="100000000000" w:firstRow="1" w:lastRow="0" w:firstColumn="0" w:lastColumn="0" w:oddVBand="0" w:evenVBand="0" w:oddHBand="0" w:evenHBand="0" w:firstRowFirstColumn="0" w:firstRowLastColumn="0" w:lastRowFirstColumn="0" w:lastRowLastColumn="0"/>
            </w:pPr>
            <w:r w:rsidRPr="00D44738">
              <w:t>Equivalent</w:t>
            </w:r>
          </w:p>
        </w:tc>
      </w:tr>
      <w:tr w:rsidR="005F651D" w14:paraId="24D4CD3C" w14:textId="77777777" w:rsidTr="005F651D">
        <w:trPr>
          <w:cnfStyle w:val="000000100000" w:firstRow="0" w:lastRow="0" w:firstColumn="0" w:lastColumn="0" w:oddVBand="0" w:evenVBand="0" w:oddHBand="1" w:evenHBand="0" w:firstRowFirstColumn="0" w:firstRowLastColumn="0" w:lastRowFirstColumn="0" w:lastRowLastColumn="0"/>
          <w:trHeight w:val="659"/>
        </w:trPr>
        <w:tc>
          <w:tcPr>
            <w:cnfStyle w:val="001000000000" w:firstRow="0" w:lastRow="0" w:firstColumn="1" w:lastColumn="0" w:oddVBand="0" w:evenVBand="0" w:oddHBand="0" w:evenHBand="0" w:firstRowFirstColumn="0" w:firstRowLastColumn="0" w:lastRowFirstColumn="0" w:lastRowLastColumn="0"/>
            <w:tcW w:w="4322" w:type="dxa"/>
          </w:tcPr>
          <w:p w14:paraId="6FDA665F" w14:textId="0F13DBAC" w:rsidR="005F651D" w:rsidRPr="00D2329B" w:rsidRDefault="00D2329B" w:rsidP="005F651D">
            <w:pPr>
              <w:spacing w:line="480" w:lineRule="auto"/>
              <w:jc w:val="center"/>
              <w:rPr>
                <w:b w:val="0"/>
              </w:rPr>
            </w:pPr>
            <w:r w:rsidRPr="00D2329B">
              <w:rPr>
                <w:b w:val="0"/>
                <w:bCs w:val="0"/>
              </w:rPr>
              <w:t>3.26 – 4.00</w:t>
            </w:r>
          </w:p>
        </w:tc>
        <w:tc>
          <w:tcPr>
            <w:tcW w:w="4322" w:type="dxa"/>
          </w:tcPr>
          <w:p w14:paraId="289630A4" w14:textId="77777777" w:rsidR="005F651D" w:rsidRPr="00D44738" w:rsidRDefault="005F651D" w:rsidP="005F651D">
            <w:pPr>
              <w:spacing w:line="480" w:lineRule="auto"/>
              <w:jc w:val="center"/>
              <w:cnfStyle w:val="000000100000" w:firstRow="0" w:lastRow="0" w:firstColumn="0" w:lastColumn="0" w:oddVBand="0" w:evenVBand="0" w:oddHBand="1" w:evenHBand="0" w:firstRowFirstColumn="0" w:firstRowLastColumn="0" w:lastRowFirstColumn="0" w:lastRowLastColumn="0"/>
            </w:pPr>
            <w:r>
              <w:t>Highly Acceptable</w:t>
            </w:r>
          </w:p>
        </w:tc>
      </w:tr>
      <w:tr w:rsidR="005F651D" w14:paraId="161E7AE5" w14:textId="77777777" w:rsidTr="005F651D">
        <w:trPr>
          <w:trHeight w:val="641"/>
        </w:trPr>
        <w:tc>
          <w:tcPr>
            <w:cnfStyle w:val="001000000000" w:firstRow="0" w:lastRow="0" w:firstColumn="1" w:lastColumn="0" w:oddVBand="0" w:evenVBand="0" w:oddHBand="0" w:evenHBand="0" w:firstRowFirstColumn="0" w:firstRowLastColumn="0" w:lastRowFirstColumn="0" w:lastRowLastColumn="0"/>
            <w:tcW w:w="4322" w:type="dxa"/>
          </w:tcPr>
          <w:p w14:paraId="12D23F7B" w14:textId="7BFFD609" w:rsidR="005F651D" w:rsidRPr="00D2329B" w:rsidRDefault="00D2329B" w:rsidP="005F651D">
            <w:pPr>
              <w:spacing w:line="480" w:lineRule="auto"/>
              <w:jc w:val="center"/>
              <w:rPr>
                <w:b w:val="0"/>
              </w:rPr>
            </w:pPr>
            <w:r w:rsidRPr="00D2329B">
              <w:rPr>
                <w:b w:val="0"/>
                <w:bCs w:val="0"/>
              </w:rPr>
              <w:t>2.51 – 3.25</w:t>
            </w:r>
          </w:p>
        </w:tc>
        <w:tc>
          <w:tcPr>
            <w:tcW w:w="4322" w:type="dxa"/>
          </w:tcPr>
          <w:p w14:paraId="26DA0C81" w14:textId="77777777" w:rsidR="005F651D" w:rsidRPr="00D44738" w:rsidRDefault="005F651D" w:rsidP="005F651D">
            <w:pPr>
              <w:spacing w:line="480" w:lineRule="auto"/>
              <w:jc w:val="center"/>
              <w:cnfStyle w:val="000000000000" w:firstRow="0" w:lastRow="0" w:firstColumn="0" w:lastColumn="0" w:oddVBand="0" w:evenVBand="0" w:oddHBand="0" w:evenHBand="0" w:firstRowFirstColumn="0" w:firstRowLastColumn="0" w:lastRowFirstColumn="0" w:lastRowLastColumn="0"/>
            </w:pPr>
            <w:r>
              <w:t>Acceptable</w:t>
            </w:r>
          </w:p>
        </w:tc>
      </w:tr>
      <w:tr w:rsidR="005F651D" w14:paraId="2B987655" w14:textId="77777777" w:rsidTr="005F651D">
        <w:trPr>
          <w:cnfStyle w:val="000000100000" w:firstRow="0" w:lastRow="0" w:firstColumn="0" w:lastColumn="0" w:oddVBand="0" w:evenVBand="0" w:oddHBand="1" w:evenHBand="0" w:firstRowFirstColumn="0" w:firstRowLastColumn="0" w:lastRowFirstColumn="0" w:lastRowLastColumn="0"/>
          <w:trHeight w:val="659"/>
        </w:trPr>
        <w:tc>
          <w:tcPr>
            <w:cnfStyle w:val="001000000000" w:firstRow="0" w:lastRow="0" w:firstColumn="1" w:lastColumn="0" w:oddVBand="0" w:evenVBand="0" w:oddHBand="0" w:evenHBand="0" w:firstRowFirstColumn="0" w:firstRowLastColumn="0" w:lastRowFirstColumn="0" w:lastRowLastColumn="0"/>
            <w:tcW w:w="4322" w:type="dxa"/>
          </w:tcPr>
          <w:p w14:paraId="2A5D685A" w14:textId="31AB6C3C" w:rsidR="005F651D" w:rsidRPr="00D2329B" w:rsidRDefault="00D2329B" w:rsidP="005F651D">
            <w:pPr>
              <w:spacing w:line="480" w:lineRule="auto"/>
              <w:jc w:val="center"/>
              <w:rPr>
                <w:b w:val="0"/>
              </w:rPr>
            </w:pPr>
            <w:r w:rsidRPr="00D2329B">
              <w:rPr>
                <w:b w:val="0"/>
                <w:bCs w:val="0"/>
              </w:rPr>
              <w:t>1.76 – 2.50</w:t>
            </w:r>
          </w:p>
        </w:tc>
        <w:tc>
          <w:tcPr>
            <w:tcW w:w="4322" w:type="dxa"/>
          </w:tcPr>
          <w:p w14:paraId="5C791145" w14:textId="77777777" w:rsidR="005F651D" w:rsidRPr="00D44738" w:rsidRDefault="005F651D" w:rsidP="005F651D">
            <w:pPr>
              <w:spacing w:line="480" w:lineRule="auto"/>
              <w:jc w:val="center"/>
              <w:cnfStyle w:val="000000100000" w:firstRow="0" w:lastRow="0" w:firstColumn="0" w:lastColumn="0" w:oddVBand="0" w:evenVBand="0" w:oddHBand="1" w:evenHBand="0" w:firstRowFirstColumn="0" w:firstRowLastColumn="0" w:lastRowFirstColumn="0" w:lastRowLastColumn="0"/>
            </w:pPr>
            <w:r>
              <w:t>Fairly Acceptable</w:t>
            </w:r>
          </w:p>
        </w:tc>
      </w:tr>
      <w:tr w:rsidR="005F651D" w14:paraId="32EA733C" w14:textId="77777777" w:rsidTr="005F651D">
        <w:trPr>
          <w:trHeight w:val="641"/>
        </w:trPr>
        <w:tc>
          <w:tcPr>
            <w:cnfStyle w:val="001000000000" w:firstRow="0" w:lastRow="0" w:firstColumn="1" w:lastColumn="0" w:oddVBand="0" w:evenVBand="0" w:oddHBand="0" w:evenHBand="0" w:firstRowFirstColumn="0" w:firstRowLastColumn="0" w:lastRowFirstColumn="0" w:lastRowLastColumn="0"/>
            <w:tcW w:w="4322" w:type="dxa"/>
          </w:tcPr>
          <w:p w14:paraId="130074CC" w14:textId="48514971" w:rsidR="005F651D" w:rsidRPr="00D2329B" w:rsidRDefault="00D2329B" w:rsidP="005F651D">
            <w:pPr>
              <w:spacing w:line="480" w:lineRule="auto"/>
              <w:jc w:val="center"/>
              <w:rPr>
                <w:b w:val="0"/>
              </w:rPr>
            </w:pPr>
            <w:r>
              <w:rPr>
                <w:b w:val="0"/>
                <w:bCs w:val="0"/>
              </w:rPr>
              <w:t>1.00 – 1.75</w:t>
            </w:r>
          </w:p>
        </w:tc>
        <w:tc>
          <w:tcPr>
            <w:tcW w:w="4322" w:type="dxa"/>
          </w:tcPr>
          <w:p w14:paraId="138D6864" w14:textId="77777777" w:rsidR="005F651D" w:rsidRPr="00D44738" w:rsidRDefault="005F651D" w:rsidP="005F651D">
            <w:pPr>
              <w:spacing w:line="480" w:lineRule="auto"/>
              <w:jc w:val="center"/>
              <w:cnfStyle w:val="000000000000" w:firstRow="0" w:lastRow="0" w:firstColumn="0" w:lastColumn="0" w:oddVBand="0" w:evenVBand="0" w:oddHBand="0" w:evenHBand="0" w:firstRowFirstColumn="0" w:firstRowLastColumn="0" w:lastRowFirstColumn="0" w:lastRowLastColumn="0"/>
            </w:pPr>
            <w:r>
              <w:t>Unacceptable</w:t>
            </w:r>
          </w:p>
        </w:tc>
      </w:tr>
    </w:tbl>
    <w:p w14:paraId="6632BB71" w14:textId="6F4BC107" w:rsidR="00462CF4" w:rsidRDefault="00462CF4" w:rsidP="004054E8">
      <w:pPr>
        <w:spacing w:line="480" w:lineRule="auto"/>
        <w:jc w:val="both"/>
      </w:pPr>
    </w:p>
    <w:p w14:paraId="3BF641D6" w14:textId="34454914" w:rsidR="65524C33" w:rsidRDefault="00C33AA6" w:rsidP="0048731F">
      <w:pPr>
        <w:spacing w:line="480" w:lineRule="auto"/>
        <w:ind w:firstLine="720"/>
        <w:jc w:val="both"/>
      </w:pPr>
      <w:r>
        <w:t>A</w:t>
      </w:r>
      <w:r w:rsidR="003226C9">
        <w:t>fter gathering the numeri</w:t>
      </w:r>
      <w:r w:rsidR="00494748">
        <w:t xml:space="preserve">cal rating from all </w:t>
      </w:r>
      <w:r w:rsidR="0086064B">
        <w:t>2</w:t>
      </w:r>
      <w:r w:rsidR="001B24A0">
        <w:t>0</w:t>
      </w:r>
      <w:r w:rsidR="0086064B">
        <w:t xml:space="preserve"> respondents</w:t>
      </w:r>
      <w:r w:rsidR="005E1EFE">
        <w:t xml:space="preserve">, </w:t>
      </w:r>
      <w:r w:rsidR="00243A5A">
        <w:t>the ratings</w:t>
      </w:r>
      <w:r w:rsidR="00F42B56">
        <w:t xml:space="preserve"> will then be evaluated by counting the frequency of the scores</w:t>
      </w:r>
      <w:r w:rsidR="00C11026">
        <w:t>.</w:t>
      </w:r>
      <w:r w:rsidR="00500372">
        <w:t xml:space="preserve"> </w:t>
      </w:r>
      <w:r w:rsidR="00105EAF">
        <w:t xml:space="preserve">The survey </w:t>
      </w:r>
      <w:r w:rsidR="00AF4AD2">
        <w:t xml:space="preserve">forms </w:t>
      </w:r>
      <w:r w:rsidR="004559BD">
        <w:t xml:space="preserve">were collected and separated by groups, </w:t>
      </w:r>
      <w:r w:rsidR="00846CCE">
        <w:t>the tallied score</w:t>
      </w:r>
      <w:r w:rsidR="004E23DC">
        <w:t xml:space="preserve"> of the </w:t>
      </w:r>
      <w:r w:rsidR="002B6BC3">
        <w:t xml:space="preserve">End-Users (Students) </w:t>
      </w:r>
      <w:r w:rsidR="00CF5547">
        <w:t xml:space="preserve">and the tallied score of </w:t>
      </w:r>
      <w:r w:rsidR="00B726DC">
        <w:lastRenderedPageBreak/>
        <w:t xml:space="preserve">the </w:t>
      </w:r>
      <w:r w:rsidR="00965B7E">
        <w:t>IT Experts.</w:t>
      </w:r>
      <w:r w:rsidR="006C666C">
        <w:t xml:space="preserve"> After tallying the scores, </w:t>
      </w:r>
      <w:r w:rsidR="009B5C93">
        <w:t>they</w:t>
      </w:r>
      <w:r w:rsidR="00462CF4">
        <w:t xml:space="preserve"> will </w:t>
      </w:r>
      <w:r w:rsidR="00862689">
        <w:t xml:space="preserve">then </w:t>
      </w:r>
      <w:r w:rsidR="00462CF4">
        <w:t xml:space="preserve">be summed up and </w:t>
      </w:r>
      <w:r w:rsidR="000C797A">
        <w:t xml:space="preserve">then </w:t>
      </w:r>
      <w:r w:rsidR="00A26ADF">
        <w:t xml:space="preserve">the </w:t>
      </w:r>
      <w:r w:rsidR="00F854E2">
        <w:t xml:space="preserve">standard deviation and </w:t>
      </w:r>
      <w:r w:rsidR="00DC7975">
        <w:t xml:space="preserve">mean for each </w:t>
      </w:r>
      <w:r w:rsidR="00ED21B9">
        <w:t>criterion</w:t>
      </w:r>
      <w:r w:rsidR="00FB4B3A">
        <w:t xml:space="preserve"> were calculated.</w:t>
      </w:r>
      <w:r w:rsidR="00ED21B9">
        <w:t xml:space="preserve"> </w:t>
      </w:r>
      <w:r w:rsidR="00882722">
        <w:t xml:space="preserve">After </w:t>
      </w:r>
      <w:r w:rsidR="002E631F">
        <w:t xml:space="preserve">this step is the computation </w:t>
      </w:r>
      <w:r w:rsidR="00A1071C">
        <w:t xml:space="preserve">of every mean and standard deviation for each </w:t>
      </w:r>
      <w:r w:rsidR="0082127A">
        <w:t>characteristic.</w:t>
      </w:r>
      <w:r w:rsidR="00905A03">
        <w:t xml:space="preserve"> </w:t>
      </w:r>
      <w:r w:rsidR="000816E0">
        <w:t xml:space="preserve">The computation of the grand mean and grand standard deviation </w:t>
      </w:r>
      <w:r w:rsidR="007814E6">
        <w:t xml:space="preserve">will be the </w:t>
      </w:r>
      <w:r w:rsidR="0070450E">
        <w:t>overall result of the evaluation</w:t>
      </w:r>
      <w:r w:rsidR="00DF0D47">
        <w:t xml:space="preserve">, </w:t>
      </w:r>
      <w:r w:rsidR="006B0A9D">
        <w:t xml:space="preserve">still having </w:t>
      </w:r>
      <w:r w:rsidR="00E37B0F">
        <w:t>both End-user groups separated.</w:t>
      </w:r>
    </w:p>
    <w:p w14:paraId="4EB0093B" w14:textId="77777777" w:rsidR="00705C57" w:rsidRDefault="00705C57" w:rsidP="00A54DBC">
      <w:pPr>
        <w:spacing w:line="480" w:lineRule="auto"/>
        <w:jc w:val="both"/>
      </w:pPr>
    </w:p>
    <w:p w14:paraId="62EAD5CC" w14:textId="1D3913C0" w:rsidR="65524C33" w:rsidRDefault="09AF58C5" w:rsidP="21428F41">
      <w:pPr>
        <w:spacing w:line="480" w:lineRule="auto"/>
        <w:jc w:val="center"/>
        <w:rPr>
          <w:b/>
          <w:bCs/>
        </w:rPr>
      </w:pPr>
      <w:r w:rsidRPr="21428F41">
        <w:rPr>
          <w:b/>
          <w:bCs/>
          <w:sz w:val="28"/>
          <w:szCs w:val="28"/>
        </w:rPr>
        <w:t xml:space="preserve">CHAPTER </w:t>
      </w:r>
      <w:r w:rsidRPr="7D8DC761">
        <w:rPr>
          <w:b/>
          <w:bCs/>
          <w:sz w:val="28"/>
          <w:szCs w:val="28"/>
        </w:rPr>
        <w:t>VI</w:t>
      </w:r>
    </w:p>
    <w:p w14:paraId="676A2EA2" w14:textId="4AE0EFA0" w:rsidR="0C88BA5D" w:rsidRDefault="7D8DC761" w:rsidP="004E556C">
      <w:pPr>
        <w:pStyle w:val="Heading1"/>
        <w:numPr>
          <w:ilvl w:val="0"/>
          <w:numId w:val="0"/>
        </w:numPr>
      </w:pPr>
      <w:bookmarkStart w:id="101" w:name="_Toc106185787"/>
      <w:r w:rsidRPr="006873A0">
        <w:t>RESULTS AND DISCUSSION</w:t>
      </w:r>
      <w:bookmarkEnd w:id="101"/>
    </w:p>
    <w:p w14:paraId="67BD0F47" w14:textId="77777777" w:rsidR="006873A0" w:rsidRPr="006873A0" w:rsidRDefault="006873A0" w:rsidP="006873A0"/>
    <w:p w14:paraId="1E1ADF10" w14:textId="041729CB" w:rsidR="00862B35" w:rsidRDefault="0C88BA5D" w:rsidP="006873A0">
      <w:pPr>
        <w:pStyle w:val="Heading2"/>
        <w:rPr>
          <w:rFonts w:ascii="Times New Roman" w:hAnsi="Times New Roman" w:cs="Times New Roman"/>
          <w:b/>
          <w:bCs/>
          <w:color w:val="auto"/>
          <w:sz w:val="24"/>
          <w:szCs w:val="24"/>
        </w:rPr>
      </w:pPr>
      <w:bookmarkStart w:id="102" w:name="_Toc106185788"/>
      <w:r w:rsidRPr="006873A0">
        <w:rPr>
          <w:rFonts w:ascii="Times New Roman" w:hAnsi="Times New Roman" w:cs="Times New Roman"/>
          <w:b/>
          <w:bCs/>
          <w:color w:val="auto"/>
          <w:sz w:val="24"/>
          <w:szCs w:val="24"/>
        </w:rPr>
        <w:t>Data Presentation</w:t>
      </w:r>
      <w:bookmarkEnd w:id="102"/>
    </w:p>
    <w:p w14:paraId="79F3F18B" w14:textId="77777777" w:rsidR="007F3057" w:rsidRPr="007F3057" w:rsidRDefault="007F3057" w:rsidP="007F3057"/>
    <w:p w14:paraId="6CEB6D19" w14:textId="02A1AB0A" w:rsidR="00A4316C" w:rsidRPr="00A4316C" w:rsidRDefault="007F3057" w:rsidP="007F3057">
      <w:pPr>
        <w:spacing w:line="480" w:lineRule="auto"/>
        <w:ind w:firstLine="720"/>
        <w:jc w:val="both"/>
      </w:pPr>
      <w:r>
        <w:t>Table 6-1 represents the result of functional testing. All the function were able to perform well the required inputs and outputs. Thus, the system gained a total of 14 “Passed” and 0 “Failed” which prove as acceptable.</w:t>
      </w:r>
    </w:p>
    <w:p w14:paraId="0944E2E1" w14:textId="01E85F99" w:rsidR="008E0C36" w:rsidRPr="008E0C36" w:rsidRDefault="008E0C36" w:rsidP="008E0C36">
      <w:pPr>
        <w:pStyle w:val="Caption"/>
        <w:keepNext/>
        <w:rPr>
          <w:i w:val="0"/>
          <w:iCs w:val="0"/>
          <w:color w:val="auto"/>
          <w:sz w:val="24"/>
          <w:szCs w:val="24"/>
        </w:rPr>
      </w:pPr>
      <w:bookmarkStart w:id="103" w:name="_Toc106139055"/>
      <w:r w:rsidRPr="008E0C36">
        <w:rPr>
          <w:b/>
          <w:bCs/>
          <w:i w:val="0"/>
          <w:iCs w:val="0"/>
          <w:color w:val="auto"/>
          <w:sz w:val="24"/>
          <w:szCs w:val="24"/>
        </w:rPr>
        <w:t>Table 6</w:t>
      </w:r>
      <w:r w:rsidR="00E15262">
        <w:rPr>
          <w:b/>
          <w:bCs/>
          <w:i w:val="0"/>
          <w:iCs w:val="0"/>
          <w:color w:val="auto"/>
          <w:sz w:val="24"/>
          <w:szCs w:val="24"/>
        </w:rPr>
        <w:noBreakHyphen/>
      </w:r>
      <w:r w:rsidR="00E15262">
        <w:rPr>
          <w:b/>
          <w:bCs/>
          <w:i w:val="0"/>
          <w:iCs w:val="0"/>
          <w:color w:val="auto"/>
          <w:sz w:val="24"/>
          <w:szCs w:val="24"/>
        </w:rPr>
        <w:fldChar w:fldCharType="begin"/>
      </w:r>
      <w:r w:rsidR="00E15262">
        <w:rPr>
          <w:b/>
          <w:bCs/>
          <w:i w:val="0"/>
          <w:iCs w:val="0"/>
          <w:color w:val="auto"/>
          <w:sz w:val="24"/>
          <w:szCs w:val="24"/>
        </w:rPr>
        <w:instrText xml:space="preserve"> SEQ Table \* ARABIC \s 1 </w:instrText>
      </w:r>
      <w:r w:rsidR="00E15262">
        <w:rPr>
          <w:b/>
          <w:bCs/>
          <w:i w:val="0"/>
          <w:iCs w:val="0"/>
          <w:color w:val="auto"/>
          <w:sz w:val="24"/>
          <w:szCs w:val="24"/>
        </w:rPr>
        <w:fldChar w:fldCharType="separate"/>
      </w:r>
      <w:r w:rsidR="00962EB4">
        <w:rPr>
          <w:b/>
          <w:bCs/>
          <w:i w:val="0"/>
          <w:iCs w:val="0"/>
          <w:noProof/>
          <w:color w:val="auto"/>
          <w:sz w:val="24"/>
          <w:szCs w:val="24"/>
        </w:rPr>
        <w:t>1</w:t>
      </w:r>
      <w:r w:rsidR="00E15262">
        <w:rPr>
          <w:b/>
          <w:bCs/>
          <w:i w:val="0"/>
          <w:iCs w:val="0"/>
          <w:color w:val="auto"/>
          <w:sz w:val="24"/>
          <w:szCs w:val="24"/>
        </w:rPr>
        <w:fldChar w:fldCharType="end"/>
      </w:r>
      <w:r w:rsidRPr="008E0C36">
        <w:rPr>
          <w:i w:val="0"/>
          <w:iCs w:val="0"/>
          <w:color w:val="auto"/>
          <w:sz w:val="24"/>
          <w:szCs w:val="24"/>
        </w:rPr>
        <w:t>. Functional Testing Result</w:t>
      </w:r>
      <w:bookmarkEnd w:id="103"/>
    </w:p>
    <w:tbl>
      <w:tblPr>
        <w:tblStyle w:val="TableGrid"/>
        <w:tblW w:w="0" w:type="auto"/>
        <w:tblLook w:val="04A0" w:firstRow="1" w:lastRow="0" w:firstColumn="1" w:lastColumn="0" w:noHBand="0" w:noVBand="1"/>
      </w:tblPr>
      <w:tblGrid>
        <w:gridCol w:w="2157"/>
        <w:gridCol w:w="4138"/>
        <w:gridCol w:w="1260"/>
        <w:gridCol w:w="1075"/>
      </w:tblGrid>
      <w:tr w:rsidR="00202BC9" w14:paraId="1354FBDF" w14:textId="77777777" w:rsidTr="00D91D66">
        <w:tc>
          <w:tcPr>
            <w:tcW w:w="2157" w:type="dxa"/>
          </w:tcPr>
          <w:p w14:paraId="744BDC4D" w14:textId="3C8A7635" w:rsidR="00202BC9" w:rsidRDefault="00202BC9" w:rsidP="00202BC9">
            <w:pPr>
              <w:spacing w:line="480" w:lineRule="auto"/>
              <w:jc w:val="center"/>
              <w:rPr>
                <w:b/>
                <w:bCs/>
              </w:rPr>
            </w:pPr>
            <w:r>
              <w:rPr>
                <w:b/>
                <w:bCs/>
              </w:rPr>
              <w:t>Test Case ID</w:t>
            </w:r>
          </w:p>
        </w:tc>
        <w:tc>
          <w:tcPr>
            <w:tcW w:w="4138" w:type="dxa"/>
          </w:tcPr>
          <w:p w14:paraId="1D4F7D09" w14:textId="13873BF5" w:rsidR="00202BC9" w:rsidRDefault="00202BC9" w:rsidP="00202BC9">
            <w:pPr>
              <w:spacing w:line="480" w:lineRule="auto"/>
              <w:jc w:val="center"/>
              <w:rPr>
                <w:b/>
                <w:bCs/>
              </w:rPr>
            </w:pPr>
            <w:r>
              <w:rPr>
                <w:b/>
                <w:bCs/>
              </w:rPr>
              <w:t>Name of Module Function</w:t>
            </w:r>
          </w:p>
        </w:tc>
        <w:tc>
          <w:tcPr>
            <w:tcW w:w="1260" w:type="dxa"/>
          </w:tcPr>
          <w:p w14:paraId="0D7C724D" w14:textId="2A0E50DD" w:rsidR="00202BC9" w:rsidRDefault="00202BC9" w:rsidP="00202BC9">
            <w:pPr>
              <w:spacing w:line="480" w:lineRule="auto"/>
              <w:jc w:val="center"/>
              <w:rPr>
                <w:b/>
                <w:bCs/>
              </w:rPr>
            </w:pPr>
            <w:r>
              <w:rPr>
                <w:b/>
                <w:bCs/>
              </w:rPr>
              <w:t>Passed</w:t>
            </w:r>
          </w:p>
        </w:tc>
        <w:tc>
          <w:tcPr>
            <w:tcW w:w="1075" w:type="dxa"/>
          </w:tcPr>
          <w:p w14:paraId="7A39B801" w14:textId="28C5F575" w:rsidR="00202BC9" w:rsidRDefault="00202BC9" w:rsidP="00202BC9">
            <w:pPr>
              <w:spacing w:line="480" w:lineRule="auto"/>
              <w:jc w:val="center"/>
              <w:rPr>
                <w:b/>
                <w:bCs/>
              </w:rPr>
            </w:pPr>
            <w:r>
              <w:rPr>
                <w:b/>
                <w:bCs/>
              </w:rPr>
              <w:t>Failed</w:t>
            </w:r>
          </w:p>
        </w:tc>
      </w:tr>
      <w:tr w:rsidR="00202BC9" w14:paraId="5DCB8BFB" w14:textId="77777777" w:rsidTr="00D91D66">
        <w:tc>
          <w:tcPr>
            <w:tcW w:w="2157" w:type="dxa"/>
          </w:tcPr>
          <w:p w14:paraId="3E4F5714" w14:textId="0F78B4CB" w:rsidR="00202BC9" w:rsidRPr="00EA2CFD" w:rsidRDefault="00A83971" w:rsidP="0C88BA5D">
            <w:pPr>
              <w:spacing w:line="480" w:lineRule="auto"/>
            </w:pPr>
            <w:r>
              <w:t>AIR-SS</w:t>
            </w:r>
          </w:p>
        </w:tc>
        <w:tc>
          <w:tcPr>
            <w:tcW w:w="4138" w:type="dxa"/>
          </w:tcPr>
          <w:p w14:paraId="04CC7588" w14:textId="2054333C" w:rsidR="00202BC9" w:rsidRPr="00EA2CFD" w:rsidRDefault="00EA2CFD" w:rsidP="00843304">
            <w:pPr>
              <w:spacing w:line="480" w:lineRule="auto"/>
              <w:jc w:val="center"/>
            </w:pPr>
            <w:r>
              <w:t>Splash Screen</w:t>
            </w:r>
          </w:p>
        </w:tc>
        <w:tc>
          <w:tcPr>
            <w:tcW w:w="1260" w:type="dxa"/>
          </w:tcPr>
          <w:p w14:paraId="32C59F06" w14:textId="6C126AA0" w:rsidR="00202BC9" w:rsidRDefault="00A34DB7" w:rsidP="00A34DB7">
            <w:pPr>
              <w:spacing w:line="480" w:lineRule="auto"/>
              <w:jc w:val="center"/>
              <w:rPr>
                <w:b/>
                <w:bCs/>
              </w:rPr>
            </w:pPr>
            <w:r>
              <w:rPr>
                <w:b/>
                <w:bCs/>
              </w:rPr>
              <w:t>1</w:t>
            </w:r>
          </w:p>
        </w:tc>
        <w:tc>
          <w:tcPr>
            <w:tcW w:w="1075" w:type="dxa"/>
          </w:tcPr>
          <w:p w14:paraId="627280FE" w14:textId="0D1541B1" w:rsidR="00202BC9" w:rsidRDefault="00A34DB7" w:rsidP="00A34DB7">
            <w:pPr>
              <w:spacing w:line="480" w:lineRule="auto"/>
              <w:jc w:val="center"/>
              <w:rPr>
                <w:b/>
                <w:bCs/>
              </w:rPr>
            </w:pPr>
            <w:r>
              <w:rPr>
                <w:b/>
                <w:bCs/>
              </w:rPr>
              <w:t>0</w:t>
            </w:r>
          </w:p>
        </w:tc>
      </w:tr>
      <w:tr w:rsidR="00202BC9" w14:paraId="65DE9F90" w14:textId="77777777" w:rsidTr="00D91D66">
        <w:tc>
          <w:tcPr>
            <w:tcW w:w="2157" w:type="dxa"/>
          </w:tcPr>
          <w:p w14:paraId="64C5F1C0" w14:textId="2D729A4D" w:rsidR="00202BC9" w:rsidRDefault="00A83971" w:rsidP="0C88BA5D">
            <w:pPr>
              <w:spacing w:line="480" w:lineRule="auto"/>
              <w:rPr>
                <w:b/>
                <w:bCs/>
              </w:rPr>
            </w:pPr>
            <w:r>
              <w:t>AIR-</w:t>
            </w:r>
            <w:r w:rsidR="002E3C4C">
              <w:t>LGN</w:t>
            </w:r>
          </w:p>
        </w:tc>
        <w:tc>
          <w:tcPr>
            <w:tcW w:w="4138" w:type="dxa"/>
          </w:tcPr>
          <w:p w14:paraId="18D83D3A" w14:textId="55FB2A81" w:rsidR="00202BC9" w:rsidRPr="00EA2CFD" w:rsidRDefault="0098173F" w:rsidP="00843304">
            <w:pPr>
              <w:spacing w:line="480" w:lineRule="auto"/>
              <w:jc w:val="center"/>
            </w:pPr>
            <w:r>
              <w:t>Log</w:t>
            </w:r>
            <w:r w:rsidR="008661BD">
              <w:t>-in</w:t>
            </w:r>
          </w:p>
        </w:tc>
        <w:tc>
          <w:tcPr>
            <w:tcW w:w="1260" w:type="dxa"/>
          </w:tcPr>
          <w:p w14:paraId="3AB191D1" w14:textId="2D930F55" w:rsidR="00202BC9" w:rsidRDefault="00A34DB7" w:rsidP="00A34DB7">
            <w:pPr>
              <w:spacing w:line="480" w:lineRule="auto"/>
              <w:jc w:val="center"/>
              <w:rPr>
                <w:b/>
                <w:bCs/>
              </w:rPr>
            </w:pPr>
            <w:r>
              <w:rPr>
                <w:b/>
                <w:bCs/>
              </w:rPr>
              <w:t>1</w:t>
            </w:r>
          </w:p>
        </w:tc>
        <w:tc>
          <w:tcPr>
            <w:tcW w:w="1075" w:type="dxa"/>
          </w:tcPr>
          <w:p w14:paraId="4933DE29" w14:textId="0F7968C6" w:rsidR="00202BC9" w:rsidRDefault="00A34DB7" w:rsidP="00A34DB7">
            <w:pPr>
              <w:spacing w:line="480" w:lineRule="auto"/>
              <w:jc w:val="center"/>
              <w:rPr>
                <w:b/>
                <w:bCs/>
              </w:rPr>
            </w:pPr>
            <w:r>
              <w:rPr>
                <w:b/>
                <w:bCs/>
              </w:rPr>
              <w:t>0</w:t>
            </w:r>
          </w:p>
        </w:tc>
      </w:tr>
      <w:tr w:rsidR="00202BC9" w14:paraId="5DAC7EA8" w14:textId="77777777" w:rsidTr="00D91D66">
        <w:tc>
          <w:tcPr>
            <w:tcW w:w="2157" w:type="dxa"/>
          </w:tcPr>
          <w:p w14:paraId="289C3AE5" w14:textId="3E64AC67" w:rsidR="00202BC9" w:rsidRDefault="00A83971" w:rsidP="0C88BA5D">
            <w:pPr>
              <w:spacing w:line="480" w:lineRule="auto"/>
              <w:rPr>
                <w:b/>
                <w:bCs/>
              </w:rPr>
            </w:pPr>
            <w:r>
              <w:t>AIR-</w:t>
            </w:r>
            <w:r w:rsidR="002E3C4C">
              <w:t>HS</w:t>
            </w:r>
          </w:p>
        </w:tc>
        <w:tc>
          <w:tcPr>
            <w:tcW w:w="4138" w:type="dxa"/>
          </w:tcPr>
          <w:p w14:paraId="0C8C2608" w14:textId="69C588B3" w:rsidR="00202BC9" w:rsidRPr="00EA2CFD" w:rsidRDefault="00587343" w:rsidP="00843304">
            <w:pPr>
              <w:spacing w:line="480" w:lineRule="auto"/>
              <w:jc w:val="center"/>
            </w:pPr>
            <w:r>
              <w:t>Home Screen</w:t>
            </w:r>
          </w:p>
        </w:tc>
        <w:tc>
          <w:tcPr>
            <w:tcW w:w="1260" w:type="dxa"/>
          </w:tcPr>
          <w:p w14:paraId="779BB547" w14:textId="4A4D5482" w:rsidR="00202BC9" w:rsidRDefault="00A34DB7" w:rsidP="00A34DB7">
            <w:pPr>
              <w:spacing w:line="480" w:lineRule="auto"/>
              <w:jc w:val="center"/>
              <w:rPr>
                <w:b/>
                <w:bCs/>
              </w:rPr>
            </w:pPr>
            <w:r>
              <w:rPr>
                <w:b/>
                <w:bCs/>
              </w:rPr>
              <w:t>1</w:t>
            </w:r>
          </w:p>
        </w:tc>
        <w:tc>
          <w:tcPr>
            <w:tcW w:w="1075" w:type="dxa"/>
          </w:tcPr>
          <w:p w14:paraId="2B8663B9" w14:textId="70712055" w:rsidR="00202BC9" w:rsidRDefault="00A34DB7" w:rsidP="00A34DB7">
            <w:pPr>
              <w:spacing w:line="480" w:lineRule="auto"/>
              <w:jc w:val="center"/>
              <w:rPr>
                <w:b/>
                <w:bCs/>
              </w:rPr>
            </w:pPr>
            <w:r>
              <w:rPr>
                <w:b/>
                <w:bCs/>
              </w:rPr>
              <w:t>0</w:t>
            </w:r>
          </w:p>
        </w:tc>
      </w:tr>
      <w:tr w:rsidR="00202BC9" w14:paraId="2EE8D856" w14:textId="77777777" w:rsidTr="00D91D66">
        <w:tc>
          <w:tcPr>
            <w:tcW w:w="2157" w:type="dxa"/>
          </w:tcPr>
          <w:p w14:paraId="3D83D3B0" w14:textId="4D2B9046" w:rsidR="00202BC9" w:rsidRDefault="00A83971" w:rsidP="0C88BA5D">
            <w:pPr>
              <w:spacing w:line="480" w:lineRule="auto"/>
              <w:rPr>
                <w:b/>
                <w:bCs/>
              </w:rPr>
            </w:pPr>
            <w:r>
              <w:t>AIR-</w:t>
            </w:r>
            <w:r w:rsidR="002E3C4C">
              <w:t>FB</w:t>
            </w:r>
          </w:p>
        </w:tc>
        <w:tc>
          <w:tcPr>
            <w:tcW w:w="4138" w:type="dxa"/>
          </w:tcPr>
          <w:p w14:paraId="055CECEB" w14:textId="26DEDDEA" w:rsidR="00202BC9" w:rsidRPr="00C02DF3" w:rsidRDefault="00587343" w:rsidP="00843304">
            <w:pPr>
              <w:spacing w:line="480" w:lineRule="auto"/>
              <w:jc w:val="center"/>
            </w:pPr>
            <w:r>
              <w:t>Facebook Button</w:t>
            </w:r>
          </w:p>
        </w:tc>
        <w:tc>
          <w:tcPr>
            <w:tcW w:w="1260" w:type="dxa"/>
          </w:tcPr>
          <w:p w14:paraId="58F9AF03" w14:textId="13AFDDB7" w:rsidR="00202BC9" w:rsidRDefault="00A34DB7" w:rsidP="00A34DB7">
            <w:pPr>
              <w:spacing w:line="480" w:lineRule="auto"/>
              <w:jc w:val="center"/>
              <w:rPr>
                <w:b/>
                <w:bCs/>
              </w:rPr>
            </w:pPr>
            <w:r>
              <w:rPr>
                <w:b/>
                <w:bCs/>
              </w:rPr>
              <w:t>1</w:t>
            </w:r>
          </w:p>
        </w:tc>
        <w:tc>
          <w:tcPr>
            <w:tcW w:w="1075" w:type="dxa"/>
          </w:tcPr>
          <w:p w14:paraId="7DBBF667" w14:textId="27520409" w:rsidR="00202BC9" w:rsidRDefault="00A34DB7" w:rsidP="00A34DB7">
            <w:pPr>
              <w:spacing w:line="480" w:lineRule="auto"/>
              <w:jc w:val="center"/>
              <w:rPr>
                <w:b/>
                <w:bCs/>
              </w:rPr>
            </w:pPr>
            <w:r>
              <w:rPr>
                <w:b/>
                <w:bCs/>
              </w:rPr>
              <w:t>0</w:t>
            </w:r>
          </w:p>
        </w:tc>
      </w:tr>
      <w:tr w:rsidR="00202BC9" w14:paraId="61562390" w14:textId="77777777" w:rsidTr="00D91D66">
        <w:tc>
          <w:tcPr>
            <w:tcW w:w="2157" w:type="dxa"/>
          </w:tcPr>
          <w:p w14:paraId="35C02C17" w14:textId="1C52D8F8" w:rsidR="00202BC9" w:rsidRDefault="00A83971" w:rsidP="0C88BA5D">
            <w:pPr>
              <w:spacing w:line="480" w:lineRule="auto"/>
              <w:rPr>
                <w:b/>
                <w:bCs/>
              </w:rPr>
            </w:pPr>
            <w:r>
              <w:t>AIR-</w:t>
            </w:r>
            <w:r w:rsidR="002E3C4C">
              <w:t>OB</w:t>
            </w:r>
          </w:p>
        </w:tc>
        <w:tc>
          <w:tcPr>
            <w:tcW w:w="4138" w:type="dxa"/>
          </w:tcPr>
          <w:p w14:paraId="286847D2" w14:textId="30798341" w:rsidR="00202BC9" w:rsidRPr="00C02DF3" w:rsidRDefault="00587343" w:rsidP="00843304">
            <w:pPr>
              <w:spacing w:line="480" w:lineRule="auto"/>
              <w:jc w:val="center"/>
            </w:pPr>
            <w:r>
              <w:t>Outlook Button</w:t>
            </w:r>
          </w:p>
        </w:tc>
        <w:tc>
          <w:tcPr>
            <w:tcW w:w="1260" w:type="dxa"/>
          </w:tcPr>
          <w:p w14:paraId="4398187C" w14:textId="5CD96AD4" w:rsidR="00202BC9" w:rsidRDefault="00A34DB7" w:rsidP="00A34DB7">
            <w:pPr>
              <w:spacing w:line="480" w:lineRule="auto"/>
              <w:jc w:val="center"/>
              <w:rPr>
                <w:b/>
                <w:bCs/>
              </w:rPr>
            </w:pPr>
            <w:r>
              <w:rPr>
                <w:b/>
                <w:bCs/>
              </w:rPr>
              <w:t>1</w:t>
            </w:r>
          </w:p>
        </w:tc>
        <w:tc>
          <w:tcPr>
            <w:tcW w:w="1075" w:type="dxa"/>
          </w:tcPr>
          <w:p w14:paraId="3CF014AE" w14:textId="6CFCDC60" w:rsidR="00202BC9" w:rsidRDefault="00A34DB7" w:rsidP="00A34DB7">
            <w:pPr>
              <w:spacing w:line="480" w:lineRule="auto"/>
              <w:jc w:val="center"/>
              <w:rPr>
                <w:b/>
                <w:bCs/>
              </w:rPr>
            </w:pPr>
            <w:r>
              <w:rPr>
                <w:b/>
                <w:bCs/>
              </w:rPr>
              <w:t>0</w:t>
            </w:r>
          </w:p>
        </w:tc>
      </w:tr>
      <w:tr w:rsidR="00202BC9" w14:paraId="021BDEE2" w14:textId="77777777" w:rsidTr="00D91D66">
        <w:tc>
          <w:tcPr>
            <w:tcW w:w="2157" w:type="dxa"/>
          </w:tcPr>
          <w:p w14:paraId="409F28AC" w14:textId="2B91116D" w:rsidR="00202BC9" w:rsidRDefault="00A83971" w:rsidP="0C88BA5D">
            <w:pPr>
              <w:spacing w:line="480" w:lineRule="auto"/>
              <w:rPr>
                <w:b/>
                <w:bCs/>
              </w:rPr>
            </w:pPr>
            <w:r>
              <w:t>AIR-</w:t>
            </w:r>
            <w:r w:rsidR="002E3C4C">
              <w:t>SB</w:t>
            </w:r>
          </w:p>
        </w:tc>
        <w:tc>
          <w:tcPr>
            <w:tcW w:w="4138" w:type="dxa"/>
          </w:tcPr>
          <w:p w14:paraId="34E834C3" w14:textId="1004AEA6" w:rsidR="00202BC9" w:rsidRPr="00C02DF3" w:rsidRDefault="00587343" w:rsidP="00843304">
            <w:pPr>
              <w:spacing w:line="480" w:lineRule="auto"/>
              <w:jc w:val="center"/>
            </w:pPr>
            <w:r>
              <w:t>Schedule</w:t>
            </w:r>
            <w:r w:rsidR="002E3C4C">
              <w:t xml:space="preserve"> Button</w:t>
            </w:r>
          </w:p>
        </w:tc>
        <w:tc>
          <w:tcPr>
            <w:tcW w:w="1260" w:type="dxa"/>
          </w:tcPr>
          <w:p w14:paraId="4B3CF45B" w14:textId="1BB02D82" w:rsidR="00202BC9" w:rsidRDefault="00A34DB7" w:rsidP="00A34DB7">
            <w:pPr>
              <w:spacing w:line="480" w:lineRule="auto"/>
              <w:jc w:val="center"/>
              <w:rPr>
                <w:b/>
                <w:bCs/>
              </w:rPr>
            </w:pPr>
            <w:r>
              <w:rPr>
                <w:b/>
                <w:bCs/>
              </w:rPr>
              <w:t>1</w:t>
            </w:r>
          </w:p>
        </w:tc>
        <w:tc>
          <w:tcPr>
            <w:tcW w:w="1075" w:type="dxa"/>
          </w:tcPr>
          <w:p w14:paraId="7C7726E3" w14:textId="21859B42" w:rsidR="00202BC9" w:rsidRDefault="00A34DB7" w:rsidP="00A34DB7">
            <w:pPr>
              <w:spacing w:line="480" w:lineRule="auto"/>
              <w:jc w:val="center"/>
              <w:rPr>
                <w:b/>
                <w:bCs/>
              </w:rPr>
            </w:pPr>
            <w:r>
              <w:rPr>
                <w:b/>
                <w:bCs/>
              </w:rPr>
              <w:t>0</w:t>
            </w:r>
          </w:p>
        </w:tc>
      </w:tr>
      <w:tr w:rsidR="00202BC9" w14:paraId="38F7E5A4" w14:textId="77777777" w:rsidTr="00D91D66">
        <w:tc>
          <w:tcPr>
            <w:tcW w:w="2157" w:type="dxa"/>
          </w:tcPr>
          <w:p w14:paraId="024246DE" w14:textId="35278746" w:rsidR="00202BC9" w:rsidRDefault="00A83971" w:rsidP="0C88BA5D">
            <w:pPr>
              <w:spacing w:line="480" w:lineRule="auto"/>
              <w:rPr>
                <w:b/>
                <w:bCs/>
              </w:rPr>
            </w:pPr>
            <w:r>
              <w:t>AIR-</w:t>
            </w:r>
            <w:r w:rsidR="00864012">
              <w:t>MVB</w:t>
            </w:r>
          </w:p>
        </w:tc>
        <w:tc>
          <w:tcPr>
            <w:tcW w:w="4138" w:type="dxa"/>
          </w:tcPr>
          <w:p w14:paraId="43A5600F" w14:textId="14CDE071" w:rsidR="00202BC9" w:rsidRPr="00C02DF3" w:rsidRDefault="00587343" w:rsidP="00843304">
            <w:pPr>
              <w:spacing w:line="480" w:lineRule="auto"/>
              <w:jc w:val="center"/>
            </w:pPr>
            <w:r>
              <w:t>LPU mission Vision Button</w:t>
            </w:r>
          </w:p>
        </w:tc>
        <w:tc>
          <w:tcPr>
            <w:tcW w:w="1260" w:type="dxa"/>
          </w:tcPr>
          <w:p w14:paraId="3A62ECC5" w14:textId="1938947C" w:rsidR="00202BC9" w:rsidRDefault="00A34DB7" w:rsidP="00A34DB7">
            <w:pPr>
              <w:spacing w:line="480" w:lineRule="auto"/>
              <w:jc w:val="center"/>
              <w:rPr>
                <w:b/>
                <w:bCs/>
              </w:rPr>
            </w:pPr>
            <w:r>
              <w:rPr>
                <w:b/>
                <w:bCs/>
              </w:rPr>
              <w:t>1</w:t>
            </w:r>
          </w:p>
        </w:tc>
        <w:tc>
          <w:tcPr>
            <w:tcW w:w="1075" w:type="dxa"/>
          </w:tcPr>
          <w:p w14:paraId="00222526" w14:textId="5CFF77FE" w:rsidR="00202BC9" w:rsidRDefault="00A34DB7" w:rsidP="00A34DB7">
            <w:pPr>
              <w:spacing w:line="480" w:lineRule="auto"/>
              <w:jc w:val="center"/>
              <w:rPr>
                <w:b/>
                <w:bCs/>
              </w:rPr>
            </w:pPr>
            <w:r>
              <w:rPr>
                <w:b/>
                <w:bCs/>
              </w:rPr>
              <w:t>0</w:t>
            </w:r>
          </w:p>
        </w:tc>
      </w:tr>
      <w:tr w:rsidR="00202BC9" w14:paraId="7C39F069" w14:textId="77777777" w:rsidTr="00D91D66">
        <w:tc>
          <w:tcPr>
            <w:tcW w:w="2157" w:type="dxa"/>
          </w:tcPr>
          <w:p w14:paraId="19319F52" w14:textId="0DD0BB80" w:rsidR="00202BC9" w:rsidRDefault="00A83971" w:rsidP="0C88BA5D">
            <w:pPr>
              <w:spacing w:line="480" w:lineRule="auto"/>
              <w:rPr>
                <w:b/>
                <w:bCs/>
              </w:rPr>
            </w:pPr>
            <w:r>
              <w:lastRenderedPageBreak/>
              <w:t>AIR-</w:t>
            </w:r>
            <w:r w:rsidR="00864012">
              <w:t>HB</w:t>
            </w:r>
          </w:p>
        </w:tc>
        <w:tc>
          <w:tcPr>
            <w:tcW w:w="4138" w:type="dxa"/>
          </w:tcPr>
          <w:p w14:paraId="1FB9CD61" w14:textId="542B8CB9" w:rsidR="00202BC9" w:rsidRPr="00C02DF3" w:rsidRDefault="00587343" w:rsidP="00843304">
            <w:pPr>
              <w:spacing w:line="480" w:lineRule="auto"/>
              <w:jc w:val="center"/>
            </w:pPr>
            <w:r>
              <w:t>LPU Hymn Button</w:t>
            </w:r>
          </w:p>
        </w:tc>
        <w:tc>
          <w:tcPr>
            <w:tcW w:w="1260" w:type="dxa"/>
          </w:tcPr>
          <w:p w14:paraId="3608CBBE" w14:textId="2AA51C09" w:rsidR="00202BC9" w:rsidRDefault="00A34DB7" w:rsidP="00A34DB7">
            <w:pPr>
              <w:spacing w:line="480" w:lineRule="auto"/>
              <w:jc w:val="center"/>
              <w:rPr>
                <w:b/>
                <w:bCs/>
              </w:rPr>
            </w:pPr>
            <w:r>
              <w:rPr>
                <w:b/>
                <w:bCs/>
              </w:rPr>
              <w:t>1</w:t>
            </w:r>
          </w:p>
        </w:tc>
        <w:tc>
          <w:tcPr>
            <w:tcW w:w="1075" w:type="dxa"/>
          </w:tcPr>
          <w:p w14:paraId="0A7D1922" w14:textId="75E0A281" w:rsidR="00202BC9" w:rsidRDefault="00A34DB7" w:rsidP="00A34DB7">
            <w:pPr>
              <w:spacing w:line="480" w:lineRule="auto"/>
              <w:jc w:val="center"/>
              <w:rPr>
                <w:b/>
                <w:bCs/>
              </w:rPr>
            </w:pPr>
            <w:r>
              <w:rPr>
                <w:b/>
                <w:bCs/>
              </w:rPr>
              <w:t>0</w:t>
            </w:r>
          </w:p>
        </w:tc>
      </w:tr>
      <w:tr w:rsidR="00202BC9" w14:paraId="5DD3C637" w14:textId="77777777" w:rsidTr="00D91D66">
        <w:tc>
          <w:tcPr>
            <w:tcW w:w="2157" w:type="dxa"/>
          </w:tcPr>
          <w:p w14:paraId="55C8DBC9" w14:textId="28F69A4E" w:rsidR="00202BC9" w:rsidRDefault="00A83971" w:rsidP="0C88BA5D">
            <w:pPr>
              <w:spacing w:line="480" w:lineRule="auto"/>
              <w:rPr>
                <w:b/>
                <w:bCs/>
              </w:rPr>
            </w:pPr>
            <w:r>
              <w:t>AIR-</w:t>
            </w:r>
            <w:r w:rsidR="00864012">
              <w:t>LB</w:t>
            </w:r>
          </w:p>
        </w:tc>
        <w:tc>
          <w:tcPr>
            <w:tcW w:w="4138" w:type="dxa"/>
          </w:tcPr>
          <w:p w14:paraId="15A4A0BD" w14:textId="1767C367" w:rsidR="00202BC9" w:rsidRPr="00C02DF3" w:rsidRDefault="00587343" w:rsidP="00843304">
            <w:pPr>
              <w:spacing w:line="480" w:lineRule="auto"/>
              <w:jc w:val="center"/>
            </w:pPr>
            <w:r>
              <w:t>About LPU Button</w:t>
            </w:r>
          </w:p>
        </w:tc>
        <w:tc>
          <w:tcPr>
            <w:tcW w:w="1260" w:type="dxa"/>
          </w:tcPr>
          <w:p w14:paraId="67B729A8" w14:textId="4C93EF74" w:rsidR="00202BC9" w:rsidRDefault="00A34DB7" w:rsidP="00A34DB7">
            <w:pPr>
              <w:spacing w:line="480" w:lineRule="auto"/>
              <w:jc w:val="center"/>
              <w:rPr>
                <w:b/>
                <w:bCs/>
              </w:rPr>
            </w:pPr>
            <w:r>
              <w:rPr>
                <w:b/>
                <w:bCs/>
              </w:rPr>
              <w:t>1</w:t>
            </w:r>
          </w:p>
        </w:tc>
        <w:tc>
          <w:tcPr>
            <w:tcW w:w="1075" w:type="dxa"/>
          </w:tcPr>
          <w:p w14:paraId="78C5F84E" w14:textId="45C71AC3" w:rsidR="00202BC9" w:rsidRDefault="00A34DB7" w:rsidP="00A34DB7">
            <w:pPr>
              <w:spacing w:line="480" w:lineRule="auto"/>
              <w:jc w:val="center"/>
              <w:rPr>
                <w:b/>
                <w:bCs/>
              </w:rPr>
            </w:pPr>
            <w:r>
              <w:rPr>
                <w:b/>
                <w:bCs/>
              </w:rPr>
              <w:t>0</w:t>
            </w:r>
          </w:p>
        </w:tc>
      </w:tr>
      <w:tr w:rsidR="00202BC9" w14:paraId="551BDAA9" w14:textId="77777777" w:rsidTr="00D91D66">
        <w:tc>
          <w:tcPr>
            <w:tcW w:w="2157" w:type="dxa"/>
          </w:tcPr>
          <w:p w14:paraId="20680BD1" w14:textId="33DF3DA5" w:rsidR="00202BC9" w:rsidRDefault="00A83971" w:rsidP="0C88BA5D">
            <w:pPr>
              <w:spacing w:line="480" w:lineRule="auto"/>
              <w:rPr>
                <w:b/>
                <w:bCs/>
              </w:rPr>
            </w:pPr>
            <w:r>
              <w:t>AIR-</w:t>
            </w:r>
            <w:r w:rsidR="00864012">
              <w:t>EB</w:t>
            </w:r>
          </w:p>
        </w:tc>
        <w:tc>
          <w:tcPr>
            <w:tcW w:w="4138" w:type="dxa"/>
          </w:tcPr>
          <w:p w14:paraId="529A109D" w14:textId="5590EE81" w:rsidR="00202BC9" w:rsidRPr="00C02DF3" w:rsidRDefault="00587343" w:rsidP="00843304">
            <w:pPr>
              <w:spacing w:line="480" w:lineRule="auto"/>
              <w:jc w:val="center"/>
            </w:pPr>
            <w:r>
              <w:t>Edit Button</w:t>
            </w:r>
          </w:p>
        </w:tc>
        <w:tc>
          <w:tcPr>
            <w:tcW w:w="1260" w:type="dxa"/>
          </w:tcPr>
          <w:p w14:paraId="7B7C4002" w14:textId="211F0EB2" w:rsidR="00202BC9" w:rsidRDefault="00A34DB7" w:rsidP="00A34DB7">
            <w:pPr>
              <w:spacing w:line="480" w:lineRule="auto"/>
              <w:jc w:val="center"/>
              <w:rPr>
                <w:b/>
                <w:bCs/>
              </w:rPr>
            </w:pPr>
            <w:r>
              <w:rPr>
                <w:b/>
                <w:bCs/>
              </w:rPr>
              <w:t>1</w:t>
            </w:r>
          </w:p>
        </w:tc>
        <w:tc>
          <w:tcPr>
            <w:tcW w:w="1075" w:type="dxa"/>
          </w:tcPr>
          <w:p w14:paraId="68B078EC" w14:textId="025A73E6" w:rsidR="00202BC9" w:rsidRDefault="00A34DB7" w:rsidP="00A34DB7">
            <w:pPr>
              <w:spacing w:line="480" w:lineRule="auto"/>
              <w:jc w:val="center"/>
              <w:rPr>
                <w:b/>
                <w:bCs/>
              </w:rPr>
            </w:pPr>
            <w:r>
              <w:rPr>
                <w:b/>
                <w:bCs/>
              </w:rPr>
              <w:t>0</w:t>
            </w:r>
          </w:p>
        </w:tc>
      </w:tr>
      <w:tr w:rsidR="00202BC9" w14:paraId="5893C23F" w14:textId="77777777" w:rsidTr="00D91D66">
        <w:tc>
          <w:tcPr>
            <w:tcW w:w="2157" w:type="dxa"/>
          </w:tcPr>
          <w:p w14:paraId="28A078F0" w14:textId="187A5BC3" w:rsidR="00202BC9" w:rsidRDefault="00A83971" w:rsidP="0C88BA5D">
            <w:pPr>
              <w:spacing w:line="480" w:lineRule="auto"/>
              <w:rPr>
                <w:b/>
                <w:bCs/>
              </w:rPr>
            </w:pPr>
            <w:r>
              <w:t>AIR-</w:t>
            </w:r>
            <w:r w:rsidR="00864012">
              <w:t>CB</w:t>
            </w:r>
          </w:p>
        </w:tc>
        <w:tc>
          <w:tcPr>
            <w:tcW w:w="4138" w:type="dxa"/>
          </w:tcPr>
          <w:p w14:paraId="2F4C461C" w14:textId="27619A14" w:rsidR="00202BC9" w:rsidRPr="00C02DF3" w:rsidRDefault="00587343" w:rsidP="00843304">
            <w:pPr>
              <w:spacing w:line="480" w:lineRule="auto"/>
              <w:jc w:val="center"/>
            </w:pPr>
            <w:r>
              <w:t>Confirm Button</w:t>
            </w:r>
          </w:p>
        </w:tc>
        <w:tc>
          <w:tcPr>
            <w:tcW w:w="1260" w:type="dxa"/>
          </w:tcPr>
          <w:p w14:paraId="1C2A7F7C" w14:textId="3304617B" w:rsidR="00202BC9" w:rsidRDefault="00A34DB7" w:rsidP="00A34DB7">
            <w:pPr>
              <w:spacing w:line="480" w:lineRule="auto"/>
              <w:jc w:val="center"/>
              <w:rPr>
                <w:b/>
                <w:bCs/>
              </w:rPr>
            </w:pPr>
            <w:r>
              <w:rPr>
                <w:b/>
                <w:bCs/>
              </w:rPr>
              <w:t>1</w:t>
            </w:r>
          </w:p>
        </w:tc>
        <w:tc>
          <w:tcPr>
            <w:tcW w:w="1075" w:type="dxa"/>
          </w:tcPr>
          <w:p w14:paraId="25696D53" w14:textId="6B08994E" w:rsidR="00202BC9" w:rsidRDefault="00A34DB7" w:rsidP="00A34DB7">
            <w:pPr>
              <w:spacing w:line="480" w:lineRule="auto"/>
              <w:jc w:val="center"/>
              <w:rPr>
                <w:b/>
                <w:bCs/>
              </w:rPr>
            </w:pPr>
            <w:r>
              <w:rPr>
                <w:b/>
                <w:bCs/>
              </w:rPr>
              <w:t>0</w:t>
            </w:r>
          </w:p>
        </w:tc>
      </w:tr>
      <w:tr w:rsidR="00202BC9" w14:paraId="290B6C31" w14:textId="77777777" w:rsidTr="00D91D66">
        <w:tc>
          <w:tcPr>
            <w:tcW w:w="2157" w:type="dxa"/>
          </w:tcPr>
          <w:p w14:paraId="378FD476" w14:textId="5C3A6FD6" w:rsidR="00202BC9" w:rsidRDefault="00A83971" w:rsidP="0C88BA5D">
            <w:pPr>
              <w:spacing w:line="480" w:lineRule="auto"/>
              <w:rPr>
                <w:b/>
                <w:bCs/>
              </w:rPr>
            </w:pPr>
            <w:r>
              <w:t>AIR-</w:t>
            </w:r>
            <w:r w:rsidR="00BA5941">
              <w:t>CLRB</w:t>
            </w:r>
          </w:p>
        </w:tc>
        <w:tc>
          <w:tcPr>
            <w:tcW w:w="4138" w:type="dxa"/>
          </w:tcPr>
          <w:p w14:paraId="23D68A16" w14:textId="6D7BD81B" w:rsidR="00A4316C" w:rsidRPr="00C02DF3" w:rsidRDefault="00587343" w:rsidP="00843304">
            <w:pPr>
              <w:spacing w:line="480" w:lineRule="auto"/>
              <w:jc w:val="center"/>
            </w:pPr>
            <w:r>
              <w:t>Clear Button</w:t>
            </w:r>
          </w:p>
        </w:tc>
        <w:tc>
          <w:tcPr>
            <w:tcW w:w="1260" w:type="dxa"/>
          </w:tcPr>
          <w:p w14:paraId="787C31F3" w14:textId="43215884" w:rsidR="00202BC9" w:rsidRDefault="00A34DB7" w:rsidP="00A34DB7">
            <w:pPr>
              <w:spacing w:line="480" w:lineRule="auto"/>
              <w:jc w:val="center"/>
              <w:rPr>
                <w:b/>
                <w:bCs/>
              </w:rPr>
            </w:pPr>
            <w:r>
              <w:rPr>
                <w:b/>
                <w:bCs/>
              </w:rPr>
              <w:t>1</w:t>
            </w:r>
          </w:p>
        </w:tc>
        <w:tc>
          <w:tcPr>
            <w:tcW w:w="1075" w:type="dxa"/>
          </w:tcPr>
          <w:p w14:paraId="4F952DD0" w14:textId="5A209E61" w:rsidR="00A4316C" w:rsidRDefault="00A4316C" w:rsidP="00A4316C">
            <w:pPr>
              <w:spacing w:line="480" w:lineRule="auto"/>
              <w:jc w:val="center"/>
              <w:rPr>
                <w:b/>
                <w:bCs/>
              </w:rPr>
            </w:pPr>
            <w:r>
              <w:rPr>
                <w:b/>
                <w:bCs/>
              </w:rPr>
              <w:t>0</w:t>
            </w:r>
          </w:p>
        </w:tc>
      </w:tr>
      <w:tr w:rsidR="00587343" w14:paraId="26A37E08" w14:textId="77777777" w:rsidTr="00D91D66">
        <w:tc>
          <w:tcPr>
            <w:tcW w:w="2157" w:type="dxa"/>
          </w:tcPr>
          <w:p w14:paraId="306ED012" w14:textId="332FCED8" w:rsidR="00587343" w:rsidRDefault="00A83971" w:rsidP="0C88BA5D">
            <w:pPr>
              <w:spacing w:line="480" w:lineRule="auto"/>
              <w:rPr>
                <w:b/>
                <w:bCs/>
              </w:rPr>
            </w:pPr>
            <w:r>
              <w:t>AIR-</w:t>
            </w:r>
            <w:r w:rsidR="00BA5941">
              <w:t>BB</w:t>
            </w:r>
          </w:p>
        </w:tc>
        <w:tc>
          <w:tcPr>
            <w:tcW w:w="4138" w:type="dxa"/>
          </w:tcPr>
          <w:p w14:paraId="26311530" w14:textId="050C4A70" w:rsidR="00587343" w:rsidRDefault="00587343" w:rsidP="00843304">
            <w:pPr>
              <w:spacing w:line="480" w:lineRule="auto"/>
              <w:jc w:val="center"/>
            </w:pPr>
            <w:r>
              <w:t>Back Button</w:t>
            </w:r>
          </w:p>
        </w:tc>
        <w:tc>
          <w:tcPr>
            <w:tcW w:w="1260" w:type="dxa"/>
          </w:tcPr>
          <w:p w14:paraId="44069353" w14:textId="65F5D488" w:rsidR="00587343" w:rsidRDefault="00587343" w:rsidP="00A34DB7">
            <w:pPr>
              <w:spacing w:line="480" w:lineRule="auto"/>
              <w:jc w:val="center"/>
              <w:rPr>
                <w:b/>
                <w:bCs/>
              </w:rPr>
            </w:pPr>
            <w:r>
              <w:rPr>
                <w:b/>
                <w:bCs/>
              </w:rPr>
              <w:t>1</w:t>
            </w:r>
          </w:p>
        </w:tc>
        <w:tc>
          <w:tcPr>
            <w:tcW w:w="1075" w:type="dxa"/>
          </w:tcPr>
          <w:p w14:paraId="4B4EBC88" w14:textId="70652E91" w:rsidR="00587343" w:rsidRDefault="00587343" w:rsidP="00A4316C">
            <w:pPr>
              <w:spacing w:line="480" w:lineRule="auto"/>
              <w:jc w:val="center"/>
              <w:rPr>
                <w:b/>
                <w:bCs/>
              </w:rPr>
            </w:pPr>
            <w:r>
              <w:rPr>
                <w:b/>
                <w:bCs/>
              </w:rPr>
              <w:t>0</w:t>
            </w:r>
          </w:p>
        </w:tc>
      </w:tr>
      <w:tr w:rsidR="00587343" w14:paraId="78F0DF3F" w14:textId="77777777" w:rsidTr="00D91D66">
        <w:tc>
          <w:tcPr>
            <w:tcW w:w="2157" w:type="dxa"/>
          </w:tcPr>
          <w:p w14:paraId="3DF43CE1" w14:textId="5EF338AE" w:rsidR="00587343" w:rsidRDefault="00BA5941" w:rsidP="0C88BA5D">
            <w:pPr>
              <w:spacing w:line="480" w:lineRule="auto"/>
              <w:rPr>
                <w:b/>
                <w:bCs/>
              </w:rPr>
            </w:pPr>
            <w:r>
              <w:t>AIR-LO</w:t>
            </w:r>
          </w:p>
        </w:tc>
        <w:tc>
          <w:tcPr>
            <w:tcW w:w="4138" w:type="dxa"/>
          </w:tcPr>
          <w:p w14:paraId="5DD051AA" w14:textId="1C8F00BD" w:rsidR="00587343" w:rsidRPr="00BA5941" w:rsidRDefault="00BA5941" w:rsidP="00843304">
            <w:pPr>
              <w:spacing w:line="480" w:lineRule="auto"/>
              <w:jc w:val="center"/>
            </w:pPr>
            <w:r>
              <w:t>Log-out</w:t>
            </w:r>
          </w:p>
        </w:tc>
        <w:tc>
          <w:tcPr>
            <w:tcW w:w="1260" w:type="dxa"/>
          </w:tcPr>
          <w:p w14:paraId="1BD9BD01" w14:textId="60CDFC6E" w:rsidR="00587343" w:rsidRDefault="00587343" w:rsidP="00A34DB7">
            <w:pPr>
              <w:spacing w:line="480" w:lineRule="auto"/>
              <w:jc w:val="center"/>
              <w:rPr>
                <w:b/>
                <w:bCs/>
              </w:rPr>
            </w:pPr>
            <w:r>
              <w:rPr>
                <w:b/>
                <w:bCs/>
              </w:rPr>
              <w:t>1</w:t>
            </w:r>
          </w:p>
        </w:tc>
        <w:tc>
          <w:tcPr>
            <w:tcW w:w="1075" w:type="dxa"/>
          </w:tcPr>
          <w:p w14:paraId="0B348577" w14:textId="67C73876" w:rsidR="00587343" w:rsidRDefault="00587343" w:rsidP="00A4316C">
            <w:pPr>
              <w:spacing w:line="480" w:lineRule="auto"/>
              <w:jc w:val="center"/>
              <w:rPr>
                <w:b/>
                <w:bCs/>
              </w:rPr>
            </w:pPr>
            <w:r>
              <w:rPr>
                <w:b/>
                <w:bCs/>
              </w:rPr>
              <w:t xml:space="preserve">0 </w:t>
            </w:r>
          </w:p>
        </w:tc>
      </w:tr>
      <w:tr w:rsidR="00BA5941" w14:paraId="500A8209" w14:textId="77777777" w:rsidTr="00D91D66">
        <w:trPr>
          <w:trHeight w:val="773"/>
        </w:trPr>
        <w:tc>
          <w:tcPr>
            <w:tcW w:w="2157" w:type="dxa"/>
          </w:tcPr>
          <w:p w14:paraId="3CC62979" w14:textId="77777777" w:rsidR="00BA5941" w:rsidRDefault="00BA5941" w:rsidP="00BA5941">
            <w:pPr>
              <w:spacing w:line="480" w:lineRule="auto"/>
              <w:rPr>
                <w:b/>
                <w:bCs/>
              </w:rPr>
            </w:pPr>
          </w:p>
        </w:tc>
        <w:tc>
          <w:tcPr>
            <w:tcW w:w="4138" w:type="dxa"/>
          </w:tcPr>
          <w:p w14:paraId="1931E79E" w14:textId="42B40A39" w:rsidR="00BA5941" w:rsidRPr="00843304" w:rsidRDefault="00BA5941" w:rsidP="00BA5941">
            <w:pPr>
              <w:spacing w:line="480" w:lineRule="auto"/>
              <w:jc w:val="center"/>
              <w:rPr>
                <w:b/>
                <w:bCs/>
              </w:rPr>
            </w:pPr>
            <w:r w:rsidRPr="00843304">
              <w:rPr>
                <w:b/>
                <w:bCs/>
              </w:rPr>
              <w:t>Overall</w:t>
            </w:r>
          </w:p>
        </w:tc>
        <w:tc>
          <w:tcPr>
            <w:tcW w:w="1260" w:type="dxa"/>
          </w:tcPr>
          <w:p w14:paraId="2A8F5804" w14:textId="26FCAA8A" w:rsidR="00BA5941" w:rsidRDefault="00BA5941" w:rsidP="00BA5941">
            <w:pPr>
              <w:spacing w:line="480" w:lineRule="auto"/>
              <w:jc w:val="center"/>
              <w:rPr>
                <w:b/>
                <w:bCs/>
              </w:rPr>
            </w:pPr>
            <w:r>
              <w:rPr>
                <w:b/>
                <w:bCs/>
              </w:rPr>
              <w:t>14 Passed</w:t>
            </w:r>
          </w:p>
        </w:tc>
        <w:tc>
          <w:tcPr>
            <w:tcW w:w="1075" w:type="dxa"/>
          </w:tcPr>
          <w:p w14:paraId="58304D18" w14:textId="6AB5797E" w:rsidR="00BA5941" w:rsidRDefault="00BA5941" w:rsidP="00BA5941">
            <w:pPr>
              <w:spacing w:line="480" w:lineRule="auto"/>
              <w:jc w:val="center"/>
              <w:rPr>
                <w:b/>
                <w:bCs/>
              </w:rPr>
            </w:pPr>
            <w:r>
              <w:rPr>
                <w:b/>
                <w:bCs/>
              </w:rPr>
              <w:t>0 Failed</w:t>
            </w:r>
          </w:p>
        </w:tc>
      </w:tr>
    </w:tbl>
    <w:p w14:paraId="0CF5AA41" w14:textId="77777777" w:rsidR="00167B9D" w:rsidRDefault="00857310" w:rsidP="0C88BA5D">
      <w:pPr>
        <w:spacing w:line="480" w:lineRule="auto"/>
      </w:pPr>
      <w:r>
        <w:tab/>
      </w:r>
    </w:p>
    <w:p w14:paraId="4F367A81" w14:textId="77777777" w:rsidR="00AB6F01" w:rsidRDefault="00AB6F01" w:rsidP="00AB6F01">
      <w:pPr>
        <w:spacing w:line="480" w:lineRule="auto"/>
        <w:ind w:firstLine="720"/>
        <w:jc w:val="both"/>
      </w:pPr>
      <w:r>
        <w:t>Table 6-2 shows a summary of the End User’s Evaluation by Mobile Application Rating Scale or MARS. The table illustrates the average mean and interpretation of the result for the End Users evaluation. There is a total of 15 respondents who evaluated the system and gave their comments and suggestions. Some respondents didn’t leave suggestions while others gave positive responses about the system’s features and intended uses. The table shows that “Information” gained the highest weighted mean 3.84 which represents as “highly Acceptable” because the system provides most of the information that the user needs. While “Aesthetics” got the lowest mean 3.78 which is still under “Highly Acceptable” because the application can still improve in the UI part.</w:t>
      </w:r>
    </w:p>
    <w:p w14:paraId="30A1FBB4" w14:textId="0EEAB087" w:rsidR="007F3057" w:rsidRPr="00AB6F01" w:rsidRDefault="00595761" w:rsidP="00AB6F01">
      <w:pPr>
        <w:pStyle w:val="Caption"/>
        <w:keepNext/>
        <w:rPr>
          <w:i w:val="0"/>
          <w:iCs w:val="0"/>
          <w:color w:val="auto"/>
          <w:sz w:val="24"/>
          <w:szCs w:val="24"/>
        </w:rPr>
      </w:pPr>
      <w:bookmarkStart w:id="104" w:name="_Toc106139056"/>
      <w:r w:rsidRPr="00595761">
        <w:rPr>
          <w:b/>
          <w:bCs/>
          <w:i w:val="0"/>
          <w:iCs w:val="0"/>
          <w:color w:val="auto"/>
          <w:sz w:val="24"/>
          <w:szCs w:val="24"/>
        </w:rPr>
        <w:t>Table 6</w:t>
      </w:r>
      <w:r w:rsidR="00E15262">
        <w:rPr>
          <w:b/>
          <w:bCs/>
          <w:i w:val="0"/>
          <w:iCs w:val="0"/>
          <w:color w:val="auto"/>
          <w:sz w:val="24"/>
          <w:szCs w:val="24"/>
        </w:rPr>
        <w:noBreakHyphen/>
      </w:r>
      <w:r w:rsidR="00E15262">
        <w:rPr>
          <w:b/>
          <w:bCs/>
          <w:i w:val="0"/>
          <w:iCs w:val="0"/>
          <w:color w:val="auto"/>
          <w:sz w:val="24"/>
          <w:szCs w:val="24"/>
        </w:rPr>
        <w:fldChar w:fldCharType="begin"/>
      </w:r>
      <w:r w:rsidR="00E15262">
        <w:rPr>
          <w:b/>
          <w:bCs/>
          <w:i w:val="0"/>
          <w:iCs w:val="0"/>
          <w:color w:val="auto"/>
          <w:sz w:val="24"/>
          <w:szCs w:val="24"/>
        </w:rPr>
        <w:instrText xml:space="preserve"> SEQ Table \* ARABIC \s 1 </w:instrText>
      </w:r>
      <w:r w:rsidR="00E15262">
        <w:rPr>
          <w:b/>
          <w:bCs/>
          <w:i w:val="0"/>
          <w:iCs w:val="0"/>
          <w:color w:val="auto"/>
          <w:sz w:val="24"/>
          <w:szCs w:val="24"/>
        </w:rPr>
        <w:fldChar w:fldCharType="separate"/>
      </w:r>
      <w:r w:rsidR="00962EB4">
        <w:rPr>
          <w:b/>
          <w:bCs/>
          <w:i w:val="0"/>
          <w:iCs w:val="0"/>
          <w:noProof/>
          <w:color w:val="auto"/>
          <w:sz w:val="24"/>
          <w:szCs w:val="24"/>
        </w:rPr>
        <w:t>2</w:t>
      </w:r>
      <w:r w:rsidR="00E15262">
        <w:rPr>
          <w:b/>
          <w:bCs/>
          <w:i w:val="0"/>
          <w:iCs w:val="0"/>
          <w:color w:val="auto"/>
          <w:sz w:val="24"/>
          <w:szCs w:val="24"/>
        </w:rPr>
        <w:fldChar w:fldCharType="end"/>
      </w:r>
      <w:r w:rsidRPr="00595761">
        <w:rPr>
          <w:b/>
          <w:bCs/>
          <w:i w:val="0"/>
          <w:iCs w:val="0"/>
          <w:color w:val="auto"/>
          <w:sz w:val="24"/>
          <w:szCs w:val="24"/>
        </w:rPr>
        <w:t>.</w:t>
      </w:r>
      <w:r w:rsidRPr="00595761">
        <w:rPr>
          <w:i w:val="0"/>
          <w:iCs w:val="0"/>
          <w:color w:val="auto"/>
          <w:sz w:val="24"/>
          <w:szCs w:val="24"/>
        </w:rPr>
        <w:t xml:space="preserve"> Su</w:t>
      </w:r>
      <w:r w:rsidR="0048731F">
        <w:rPr>
          <w:i w:val="0"/>
          <w:iCs w:val="0"/>
          <w:color w:val="auto"/>
          <w:sz w:val="24"/>
          <w:szCs w:val="24"/>
        </w:rPr>
        <w:t xml:space="preserve">mmary of End User's Evaluation </w:t>
      </w:r>
      <w:r w:rsidRPr="00595761">
        <w:rPr>
          <w:i w:val="0"/>
          <w:iCs w:val="0"/>
          <w:color w:val="auto"/>
          <w:sz w:val="24"/>
          <w:szCs w:val="24"/>
        </w:rPr>
        <w:t>by MARS</w:t>
      </w:r>
      <w:bookmarkEnd w:id="104"/>
    </w:p>
    <w:p w14:paraId="6A11FD7C" w14:textId="77777777" w:rsidR="007F3057" w:rsidRPr="007F3057" w:rsidRDefault="007F3057" w:rsidP="007F3057"/>
    <w:tbl>
      <w:tblPr>
        <w:tblStyle w:val="TableGrid"/>
        <w:tblW w:w="0" w:type="auto"/>
        <w:tblLook w:val="04A0" w:firstRow="1" w:lastRow="0" w:firstColumn="1" w:lastColumn="0" w:noHBand="0" w:noVBand="1"/>
      </w:tblPr>
      <w:tblGrid>
        <w:gridCol w:w="2876"/>
        <w:gridCol w:w="2877"/>
        <w:gridCol w:w="2877"/>
      </w:tblGrid>
      <w:tr w:rsidR="00CC45B5" w14:paraId="195450C9" w14:textId="77777777" w:rsidTr="00125C4F">
        <w:tc>
          <w:tcPr>
            <w:tcW w:w="8630" w:type="dxa"/>
            <w:gridSpan w:val="3"/>
          </w:tcPr>
          <w:p w14:paraId="2C24C2DD" w14:textId="3A53690C" w:rsidR="00CC45B5" w:rsidRPr="00CC45B5" w:rsidRDefault="00CC45B5" w:rsidP="00CC45B5">
            <w:pPr>
              <w:tabs>
                <w:tab w:val="left" w:pos="720"/>
                <w:tab w:val="left" w:pos="1440"/>
                <w:tab w:val="left" w:pos="2667"/>
              </w:tabs>
              <w:spacing w:line="480" w:lineRule="auto"/>
              <w:jc w:val="center"/>
            </w:pPr>
            <w:r w:rsidRPr="40A5946C">
              <w:rPr>
                <w:color w:val="000000" w:themeColor="text1"/>
              </w:rPr>
              <w:t>Mobile Application Rating Scal</w:t>
            </w:r>
            <w:r>
              <w:rPr>
                <w:color w:val="000000" w:themeColor="text1"/>
              </w:rPr>
              <w:t>e. (END USER)</w:t>
            </w:r>
          </w:p>
        </w:tc>
      </w:tr>
      <w:tr w:rsidR="00CC45B5" w14:paraId="1699FB9F" w14:textId="77777777" w:rsidTr="00CC45B5">
        <w:tc>
          <w:tcPr>
            <w:tcW w:w="2876" w:type="dxa"/>
          </w:tcPr>
          <w:p w14:paraId="52ABE0D9" w14:textId="3AD780BF" w:rsidR="00CC45B5" w:rsidRDefault="0062012D" w:rsidP="004833E8">
            <w:pPr>
              <w:spacing w:line="480" w:lineRule="auto"/>
              <w:jc w:val="center"/>
              <w:rPr>
                <w:b/>
                <w:bCs/>
              </w:rPr>
            </w:pPr>
            <w:r>
              <w:rPr>
                <w:b/>
                <w:bCs/>
              </w:rPr>
              <w:t>Software</w:t>
            </w:r>
          </w:p>
        </w:tc>
        <w:tc>
          <w:tcPr>
            <w:tcW w:w="2877" w:type="dxa"/>
          </w:tcPr>
          <w:p w14:paraId="26DDB6A8" w14:textId="580E5101" w:rsidR="00CC45B5" w:rsidRDefault="0062012D" w:rsidP="004833E8">
            <w:pPr>
              <w:spacing w:line="480" w:lineRule="auto"/>
              <w:jc w:val="center"/>
              <w:rPr>
                <w:b/>
                <w:bCs/>
              </w:rPr>
            </w:pPr>
            <w:r>
              <w:rPr>
                <w:b/>
                <w:bCs/>
              </w:rPr>
              <w:t>Weighted Mean</w:t>
            </w:r>
          </w:p>
        </w:tc>
        <w:tc>
          <w:tcPr>
            <w:tcW w:w="2877" w:type="dxa"/>
          </w:tcPr>
          <w:p w14:paraId="22B50BFF" w14:textId="6FC4EEDF" w:rsidR="00CC45B5" w:rsidRDefault="0062012D" w:rsidP="004833E8">
            <w:pPr>
              <w:spacing w:line="480" w:lineRule="auto"/>
              <w:jc w:val="center"/>
              <w:rPr>
                <w:b/>
                <w:bCs/>
              </w:rPr>
            </w:pPr>
            <w:r>
              <w:rPr>
                <w:b/>
                <w:bCs/>
              </w:rPr>
              <w:t>Interpretation</w:t>
            </w:r>
          </w:p>
        </w:tc>
      </w:tr>
      <w:tr w:rsidR="00CC45B5" w14:paraId="50161684" w14:textId="77777777" w:rsidTr="00CC45B5">
        <w:tc>
          <w:tcPr>
            <w:tcW w:w="2876" w:type="dxa"/>
          </w:tcPr>
          <w:p w14:paraId="2C56CF44" w14:textId="24B153F1" w:rsidR="00CC45B5" w:rsidRPr="0062012D" w:rsidRDefault="0062012D" w:rsidP="004833E8">
            <w:pPr>
              <w:spacing w:line="480" w:lineRule="auto"/>
              <w:jc w:val="center"/>
            </w:pPr>
            <w:r>
              <w:lastRenderedPageBreak/>
              <w:t>Engagement</w:t>
            </w:r>
          </w:p>
        </w:tc>
        <w:tc>
          <w:tcPr>
            <w:tcW w:w="2877" w:type="dxa"/>
          </w:tcPr>
          <w:p w14:paraId="195A28A4" w14:textId="442F15C8" w:rsidR="00CC45B5" w:rsidRPr="0062012D" w:rsidRDefault="001A1E73" w:rsidP="004833E8">
            <w:pPr>
              <w:spacing w:line="480" w:lineRule="auto"/>
              <w:jc w:val="center"/>
            </w:pPr>
            <w:r>
              <w:t>3.</w:t>
            </w:r>
            <w:r w:rsidR="00765D26">
              <w:t>8</w:t>
            </w:r>
          </w:p>
        </w:tc>
        <w:tc>
          <w:tcPr>
            <w:tcW w:w="2877" w:type="dxa"/>
          </w:tcPr>
          <w:p w14:paraId="32D5D340" w14:textId="22CD0609" w:rsidR="00CC45B5" w:rsidRPr="0062012D" w:rsidRDefault="00CF2B7D" w:rsidP="004833E8">
            <w:pPr>
              <w:spacing w:line="480" w:lineRule="auto"/>
              <w:jc w:val="center"/>
            </w:pPr>
            <w:r>
              <w:t>Highly Acceptable</w:t>
            </w:r>
          </w:p>
        </w:tc>
      </w:tr>
      <w:tr w:rsidR="00CC45B5" w14:paraId="113D8FBB" w14:textId="77777777" w:rsidTr="00CC45B5">
        <w:tc>
          <w:tcPr>
            <w:tcW w:w="2876" w:type="dxa"/>
          </w:tcPr>
          <w:p w14:paraId="7A6A9EBD" w14:textId="76DA177C" w:rsidR="00CC45B5" w:rsidRPr="0062012D" w:rsidRDefault="0062012D" w:rsidP="004833E8">
            <w:pPr>
              <w:spacing w:line="480" w:lineRule="auto"/>
              <w:jc w:val="center"/>
            </w:pPr>
            <w:r>
              <w:t>Functionality</w:t>
            </w:r>
          </w:p>
        </w:tc>
        <w:tc>
          <w:tcPr>
            <w:tcW w:w="2877" w:type="dxa"/>
          </w:tcPr>
          <w:p w14:paraId="6758C23A" w14:textId="7EFEC759" w:rsidR="00CC45B5" w:rsidRPr="0062012D" w:rsidRDefault="001A1E73" w:rsidP="004833E8">
            <w:pPr>
              <w:spacing w:line="480" w:lineRule="auto"/>
              <w:jc w:val="center"/>
            </w:pPr>
            <w:r>
              <w:t>3.</w:t>
            </w:r>
            <w:r w:rsidR="000D55AE">
              <w:t>81</w:t>
            </w:r>
          </w:p>
        </w:tc>
        <w:tc>
          <w:tcPr>
            <w:tcW w:w="2877" w:type="dxa"/>
          </w:tcPr>
          <w:p w14:paraId="532017CA" w14:textId="6B9EFC9F" w:rsidR="00CC45B5" w:rsidRPr="0062012D" w:rsidRDefault="00CF2B7D" w:rsidP="004833E8">
            <w:pPr>
              <w:spacing w:line="480" w:lineRule="auto"/>
              <w:jc w:val="center"/>
            </w:pPr>
            <w:r>
              <w:t>Highly Acceptable</w:t>
            </w:r>
          </w:p>
        </w:tc>
      </w:tr>
      <w:tr w:rsidR="00CC45B5" w14:paraId="19A39024" w14:textId="77777777" w:rsidTr="00CC45B5">
        <w:tc>
          <w:tcPr>
            <w:tcW w:w="2876" w:type="dxa"/>
          </w:tcPr>
          <w:p w14:paraId="01BFA944" w14:textId="1FF0F96E" w:rsidR="00CC45B5" w:rsidRPr="0062012D" w:rsidRDefault="0062012D" w:rsidP="004833E8">
            <w:pPr>
              <w:spacing w:line="480" w:lineRule="auto"/>
              <w:jc w:val="center"/>
            </w:pPr>
            <w:r>
              <w:t>Aesthetics</w:t>
            </w:r>
          </w:p>
        </w:tc>
        <w:tc>
          <w:tcPr>
            <w:tcW w:w="2877" w:type="dxa"/>
          </w:tcPr>
          <w:p w14:paraId="30CD4F40" w14:textId="3DFAE0ED" w:rsidR="00CC45B5" w:rsidRPr="0062012D" w:rsidRDefault="006B251A" w:rsidP="004833E8">
            <w:pPr>
              <w:spacing w:line="480" w:lineRule="auto"/>
              <w:jc w:val="center"/>
            </w:pPr>
            <w:r>
              <w:t>3.7</w:t>
            </w:r>
            <w:r w:rsidR="0015583C">
              <w:t>8</w:t>
            </w:r>
          </w:p>
        </w:tc>
        <w:tc>
          <w:tcPr>
            <w:tcW w:w="2877" w:type="dxa"/>
          </w:tcPr>
          <w:p w14:paraId="4F6610E9" w14:textId="397C1E4C" w:rsidR="00CC45B5" w:rsidRPr="0062012D" w:rsidRDefault="00CF2B7D" w:rsidP="004833E8">
            <w:pPr>
              <w:spacing w:line="480" w:lineRule="auto"/>
              <w:jc w:val="center"/>
            </w:pPr>
            <w:r>
              <w:t>Highly Acceptable</w:t>
            </w:r>
          </w:p>
        </w:tc>
      </w:tr>
      <w:tr w:rsidR="00CC45B5" w14:paraId="4CADA0AE" w14:textId="77777777" w:rsidTr="00CC45B5">
        <w:tc>
          <w:tcPr>
            <w:tcW w:w="2876" w:type="dxa"/>
          </w:tcPr>
          <w:p w14:paraId="32DD7239" w14:textId="542A6A0A" w:rsidR="00CC45B5" w:rsidRPr="0062012D" w:rsidRDefault="0062012D" w:rsidP="004833E8">
            <w:pPr>
              <w:spacing w:line="480" w:lineRule="auto"/>
              <w:jc w:val="center"/>
            </w:pPr>
            <w:r>
              <w:t>Information</w:t>
            </w:r>
          </w:p>
        </w:tc>
        <w:tc>
          <w:tcPr>
            <w:tcW w:w="2877" w:type="dxa"/>
          </w:tcPr>
          <w:p w14:paraId="7473B092" w14:textId="6DE906D0" w:rsidR="00CC45B5" w:rsidRPr="0062012D" w:rsidRDefault="00410BF0" w:rsidP="004833E8">
            <w:pPr>
              <w:spacing w:line="480" w:lineRule="auto"/>
              <w:jc w:val="center"/>
            </w:pPr>
            <w:r>
              <w:t>3.</w:t>
            </w:r>
            <w:r w:rsidR="0015583C">
              <w:t>84</w:t>
            </w:r>
          </w:p>
        </w:tc>
        <w:tc>
          <w:tcPr>
            <w:tcW w:w="2877" w:type="dxa"/>
          </w:tcPr>
          <w:p w14:paraId="1549D644" w14:textId="3C129E20" w:rsidR="00CC45B5" w:rsidRPr="0062012D" w:rsidRDefault="00CF2B7D" w:rsidP="004833E8">
            <w:pPr>
              <w:spacing w:line="480" w:lineRule="auto"/>
              <w:jc w:val="center"/>
            </w:pPr>
            <w:r>
              <w:t>Highly Acceptable</w:t>
            </w:r>
          </w:p>
        </w:tc>
      </w:tr>
      <w:tr w:rsidR="00CC45B5" w14:paraId="3E8564DF" w14:textId="77777777" w:rsidTr="00CC45B5">
        <w:tc>
          <w:tcPr>
            <w:tcW w:w="2876" w:type="dxa"/>
          </w:tcPr>
          <w:p w14:paraId="3BFA12F8" w14:textId="33D1A097" w:rsidR="00CC45B5" w:rsidRPr="002068D5" w:rsidRDefault="004A2E2C" w:rsidP="004833E8">
            <w:pPr>
              <w:spacing w:line="480" w:lineRule="auto"/>
              <w:jc w:val="center"/>
              <w:rPr>
                <w:b/>
                <w:bCs/>
              </w:rPr>
            </w:pPr>
            <w:r w:rsidRPr="002068D5">
              <w:rPr>
                <w:b/>
                <w:bCs/>
              </w:rPr>
              <w:t>Grand Mean</w:t>
            </w:r>
          </w:p>
        </w:tc>
        <w:tc>
          <w:tcPr>
            <w:tcW w:w="2877" w:type="dxa"/>
          </w:tcPr>
          <w:p w14:paraId="03B6932F" w14:textId="42AC3D07" w:rsidR="00CC45B5" w:rsidRPr="002068D5" w:rsidRDefault="00410BF0" w:rsidP="004833E8">
            <w:pPr>
              <w:spacing w:line="480" w:lineRule="auto"/>
              <w:jc w:val="center"/>
              <w:rPr>
                <w:b/>
                <w:bCs/>
              </w:rPr>
            </w:pPr>
            <w:r w:rsidRPr="002068D5">
              <w:rPr>
                <w:b/>
                <w:bCs/>
              </w:rPr>
              <w:t>3.</w:t>
            </w:r>
            <w:r w:rsidR="00304B8B">
              <w:rPr>
                <w:b/>
                <w:bCs/>
              </w:rPr>
              <w:t>81</w:t>
            </w:r>
          </w:p>
        </w:tc>
        <w:tc>
          <w:tcPr>
            <w:tcW w:w="2877" w:type="dxa"/>
          </w:tcPr>
          <w:p w14:paraId="0E391272" w14:textId="61585667" w:rsidR="00CC45B5" w:rsidRPr="00CF2B7D" w:rsidRDefault="00CF2B7D" w:rsidP="004833E8">
            <w:pPr>
              <w:spacing w:line="480" w:lineRule="auto"/>
              <w:jc w:val="center"/>
              <w:rPr>
                <w:b/>
                <w:bCs/>
              </w:rPr>
            </w:pPr>
            <w:r w:rsidRPr="00CF2B7D">
              <w:rPr>
                <w:b/>
                <w:bCs/>
              </w:rPr>
              <w:t>Highly Acceptable</w:t>
            </w:r>
          </w:p>
        </w:tc>
      </w:tr>
    </w:tbl>
    <w:p w14:paraId="668035DB" w14:textId="0131B58E" w:rsidR="00A26F75" w:rsidRDefault="00A26F75" w:rsidP="00B77761">
      <w:pPr>
        <w:spacing w:line="480" w:lineRule="auto"/>
        <w:jc w:val="both"/>
      </w:pPr>
    </w:p>
    <w:p w14:paraId="47AF7AD0" w14:textId="01C81EB2" w:rsidR="00DF74FA" w:rsidRPr="00DF74FA" w:rsidRDefault="0048731F" w:rsidP="00AB6F01">
      <w:pPr>
        <w:spacing w:line="480" w:lineRule="auto"/>
        <w:ind w:firstLine="720"/>
        <w:jc w:val="both"/>
      </w:pPr>
      <w:r w:rsidRPr="0048731F">
        <w:t xml:space="preserve">Table 6-3 summarizes the IT Expert’s Evaluation by Mobile Application Rating Scale or MARS. The table illustrates the average mean and interpretation of the IT Experts' results. A total of 5 respondents evaluated the system and gave their comments and suggestions. Most of them left positive feedback on the application. The table shows that the “Aesthetics” got the highest weighted mean of 3.47, representing “Highly Acceptable” because the IT Experts think the UI is simple but easy to understand. At the same time, the “Engagement” is the lowest with a 3.23 weighted mean which falls under Acceptable because the application could still use more </w:t>
      </w:r>
      <w:proofErr w:type="spellStart"/>
      <w:r w:rsidRPr="0048731F">
        <w:t>gamification</w:t>
      </w:r>
      <w:proofErr w:type="spellEnd"/>
      <w:r w:rsidRPr="0048731F">
        <w:t xml:space="preserve"> to make it more enjoyable.</w:t>
      </w:r>
    </w:p>
    <w:p w14:paraId="4C62AB19" w14:textId="1DE0503F" w:rsidR="00AB6F01" w:rsidRPr="00AB6F01" w:rsidRDefault="00AB6F01" w:rsidP="00AB6F01">
      <w:pPr>
        <w:pStyle w:val="Caption"/>
        <w:keepNext/>
        <w:rPr>
          <w:i w:val="0"/>
          <w:iCs w:val="0"/>
          <w:color w:val="auto"/>
          <w:sz w:val="24"/>
          <w:szCs w:val="24"/>
        </w:rPr>
      </w:pPr>
      <w:bookmarkStart w:id="105" w:name="_Toc106139057"/>
      <w:r w:rsidRPr="00AB6F01">
        <w:rPr>
          <w:b/>
          <w:bCs/>
          <w:i w:val="0"/>
          <w:iCs w:val="0"/>
          <w:color w:val="auto"/>
          <w:sz w:val="24"/>
          <w:szCs w:val="24"/>
        </w:rPr>
        <w:t>Table 6</w:t>
      </w:r>
      <w:r w:rsidR="00E15262">
        <w:rPr>
          <w:b/>
          <w:bCs/>
          <w:i w:val="0"/>
          <w:iCs w:val="0"/>
          <w:color w:val="auto"/>
          <w:sz w:val="24"/>
          <w:szCs w:val="24"/>
        </w:rPr>
        <w:noBreakHyphen/>
      </w:r>
      <w:r w:rsidR="00E15262">
        <w:rPr>
          <w:b/>
          <w:bCs/>
          <w:i w:val="0"/>
          <w:iCs w:val="0"/>
          <w:color w:val="auto"/>
          <w:sz w:val="24"/>
          <w:szCs w:val="24"/>
        </w:rPr>
        <w:fldChar w:fldCharType="begin"/>
      </w:r>
      <w:r w:rsidR="00E15262">
        <w:rPr>
          <w:b/>
          <w:bCs/>
          <w:i w:val="0"/>
          <w:iCs w:val="0"/>
          <w:color w:val="auto"/>
          <w:sz w:val="24"/>
          <w:szCs w:val="24"/>
        </w:rPr>
        <w:instrText xml:space="preserve"> SEQ Table \* ARABIC \s 1 </w:instrText>
      </w:r>
      <w:r w:rsidR="00E15262">
        <w:rPr>
          <w:b/>
          <w:bCs/>
          <w:i w:val="0"/>
          <w:iCs w:val="0"/>
          <w:color w:val="auto"/>
          <w:sz w:val="24"/>
          <w:szCs w:val="24"/>
        </w:rPr>
        <w:fldChar w:fldCharType="separate"/>
      </w:r>
      <w:r w:rsidR="00962EB4">
        <w:rPr>
          <w:b/>
          <w:bCs/>
          <w:i w:val="0"/>
          <w:iCs w:val="0"/>
          <w:noProof/>
          <w:color w:val="auto"/>
          <w:sz w:val="24"/>
          <w:szCs w:val="24"/>
        </w:rPr>
        <w:t>3</w:t>
      </w:r>
      <w:r w:rsidR="00E15262">
        <w:rPr>
          <w:b/>
          <w:bCs/>
          <w:i w:val="0"/>
          <w:iCs w:val="0"/>
          <w:color w:val="auto"/>
          <w:sz w:val="24"/>
          <w:szCs w:val="24"/>
        </w:rPr>
        <w:fldChar w:fldCharType="end"/>
      </w:r>
      <w:r w:rsidRPr="00AB6F01">
        <w:rPr>
          <w:b/>
          <w:bCs/>
          <w:i w:val="0"/>
          <w:iCs w:val="0"/>
          <w:color w:val="auto"/>
          <w:sz w:val="24"/>
          <w:szCs w:val="24"/>
        </w:rPr>
        <w:t>.</w:t>
      </w:r>
      <w:r w:rsidRPr="00AB6F01">
        <w:rPr>
          <w:i w:val="0"/>
          <w:iCs w:val="0"/>
          <w:color w:val="auto"/>
          <w:sz w:val="24"/>
          <w:szCs w:val="24"/>
        </w:rPr>
        <w:t xml:space="preserve"> Summary of IT Expert's Evaluation by MARS</w:t>
      </w:r>
      <w:bookmarkEnd w:id="105"/>
    </w:p>
    <w:tbl>
      <w:tblPr>
        <w:tblStyle w:val="TableGrid"/>
        <w:tblW w:w="0" w:type="auto"/>
        <w:tblLook w:val="04A0" w:firstRow="1" w:lastRow="0" w:firstColumn="1" w:lastColumn="0" w:noHBand="0" w:noVBand="1"/>
      </w:tblPr>
      <w:tblGrid>
        <w:gridCol w:w="2876"/>
        <w:gridCol w:w="2877"/>
        <w:gridCol w:w="2877"/>
      </w:tblGrid>
      <w:tr w:rsidR="00DF74FA" w14:paraId="44D8566B" w14:textId="77777777" w:rsidTr="004D1432">
        <w:tc>
          <w:tcPr>
            <w:tcW w:w="8630" w:type="dxa"/>
            <w:gridSpan w:val="3"/>
          </w:tcPr>
          <w:p w14:paraId="42049516" w14:textId="2C46E1CC" w:rsidR="00DF74FA" w:rsidRPr="00CC45B5" w:rsidRDefault="00DF74FA" w:rsidP="004D1432">
            <w:pPr>
              <w:tabs>
                <w:tab w:val="left" w:pos="720"/>
                <w:tab w:val="left" w:pos="1440"/>
                <w:tab w:val="left" w:pos="2667"/>
              </w:tabs>
              <w:spacing w:line="480" w:lineRule="auto"/>
              <w:jc w:val="center"/>
            </w:pPr>
            <w:r w:rsidRPr="40A5946C">
              <w:rPr>
                <w:color w:val="000000" w:themeColor="text1"/>
              </w:rPr>
              <w:t>Mobile Application Rating Scal</w:t>
            </w:r>
            <w:r>
              <w:rPr>
                <w:color w:val="000000" w:themeColor="text1"/>
              </w:rPr>
              <w:t>e. (IT EXPERTS)</w:t>
            </w:r>
          </w:p>
        </w:tc>
      </w:tr>
      <w:tr w:rsidR="00DF74FA" w14:paraId="7934D257" w14:textId="77777777" w:rsidTr="004D1432">
        <w:tc>
          <w:tcPr>
            <w:tcW w:w="2876" w:type="dxa"/>
          </w:tcPr>
          <w:p w14:paraId="3A781027" w14:textId="77777777" w:rsidR="00DF74FA" w:rsidRDefault="00DF74FA" w:rsidP="004833E8">
            <w:pPr>
              <w:spacing w:line="480" w:lineRule="auto"/>
              <w:jc w:val="center"/>
              <w:rPr>
                <w:b/>
                <w:bCs/>
              </w:rPr>
            </w:pPr>
            <w:r>
              <w:rPr>
                <w:b/>
                <w:bCs/>
              </w:rPr>
              <w:t>Software</w:t>
            </w:r>
          </w:p>
        </w:tc>
        <w:tc>
          <w:tcPr>
            <w:tcW w:w="2877" w:type="dxa"/>
          </w:tcPr>
          <w:p w14:paraId="2B10745F" w14:textId="77777777" w:rsidR="00DF74FA" w:rsidRDefault="00DF74FA" w:rsidP="004833E8">
            <w:pPr>
              <w:spacing w:line="480" w:lineRule="auto"/>
              <w:jc w:val="center"/>
              <w:rPr>
                <w:b/>
                <w:bCs/>
              </w:rPr>
            </w:pPr>
            <w:r>
              <w:rPr>
                <w:b/>
                <w:bCs/>
              </w:rPr>
              <w:t>Weighted Mean</w:t>
            </w:r>
          </w:p>
        </w:tc>
        <w:tc>
          <w:tcPr>
            <w:tcW w:w="2877" w:type="dxa"/>
          </w:tcPr>
          <w:p w14:paraId="314D2FF0" w14:textId="77777777" w:rsidR="00DF74FA" w:rsidRDefault="00DF74FA" w:rsidP="004833E8">
            <w:pPr>
              <w:spacing w:line="480" w:lineRule="auto"/>
              <w:jc w:val="center"/>
              <w:rPr>
                <w:b/>
                <w:bCs/>
              </w:rPr>
            </w:pPr>
            <w:r>
              <w:rPr>
                <w:b/>
                <w:bCs/>
              </w:rPr>
              <w:t>Interpretation</w:t>
            </w:r>
          </w:p>
        </w:tc>
      </w:tr>
      <w:tr w:rsidR="00DF74FA" w14:paraId="48EA71FB" w14:textId="77777777" w:rsidTr="004D1432">
        <w:tc>
          <w:tcPr>
            <w:tcW w:w="2876" w:type="dxa"/>
          </w:tcPr>
          <w:p w14:paraId="7A7650BC" w14:textId="77777777" w:rsidR="00DF74FA" w:rsidRPr="0062012D" w:rsidRDefault="00DF74FA" w:rsidP="004833E8">
            <w:pPr>
              <w:spacing w:line="480" w:lineRule="auto"/>
              <w:jc w:val="center"/>
            </w:pPr>
            <w:r>
              <w:t>Engagement</w:t>
            </w:r>
          </w:p>
        </w:tc>
        <w:tc>
          <w:tcPr>
            <w:tcW w:w="2877" w:type="dxa"/>
          </w:tcPr>
          <w:p w14:paraId="28042353" w14:textId="503764F4" w:rsidR="00DF74FA" w:rsidRPr="0062012D" w:rsidRDefault="00304DA9" w:rsidP="004833E8">
            <w:pPr>
              <w:spacing w:line="480" w:lineRule="auto"/>
              <w:jc w:val="center"/>
            </w:pPr>
            <w:r>
              <w:t>3.23</w:t>
            </w:r>
          </w:p>
        </w:tc>
        <w:tc>
          <w:tcPr>
            <w:tcW w:w="2877" w:type="dxa"/>
          </w:tcPr>
          <w:p w14:paraId="41CBF7B3" w14:textId="62842AED" w:rsidR="00DF74FA" w:rsidRPr="0062012D" w:rsidRDefault="00DF74FA" w:rsidP="004833E8">
            <w:pPr>
              <w:spacing w:line="480" w:lineRule="auto"/>
              <w:jc w:val="center"/>
            </w:pPr>
            <w:r>
              <w:t>Acceptable</w:t>
            </w:r>
          </w:p>
        </w:tc>
      </w:tr>
      <w:tr w:rsidR="00DF74FA" w14:paraId="310EFFC1" w14:textId="77777777" w:rsidTr="004D1432">
        <w:tc>
          <w:tcPr>
            <w:tcW w:w="2876" w:type="dxa"/>
          </w:tcPr>
          <w:p w14:paraId="65238FDC" w14:textId="77777777" w:rsidR="00DF74FA" w:rsidRPr="0062012D" w:rsidRDefault="00DF74FA" w:rsidP="004833E8">
            <w:pPr>
              <w:spacing w:line="480" w:lineRule="auto"/>
              <w:jc w:val="center"/>
            </w:pPr>
            <w:r>
              <w:t>Functionality</w:t>
            </w:r>
          </w:p>
        </w:tc>
        <w:tc>
          <w:tcPr>
            <w:tcW w:w="2877" w:type="dxa"/>
          </w:tcPr>
          <w:p w14:paraId="2052D76C" w14:textId="531ADCFF" w:rsidR="00DF74FA" w:rsidRPr="0062012D" w:rsidRDefault="00304DA9" w:rsidP="004833E8">
            <w:pPr>
              <w:spacing w:line="480" w:lineRule="auto"/>
              <w:jc w:val="center"/>
            </w:pPr>
            <w:r>
              <w:t>3.44</w:t>
            </w:r>
          </w:p>
        </w:tc>
        <w:tc>
          <w:tcPr>
            <w:tcW w:w="2877" w:type="dxa"/>
          </w:tcPr>
          <w:p w14:paraId="251EFE50" w14:textId="77777777" w:rsidR="00DF74FA" w:rsidRPr="0062012D" w:rsidRDefault="00DF74FA" w:rsidP="004833E8">
            <w:pPr>
              <w:spacing w:line="480" w:lineRule="auto"/>
              <w:jc w:val="center"/>
            </w:pPr>
            <w:r>
              <w:t>Highly Acceptable</w:t>
            </w:r>
          </w:p>
        </w:tc>
      </w:tr>
      <w:tr w:rsidR="00DF74FA" w14:paraId="684495BF" w14:textId="77777777" w:rsidTr="004D1432">
        <w:tc>
          <w:tcPr>
            <w:tcW w:w="2876" w:type="dxa"/>
          </w:tcPr>
          <w:p w14:paraId="27766DE6" w14:textId="77777777" w:rsidR="00DF74FA" w:rsidRPr="0062012D" w:rsidRDefault="00DF74FA" w:rsidP="004833E8">
            <w:pPr>
              <w:spacing w:line="480" w:lineRule="auto"/>
              <w:jc w:val="center"/>
            </w:pPr>
            <w:r>
              <w:t>Aesthetics</w:t>
            </w:r>
          </w:p>
        </w:tc>
        <w:tc>
          <w:tcPr>
            <w:tcW w:w="2877" w:type="dxa"/>
          </w:tcPr>
          <w:p w14:paraId="0562E1C8" w14:textId="1C1C438E" w:rsidR="00DF74FA" w:rsidRPr="0062012D" w:rsidRDefault="00304DA9" w:rsidP="004833E8">
            <w:pPr>
              <w:spacing w:line="480" w:lineRule="auto"/>
              <w:jc w:val="center"/>
            </w:pPr>
            <w:r>
              <w:t>3.47</w:t>
            </w:r>
          </w:p>
        </w:tc>
        <w:tc>
          <w:tcPr>
            <w:tcW w:w="2877" w:type="dxa"/>
          </w:tcPr>
          <w:p w14:paraId="3D7C653C" w14:textId="77777777" w:rsidR="00DF74FA" w:rsidRPr="0062012D" w:rsidRDefault="00DF74FA" w:rsidP="004833E8">
            <w:pPr>
              <w:spacing w:line="480" w:lineRule="auto"/>
              <w:jc w:val="center"/>
            </w:pPr>
            <w:r>
              <w:t>Highly Acceptable</w:t>
            </w:r>
          </w:p>
        </w:tc>
      </w:tr>
      <w:tr w:rsidR="00DF74FA" w14:paraId="0914AA5A" w14:textId="77777777" w:rsidTr="004D1432">
        <w:tc>
          <w:tcPr>
            <w:tcW w:w="2876" w:type="dxa"/>
          </w:tcPr>
          <w:p w14:paraId="2A31B042" w14:textId="77777777" w:rsidR="00DF74FA" w:rsidRPr="0062012D" w:rsidRDefault="00DF74FA" w:rsidP="004833E8">
            <w:pPr>
              <w:spacing w:line="480" w:lineRule="auto"/>
              <w:jc w:val="center"/>
            </w:pPr>
            <w:r>
              <w:t>Information</w:t>
            </w:r>
          </w:p>
        </w:tc>
        <w:tc>
          <w:tcPr>
            <w:tcW w:w="2877" w:type="dxa"/>
          </w:tcPr>
          <w:p w14:paraId="4F438EB8" w14:textId="40982BF6" w:rsidR="00DF74FA" w:rsidRPr="0062012D" w:rsidRDefault="00304DA9" w:rsidP="004833E8">
            <w:pPr>
              <w:spacing w:line="480" w:lineRule="auto"/>
              <w:jc w:val="center"/>
            </w:pPr>
            <w:r>
              <w:t>3.44</w:t>
            </w:r>
          </w:p>
        </w:tc>
        <w:tc>
          <w:tcPr>
            <w:tcW w:w="2877" w:type="dxa"/>
          </w:tcPr>
          <w:p w14:paraId="6DC71244" w14:textId="77777777" w:rsidR="00DF74FA" w:rsidRPr="0062012D" w:rsidRDefault="00DF74FA" w:rsidP="004833E8">
            <w:pPr>
              <w:spacing w:line="480" w:lineRule="auto"/>
              <w:jc w:val="center"/>
            </w:pPr>
            <w:r>
              <w:t>Highly Acceptable</w:t>
            </w:r>
          </w:p>
        </w:tc>
      </w:tr>
      <w:tr w:rsidR="00DF74FA" w14:paraId="4038B1B4" w14:textId="77777777" w:rsidTr="004D1432">
        <w:tc>
          <w:tcPr>
            <w:tcW w:w="2876" w:type="dxa"/>
          </w:tcPr>
          <w:p w14:paraId="78D7E4AE" w14:textId="77777777" w:rsidR="00DF74FA" w:rsidRPr="002068D5" w:rsidRDefault="00DF74FA" w:rsidP="004833E8">
            <w:pPr>
              <w:spacing w:line="480" w:lineRule="auto"/>
              <w:jc w:val="center"/>
              <w:rPr>
                <w:b/>
                <w:bCs/>
              </w:rPr>
            </w:pPr>
            <w:r w:rsidRPr="002068D5">
              <w:rPr>
                <w:b/>
                <w:bCs/>
              </w:rPr>
              <w:t>Grand Mean</w:t>
            </w:r>
          </w:p>
        </w:tc>
        <w:tc>
          <w:tcPr>
            <w:tcW w:w="2877" w:type="dxa"/>
          </w:tcPr>
          <w:p w14:paraId="0D6CEAF0" w14:textId="5219177C" w:rsidR="00DF74FA" w:rsidRPr="002068D5" w:rsidRDefault="00304DA9" w:rsidP="004833E8">
            <w:pPr>
              <w:spacing w:line="480" w:lineRule="auto"/>
              <w:jc w:val="center"/>
              <w:rPr>
                <w:b/>
                <w:bCs/>
              </w:rPr>
            </w:pPr>
            <w:r>
              <w:rPr>
                <w:b/>
                <w:bCs/>
              </w:rPr>
              <w:t>3.39</w:t>
            </w:r>
          </w:p>
        </w:tc>
        <w:tc>
          <w:tcPr>
            <w:tcW w:w="2877" w:type="dxa"/>
          </w:tcPr>
          <w:p w14:paraId="267DB941" w14:textId="77777777" w:rsidR="00DF74FA" w:rsidRPr="00CF2B7D" w:rsidRDefault="00DF74FA" w:rsidP="004833E8">
            <w:pPr>
              <w:spacing w:line="480" w:lineRule="auto"/>
              <w:jc w:val="center"/>
              <w:rPr>
                <w:b/>
                <w:bCs/>
              </w:rPr>
            </w:pPr>
            <w:r w:rsidRPr="00CF2B7D">
              <w:rPr>
                <w:b/>
                <w:bCs/>
              </w:rPr>
              <w:t>Highly Acceptable</w:t>
            </w:r>
          </w:p>
        </w:tc>
      </w:tr>
    </w:tbl>
    <w:p w14:paraId="00369E8E" w14:textId="77777777" w:rsidR="00325D3E" w:rsidRDefault="00325D3E" w:rsidP="0048731F">
      <w:pPr>
        <w:spacing w:line="480" w:lineRule="auto"/>
        <w:jc w:val="both"/>
      </w:pPr>
    </w:p>
    <w:p w14:paraId="0B08651C" w14:textId="31FC9B56" w:rsidR="00705C57" w:rsidRPr="00AB6F01" w:rsidRDefault="0048731F" w:rsidP="00AB6F01">
      <w:pPr>
        <w:spacing w:line="480" w:lineRule="auto"/>
        <w:ind w:firstLine="720"/>
        <w:jc w:val="both"/>
      </w:pPr>
      <w:r w:rsidRPr="0048731F">
        <w:t xml:space="preserve">Table 6-4 shows the summary of the End User’s and IT Expert’s evaluation by MARS Criteria. The table illustrates the average mean and interpretation of the result for the IT Experts and End Users. A total of 20 respondents evaluated the system and gave their comments and suggestions. Most of the respondents assessed the design and gave their comments and suggestions. The table shows that “Information” gained the highest weighted mean of 3.74, representing “Highly Acceptable” because the system gave enough information to the user using various buttons that redirect them to their needed webpage or schedule. While engagement got the lowest score of 3.66, which is still under “Highly Acceptable.” They suggested that the application could use more </w:t>
      </w:r>
      <w:proofErr w:type="spellStart"/>
      <w:r w:rsidRPr="0048731F">
        <w:t>gamification</w:t>
      </w:r>
      <w:proofErr w:type="spellEnd"/>
      <w:r w:rsidRPr="0048731F">
        <w:t xml:space="preserve"> to enhance the user experience and make the app enjoyable to use.</w:t>
      </w:r>
      <w:bookmarkStart w:id="106" w:name="_GoBack"/>
      <w:bookmarkEnd w:id="106"/>
    </w:p>
    <w:p w14:paraId="4F796F4D" w14:textId="366E4AF6" w:rsidR="00AB6F01" w:rsidRPr="00AB6F01" w:rsidRDefault="00AB6F01" w:rsidP="00AB6F01">
      <w:pPr>
        <w:pStyle w:val="Caption"/>
        <w:keepNext/>
        <w:rPr>
          <w:i w:val="0"/>
          <w:iCs w:val="0"/>
          <w:color w:val="auto"/>
          <w:sz w:val="24"/>
          <w:szCs w:val="24"/>
        </w:rPr>
      </w:pPr>
      <w:bookmarkStart w:id="107" w:name="_Toc106139058"/>
      <w:r w:rsidRPr="00AB6F01">
        <w:rPr>
          <w:b/>
          <w:bCs/>
          <w:i w:val="0"/>
          <w:iCs w:val="0"/>
          <w:color w:val="auto"/>
          <w:sz w:val="24"/>
          <w:szCs w:val="24"/>
        </w:rPr>
        <w:t>Table 6</w:t>
      </w:r>
      <w:r w:rsidR="00E15262">
        <w:rPr>
          <w:b/>
          <w:bCs/>
          <w:i w:val="0"/>
          <w:iCs w:val="0"/>
          <w:color w:val="auto"/>
          <w:sz w:val="24"/>
          <w:szCs w:val="24"/>
        </w:rPr>
        <w:noBreakHyphen/>
      </w:r>
      <w:r w:rsidR="00E15262">
        <w:rPr>
          <w:b/>
          <w:bCs/>
          <w:i w:val="0"/>
          <w:iCs w:val="0"/>
          <w:color w:val="auto"/>
          <w:sz w:val="24"/>
          <w:szCs w:val="24"/>
        </w:rPr>
        <w:fldChar w:fldCharType="begin"/>
      </w:r>
      <w:r w:rsidR="00E15262">
        <w:rPr>
          <w:b/>
          <w:bCs/>
          <w:i w:val="0"/>
          <w:iCs w:val="0"/>
          <w:color w:val="auto"/>
          <w:sz w:val="24"/>
          <w:szCs w:val="24"/>
        </w:rPr>
        <w:instrText xml:space="preserve"> SEQ Table \* ARABIC \s 1 </w:instrText>
      </w:r>
      <w:r w:rsidR="00E15262">
        <w:rPr>
          <w:b/>
          <w:bCs/>
          <w:i w:val="0"/>
          <w:iCs w:val="0"/>
          <w:color w:val="auto"/>
          <w:sz w:val="24"/>
          <w:szCs w:val="24"/>
        </w:rPr>
        <w:fldChar w:fldCharType="separate"/>
      </w:r>
      <w:r w:rsidR="00962EB4">
        <w:rPr>
          <w:b/>
          <w:bCs/>
          <w:i w:val="0"/>
          <w:iCs w:val="0"/>
          <w:noProof/>
          <w:color w:val="auto"/>
          <w:sz w:val="24"/>
          <w:szCs w:val="24"/>
        </w:rPr>
        <w:t>4</w:t>
      </w:r>
      <w:r w:rsidR="00E15262">
        <w:rPr>
          <w:b/>
          <w:bCs/>
          <w:i w:val="0"/>
          <w:iCs w:val="0"/>
          <w:color w:val="auto"/>
          <w:sz w:val="24"/>
          <w:szCs w:val="24"/>
        </w:rPr>
        <w:fldChar w:fldCharType="end"/>
      </w:r>
      <w:r w:rsidRPr="00AB6F01">
        <w:rPr>
          <w:b/>
          <w:bCs/>
          <w:i w:val="0"/>
          <w:iCs w:val="0"/>
          <w:color w:val="auto"/>
          <w:sz w:val="24"/>
          <w:szCs w:val="24"/>
        </w:rPr>
        <w:t>.</w:t>
      </w:r>
      <w:r w:rsidRPr="00AB6F01">
        <w:rPr>
          <w:i w:val="0"/>
          <w:iCs w:val="0"/>
          <w:color w:val="auto"/>
          <w:sz w:val="24"/>
          <w:szCs w:val="24"/>
        </w:rPr>
        <w:t xml:space="preserve"> Summary of End Users and IT Expert's Evaluation by MARS</w:t>
      </w:r>
      <w:bookmarkEnd w:id="107"/>
    </w:p>
    <w:tbl>
      <w:tblPr>
        <w:tblStyle w:val="TableGrid"/>
        <w:tblW w:w="0" w:type="auto"/>
        <w:tblLook w:val="04A0" w:firstRow="1" w:lastRow="0" w:firstColumn="1" w:lastColumn="0" w:noHBand="0" w:noVBand="1"/>
      </w:tblPr>
      <w:tblGrid>
        <w:gridCol w:w="2876"/>
        <w:gridCol w:w="2877"/>
        <w:gridCol w:w="2877"/>
      </w:tblGrid>
      <w:tr w:rsidR="00325D3E" w:rsidRPr="00CC45B5" w14:paraId="1493D7B8" w14:textId="77777777" w:rsidTr="004D1432">
        <w:tc>
          <w:tcPr>
            <w:tcW w:w="8630" w:type="dxa"/>
            <w:gridSpan w:val="3"/>
          </w:tcPr>
          <w:p w14:paraId="2F48BD53" w14:textId="7D243877" w:rsidR="00325D3E" w:rsidRPr="00CC45B5" w:rsidRDefault="00325D3E" w:rsidP="004D1432">
            <w:pPr>
              <w:tabs>
                <w:tab w:val="left" w:pos="720"/>
                <w:tab w:val="left" w:pos="1440"/>
                <w:tab w:val="left" w:pos="2667"/>
              </w:tabs>
              <w:spacing w:line="480" w:lineRule="auto"/>
              <w:jc w:val="center"/>
            </w:pPr>
            <w:r w:rsidRPr="40A5946C">
              <w:rPr>
                <w:color w:val="000000" w:themeColor="text1"/>
              </w:rPr>
              <w:t>Mobile Application Rating Scal</w:t>
            </w:r>
            <w:r>
              <w:rPr>
                <w:color w:val="000000" w:themeColor="text1"/>
              </w:rPr>
              <w:t>e. (END USERS AND IT EXPERTS)</w:t>
            </w:r>
          </w:p>
        </w:tc>
      </w:tr>
      <w:tr w:rsidR="00325D3E" w14:paraId="35EFA7C0" w14:textId="77777777" w:rsidTr="004D1432">
        <w:tc>
          <w:tcPr>
            <w:tcW w:w="2876" w:type="dxa"/>
          </w:tcPr>
          <w:p w14:paraId="06C77B06" w14:textId="77777777" w:rsidR="00325D3E" w:rsidRDefault="00325D3E" w:rsidP="004833E8">
            <w:pPr>
              <w:spacing w:line="480" w:lineRule="auto"/>
              <w:jc w:val="center"/>
              <w:rPr>
                <w:b/>
                <w:bCs/>
              </w:rPr>
            </w:pPr>
            <w:r>
              <w:rPr>
                <w:b/>
                <w:bCs/>
              </w:rPr>
              <w:t>Software</w:t>
            </w:r>
          </w:p>
        </w:tc>
        <w:tc>
          <w:tcPr>
            <w:tcW w:w="2877" w:type="dxa"/>
          </w:tcPr>
          <w:p w14:paraId="2DC74C1B" w14:textId="77777777" w:rsidR="00325D3E" w:rsidRDefault="00325D3E" w:rsidP="004833E8">
            <w:pPr>
              <w:spacing w:line="480" w:lineRule="auto"/>
              <w:jc w:val="center"/>
              <w:rPr>
                <w:b/>
                <w:bCs/>
              </w:rPr>
            </w:pPr>
            <w:r>
              <w:rPr>
                <w:b/>
                <w:bCs/>
              </w:rPr>
              <w:t>Weighted Mean</w:t>
            </w:r>
          </w:p>
        </w:tc>
        <w:tc>
          <w:tcPr>
            <w:tcW w:w="2877" w:type="dxa"/>
          </w:tcPr>
          <w:p w14:paraId="51BF60C1" w14:textId="77777777" w:rsidR="00325D3E" w:rsidRDefault="00325D3E" w:rsidP="004833E8">
            <w:pPr>
              <w:spacing w:line="480" w:lineRule="auto"/>
              <w:jc w:val="center"/>
              <w:rPr>
                <w:b/>
                <w:bCs/>
              </w:rPr>
            </w:pPr>
            <w:r>
              <w:rPr>
                <w:b/>
                <w:bCs/>
              </w:rPr>
              <w:t>Interpretation</w:t>
            </w:r>
          </w:p>
        </w:tc>
      </w:tr>
      <w:tr w:rsidR="00325D3E" w:rsidRPr="0062012D" w14:paraId="4C5427C2" w14:textId="77777777" w:rsidTr="004D1432">
        <w:tc>
          <w:tcPr>
            <w:tcW w:w="2876" w:type="dxa"/>
          </w:tcPr>
          <w:p w14:paraId="46035035" w14:textId="77777777" w:rsidR="00325D3E" w:rsidRPr="0062012D" w:rsidRDefault="00325D3E" w:rsidP="004833E8">
            <w:pPr>
              <w:spacing w:line="480" w:lineRule="auto"/>
              <w:jc w:val="center"/>
            </w:pPr>
            <w:r>
              <w:t>Engagement</w:t>
            </w:r>
          </w:p>
        </w:tc>
        <w:tc>
          <w:tcPr>
            <w:tcW w:w="2877" w:type="dxa"/>
          </w:tcPr>
          <w:p w14:paraId="0828EAD5" w14:textId="65D547A2" w:rsidR="00325D3E" w:rsidRPr="0062012D" w:rsidRDefault="00B83CE7" w:rsidP="004833E8">
            <w:pPr>
              <w:spacing w:line="480" w:lineRule="auto"/>
              <w:jc w:val="center"/>
            </w:pPr>
            <w:r>
              <w:t>3.66</w:t>
            </w:r>
          </w:p>
        </w:tc>
        <w:tc>
          <w:tcPr>
            <w:tcW w:w="2877" w:type="dxa"/>
          </w:tcPr>
          <w:p w14:paraId="24C59E3C" w14:textId="5DADAD3A" w:rsidR="00325D3E" w:rsidRPr="0062012D" w:rsidRDefault="0056158F" w:rsidP="004833E8">
            <w:pPr>
              <w:spacing w:line="480" w:lineRule="auto"/>
              <w:jc w:val="center"/>
            </w:pPr>
            <w:r>
              <w:t>Highly Acceptable</w:t>
            </w:r>
          </w:p>
        </w:tc>
      </w:tr>
      <w:tr w:rsidR="00325D3E" w:rsidRPr="0062012D" w14:paraId="14518E07" w14:textId="77777777" w:rsidTr="004D1432">
        <w:tc>
          <w:tcPr>
            <w:tcW w:w="2876" w:type="dxa"/>
          </w:tcPr>
          <w:p w14:paraId="53860DA6" w14:textId="77777777" w:rsidR="00325D3E" w:rsidRPr="0062012D" w:rsidRDefault="00325D3E" w:rsidP="004833E8">
            <w:pPr>
              <w:spacing w:line="480" w:lineRule="auto"/>
              <w:jc w:val="center"/>
            </w:pPr>
            <w:r>
              <w:t>Functionality</w:t>
            </w:r>
          </w:p>
        </w:tc>
        <w:tc>
          <w:tcPr>
            <w:tcW w:w="2877" w:type="dxa"/>
          </w:tcPr>
          <w:p w14:paraId="58C680C8" w14:textId="5395BC0C" w:rsidR="00325D3E" w:rsidRPr="0062012D" w:rsidRDefault="00B83CE7" w:rsidP="004833E8">
            <w:pPr>
              <w:spacing w:line="480" w:lineRule="auto"/>
              <w:jc w:val="center"/>
            </w:pPr>
            <w:r>
              <w:t>3.72</w:t>
            </w:r>
          </w:p>
        </w:tc>
        <w:tc>
          <w:tcPr>
            <w:tcW w:w="2877" w:type="dxa"/>
          </w:tcPr>
          <w:p w14:paraId="52474C93" w14:textId="77777777" w:rsidR="00325D3E" w:rsidRPr="0062012D" w:rsidRDefault="00325D3E" w:rsidP="004833E8">
            <w:pPr>
              <w:spacing w:line="480" w:lineRule="auto"/>
              <w:jc w:val="center"/>
            </w:pPr>
            <w:r>
              <w:t>Highly Acceptable</w:t>
            </w:r>
          </w:p>
        </w:tc>
      </w:tr>
      <w:tr w:rsidR="00325D3E" w:rsidRPr="0062012D" w14:paraId="63BBF2F8" w14:textId="77777777" w:rsidTr="004D1432">
        <w:tc>
          <w:tcPr>
            <w:tcW w:w="2876" w:type="dxa"/>
          </w:tcPr>
          <w:p w14:paraId="17C2683B" w14:textId="77777777" w:rsidR="00325D3E" w:rsidRPr="0062012D" w:rsidRDefault="00325D3E" w:rsidP="004833E8">
            <w:pPr>
              <w:spacing w:line="480" w:lineRule="auto"/>
              <w:jc w:val="center"/>
            </w:pPr>
            <w:r>
              <w:t>Aesthetics</w:t>
            </w:r>
          </w:p>
        </w:tc>
        <w:tc>
          <w:tcPr>
            <w:tcW w:w="2877" w:type="dxa"/>
          </w:tcPr>
          <w:p w14:paraId="18255011" w14:textId="5CF7A730" w:rsidR="00325D3E" w:rsidRPr="0062012D" w:rsidRDefault="00B83CE7" w:rsidP="004833E8">
            <w:pPr>
              <w:spacing w:line="480" w:lineRule="auto"/>
              <w:jc w:val="center"/>
            </w:pPr>
            <w:r>
              <w:t>3.7</w:t>
            </w:r>
          </w:p>
        </w:tc>
        <w:tc>
          <w:tcPr>
            <w:tcW w:w="2877" w:type="dxa"/>
          </w:tcPr>
          <w:p w14:paraId="6A7D4B3A" w14:textId="77777777" w:rsidR="00325D3E" w:rsidRPr="0062012D" w:rsidRDefault="00325D3E" w:rsidP="004833E8">
            <w:pPr>
              <w:spacing w:line="480" w:lineRule="auto"/>
              <w:jc w:val="center"/>
            </w:pPr>
            <w:r>
              <w:t>Highly Acceptable</w:t>
            </w:r>
          </w:p>
        </w:tc>
      </w:tr>
      <w:tr w:rsidR="00325D3E" w:rsidRPr="0062012D" w14:paraId="54CDEB21" w14:textId="77777777" w:rsidTr="004D1432">
        <w:tc>
          <w:tcPr>
            <w:tcW w:w="2876" w:type="dxa"/>
          </w:tcPr>
          <w:p w14:paraId="3C64FA72" w14:textId="77777777" w:rsidR="00325D3E" w:rsidRPr="0062012D" w:rsidRDefault="00325D3E" w:rsidP="004833E8">
            <w:pPr>
              <w:spacing w:line="480" w:lineRule="auto"/>
              <w:jc w:val="center"/>
            </w:pPr>
            <w:r>
              <w:t>Information</w:t>
            </w:r>
          </w:p>
        </w:tc>
        <w:tc>
          <w:tcPr>
            <w:tcW w:w="2877" w:type="dxa"/>
          </w:tcPr>
          <w:p w14:paraId="08E8C5E7" w14:textId="537CF6DB" w:rsidR="00325D3E" w:rsidRPr="0062012D" w:rsidRDefault="00B83CE7" w:rsidP="004833E8">
            <w:pPr>
              <w:spacing w:line="480" w:lineRule="auto"/>
              <w:jc w:val="center"/>
            </w:pPr>
            <w:r>
              <w:t>3.74</w:t>
            </w:r>
          </w:p>
        </w:tc>
        <w:tc>
          <w:tcPr>
            <w:tcW w:w="2877" w:type="dxa"/>
          </w:tcPr>
          <w:p w14:paraId="64FCE444" w14:textId="77777777" w:rsidR="00325D3E" w:rsidRPr="0062012D" w:rsidRDefault="00325D3E" w:rsidP="004833E8">
            <w:pPr>
              <w:spacing w:line="480" w:lineRule="auto"/>
              <w:jc w:val="center"/>
            </w:pPr>
            <w:r>
              <w:t>Highly Acceptable</w:t>
            </w:r>
          </w:p>
        </w:tc>
      </w:tr>
      <w:tr w:rsidR="00325D3E" w:rsidRPr="00CF2B7D" w14:paraId="2961210B" w14:textId="77777777" w:rsidTr="004D1432">
        <w:tc>
          <w:tcPr>
            <w:tcW w:w="2876" w:type="dxa"/>
          </w:tcPr>
          <w:p w14:paraId="7AC23670" w14:textId="77777777" w:rsidR="00325D3E" w:rsidRPr="002068D5" w:rsidRDefault="00325D3E" w:rsidP="004833E8">
            <w:pPr>
              <w:spacing w:line="480" w:lineRule="auto"/>
              <w:jc w:val="center"/>
              <w:rPr>
                <w:b/>
                <w:bCs/>
              </w:rPr>
            </w:pPr>
            <w:r w:rsidRPr="002068D5">
              <w:rPr>
                <w:b/>
                <w:bCs/>
              </w:rPr>
              <w:t>Grand Mean</w:t>
            </w:r>
          </w:p>
        </w:tc>
        <w:tc>
          <w:tcPr>
            <w:tcW w:w="2877" w:type="dxa"/>
          </w:tcPr>
          <w:p w14:paraId="07AF64A5" w14:textId="63172E0A" w:rsidR="00325D3E" w:rsidRPr="002068D5" w:rsidRDefault="0056158F" w:rsidP="004833E8">
            <w:pPr>
              <w:spacing w:line="480" w:lineRule="auto"/>
              <w:jc w:val="center"/>
              <w:rPr>
                <w:b/>
                <w:bCs/>
              </w:rPr>
            </w:pPr>
            <w:r>
              <w:rPr>
                <w:b/>
                <w:bCs/>
              </w:rPr>
              <w:t>3.70</w:t>
            </w:r>
          </w:p>
        </w:tc>
        <w:tc>
          <w:tcPr>
            <w:tcW w:w="2877" w:type="dxa"/>
          </w:tcPr>
          <w:p w14:paraId="6EB4CE74" w14:textId="77777777" w:rsidR="00325D3E" w:rsidRPr="00CF2B7D" w:rsidRDefault="00325D3E" w:rsidP="004833E8">
            <w:pPr>
              <w:spacing w:line="480" w:lineRule="auto"/>
              <w:jc w:val="center"/>
              <w:rPr>
                <w:b/>
                <w:bCs/>
              </w:rPr>
            </w:pPr>
            <w:r w:rsidRPr="00CF2B7D">
              <w:rPr>
                <w:b/>
                <w:bCs/>
              </w:rPr>
              <w:t>Highly Acceptable</w:t>
            </w:r>
          </w:p>
        </w:tc>
      </w:tr>
    </w:tbl>
    <w:p w14:paraId="457BA043" w14:textId="77777777" w:rsidR="002B1A73" w:rsidRDefault="002B1A73" w:rsidP="000D75CD">
      <w:pPr>
        <w:spacing w:line="480" w:lineRule="auto"/>
        <w:jc w:val="both"/>
      </w:pPr>
    </w:p>
    <w:p w14:paraId="0F42FB69" w14:textId="01A8E4A5" w:rsidR="0015502C" w:rsidRDefault="009E1F7C" w:rsidP="000D75CD">
      <w:pPr>
        <w:spacing w:line="480" w:lineRule="auto"/>
        <w:jc w:val="both"/>
      </w:pPr>
      <w:r>
        <w:t xml:space="preserve"> </w:t>
      </w:r>
    </w:p>
    <w:p w14:paraId="11F22803" w14:textId="77777777" w:rsidR="004230F4" w:rsidRDefault="004230F4" w:rsidP="000D75CD">
      <w:pPr>
        <w:spacing w:line="480" w:lineRule="auto"/>
        <w:jc w:val="both"/>
      </w:pPr>
    </w:p>
    <w:p w14:paraId="1B0E1B25" w14:textId="2A249C41" w:rsidR="002F7709" w:rsidRDefault="00CB1C55" w:rsidP="002F7709">
      <w:pPr>
        <w:spacing w:line="480" w:lineRule="auto"/>
        <w:jc w:val="both"/>
      </w:pPr>
      <w:r>
        <w:lastRenderedPageBreak/>
        <w:t xml:space="preserve">The </w:t>
      </w:r>
      <w:r w:rsidR="004230F4">
        <w:t>paramount findings of the study are as follow</w:t>
      </w:r>
      <w:r w:rsidR="002F7709">
        <w:t>s:</w:t>
      </w:r>
    </w:p>
    <w:p w14:paraId="296F26C4" w14:textId="4292C0E6" w:rsidR="00C35679" w:rsidRDefault="75B08E5D" w:rsidP="00C35679">
      <w:pPr>
        <w:pStyle w:val="ListParagraph"/>
        <w:numPr>
          <w:ilvl w:val="0"/>
          <w:numId w:val="42"/>
        </w:numPr>
        <w:spacing w:line="480" w:lineRule="auto"/>
        <w:jc w:val="both"/>
      </w:pPr>
      <w:r>
        <w:t>How the researchers tested the study in terms of:</w:t>
      </w:r>
    </w:p>
    <w:p w14:paraId="735A4EBD" w14:textId="5C338DE6" w:rsidR="000C1352" w:rsidRDefault="1BF05232" w:rsidP="000C1352">
      <w:pPr>
        <w:pStyle w:val="ListParagraph"/>
        <w:numPr>
          <w:ilvl w:val="1"/>
          <w:numId w:val="42"/>
        </w:numPr>
        <w:spacing w:line="480" w:lineRule="auto"/>
        <w:jc w:val="both"/>
      </w:pPr>
      <w:r>
        <w:t>Functional Testing</w:t>
      </w:r>
    </w:p>
    <w:p w14:paraId="13A5CF16" w14:textId="766FFB95" w:rsidR="00F8079A" w:rsidRDefault="0AB9BE85" w:rsidP="00FE4EDC">
      <w:pPr>
        <w:pStyle w:val="ListParagraph"/>
        <w:numPr>
          <w:ilvl w:val="2"/>
          <w:numId w:val="42"/>
        </w:numPr>
        <w:spacing w:line="480" w:lineRule="auto"/>
        <w:jc w:val="both"/>
      </w:pPr>
      <w:r>
        <w:t>The researchers tested the developed research in terms of functional testing under MARS standard and gained an average of 14 Pass and 0 Fail which overall, the research study is approved.</w:t>
      </w:r>
    </w:p>
    <w:p w14:paraId="27A56824" w14:textId="48C62E9E" w:rsidR="002F7709" w:rsidRDefault="42E145A2" w:rsidP="003F2DF8">
      <w:pPr>
        <w:pStyle w:val="ListParagraph"/>
        <w:numPr>
          <w:ilvl w:val="0"/>
          <w:numId w:val="42"/>
        </w:numPr>
        <w:spacing w:line="480" w:lineRule="auto"/>
        <w:jc w:val="both"/>
      </w:pPr>
      <w:r>
        <w:t xml:space="preserve">How the IT Experts </w:t>
      </w:r>
      <w:r w:rsidR="374A1974">
        <w:t>evaluated the developed research study in terms of Mobile Application Rating Scale:</w:t>
      </w:r>
    </w:p>
    <w:p w14:paraId="2A371059" w14:textId="538E7E1B" w:rsidR="00C72001" w:rsidRDefault="123962FF" w:rsidP="00E81D09">
      <w:pPr>
        <w:pStyle w:val="ListParagraph"/>
        <w:numPr>
          <w:ilvl w:val="1"/>
          <w:numId w:val="42"/>
        </w:numPr>
        <w:spacing w:line="480" w:lineRule="auto"/>
        <w:jc w:val="both"/>
      </w:pPr>
      <w:r>
        <w:t>Engagement</w:t>
      </w:r>
    </w:p>
    <w:p w14:paraId="304963C6" w14:textId="2870A2FD" w:rsidR="00C90D88" w:rsidRDefault="16051CA6" w:rsidP="00C90D88">
      <w:pPr>
        <w:pStyle w:val="ListParagraph"/>
        <w:numPr>
          <w:ilvl w:val="2"/>
          <w:numId w:val="42"/>
        </w:numPr>
        <w:spacing w:line="480" w:lineRule="auto"/>
        <w:jc w:val="both"/>
      </w:pPr>
      <w:r>
        <w:t>The IT Experts evaluated the developed research study in terms of Engagement as “Acceptable” with a weighted mean of 3.23.</w:t>
      </w:r>
    </w:p>
    <w:p w14:paraId="5529F134" w14:textId="77777777" w:rsidR="00CD4D8E" w:rsidRDefault="00C90D88" w:rsidP="00CD4D8E">
      <w:pPr>
        <w:spacing w:line="480" w:lineRule="auto"/>
        <w:ind w:left="720"/>
        <w:jc w:val="both"/>
      </w:pPr>
      <w:r>
        <w:t xml:space="preserve">     2.2 Functionality</w:t>
      </w:r>
    </w:p>
    <w:p w14:paraId="2E827125" w14:textId="4D523982" w:rsidR="00C90D88" w:rsidRDefault="00CD4D8E" w:rsidP="00CD4D8E">
      <w:pPr>
        <w:spacing w:line="480" w:lineRule="auto"/>
        <w:ind w:left="720"/>
        <w:jc w:val="both"/>
      </w:pPr>
      <w:r>
        <w:tab/>
        <w:t>2.</w:t>
      </w:r>
      <w:r w:rsidR="007C52B5">
        <w:t xml:space="preserve">2.1.   </w:t>
      </w:r>
      <w:r w:rsidR="00C90D88">
        <w:t xml:space="preserve"> </w:t>
      </w:r>
      <w:r w:rsidR="00434F19">
        <w:t>The IT Experts evaluated the developed research study in terms of Engagement as “Highly Acceptable” with a weighted mean of 3.44</w:t>
      </w:r>
    </w:p>
    <w:p w14:paraId="311EB639" w14:textId="77FECA17" w:rsidR="00434F19" w:rsidRDefault="00434F19" w:rsidP="00CD4D8E">
      <w:pPr>
        <w:spacing w:line="480" w:lineRule="auto"/>
        <w:ind w:left="720"/>
        <w:jc w:val="both"/>
      </w:pPr>
      <w:r>
        <w:t xml:space="preserve">     2.3 </w:t>
      </w:r>
      <w:r w:rsidR="00103791">
        <w:t>Aesthetics</w:t>
      </w:r>
    </w:p>
    <w:p w14:paraId="65FA68F1" w14:textId="1E792B06" w:rsidR="00103791" w:rsidRDefault="00103791" w:rsidP="00CD4D8E">
      <w:pPr>
        <w:spacing w:line="480" w:lineRule="auto"/>
        <w:ind w:left="720"/>
        <w:jc w:val="both"/>
      </w:pPr>
      <w:r>
        <w:t xml:space="preserve">           2.3.1.</w:t>
      </w:r>
      <w:r w:rsidRPr="00103791">
        <w:t xml:space="preserve"> </w:t>
      </w:r>
      <w:r>
        <w:t xml:space="preserve">   The IT Experts evaluated the developed research study in terms of Engagement as “Highly Acceptable” with a weighted mean of </w:t>
      </w:r>
      <w:r w:rsidR="004358F2">
        <w:t>3.47.</w:t>
      </w:r>
    </w:p>
    <w:p w14:paraId="6D8875DA" w14:textId="74C6EEF2" w:rsidR="004358F2" w:rsidRDefault="004358F2" w:rsidP="00CD4D8E">
      <w:pPr>
        <w:spacing w:line="480" w:lineRule="auto"/>
        <w:ind w:left="720"/>
        <w:jc w:val="both"/>
      </w:pPr>
      <w:r>
        <w:t xml:space="preserve">    2.4 Information</w:t>
      </w:r>
    </w:p>
    <w:p w14:paraId="686C6B4E" w14:textId="25AA5F89" w:rsidR="004358F2" w:rsidRDefault="004358F2" w:rsidP="00CD4D8E">
      <w:pPr>
        <w:spacing w:line="480" w:lineRule="auto"/>
        <w:ind w:left="720"/>
        <w:jc w:val="both"/>
      </w:pPr>
      <w:r>
        <w:t xml:space="preserve">          2.4.1.     The IT Experts evaluated the developed research study in terms of Engagement as “Highly Acceptable” with a weighted mean of 3.44.</w:t>
      </w:r>
    </w:p>
    <w:p w14:paraId="01851FCB" w14:textId="77777777" w:rsidR="00C41B95" w:rsidRDefault="002B5B25" w:rsidP="0091794C">
      <w:pPr>
        <w:spacing w:line="480" w:lineRule="auto"/>
        <w:ind w:left="720"/>
        <w:jc w:val="both"/>
        <w:rPr>
          <w:b/>
          <w:bCs/>
        </w:rPr>
      </w:pPr>
      <w:r>
        <w:rPr>
          <w:b/>
          <w:bCs/>
        </w:rPr>
        <w:t xml:space="preserve">Overall, the total </w:t>
      </w:r>
      <w:r w:rsidR="00267B59">
        <w:rPr>
          <w:b/>
          <w:bCs/>
        </w:rPr>
        <w:t>weighted mean 3.39 is interpreted as “Highly Acceptable”.</w:t>
      </w:r>
    </w:p>
    <w:p w14:paraId="75F478E6" w14:textId="2AB3BEB9" w:rsidR="0091794C" w:rsidRDefault="00C41B95" w:rsidP="00C41B95">
      <w:pPr>
        <w:spacing w:line="480" w:lineRule="auto"/>
        <w:ind w:left="720"/>
        <w:jc w:val="both"/>
      </w:pPr>
      <w:r w:rsidRPr="00C41B95">
        <w:lastRenderedPageBreak/>
        <w:t>3.</w:t>
      </w:r>
      <w:r>
        <w:t xml:space="preserve"> </w:t>
      </w:r>
      <w:r w:rsidR="0091794C">
        <w:t xml:space="preserve">How the </w:t>
      </w:r>
      <w:r w:rsidR="00D72271">
        <w:t>End-U</w:t>
      </w:r>
      <w:r w:rsidR="00F6287A">
        <w:t>ser</w:t>
      </w:r>
      <w:r w:rsidR="0091794C">
        <w:t xml:space="preserve"> evaluated the developed research study in terms of Mobile Application Rating Scale:</w:t>
      </w:r>
    </w:p>
    <w:p w14:paraId="3257D6CB" w14:textId="77777777" w:rsidR="009E3271" w:rsidRDefault="002242C0" w:rsidP="009E3271">
      <w:pPr>
        <w:spacing w:line="480" w:lineRule="auto"/>
        <w:ind w:left="720"/>
        <w:jc w:val="both"/>
      </w:pPr>
      <w:r>
        <w:t xml:space="preserve">     3.1. </w:t>
      </w:r>
      <w:r w:rsidR="0091794C">
        <w:t>Engagement</w:t>
      </w:r>
    </w:p>
    <w:p w14:paraId="253DFE06" w14:textId="078002E1" w:rsidR="0091794C" w:rsidRDefault="009E3271" w:rsidP="009E3271">
      <w:pPr>
        <w:spacing w:line="480" w:lineRule="auto"/>
        <w:ind w:left="720"/>
        <w:jc w:val="both"/>
      </w:pPr>
      <w:r>
        <w:t xml:space="preserve">        </w:t>
      </w:r>
      <w:r w:rsidR="007A25FC">
        <w:t xml:space="preserve">  </w:t>
      </w:r>
      <w:r>
        <w:t xml:space="preserve">3.1.1. </w:t>
      </w:r>
      <w:r w:rsidR="0091794C">
        <w:t xml:space="preserve">The </w:t>
      </w:r>
      <w:r w:rsidR="00F6287A">
        <w:t xml:space="preserve">End-User </w:t>
      </w:r>
      <w:r w:rsidR="0091794C">
        <w:t>evaluated the developed research study in terms of Engagement as “Acceptable” with a weighted mean of 3.</w:t>
      </w:r>
      <w:r w:rsidR="00335FCE">
        <w:t>8</w:t>
      </w:r>
      <w:r w:rsidR="0091794C">
        <w:t>.</w:t>
      </w:r>
    </w:p>
    <w:p w14:paraId="5646EEDD" w14:textId="42A92793" w:rsidR="0091794C" w:rsidRDefault="0091794C" w:rsidP="0091794C">
      <w:pPr>
        <w:spacing w:line="480" w:lineRule="auto"/>
        <w:ind w:left="720"/>
        <w:jc w:val="both"/>
      </w:pPr>
      <w:r>
        <w:t xml:space="preserve">     </w:t>
      </w:r>
      <w:r w:rsidR="001906CE">
        <w:t>3</w:t>
      </w:r>
      <w:r>
        <w:t>.2 Functionality</w:t>
      </w:r>
    </w:p>
    <w:p w14:paraId="7A468772" w14:textId="1973B9AB" w:rsidR="0091794C" w:rsidRDefault="001906CE" w:rsidP="0091794C">
      <w:pPr>
        <w:spacing w:line="480" w:lineRule="auto"/>
        <w:ind w:left="720"/>
        <w:jc w:val="both"/>
      </w:pPr>
      <w:r>
        <w:t xml:space="preserve">          3</w:t>
      </w:r>
      <w:r w:rsidR="0091794C">
        <w:t>.2.1.</w:t>
      </w:r>
      <w:r>
        <w:t xml:space="preserve"> </w:t>
      </w:r>
      <w:r w:rsidR="0091794C">
        <w:t xml:space="preserve">The </w:t>
      </w:r>
      <w:r w:rsidR="00F6287A">
        <w:t xml:space="preserve">End-User </w:t>
      </w:r>
      <w:r w:rsidR="0091794C">
        <w:t>evaluated the developed research study in terms of Engagement as “Highly Acceptable” with a weighted mean of 3.</w:t>
      </w:r>
      <w:r w:rsidR="00335FCE">
        <w:t>81</w:t>
      </w:r>
    </w:p>
    <w:p w14:paraId="7EC72795" w14:textId="68FC260C" w:rsidR="0091794C" w:rsidRDefault="0091794C" w:rsidP="0091794C">
      <w:pPr>
        <w:spacing w:line="480" w:lineRule="auto"/>
        <w:ind w:left="720"/>
        <w:jc w:val="both"/>
      </w:pPr>
      <w:r>
        <w:t xml:space="preserve">     </w:t>
      </w:r>
      <w:r w:rsidR="00D72271">
        <w:t>3</w:t>
      </w:r>
      <w:r>
        <w:t>.3 Aesthetics</w:t>
      </w:r>
    </w:p>
    <w:p w14:paraId="3946730B" w14:textId="66652D02" w:rsidR="0091794C" w:rsidRDefault="0091794C" w:rsidP="0091794C">
      <w:pPr>
        <w:spacing w:line="480" w:lineRule="auto"/>
        <w:ind w:left="720"/>
        <w:jc w:val="both"/>
      </w:pPr>
      <w:r>
        <w:t xml:space="preserve">           </w:t>
      </w:r>
      <w:r w:rsidR="00D72271">
        <w:t>3</w:t>
      </w:r>
      <w:r>
        <w:t>.3.1.</w:t>
      </w:r>
      <w:r w:rsidRPr="00103791">
        <w:t xml:space="preserve"> </w:t>
      </w:r>
      <w:r>
        <w:t xml:space="preserve">   The </w:t>
      </w:r>
      <w:r w:rsidR="00F6287A">
        <w:t xml:space="preserve">End-User </w:t>
      </w:r>
      <w:r>
        <w:t>evaluated the developed research study in terms of Engagement as “Highly Acceptable” with a weighted mean of 3.</w:t>
      </w:r>
      <w:r w:rsidR="00335FCE">
        <w:t>78</w:t>
      </w:r>
      <w:r>
        <w:t>.</w:t>
      </w:r>
    </w:p>
    <w:p w14:paraId="5EB846D5" w14:textId="0CED1060" w:rsidR="0091794C" w:rsidRDefault="0091794C" w:rsidP="0091794C">
      <w:pPr>
        <w:spacing w:line="480" w:lineRule="auto"/>
        <w:ind w:left="720"/>
        <w:jc w:val="both"/>
      </w:pPr>
      <w:r>
        <w:t xml:space="preserve">    </w:t>
      </w:r>
      <w:r w:rsidR="00D72271">
        <w:t>3</w:t>
      </w:r>
      <w:r>
        <w:t>.4 Information</w:t>
      </w:r>
    </w:p>
    <w:p w14:paraId="5E82516A" w14:textId="3C88F4B0" w:rsidR="0091794C" w:rsidRDefault="0091794C" w:rsidP="0091794C">
      <w:pPr>
        <w:spacing w:line="480" w:lineRule="auto"/>
        <w:ind w:left="720"/>
        <w:jc w:val="both"/>
      </w:pPr>
      <w:r>
        <w:t xml:space="preserve">          </w:t>
      </w:r>
      <w:r w:rsidR="00D72271">
        <w:t>3</w:t>
      </w:r>
      <w:r>
        <w:t xml:space="preserve">.4.1.     The </w:t>
      </w:r>
      <w:r w:rsidR="00F6287A">
        <w:t xml:space="preserve">End-User </w:t>
      </w:r>
      <w:r>
        <w:t>evaluated the developed research study in terms of Engagement as “Highly Acceptable” with a weighted mean of 3.</w:t>
      </w:r>
      <w:r w:rsidR="00335FCE">
        <w:t>84</w:t>
      </w:r>
      <w:r>
        <w:t>.</w:t>
      </w:r>
    </w:p>
    <w:p w14:paraId="287A2119" w14:textId="78D010C2" w:rsidR="00A92112" w:rsidRDefault="00FA4251" w:rsidP="00682886">
      <w:pPr>
        <w:spacing w:line="480" w:lineRule="auto"/>
        <w:ind w:left="720"/>
        <w:jc w:val="both"/>
        <w:rPr>
          <w:b/>
          <w:bCs/>
        </w:rPr>
      </w:pPr>
      <w:r>
        <w:rPr>
          <w:b/>
          <w:bCs/>
        </w:rPr>
        <w:t>Overall, the total weighted mean 3.81 is interpreted as “Highly Acceptable”.</w:t>
      </w:r>
    </w:p>
    <w:p w14:paraId="20CEED5F" w14:textId="77777777" w:rsidR="00682886" w:rsidRDefault="00682886" w:rsidP="00682886">
      <w:pPr>
        <w:spacing w:line="480" w:lineRule="auto"/>
        <w:ind w:left="720"/>
        <w:jc w:val="both"/>
        <w:rPr>
          <w:b/>
          <w:bCs/>
        </w:rPr>
      </w:pPr>
    </w:p>
    <w:p w14:paraId="6F1D6CF1" w14:textId="7854DD42" w:rsidR="00A8677F" w:rsidRDefault="00A8677F" w:rsidP="00A8677F">
      <w:pPr>
        <w:spacing w:line="480" w:lineRule="auto"/>
        <w:ind w:left="720"/>
        <w:jc w:val="both"/>
      </w:pPr>
      <w:r>
        <w:t>4</w:t>
      </w:r>
      <w:r w:rsidRPr="00C41B95">
        <w:t>.</w:t>
      </w:r>
      <w:r>
        <w:t xml:space="preserve"> How the </w:t>
      </w:r>
      <w:r w:rsidR="0054294A">
        <w:t xml:space="preserve">IT Experts and </w:t>
      </w:r>
      <w:r>
        <w:t>End-User</w:t>
      </w:r>
      <w:r w:rsidR="0054294A">
        <w:t>s</w:t>
      </w:r>
      <w:r>
        <w:t xml:space="preserve"> evaluated the developed research study in terms of Mobile Application Rating Scale:</w:t>
      </w:r>
    </w:p>
    <w:p w14:paraId="56E9528F" w14:textId="1F1A7632" w:rsidR="00A8677F" w:rsidRDefault="00A8677F" w:rsidP="00A8677F">
      <w:pPr>
        <w:spacing w:line="480" w:lineRule="auto"/>
        <w:ind w:left="720"/>
        <w:jc w:val="both"/>
      </w:pPr>
      <w:r>
        <w:t xml:space="preserve">     4.1. Engagement</w:t>
      </w:r>
    </w:p>
    <w:p w14:paraId="50111F46" w14:textId="201D5C69" w:rsidR="00A8677F" w:rsidRDefault="00A8677F" w:rsidP="00A8677F">
      <w:pPr>
        <w:spacing w:line="480" w:lineRule="auto"/>
        <w:ind w:left="720"/>
        <w:jc w:val="both"/>
      </w:pPr>
      <w:r>
        <w:t xml:space="preserve">          4.1.1. The </w:t>
      </w:r>
      <w:r w:rsidR="0054294A">
        <w:t xml:space="preserve">IT Experts and End-Users </w:t>
      </w:r>
      <w:r>
        <w:t>evaluated the developed research study in terms of Engagement as “Acceptable” with a weighted mean of 3.</w:t>
      </w:r>
      <w:r w:rsidR="00A92112">
        <w:t>66</w:t>
      </w:r>
      <w:r>
        <w:t>.</w:t>
      </w:r>
    </w:p>
    <w:p w14:paraId="760E7E2B" w14:textId="77777777" w:rsidR="00A92112" w:rsidRDefault="00A92112" w:rsidP="00A8677F">
      <w:pPr>
        <w:spacing w:line="480" w:lineRule="auto"/>
        <w:ind w:left="720"/>
        <w:jc w:val="both"/>
      </w:pPr>
    </w:p>
    <w:p w14:paraId="3BE9ACC7" w14:textId="3E4598CF" w:rsidR="00A8677F" w:rsidRDefault="00A8677F" w:rsidP="00A8677F">
      <w:pPr>
        <w:spacing w:line="480" w:lineRule="auto"/>
        <w:ind w:left="720"/>
        <w:jc w:val="both"/>
      </w:pPr>
      <w:r>
        <w:lastRenderedPageBreak/>
        <w:t xml:space="preserve">     </w:t>
      </w:r>
      <w:r w:rsidR="00E22BC2">
        <w:t>4</w:t>
      </w:r>
      <w:r>
        <w:t>.2 Functionality</w:t>
      </w:r>
    </w:p>
    <w:p w14:paraId="0E961ACC" w14:textId="6A531154" w:rsidR="00A8677F" w:rsidRDefault="00A8677F" w:rsidP="00A8677F">
      <w:pPr>
        <w:spacing w:line="480" w:lineRule="auto"/>
        <w:ind w:left="720"/>
        <w:jc w:val="both"/>
      </w:pPr>
      <w:r>
        <w:t xml:space="preserve">          </w:t>
      </w:r>
      <w:r w:rsidR="00E22BC2">
        <w:t>4</w:t>
      </w:r>
      <w:r>
        <w:t xml:space="preserve">.2.1. The </w:t>
      </w:r>
      <w:r w:rsidR="0054294A">
        <w:t xml:space="preserve">IT Experts and End-Users </w:t>
      </w:r>
      <w:r>
        <w:t>evaluated the developed research study in terms of Engagement as “Highly Acceptable” with a weighted mean of 3.</w:t>
      </w:r>
      <w:r w:rsidR="00A92112">
        <w:t>72</w:t>
      </w:r>
    </w:p>
    <w:p w14:paraId="2F8EC90B" w14:textId="4212170E" w:rsidR="00A8677F" w:rsidRDefault="00A8677F" w:rsidP="00A8677F">
      <w:pPr>
        <w:spacing w:line="480" w:lineRule="auto"/>
        <w:ind w:left="720"/>
        <w:jc w:val="both"/>
      </w:pPr>
      <w:r>
        <w:t xml:space="preserve">     </w:t>
      </w:r>
      <w:r w:rsidR="00E22BC2">
        <w:t>4</w:t>
      </w:r>
      <w:r>
        <w:t>.3 Aesthetics</w:t>
      </w:r>
    </w:p>
    <w:p w14:paraId="13C38909" w14:textId="0FCCB4F6" w:rsidR="00A8677F" w:rsidRDefault="00A8677F" w:rsidP="00A8677F">
      <w:pPr>
        <w:spacing w:line="480" w:lineRule="auto"/>
        <w:ind w:left="720"/>
        <w:jc w:val="both"/>
      </w:pPr>
      <w:r>
        <w:t xml:space="preserve">           </w:t>
      </w:r>
      <w:r w:rsidR="00E22BC2">
        <w:t>4</w:t>
      </w:r>
      <w:r>
        <w:t>.3.1.</w:t>
      </w:r>
      <w:r w:rsidRPr="00103791">
        <w:t xml:space="preserve"> </w:t>
      </w:r>
      <w:r>
        <w:t xml:space="preserve">   The </w:t>
      </w:r>
      <w:r w:rsidR="0054294A">
        <w:t xml:space="preserve">IT Experts and End-Users </w:t>
      </w:r>
      <w:r>
        <w:t>evaluated the developed research study in terms of Engagement as “Highly Acceptable” with a weighted mean of 3.7.</w:t>
      </w:r>
    </w:p>
    <w:p w14:paraId="4F6CD02C" w14:textId="7F61C24B" w:rsidR="00A8677F" w:rsidRDefault="00A8677F" w:rsidP="00A8677F">
      <w:pPr>
        <w:spacing w:line="480" w:lineRule="auto"/>
        <w:ind w:left="720"/>
        <w:jc w:val="both"/>
      </w:pPr>
      <w:r>
        <w:t xml:space="preserve">    </w:t>
      </w:r>
      <w:r w:rsidR="00E22BC2">
        <w:t>4</w:t>
      </w:r>
      <w:r>
        <w:t>.4 Information</w:t>
      </w:r>
    </w:p>
    <w:p w14:paraId="1C7B00C7" w14:textId="62796439" w:rsidR="00A8677F" w:rsidRDefault="00A8677F" w:rsidP="00A8677F">
      <w:pPr>
        <w:spacing w:line="480" w:lineRule="auto"/>
        <w:ind w:left="720"/>
        <w:jc w:val="both"/>
      </w:pPr>
      <w:r>
        <w:t xml:space="preserve">          </w:t>
      </w:r>
      <w:r w:rsidR="00E22BC2">
        <w:t>4</w:t>
      </w:r>
      <w:r>
        <w:t xml:space="preserve">.4.1.     The </w:t>
      </w:r>
      <w:r w:rsidR="0054294A">
        <w:t xml:space="preserve">IT Experts and End-Users </w:t>
      </w:r>
      <w:r>
        <w:t>evaluated the developed research study in terms of Engagement as “Highly Acceptable” with a weighted mean of 3.</w:t>
      </w:r>
      <w:r w:rsidR="00A92112">
        <w:t>74</w:t>
      </w:r>
      <w:r>
        <w:t>.</w:t>
      </w:r>
    </w:p>
    <w:p w14:paraId="35D98F23" w14:textId="367044F9" w:rsidR="00A8677F" w:rsidRDefault="00A8677F" w:rsidP="00A8677F">
      <w:pPr>
        <w:spacing w:line="480" w:lineRule="auto"/>
        <w:ind w:left="720"/>
        <w:jc w:val="both"/>
        <w:rPr>
          <w:b/>
          <w:bCs/>
        </w:rPr>
      </w:pPr>
      <w:r>
        <w:rPr>
          <w:b/>
          <w:bCs/>
        </w:rPr>
        <w:t>Overall, the total weighted mean 3.</w:t>
      </w:r>
      <w:r w:rsidR="00A92112">
        <w:rPr>
          <w:b/>
          <w:bCs/>
        </w:rPr>
        <w:t>70</w:t>
      </w:r>
      <w:r>
        <w:rPr>
          <w:b/>
          <w:bCs/>
        </w:rPr>
        <w:t xml:space="preserve"> is interpreted as “Highly Acceptable”.</w:t>
      </w:r>
    </w:p>
    <w:p w14:paraId="2767C99E" w14:textId="77777777" w:rsidR="00267B59" w:rsidRDefault="00267B59" w:rsidP="00A8677F">
      <w:pPr>
        <w:spacing w:line="480" w:lineRule="auto"/>
        <w:jc w:val="both"/>
      </w:pPr>
    </w:p>
    <w:p w14:paraId="37807A33" w14:textId="77777777" w:rsidR="0049374E" w:rsidRPr="00267B59" w:rsidRDefault="0049374E" w:rsidP="00CD4D8E">
      <w:pPr>
        <w:spacing w:line="480" w:lineRule="auto"/>
        <w:ind w:left="720"/>
        <w:jc w:val="both"/>
      </w:pPr>
    </w:p>
    <w:p w14:paraId="0A9C182D" w14:textId="3C82E8EF" w:rsidR="000C6E21" w:rsidRDefault="000C6E21" w:rsidP="00E30259">
      <w:pPr>
        <w:spacing w:line="480" w:lineRule="auto"/>
        <w:jc w:val="both"/>
      </w:pPr>
    </w:p>
    <w:p w14:paraId="3E93A57F" w14:textId="7ECF5A7A" w:rsidR="000C6E21" w:rsidRDefault="000C6E21" w:rsidP="000C6E21">
      <w:pPr>
        <w:spacing w:line="480" w:lineRule="auto"/>
        <w:jc w:val="both"/>
      </w:pPr>
      <w:r>
        <w:tab/>
      </w:r>
    </w:p>
    <w:p w14:paraId="67D130B8" w14:textId="77777777" w:rsidR="00390954" w:rsidRDefault="00390954" w:rsidP="000C6E21">
      <w:pPr>
        <w:spacing w:line="480" w:lineRule="auto"/>
        <w:jc w:val="both"/>
      </w:pPr>
    </w:p>
    <w:p w14:paraId="5F46F063" w14:textId="77777777" w:rsidR="00390954" w:rsidRDefault="00390954" w:rsidP="000C6E21">
      <w:pPr>
        <w:spacing w:line="480" w:lineRule="auto"/>
        <w:jc w:val="both"/>
      </w:pPr>
    </w:p>
    <w:p w14:paraId="3F80F53C" w14:textId="77777777" w:rsidR="00390954" w:rsidRDefault="00390954" w:rsidP="000C6E21">
      <w:pPr>
        <w:spacing w:line="480" w:lineRule="auto"/>
        <w:jc w:val="both"/>
      </w:pPr>
    </w:p>
    <w:p w14:paraId="4CDA55A0" w14:textId="38D67462" w:rsidR="00DA771F" w:rsidRDefault="000C6E21" w:rsidP="000C6E21">
      <w:pPr>
        <w:spacing w:line="480" w:lineRule="auto"/>
        <w:jc w:val="both"/>
        <w:rPr>
          <w:b/>
          <w:bCs/>
          <w:sz w:val="28"/>
          <w:szCs w:val="28"/>
        </w:rPr>
      </w:pPr>
      <w:r>
        <w:rPr>
          <w:b/>
          <w:bCs/>
          <w:sz w:val="28"/>
          <w:szCs w:val="28"/>
        </w:rPr>
        <w:tab/>
      </w:r>
    </w:p>
    <w:p w14:paraId="5C1B984B" w14:textId="77777777" w:rsidR="00705C57" w:rsidRDefault="00705C57" w:rsidP="000C6E21">
      <w:pPr>
        <w:spacing w:line="480" w:lineRule="auto"/>
        <w:jc w:val="both"/>
        <w:rPr>
          <w:b/>
          <w:bCs/>
          <w:sz w:val="28"/>
          <w:szCs w:val="28"/>
        </w:rPr>
      </w:pPr>
    </w:p>
    <w:p w14:paraId="6BC9C14D" w14:textId="77777777" w:rsidR="00705C57" w:rsidRDefault="00705C57" w:rsidP="000C6E21">
      <w:pPr>
        <w:spacing w:line="480" w:lineRule="auto"/>
        <w:jc w:val="both"/>
        <w:rPr>
          <w:b/>
          <w:bCs/>
          <w:sz w:val="28"/>
          <w:szCs w:val="28"/>
        </w:rPr>
      </w:pPr>
    </w:p>
    <w:p w14:paraId="63DE24B5" w14:textId="77777777" w:rsidR="00DA771F" w:rsidRDefault="00DA771F" w:rsidP="65524C33">
      <w:pPr>
        <w:spacing w:line="480" w:lineRule="auto"/>
        <w:jc w:val="center"/>
        <w:rPr>
          <w:b/>
          <w:bCs/>
          <w:sz w:val="28"/>
          <w:szCs w:val="28"/>
        </w:rPr>
      </w:pPr>
    </w:p>
    <w:p w14:paraId="323D9C9C" w14:textId="77777777" w:rsidR="00DA771F" w:rsidRDefault="00DA771F" w:rsidP="65524C33">
      <w:pPr>
        <w:spacing w:line="480" w:lineRule="auto"/>
        <w:jc w:val="center"/>
        <w:rPr>
          <w:b/>
          <w:bCs/>
          <w:sz w:val="28"/>
          <w:szCs w:val="28"/>
        </w:rPr>
      </w:pPr>
    </w:p>
    <w:p w14:paraId="10974B89" w14:textId="714BFF40" w:rsidR="65524C33" w:rsidRDefault="65524C33" w:rsidP="65524C33">
      <w:pPr>
        <w:spacing w:line="480" w:lineRule="auto"/>
        <w:jc w:val="center"/>
      </w:pPr>
      <w:r w:rsidRPr="65524C33">
        <w:rPr>
          <w:b/>
          <w:bCs/>
          <w:sz w:val="28"/>
          <w:szCs w:val="28"/>
        </w:rPr>
        <w:t>CHAPTER VII</w:t>
      </w:r>
    </w:p>
    <w:p w14:paraId="1F26A395" w14:textId="7FBDC805" w:rsidR="65524C33" w:rsidRDefault="65524C33" w:rsidP="004E556C">
      <w:pPr>
        <w:pStyle w:val="Heading1"/>
        <w:numPr>
          <w:ilvl w:val="0"/>
          <w:numId w:val="0"/>
        </w:numPr>
      </w:pPr>
      <w:bookmarkStart w:id="108" w:name="_Toc106185789"/>
      <w:r w:rsidRPr="00682886">
        <w:t>SUMMARY, CONCLUSIONS, AND RECOMMENDATIONS</w:t>
      </w:r>
      <w:bookmarkEnd w:id="108"/>
    </w:p>
    <w:p w14:paraId="199908F9" w14:textId="77777777" w:rsidR="00682886" w:rsidRPr="00682886" w:rsidRDefault="00682886" w:rsidP="00682886"/>
    <w:p w14:paraId="60214621" w14:textId="7F199A31" w:rsidR="65524C33" w:rsidRDefault="65524C33" w:rsidP="00682886">
      <w:pPr>
        <w:pStyle w:val="Heading2"/>
        <w:rPr>
          <w:rFonts w:ascii="Times New Roman" w:hAnsi="Times New Roman" w:cs="Times New Roman"/>
          <w:b/>
          <w:bCs/>
          <w:color w:val="auto"/>
          <w:sz w:val="24"/>
          <w:szCs w:val="24"/>
        </w:rPr>
      </w:pPr>
      <w:bookmarkStart w:id="109" w:name="_Toc106185790"/>
      <w:r w:rsidRPr="00682886">
        <w:rPr>
          <w:rFonts w:ascii="Times New Roman" w:hAnsi="Times New Roman" w:cs="Times New Roman"/>
          <w:b/>
          <w:bCs/>
          <w:color w:val="auto"/>
          <w:sz w:val="24"/>
          <w:szCs w:val="24"/>
        </w:rPr>
        <w:t>Summary of Findings</w:t>
      </w:r>
      <w:bookmarkEnd w:id="109"/>
    </w:p>
    <w:p w14:paraId="38A0082E" w14:textId="77777777" w:rsidR="00682886" w:rsidRPr="00682886" w:rsidRDefault="00682886" w:rsidP="00682886"/>
    <w:p w14:paraId="598A41B1" w14:textId="13FC2562" w:rsidR="65524C33" w:rsidRDefault="65524C33" w:rsidP="40A5946C">
      <w:pPr>
        <w:spacing w:line="480" w:lineRule="auto"/>
        <w:ind w:firstLine="720"/>
        <w:jc w:val="both"/>
      </w:pPr>
      <w:r w:rsidRPr="40A5946C">
        <w:rPr>
          <w:color w:val="000000" w:themeColor="text1"/>
        </w:rPr>
        <w:t xml:space="preserve">This study implemented the </w:t>
      </w:r>
      <w:proofErr w:type="spellStart"/>
      <w:r w:rsidRPr="40A5946C">
        <w:rPr>
          <w:color w:val="000000" w:themeColor="text1"/>
        </w:rPr>
        <w:t>Kanade</w:t>
      </w:r>
      <w:proofErr w:type="spellEnd"/>
      <w:r w:rsidRPr="40A5946C">
        <w:rPr>
          <w:color w:val="000000" w:themeColor="text1"/>
        </w:rPr>
        <w:t>-Lucas-</w:t>
      </w:r>
      <w:proofErr w:type="spellStart"/>
      <w:r w:rsidRPr="40A5946C">
        <w:rPr>
          <w:color w:val="000000" w:themeColor="text1"/>
        </w:rPr>
        <w:t>Tomasi</w:t>
      </w:r>
      <w:proofErr w:type="spellEnd"/>
      <w:r w:rsidRPr="40A5946C">
        <w:rPr>
          <w:color w:val="000000" w:themeColor="text1"/>
        </w:rPr>
        <w:t xml:space="preserve"> (KLT) Algorithm to the developed system </w:t>
      </w:r>
      <w:proofErr w:type="spellStart"/>
      <w:r w:rsidRPr="40A5946C">
        <w:rPr>
          <w:color w:val="000000" w:themeColor="text1"/>
        </w:rPr>
        <w:t>m</w:t>
      </w:r>
      <w:r w:rsidR="40A5946C">
        <w:t>yLPU</w:t>
      </w:r>
      <w:proofErr w:type="spellEnd"/>
      <w:r w:rsidR="40A5946C">
        <w:t xml:space="preserve"> AIR-ID: Augmented Reality Application Using </w:t>
      </w:r>
      <w:proofErr w:type="spellStart"/>
      <w:r w:rsidR="40A5946C">
        <w:t>Kanade</w:t>
      </w:r>
      <w:proofErr w:type="spellEnd"/>
      <w:r w:rsidR="40A5946C">
        <w:t>-Lucas-</w:t>
      </w:r>
      <w:proofErr w:type="spellStart"/>
      <w:r w:rsidR="40A5946C">
        <w:t>Tomasi</w:t>
      </w:r>
      <w:proofErr w:type="spellEnd"/>
      <w:r w:rsidR="40A5946C">
        <w:t xml:space="preserve"> (KLT) Algorithm for Lyceum of the Philippines University Cavite. The researchers applied the </w:t>
      </w:r>
      <w:r w:rsidR="00793EE8">
        <w:t>RAD</w:t>
      </w:r>
      <w:r w:rsidR="40A5946C">
        <w:t xml:space="preserve"> framework under Agile Methodology. The system was tested using Functional Testing. Lastly, the researchers evaluated the system under </w:t>
      </w:r>
      <w:r w:rsidR="007960F3" w:rsidRPr="40A5946C">
        <w:rPr>
          <w:color w:val="000000" w:themeColor="text1"/>
        </w:rPr>
        <w:t>Mobile Application Rating Scale (MARS) in order to identify which among the criteria from the software charac</w:t>
      </w:r>
      <w:r w:rsidR="40A5946C" w:rsidRPr="40A5946C">
        <w:rPr>
          <w:color w:val="000000" w:themeColor="text1"/>
        </w:rPr>
        <w:t>teristics gained the highest weighted mean.</w:t>
      </w:r>
    </w:p>
    <w:p w14:paraId="23A92600" w14:textId="0D3EAD33" w:rsidR="65524C33" w:rsidRDefault="40A5946C" w:rsidP="40A5946C">
      <w:pPr>
        <w:spacing w:line="480" w:lineRule="auto"/>
        <w:ind w:firstLine="720"/>
        <w:jc w:val="both"/>
        <w:rPr>
          <w:color w:val="000000" w:themeColor="text1"/>
        </w:rPr>
      </w:pPr>
      <w:r w:rsidRPr="40A5946C">
        <w:rPr>
          <w:color w:val="000000" w:themeColor="text1"/>
        </w:rPr>
        <w:t>During the functional testing and evaluations performed on the system there were no errors that took place so there is a zero record of system failure.</w:t>
      </w:r>
    </w:p>
    <w:p w14:paraId="17E1A64E" w14:textId="05220D80" w:rsidR="65524C33" w:rsidRDefault="40A5946C" w:rsidP="00682886">
      <w:pPr>
        <w:spacing w:line="480" w:lineRule="auto"/>
        <w:ind w:firstLine="720"/>
        <w:jc w:val="both"/>
        <w:rPr>
          <w:color w:val="000000" w:themeColor="text1"/>
        </w:rPr>
      </w:pPr>
      <w:r w:rsidRPr="40A5946C">
        <w:rPr>
          <w:color w:val="000000" w:themeColor="text1"/>
        </w:rPr>
        <w:t>The researchers started this study from August 2021 to June 2022. This study was designed and implemented for Lyceum of the Philippines University – Cavite along with the conduction of evaluation for IT Non-Expert End-Users and IT Experts.</w:t>
      </w:r>
    </w:p>
    <w:p w14:paraId="066C94B0" w14:textId="4389C4A2" w:rsidR="00927E78" w:rsidRDefault="00927E78" w:rsidP="00682886">
      <w:pPr>
        <w:spacing w:line="480" w:lineRule="auto"/>
        <w:ind w:firstLine="720"/>
        <w:jc w:val="both"/>
        <w:rPr>
          <w:color w:val="000000" w:themeColor="text1"/>
        </w:rPr>
      </w:pPr>
      <w:r>
        <w:rPr>
          <w:rStyle w:val="normaltextrun"/>
          <w:color w:val="000000"/>
          <w:shd w:val="clear" w:color="auto" w:fill="FFFFFF"/>
        </w:rPr>
        <w:t xml:space="preserve">The Project: AIR ID started as a pet project of the proponents on their third year as Computer Science students. They started tinkering with Augmented Reality when they realized how AR can help extend the real world with interactive graphics. Along the way, the proponents tried using the AR with school ID and designed AR graphics for displaying </w:t>
      </w:r>
      <w:r>
        <w:rPr>
          <w:rStyle w:val="normaltextrun"/>
          <w:color w:val="000000"/>
          <w:shd w:val="clear" w:color="auto" w:fill="FFFFFF"/>
        </w:rPr>
        <w:lastRenderedPageBreak/>
        <w:t>student information. The proponents did not stop there. They incorporated school-related links and class schedule in their system to make the application much useful. But there is one problem. The AR graphics is shaky and school IDs are hard to scan due to wear and tear. The features on ID cannot be detected easily by the software. That’s how they came up with the idea of using an appropriate algorithm for feature tracking. They proposed AIR ID as a thesis project and applied the KLT algorithm as underlying solution for the tracking problems of the prototype. The optical flow solution did not just improve the tracking ability of the software. It also optimized the tracking ability of the software. The current version 3.0 can easily detect the image targets when on scan. The scanning process is so fast, when an image target is present on vision, the software quickly generates the required graphics matching the image target information.</w:t>
      </w:r>
      <w:r>
        <w:rPr>
          <w:rStyle w:val="eop"/>
          <w:color w:val="000000"/>
          <w:shd w:val="clear" w:color="auto" w:fill="FFFFFF"/>
        </w:rPr>
        <w:t> </w:t>
      </w:r>
    </w:p>
    <w:p w14:paraId="622D25FC" w14:textId="516EE900" w:rsidR="00817DD3" w:rsidRDefault="40A5946C" w:rsidP="00682886">
      <w:pPr>
        <w:pStyle w:val="Heading2"/>
        <w:rPr>
          <w:rFonts w:ascii="Times New Roman" w:hAnsi="Times New Roman" w:cs="Times New Roman"/>
          <w:b/>
          <w:bCs/>
          <w:color w:val="auto"/>
          <w:sz w:val="24"/>
          <w:szCs w:val="24"/>
        </w:rPr>
      </w:pPr>
      <w:bookmarkStart w:id="110" w:name="_Toc106185791"/>
      <w:r w:rsidRPr="00682886">
        <w:rPr>
          <w:rFonts w:ascii="Times New Roman" w:hAnsi="Times New Roman" w:cs="Times New Roman"/>
          <w:b/>
          <w:bCs/>
          <w:color w:val="auto"/>
          <w:sz w:val="24"/>
          <w:szCs w:val="24"/>
        </w:rPr>
        <w:t>Conclusions</w:t>
      </w:r>
      <w:bookmarkEnd w:id="110"/>
    </w:p>
    <w:p w14:paraId="48BFFAC0" w14:textId="77777777" w:rsidR="00682886" w:rsidRPr="00682886" w:rsidRDefault="00682886" w:rsidP="00682886"/>
    <w:p w14:paraId="047F69EE" w14:textId="09785254" w:rsidR="40A5946C" w:rsidRDefault="40A5946C" w:rsidP="40A5946C">
      <w:pPr>
        <w:tabs>
          <w:tab w:val="left" w:pos="720"/>
          <w:tab w:val="left" w:pos="1440"/>
          <w:tab w:val="left" w:pos="2667"/>
        </w:tabs>
        <w:spacing w:line="480" w:lineRule="auto"/>
        <w:jc w:val="both"/>
        <w:rPr>
          <w:b/>
          <w:bCs/>
        </w:rPr>
      </w:pPr>
      <w:r>
        <w:t>Based on the findings of the study, the following conclusions are drawn:</w:t>
      </w:r>
    </w:p>
    <w:p w14:paraId="4364D238" w14:textId="5EE8A4C7" w:rsidR="40A5946C" w:rsidRDefault="40A5946C" w:rsidP="40A5946C">
      <w:pPr>
        <w:tabs>
          <w:tab w:val="left" w:pos="720"/>
          <w:tab w:val="left" w:pos="1440"/>
          <w:tab w:val="left" w:pos="2667"/>
        </w:tabs>
        <w:spacing w:line="480" w:lineRule="auto"/>
        <w:jc w:val="both"/>
      </w:pPr>
      <w:r>
        <w:t xml:space="preserve">1. The researchers have </w:t>
      </w:r>
      <w:r w:rsidR="009D670E">
        <w:t xml:space="preserve">created </w:t>
      </w:r>
      <w:r w:rsidR="00191C73">
        <w:t>an AR Application with the following features</w:t>
      </w:r>
      <w:r w:rsidR="00D1146D">
        <w:t>:</w:t>
      </w:r>
    </w:p>
    <w:p w14:paraId="4DEA49C2" w14:textId="596E3EF1" w:rsidR="40A5946C" w:rsidRDefault="00D1146D" w:rsidP="40A5946C">
      <w:pPr>
        <w:pStyle w:val="ListParagraph"/>
        <w:numPr>
          <w:ilvl w:val="0"/>
          <w:numId w:val="3"/>
        </w:numPr>
        <w:tabs>
          <w:tab w:val="left" w:pos="720"/>
          <w:tab w:val="left" w:pos="1440"/>
          <w:tab w:val="left" w:pos="2667"/>
        </w:tabs>
        <w:spacing w:line="480" w:lineRule="auto"/>
        <w:jc w:val="both"/>
      </w:pPr>
      <w:r>
        <w:t xml:space="preserve">A Splash screen and </w:t>
      </w:r>
      <w:r w:rsidR="004B75FF">
        <w:t xml:space="preserve">login screen that lets the user scan their ID </w:t>
      </w:r>
      <w:r w:rsidR="00B41AD7">
        <w:t>to log-in to the application</w:t>
      </w:r>
    </w:p>
    <w:p w14:paraId="59FDB4B3" w14:textId="5962F3DD" w:rsidR="40A5946C" w:rsidRDefault="00B41AD7" w:rsidP="40A5946C">
      <w:pPr>
        <w:pStyle w:val="ListParagraph"/>
        <w:numPr>
          <w:ilvl w:val="0"/>
          <w:numId w:val="3"/>
        </w:numPr>
        <w:tabs>
          <w:tab w:val="left" w:pos="720"/>
          <w:tab w:val="left" w:pos="1440"/>
          <w:tab w:val="left" w:pos="2667"/>
        </w:tabs>
        <w:spacing w:line="480" w:lineRule="auto"/>
        <w:jc w:val="both"/>
      </w:pPr>
      <w:r>
        <w:t xml:space="preserve">Display the student’s information such as their full name, student number, </w:t>
      </w:r>
      <w:r w:rsidR="00731475">
        <w:t>course, and their schedule.</w:t>
      </w:r>
    </w:p>
    <w:p w14:paraId="194B1587" w14:textId="709F5414" w:rsidR="40A5946C" w:rsidRDefault="00731475" w:rsidP="40A5946C">
      <w:pPr>
        <w:pStyle w:val="ListParagraph"/>
        <w:numPr>
          <w:ilvl w:val="0"/>
          <w:numId w:val="3"/>
        </w:numPr>
        <w:tabs>
          <w:tab w:val="left" w:pos="720"/>
          <w:tab w:val="left" w:pos="1440"/>
          <w:tab w:val="left" w:pos="2667"/>
        </w:tabs>
        <w:spacing w:line="480" w:lineRule="auto"/>
        <w:jc w:val="both"/>
      </w:pPr>
      <w:r>
        <w:t xml:space="preserve">Display buttons for various LPU web portal such as the </w:t>
      </w:r>
      <w:proofErr w:type="spellStart"/>
      <w:r>
        <w:t>lpu</w:t>
      </w:r>
      <w:proofErr w:type="spellEnd"/>
      <w:r>
        <w:t xml:space="preserve"> Aims, </w:t>
      </w:r>
      <w:proofErr w:type="spellStart"/>
      <w:r>
        <w:t>myLPU</w:t>
      </w:r>
      <w:proofErr w:type="spellEnd"/>
      <w:r>
        <w:t xml:space="preserve"> </w:t>
      </w:r>
      <w:proofErr w:type="spellStart"/>
      <w:r>
        <w:t>mRooms</w:t>
      </w:r>
      <w:proofErr w:type="spellEnd"/>
      <w:r>
        <w:t xml:space="preserve">, </w:t>
      </w:r>
      <w:proofErr w:type="spellStart"/>
      <w:r>
        <w:t>lpu</w:t>
      </w:r>
      <w:proofErr w:type="spellEnd"/>
      <w:r>
        <w:t xml:space="preserve"> Facebook Page, </w:t>
      </w:r>
      <w:r w:rsidR="006D32C2">
        <w:t>Outlook, and Schedule</w:t>
      </w:r>
      <w:r w:rsidR="00285616">
        <w:t>. It will redirect the user to their corresponding website when the user pressed the button.</w:t>
      </w:r>
    </w:p>
    <w:p w14:paraId="7C5AC92E" w14:textId="035460BC" w:rsidR="40A5946C" w:rsidRDefault="40A5946C" w:rsidP="40A5946C">
      <w:pPr>
        <w:pStyle w:val="ListParagraph"/>
        <w:numPr>
          <w:ilvl w:val="0"/>
          <w:numId w:val="3"/>
        </w:numPr>
        <w:tabs>
          <w:tab w:val="left" w:pos="720"/>
          <w:tab w:val="left" w:pos="1440"/>
          <w:tab w:val="left" w:pos="2667"/>
        </w:tabs>
        <w:spacing w:line="480" w:lineRule="auto"/>
        <w:jc w:val="both"/>
      </w:pPr>
      <w:r>
        <w:lastRenderedPageBreak/>
        <w:t>Can add custom nicknames to the 3d graphic and can edit their own password without needing to inquire in the ICTD office</w:t>
      </w:r>
      <w:r w:rsidR="00AF7EA2">
        <w:t xml:space="preserve"> using the edit button</w:t>
      </w:r>
      <w:r>
        <w:t>.</w:t>
      </w:r>
      <w:r>
        <w:tab/>
      </w:r>
    </w:p>
    <w:p w14:paraId="26171678" w14:textId="5CB16A80" w:rsidR="40A5946C" w:rsidRDefault="40A5946C" w:rsidP="40A5946C">
      <w:pPr>
        <w:tabs>
          <w:tab w:val="left" w:pos="720"/>
          <w:tab w:val="left" w:pos="1440"/>
          <w:tab w:val="left" w:pos="2667"/>
        </w:tabs>
        <w:spacing w:line="480" w:lineRule="auto"/>
        <w:ind w:left="1440"/>
        <w:jc w:val="both"/>
      </w:pPr>
      <w:r>
        <w:t xml:space="preserve">2. The researchers successfully </w:t>
      </w:r>
      <w:r w:rsidR="0068430F">
        <w:t xml:space="preserve">developed the application using Unity3D and Vuforia for developing the frontend or GUI of the system while the backend was made using C# Language. </w:t>
      </w:r>
      <w:r w:rsidR="007A2ED0">
        <w:t>It can run on any android devices compatible with google AR Core</w:t>
      </w:r>
    </w:p>
    <w:p w14:paraId="54B025B2" w14:textId="608FF2D7" w:rsidR="0088245B" w:rsidRDefault="40A5946C" w:rsidP="0088245B">
      <w:pPr>
        <w:tabs>
          <w:tab w:val="left" w:pos="720"/>
          <w:tab w:val="left" w:pos="1440"/>
          <w:tab w:val="left" w:pos="2667"/>
        </w:tabs>
        <w:spacing w:line="480" w:lineRule="auto"/>
        <w:ind w:left="1440"/>
        <w:jc w:val="both"/>
        <w:rPr>
          <w:color w:val="000000" w:themeColor="text1"/>
        </w:rPr>
      </w:pPr>
      <w:r w:rsidRPr="40A5946C">
        <w:rPr>
          <w:color w:val="000000" w:themeColor="text1"/>
        </w:rPr>
        <w:t xml:space="preserve">3. The researchers successfully </w:t>
      </w:r>
      <w:r w:rsidR="00E03D5C">
        <w:rPr>
          <w:color w:val="000000" w:themeColor="text1"/>
        </w:rPr>
        <w:t xml:space="preserve">created a log-in </w:t>
      </w:r>
      <w:r w:rsidR="001B79C4">
        <w:rPr>
          <w:color w:val="000000" w:themeColor="text1"/>
        </w:rPr>
        <w:t xml:space="preserve">screen with working database using </w:t>
      </w:r>
      <w:r w:rsidR="0088245B">
        <w:rPr>
          <w:color w:val="000000" w:themeColor="text1"/>
        </w:rPr>
        <w:t>the Firebase.</w:t>
      </w:r>
    </w:p>
    <w:p w14:paraId="66E61882" w14:textId="1ED382BD" w:rsidR="004D71CD" w:rsidRDefault="0088245B" w:rsidP="004D71CD">
      <w:pPr>
        <w:tabs>
          <w:tab w:val="left" w:pos="720"/>
          <w:tab w:val="left" w:pos="1440"/>
          <w:tab w:val="left" w:pos="2667"/>
        </w:tabs>
        <w:spacing w:line="480" w:lineRule="auto"/>
        <w:ind w:left="1440"/>
        <w:jc w:val="both"/>
        <w:rPr>
          <w:color w:val="000000" w:themeColor="text1"/>
        </w:rPr>
      </w:pPr>
      <w:r>
        <w:rPr>
          <w:color w:val="000000" w:themeColor="text1"/>
        </w:rPr>
        <w:t xml:space="preserve">4.    The researchers </w:t>
      </w:r>
      <w:r w:rsidR="00D76FA4">
        <w:rPr>
          <w:color w:val="000000" w:themeColor="text1"/>
        </w:rPr>
        <w:t xml:space="preserve">successfully implemented the </w:t>
      </w:r>
      <w:proofErr w:type="spellStart"/>
      <w:r w:rsidR="00D76FA4">
        <w:rPr>
          <w:color w:val="000000" w:themeColor="text1"/>
        </w:rPr>
        <w:t>Kanade</w:t>
      </w:r>
      <w:proofErr w:type="spellEnd"/>
      <w:r w:rsidR="00D76FA4">
        <w:rPr>
          <w:color w:val="000000" w:themeColor="text1"/>
        </w:rPr>
        <w:t>-Lucas-</w:t>
      </w:r>
      <w:proofErr w:type="spellStart"/>
      <w:r w:rsidR="00D76FA4">
        <w:rPr>
          <w:color w:val="000000" w:themeColor="text1"/>
        </w:rPr>
        <w:t>Tomasi</w:t>
      </w:r>
      <w:proofErr w:type="spellEnd"/>
      <w:r w:rsidR="00D76FA4">
        <w:rPr>
          <w:color w:val="000000" w:themeColor="text1"/>
        </w:rPr>
        <w:t xml:space="preserve"> (KLT) Algorithm </w:t>
      </w:r>
      <w:r w:rsidR="00EE4BD4">
        <w:rPr>
          <w:color w:val="000000" w:themeColor="text1"/>
        </w:rPr>
        <w:t xml:space="preserve">to the system to ensure that </w:t>
      </w:r>
      <w:r w:rsidR="00F06435">
        <w:rPr>
          <w:color w:val="000000" w:themeColor="text1"/>
        </w:rPr>
        <w:t xml:space="preserve">the system can </w:t>
      </w:r>
      <w:r w:rsidR="00AB5762">
        <w:rPr>
          <w:color w:val="000000" w:themeColor="text1"/>
        </w:rPr>
        <w:t xml:space="preserve">recognize and track the target image (school ID) efficiently and </w:t>
      </w:r>
      <w:r w:rsidR="00142E0C">
        <w:rPr>
          <w:color w:val="000000" w:themeColor="text1"/>
        </w:rPr>
        <w:t>without delay.</w:t>
      </w:r>
    </w:p>
    <w:p w14:paraId="69E54501" w14:textId="1687F2F1" w:rsidR="004D71CD" w:rsidRDefault="004D71CD" w:rsidP="004D71CD">
      <w:pPr>
        <w:tabs>
          <w:tab w:val="left" w:pos="720"/>
          <w:tab w:val="left" w:pos="1440"/>
          <w:tab w:val="left" w:pos="2667"/>
        </w:tabs>
        <w:spacing w:line="480" w:lineRule="auto"/>
        <w:ind w:left="1440"/>
        <w:jc w:val="both"/>
        <w:rPr>
          <w:color w:val="000000" w:themeColor="text1"/>
        </w:rPr>
      </w:pPr>
      <w:r>
        <w:rPr>
          <w:color w:val="000000" w:themeColor="text1"/>
        </w:rPr>
        <w:t xml:space="preserve">5.    </w:t>
      </w:r>
      <w:r w:rsidR="00405FC8">
        <w:rPr>
          <w:color w:val="000000" w:themeColor="text1"/>
        </w:rPr>
        <w:t>The researchers successfully tested and improved the system using the functionality test.</w:t>
      </w:r>
    </w:p>
    <w:p w14:paraId="209E36DE" w14:textId="65307FFA" w:rsidR="00D31954" w:rsidRDefault="00405FC8" w:rsidP="000F2981">
      <w:pPr>
        <w:tabs>
          <w:tab w:val="left" w:pos="720"/>
          <w:tab w:val="left" w:pos="1440"/>
          <w:tab w:val="left" w:pos="2667"/>
        </w:tabs>
        <w:spacing w:line="480" w:lineRule="auto"/>
        <w:ind w:left="1440"/>
        <w:jc w:val="both"/>
        <w:rPr>
          <w:color w:val="000000" w:themeColor="text1"/>
        </w:rPr>
      </w:pPr>
      <w:r>
        <w:rPr>
          <w:color w:val="000000" w:themeColor="text1"/>
        </w:rPr>
        <w:t xml:space="preserve">6.   </w:t>
      </w:r>
      <w:r w:rsidR="2547E5E0" w:rsidRPr="2547E5E0">
        <w:rPr>
          <w:color w:val="000000" w:themeColor="text1"/>
        </w:rPr>
        <w:t xml:space="preserve">The researchers successfully evaluated the performance of the system </w:t>
      </w:r>
      <w:r w:rsidR="002F7810">
        <w:rPr>
          <w:color w:val="000000" w:themeColor="text1"/>
        </w:rPr>
        <w:t xml:space="preserve">with the help of 5 IT Experts and 15 End Users </w:t>
      </w:r>
      <w:r w:rsidR="2547E5E0" w:rsidRPr="2547E5E0">
        <w:rPr>
          <w:color w:val="000000" w:themeColor="text1"/>
        </w:rPr>
        <w:t xml:space="preserve">using </w:t>
      </w:r>
      <w:r w:rsidR="33211C47" w:rsidRPr="33211C47">
        <w:rPr>
          <w:color w:val="000000" w:themeColor="text1"/>
        </w:rPr>
        <w:t>Mobile Application Rating Scale (MARS)</w:t>
      </w:r>
      <w:r w:rsidR="4F363AED" w:rsidRPr="4F363AED">
        <w:rPr>
          <w:color w:val="000000" w:themeColor="text1"/>
        </w:rPr>
        <w:t xml:space="preserve"> which gained a weighted mean of </w:t>
      </w:r>
      <w:r w:rsidR="006B49CD">
        <w:rPr>
          <w:color w:val="000000" w:themeColor="text1"/>
        </w:rPr>
        <w:t>3.7</w:t>
      </w:r>
      <w:r w:rsidR="00CF76BD">
        <w:rPr>
          <w:color w:val="000000" w:themeColor="text1"/>
        </w:rPr>
        <w:t xml:space="preserve">. </w:t>
      </w:r>
      <w:r w:rsidR="41D71853" w:rsidRPr="41D71853">
        <w:rPr>
          <w:color w:val="000000" w:themeColor="text1"/>
        </w:rPr>
        <w:t>This is interpreted as Highly Acceptable.</w:t>
      </w:r>
    </w:p>
    <w:p w14:paraId="718F16A4" w14:textId="7F9D82C3" w:rsidR="000F2981" w:rsidRDefault="000F2981" w:rsidP="000F2981">
      <w:pPr>
        <w:tabs>
          <w:tab w:val="left" w:pos="720"/>
          <w:tab w:val="left" w:pos="1440"/>
          <w:tab w:val="left" w:pos="2667"/>
        </w:tabs>
        <w:spacing w:line="480" w:lineRule="auto"/>
        <w:ind w:left="1440"/>
        <w:jc w:val="both"/>
        <w:rPr>
          <w:color w:val="000000" w:themeColor="text1"/>
        </w:rPr>
      </w:pPr>
    </w:p>
    <w:p w14:paraId="58AE74EA" w14:textId="37C81B70" w:rsidR="00927E78" w:rsidRDefault="00927E78" w:rsidP="000F2981">
      <w:pPr>
        <w:tabs>
          <w:tab w:val="left" w:pos="720"/>
          <w:tab w:val="left" w:pos="1440"/>
          <w:tab w:val="left" w:pos="2667"/>
        </w:tabs>
        <w:spacing w:line="480" w:lineRule="auto"/>
        <w:ind w:left="1440"/>
        <w:jc w:val="both"/>
        <w:rPr>
          <w:color w:val="000000" w:themeColor="text1"/>
        </w:rPr>
      </w:pPr>
    </w:p>
    <w:p w14:paraId="12D156C8" w14:textId="21CF12DA" w:rsidR="00927E78" w:rsidRDefault="00927E78" w:rsidP="000F2981">
      <w:pPr>
        <w:tabs>
          <w:tab w:val="left" w:pos="720"/>
          <w:tab w:val="left" w:pos="1440"/>
          <w:tab w:val="left" w:pos="2667"/>
        </w:tabs>
        <w:spacing w:line="480" w:lineRule="auto"/>
        <w:ind w:left="1440"/>
        <w:jc w:val="both"/>
        <w:rPr>
          <w:color w:val="000000" w:themeColor="text1"/>
        </w:rPr>
      </w:pPr>
    </w:p>
    <w:p w14:paraId="2012F82F" w14:textId="77777777" w:rsidR="00927E78" w:rsidRPr="000F2981" w:rsidRDefault="00927E78" w:rsidP="000F2981">
      <w:pPr>
        <w:tabs>
          <w:tab w:val="left" w:pos="720"/>
          <w:tab w:val="left" w:pos="1440"/>
          <w:tab w:val="left" w:pos="2667"/>
        </w:tabs>
        <w:spacing w:line="480" w:lineRule="auto"/>
        <w:ind w:left="1440"/>
        <w:jc w:val="both"/>
        <w:rPr>
          <w:color w:val="000000" w:themeColor="text1"/>
        </w:rPr>
      </w:pPr>
    </w:p>
    <w:p w14:paraId="4BAF0925" w14:textId="215BB1B2" w:rsidR="40A5946C" w:rsidRDefault="40A5946C" w:rsidP="00682886">
      <w:pPr>
        <w:pStyle w:val="Heading2"/>
        <w:rPr>
          <w:rFonts w:ascii="Times New Roman" w:hAnsi="Times New Roman" w:cs="Times New Roman"/>
          <w:b/>
          <w:bCs/>
          <w:color w:val="auto"/>
          <w:sz w:val="24"/>
          <w:szCs w:val="24"/>
        </w:rPr>
      </w:pPr>
      <w:bookmarkStart w:id="111" w:name="_Toc106185792"/>
      <w:r w:rsidRPr="00682886">
        <w:rPr>
          <w:rFonts w:ascii="Times New Roman" w:hAnsi="Times New Roman" w:cs="Times New Roman"/>
          <w:b/>
          <w:bCs/>
          <w:color w:val="auto"/>
          <w:sz w:val="24"/>
          <w:szCs w:val="24"/>
        </w:rPr>
        <w:lastRenderedPageBreak/>
        <w:t>Recommendations</w:t>
      </w:r>
      <w:bookmarkEnd w:id="111"/>
    </w:p>
    <w:p w14:paraId="29D83E70" w14:textId="77777777" w:rsidR="00682886" w:rsidRPr="00682886" w:rsidRDefault="00682886" w:rsidP="00682886"/>
    <w:p w14:paraId="7E615A8C" w14:textId="078BABD6" w:rsidR="40A5946C" w:rsidRDefault="40A5946C" w:rsidP="40A5946C">
      <w:pPr>
        <w:tabs>
          <w:tab w:val="left" w:pos="720"/>
          <w:tab w:val="left" w:pos="1440"/>
          <w:tab w:val="left" w:pos="2667"/>
        </w:tabs>
        <w:spacing w:line="480" w:lineRule="auto"/>
        <w:jc w:val="both"/>
        <w:rPr>
          <w:b/>
          <w:bCs/>
          <w:color w:val="000000" w:themeColor="text1"/>
          <w:highlight w:val="yellow"/>
        </w:rPr>
      </w:pPr>
      <w:r w:rsidRPr="40A5946C">
        <w:rPr>
          <w:color w:val="000000" w:themeColor="text1"/>
        </w:rPr>
        <w:t>Based on the findings and conclusion presented, the following recommendations are suggested:</w:t>
      </w:r>
    </w:p>
    <w:p w14:paraId="3D1A7913" w14:textId="165F0DFB" w:rsidR="40A5946C" w:rsidRDefault="40A5946C" w:rsidP="40A5946C">
      <w:pPr>
        <w:pStyle w:val="ListParagraph"/>
        <w:numPr>
          <w:ilvl w:val="0"/>
          <w:numId w:val="1"/>
        </w:numPr>
        <w:tabs>
          <w:tab w:val="left" w:pos="720"/>
          <w:tab w:val="left" w:pos="1440"/>
          <w:tab w:val="left" w:pos="2667"/>
        </w:tabs>
        <w:spacing w:line="480" w:lineRule="auto"/>
        <w:jc w:val="both"/>
        <w:rPr>
          <w:color w:val="000000" w:themeColor="text1"/>
        </w:rPr>
      </w:pPr>
      <w:r w:rsidRPr="40A5946C">
        <w:rPr>
          <w:color w:val="000000" w:themeColor="text1"/>
        </w:rPr>
        <w:t>Add data privacy pop-up for new users (privacy statement).</w:t>
      </w:r>
    </w:p>
    <w:p w14:paraId="0D711154" w14:textId="26F87C02" w:rsidR="40A5946C" w:rsidRDefault="40A5946C" w:rsidP="40A5946C">
      <w:pPr>
        <w:pStyle w:val="ListParagraph"/>
        <w:numPr>
          <w:ilvl w:val="0"/>
          <w:numId w:val="1"/>
        </w:numPr>
        <w:tabs>
          <w:tab w:val="left" w:pos="720"/>
          <w:tab w:val="left" w:pos="1440"/>
          <w:tab w:val="left" w:pos="2667"/>
        </w:tabs>
        <w:spacing w:line="480" w:lineRule="auto"/>
        <w:jc w:val="both"/>
        <w:rPr>
          <w:color w:val="000000" w:themeColor="text1"/>
        </w:rPr>
      </w:pPr>
      <w:r w:rsidRPr="40A5946C">
        <w:rPr>
          <w:color w:val="000000" w:themeColor="text1"/>
        </w:rPr>
        <w:t xml:space="preserve">Double </w:t>
      </w:r>
      <w:r w:rsidR="00C72001" w:rsidRPr="40A5946C">
        <w:rPr>
          <w:color w:val="000000" w:themeColor="text1"/>
        </w:rPr>
        <w:t>authentication</w:t>
      </w:r>
      <w:r w:rsidRPr="40A5946C">
        <w:rPr>
          <w:color w:val="000000" w:themeColor="text1"/>
        </w:rPr>
        <w:t xml:space="preserve"> through email or phone number</w:t>
      </w:r>
    </w:p>
    <w:p w14:paraId="329F8962" w14:textId="222B6BD8" w:rsidR="40A5946C" w:rsidRDefault="40A5946C" w:rsidP="40A5946C">
      <w:pPr>
        <w:pStyle w:val="ListParagraph"/>
        <w:numPr>
          <w:ilvl w:val="0"/>
          <w:numId w:val="1"/>
        </w:numPr>
        <w:tabs>
          <w:tab w:val="left" w:pos="720"/>
          <w:tab w:val="left" w:pos="1440"/>
          <w:tab w:val="left" w:pos="2667"/>
        </w:tabs>
        <w:spacing w:line="480" w:lineRule="auto"/>
        <w:jc w:val="both"/>
        <w:rPr>
          <w:color w:val="000000" w:themeColor="text1"/>
        </w:rPr>
      </w:pPr>
      <w:r w:rsidRPr="40A5946C">
        <w:rPr>
          <w:color w:val="000000" w:themeColor="text1"/>
        </w:rPr>
        <w:t>Display logs such as user login time, location, and prompt for invalid password</w:t>
      </w:r>
    </w:p>
    <w:p w14:paraId="6E260E42" w14:textId="4A67BF72" w:rsidR="40A5946C" w:rsidRDefault="40A5946C" w:rsidP="40A5946C">
      <w:pPr>
        <w:tabs>
          <w:tab w:val="left" w:pos="720"/>
          <w:tab w:val="left" w:pos="1440"/>
          <w:tab w:val="left" w:pos="2667"/>
        </w:tabs>
        <w:spacing w:line="480" w:lineRule="auto"/>
      </w:pPr>
    </w:p>
    <w:p w14:paraId="0F653884" w14:textId="77777777" w:rsidR="00CB6133" w:rsidRDefault="00CB6133" w:rsidP="40A5946C">
      <w:pPr>
        <w:tabs>
          <w:tab w:val="left" w:pos="720"/>
          <w:tab w:val="left" w:pos="1440"/>
          <w:tab w:val="left" w:pos="2667"/>
        </w:tabs>
        <w:spacing w:line="480" w:lineRule="auto"/>
      </w:pPr>
    </w:p>
    <w:p w14:paraId="62980223" w14:textId="77777777" w:rsidR="00CB6133" w:rsidRDefault="00CB6133" w:rsidP="40A5946C">
      <w:pPr>
        <w:tabs>
          <w:tab w:val="left" w:pos="720"/>
          <w:tab w:val="left" w:pos="1440"/>
          <w:tab w:val="left" w:pos="2667"/>
        </w:tabs>
        <w:spacing w:line="480" w:lineRule="auto"/>
      </w:pPr>
    </w:p>
    <w:p w14:paraId="44B319BF" w14:textId="77777777" w:rsidR="00CB6133" w:rsidRDefault="00CB6133" w:rsidP="40A5946C">
      <w:pPr>
        <w:tabs>
          <w:tab w:val="left" w:pos="720"/>
          <w:tab w:val="left" w:pos="1440"/>
          <w:tab w:val="left" w:pos="2667"/>
        </w:tabs>
        <w:spacing w:line="480" w:lineRule="auto"/>
      </w:pPr>
    </w:p>
    <w:p w14:paraId="7E413E18" w14:textId="77777777" w:rsidR="008A500E" w:rsidRDefault="008A500E" w:rsidP="40A5946C">
      <w:pPr>
        <w:tabs>
          <w:tab w:val="left" w:pos="720"/>
          <w:tab w:val="left" w:pos="1440"/>
          <w:tab w:val="left" w:pos="2667"/>
        </w:tabs>
        <w:spacing w:line="480" w:lineRule="auto"/>
      </w:pPr>
    </w:p>
    <w:p w14:paraId="27F81602" w14:textId="77777777" w:rsidR="008A500E" w:rsidRDefault="008A500E" w:rsidP="40A5946C">
      <w:pPr>
        <w:tabs>
          <w:tab w:val="left" w:pos="720"/>
          <w:tab w:val="left" w:pos="1440"/>
          <w:tab w:val="left" w:pos="2667"/>
        </w:tabs>
        <w:spacing w:line="480" w:lineRule="auto"/>
      </w:pPr>
    </w:p>
    <w:p w14:paraId="737104CB" w14:textId="77777777" w:rsidR="008A500E" w:rsidRDefault="008A500E" w:rsidP="40A5946C">
      <w:pPr>
        <w:tabs>
          <w:tab w:val="left" w:pos="720"/>
          <w:tab w:val="left" w:pos="1440"/>
          <w:tab w:val="left" w:pos="2667"/>
        </w:tabs>
        <w:spacing w:line="480" w:lineRule="auto"/>
      </w:pPr>
    </w:p>
    <w:p w14:paraId="51D1D72E" w14:textId="77777777" w:rsidR="008A500E" w:rsidRDefault="008A500E" w:rsidP="40A5946C">
      <w:pPr>
        <w:tabs>
          <w:tab w:val="left" w:pos="720"/>
          <w:tab w:val="left" w:pos="1440"/>
          <w:tab w:val="left" w:pos="2667"/>
        </w:tabs>
        <w:spacing w:line="480" w:lineRule="auto"/>
      </w:pPr>
    </w:p>
    <w:p w14:paraId="7A38EE3A" w14:textId="77777777" w:rsidR="008A500E" w:rsidRDefault="008A500E" w:rsidP="40A5946C">
      <w:pPr>
        <w:tabs>
          <w:tab w:val="left" w:pos="720"/>
          <w:tab w:val="left" w:pos="1440"/>
          <w:tab w:val="left" w:pos="2667"/>
        </w:tabs>
        <w:spacing w:line="480" w:lineRule="auto"/>
      </w:pPr>
    </w:p>
    <w:p w14:paraId="75182433" w14:textId="77777777" w:rsidR="008A500E" w:rsidRDefault="008A500E" w:rsidP="40A5946C">
      <w:pPr>
        <w:tabs>
          <w:tab w:val="left" w:pos="720"/>
          <w:tab w:val="left" w:pos="1440"/>
          <w:tab w:val="left" w:pos="2667"/>
        </w:tabs>
        <w:spacing w:line="480" w:lineRule="auto"/>
      </w:pPr>
    </w:p>
    <w:p w14:paraId="3A319F8E" w14:textId="77777777" w:rsidR="008A500E" w:rsidRDefault="008A500E" w:rsidP="40A5946C">
      <w:pPr>
        <w:tabs>
          <w:tab w:val="left" w:pos="720"/>
          <w:tab w:val="left" w:pos="1440"/>
          <w:tab w:val="left" w:pos="2667"/>
        </w:tabs>
        <w:spacing w:line="480" w:lineRule="auto"/>
      </w:pPr>
    </w:p>
    <w:p w14:paraId="1CC2DB23" w14:textId="3CCB00EF" w:rsidR="008A500E" w:rsidRDefault="008A500E" w:rsidP="40A5946C">
      <w:pPr>
        <w:tabs>
          <w:tab w:val="left" w:pos="720"/>
          <w:tab w:val="left" w:pos="1440"/>
          <w:tab w:val="left" w:pos="2667"/>
        </w:tabs>
        <w:spacing w:line="480" w:lineRule="auto"/>
      </w:pPr>
    </w:p>
    <w:p w14:paraId="52EF9C80" w14:textId="64F72A98" w:rsidR="00927E78" w:rsidRDefault="00927E78" w:rsidP="40A5946C">
      <w:pPr>
        <w:tabs>
          <w:tab w:val="left" w:pos="720"/>
          <w:tab w:val="left" w:pos="1440"/>
          <w:tab w:val="left" w:pos="2667"/>
        </w:tabs>
        <w:spacing w:line="480" w:lineRule="auto"/>
      </w:pPr>
    </w:p>
    <w:p w14:paraId="792A08BE" w14:textId="5C9E6712" w:rsidR="00927E78" w:rsidRDefault="00927E78" w:rsidP="40A5946C">
      <w:pPr>
        <w:tabs>
          <w:tab w:val="left" w:pos="720"/>
          <w:tab w:val="left" w:pos="1440"/>
          <w:tab w:val="left" w:pos="2667"/>
        </w:tabs>
        <w:spacing w:line="480" w:lineRule="auto"/>
      </w:pPr>
    </w:p>
    <w:p w14:paraId="43E4F5BB" w14:textId="77777777" w:rsidR="00927E78" w:rsidRDefault="00927E78" w:rsidP="40A5946C">
      <w:pPr>
        <w:tabs>
          <w:tab w:val="left" w:pos="720"/>
          <w:tab w:val="left" w:pos="1440"/>
          <w:tab w:val="left" w:pos="2667"/>
        </w:tabs>
        <w:spacing w:line="480" w:lineRule="auto"/>
      </w:pPr>
    </w:p>
    <w:p w14:paraId="560B9B4F" w14:textId="77777777" w:rsidR="00682886" w:rsidRDefault="00682886" w:rsidP="40A5946C">
      <w:pPr>
        <w:tabs>
          <w:tab w:val="left" w:pos="720"/>
          <w:tab w:val="left" w:pos="1440"/>
          <w:tab w:val="left" w:pos="2667"/>
        </w:tabs>
        <w:spacing w:line="480" w:lineRule="auto"/>
      </w:pPr>
    </w:p>
    <w:p w14:paraId="715100A9" w14:textId="2CE1CDF8" w:rsidR="008A500E" w:rsidRPr="00616849" w:rsidRDefault="00357A96" w:rsidP="00616849">
      <w:pPr>
        <w:tabs>
          <w:tab w:val="left" w:pos="720"/>
          <w:tab w:val="left" w:pos="1440"/>
          <w:tab w:val="left" w:pos="2667"/>
        </w:tabs>
        <w:spacing w:line="480" w:lineRule="auto"/>
        <w:jc w:val="center"/>
        <w:rPr>
          <w:b/>
          <w:bCs/>
        </w:rPr>
      </w:pPr>
      <w:r w:rsidRPr="00616849">
        <w:rPr>
          <w:b/>
          <w:bCs/>
        </w:rPr>
        <w:lastRenderedPageBreak/>
        <w:t>REFERENCES</w:t>
      </w:r>
    </w:p>
    <w:p w14:paraId="36099857" w14:textId="77777777" w:rsidR="00705C57" w:rsidRPr="00CB6133" w:rsidRDefault="00705C57" w:rsidP="00730920">
      <w:pPr>
        <w:tabs>
          <w:tab w:val="left" w:pos="720"/>
          <w:tab w:val="left" w:pos="1440"/>
          <w:tab w:val="left" w:pos="2667"/>
        </w:tabs>
        <w:spacing w:line="480" w:lineRule="auto"/>
        <w:rPr>
          <w:b/>
          <w:bCs/>
          <w:sz w:val="22"/>
          <w:szCs w:val="22"/>
        </w:rPr>
      </w:pPr>
    </w:p>
    <w:p w14:paraId="6BF89A42" w14:textId="1A7FAB67" w:rsidR="00C04634" w:rsidRPr="00C04634" w:rsidRDefault="00357A96" w:rsidP="00C04634">
      <w:pPr>
        <w:widowControl w:val="0"/>
        <w:autoSpaceDE w:val="0"/>
        <w:autoSpaceDN w:val="0"/>
        <w:adjustRightInd w:val="0"/>
        <w:spacing w:line="480" w:lineRule="auto"/>
        <w:ind w:left="480" w:hanging="480"/>
        <w:rPr>
          <w:noProof/>
          <w:sz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00C04634" w:rsidRPr="00C04634">
        <w:rPr>
          <w:noProof/>
          <w:sz w:val="22"/>
        </w:rPr>
        <w:t xml:space="preserve">Aji, F., Santosa, P., Hartanto, R., Pratisto, E., &amp; Purbayu, A. (2018). Implementation of Augmented Reality Technology in Sangiran Museum with Vuforia. </w:t>
      </w:r>
      <w:r w:rsidR="00C04634" w:rsidRPr="00C04634">
        <w:rPr>
          <w:i/>
          <w:iCs/>
          <w:noProof/>
          <w:sz w:val="22"/>
        </w:rPr>
        <w:t>IOP Conference Series: Materials Science and Engineering</w:t>
      </w:r>
      <w:r w:rsidR="00C04634" w:rsidRPr="00C04634">
        <w:rPr>
          <w:noProof/>
          <w:sz w:val="22"/>
        </w:rPr>
        <w:t xml:space="preserve">, </w:t>
      </w:r>
      <w:r w:rsidR="00C04634" w:rsidRPr="00C04634">
        <w:rPr>
          <w:i/>
          <w:iCs/>
          <w:noProof/>
          <w:sz w:val="22"/>
        </w:rPr>
        <w:t>333</w:t>
      </w:r>
      <w:r w:rsidR="00C04634" w:rsidRPr="00C04634">
        <w:rPr>
          <w:noProof/>
          <w:sz w:val="22"/>
        </w:rPr>
        <w:t>, 12103. https://doi.org/10.1088/1757-899X/333/1/012103</w:t>
      </w:r>
    </w:p>
    <w:p w14:paraId="3B42D8BA" w14:textId="77777777" w:rsidR="00C04634" w:rsidRPr="00C04634" w:rsidRDefault="00C04634" w:rsidP="00C04634">
      <w:pPr>
        <w:widowControl w:val="0"/>
        <w:autoSpaceDE w:val="0"/>
        <w:autoSpaceDN w:val="0"/>
        <w:adjustRightInd w:val="0"/>
        <w:spacing w:line="480" w:lineRule="auto"/>
        <w:ind w:left="480" w:hanging="480"/>
        <w:rPr>
          <w:noProof/>
          <w:sz w:val="22"/>
        </w:rPr>
      </w:pPr>
      <w:r w:rsidRPr="00C04634">
        <w:rPr>
          <w:noProof/>
          <w:sz w:val="22"/>
        </w:rPr>
        <w:t xml:space="preserve">Arth, C., Gruber, L., Grasset, R., Langlotz, T., Mulloni, A., Schmalstieg, D., Wagner, D., &amp; May, H. C. (2015). </w:t>
      </w:r>
      <w:r w:rsidRPr="00C04634">
        <w:rPr>
          <w:i/>
          <w:iCs/>
          <w:noProof/>
          <w:sz w:val="22"/>
        </w:rPr>
        <w:t>The History of Mobile Augmented Reality Developments in Mobile AR over the last almost 50 years</w:t>
      </w:r>
      <w:r w:rsidRPr="00C04634">
        <w:rPr>
          <w:noProof/>
          <w:sz w:val="22"/>
        </w:rPr>
        <w:t xml:space="preserve">. </w:t>
      </w:r>
      <w:r w:rsidRPr="00C04634">
        <w:rPr>
          <w:i/>
          <w:iCs/>
          <w:noProof/>
          <w:sz w:val="22"/>
        </w:rPr>
        <w:t>May</w:t>
      </w:r>
      <w:r w:rsidRPr="00C04634">
        <w:rPr>
          <w:noProof/>
          <w:sz w:val="22"/>
        </w:rPr>
        <w:t>.</w:t>
      </w:r>
    </w:p>
    <w:p w14:paraId="0E813010" w14:textId="77777777" w:rsidR="00C04634" w:rsidRPr="00C04634" w:rsidRDefault="00C04634" w:rsidP="00C04634">
      <w:pPr>
        <w:widowControl w:val="0"/>
        <w:autoSpaceDE w:val="0"/>
        <w:autoSpaceDN w:val="0"/>
        <w:adjustRightInd w:val="0"/>
        <w:spacing w:line="480" w:lineRule="auto"/>
        <w:ind w:left="480" w:hanging="480"/>
        <w:rPr>
          <w:noProof/>
          <w:sz w:val="22"/>
        </w:rPr>
      </w:pPr>
      <w:r w:rsidRPr="00C04634">
        <w:rPr>
          <w:noProof/>
          <w:sz w:val="22"/>
        </w:rPr>
        <w:t xml:space="preserve">Bedoya-Rodriguez, S., Gomez-Urbano, C., Uribe-Quevedoy, A., &amp; Quintero, C. (2015). Augmented reality RPG card-based game. </w:t>
      </w:r>
      <w:r w:rsidRPr="00C04634">
        <w:rPr>
          <w:i/>
          <w:iCs/>
          <w:noProof/>
          <w:sz w:val="22"/>
        </w:rPr>
        <w:t>Conference Proceedings - 2014 IEEE Games, Media, Entertainment Conference, IEEE GEM 2014</w:t>
      </w:r>
      <w:r w:rsidRPr="00C04634">
        <w:rPr>
          <w:noProof/>
          <w:sz w:val="22"/>
        </w:rPr>
        <w:t>, 3–6. https://doi.org/10.1109/GEM.2014.7118433</w:t>
      </w:r>
    </w:p>
    <w:p w14:paraId="0D1D9D26" w14:textId="77777777" w:rsidR="00C04634" w:rsidRPr="00C04634" w:rsidRDefault="00C04634" w:rsidP="00C04634">
      <w:pPr>
        <w:widowControl w:val="0"/>
        <w:autoSpaceDE w:val="0"/>
        <w:autoSpaceDN w:val="0"/>
        <w:adjustRightInd w:val="0"/>
        <w:spacing w:line="480" w:lineRule="auto"/>
        <w:ind w:left="480" w:hanging="480"/>
        <w:rPr>
          <w:noProof/>
          <w:sz w:val="22"/>
        </w:rPr>
      </w:pPr>
      <w:r w:rsidRPr="00C04634">
        <w:rPr>
          <w:noProof/>
          <w:sz w:val="22"/>
        </w:rPr>
        <w:t xml:space="preserve">Bruce, D. L. T. K. (1981). </w:t>
      </w:r>
      <w:r w:rsidRPr="00C04634">
        <w:rPr>
          <w:i/>
          <w:iCs/>
          <w:noProof/>
          <w:sz w:val="22"/>
        </w:rPr>
        <w:t>Lucas_Bruce_D_1981_1.Pdf</w:t>
      </w:r>
      <w:r w:rsidRPr="00C04634">
        <w:rPr>
          <w:noProof/>
          <w:sz w:val="22"/>
        </w:rPr>
        <w:t>.</w:t>
      </w:r>
    </w:p>
    <w:p w14:paraId="44226B49" w14:textId="77777777" w:rsidR="00C04634" w:rsidRPr="00C04634" w:rsidRDefault="00C04634" w:rsidP="00C04634">
      <w:pPr>
        <w:widowControl w:val="0"/>
        <w:autoSpaceDE w:val="0"/>
        <w:autoSpaceDN w:val="0"/>
        <w:adjustRightInd w:val="0"/>
        <w:spacing w:line="480" w:lineRule="auto"/>
        <w:ind w:left="480" w:hanging="480"/>
        <w:rPr>
          <w:noProof/>
          <w:sz w:val="22"/>
        </w:rPr>
      </w:pPr>
      <w:r w:rsidRPr="00C04634">
        <w:rPr>
          <w:noProof/>
          <w:sz w:val="22"/>
        </w:rPr>
        <w:t xml:space="preserve">Carmigniani, J., &amp; Furht, B. (2011). Handbook of Augmented Reality. In </w:t>
      </w:r>
      <w:r w:rsidRPr="00C04634">
        <w:rPr>
          <w:i/>
          <w:iCs/>
          <w:noProof/>
          <w:sz w:val="22"/>
        </w:rPr>
        <w:t>Handbook of Augmented Reality</w:t>
      </w:r>
      <w:r w:rsidRPr="00C04634">
        <w:rPr>
          <w:noProof/>
          <w:sz w:val="22"/>
        </w:rPr>
        <w:t>. https://doi.org/10.1007/978-1-4614-0064-6</w:t>
      </w:r>
    </w:p>
    <w:p w14:paraId="777A9700" w14:textId="77777777" w:rsidR="00C04634" w:rsidRPr="00C04634" w:rsidRDefault="00C04634" w:rsidP="00C04634">
      <w:pPr>
        <w:widowControl w:val="0"/>
        <w:autoSpaceDE w:val="0"/>
        <w:autoSpaceDN w:val="0"/>
        <w:adjustRightInd w:val="0"/>
        <w:spacing w:line="480" w:lineRule="auto"/>
        <w:ind w:left="480" w:hanging="480"/>
        <w:rPr>
          <w:noProof/>
          <w:sz w:val="22"/>
        </w:rPr>
      </w:pPr>
      <w:r w:rsidRPr="00C04634">
        <w:rPr>
          <w:noProof/>
          <w:sz w:val="22"/>
        </w:rPr>
        <w:t xml:space="preserve">Chris, K. (2021). </w:t>
      </w:r>
      <w:r w:rsidRPr="00C04634">
        <w:rPr>
          <w:i/>
          <w:iCs/>
          <w:noProof/>
          <w:sz w:val="22"/>
        </w:rPr>
        <w:t>What is a JSON File?</w:t>
      </w:r>
    </w:p>
    <w:p w14:paraId="34FFBFC8" w14:textId="77777777" w:rsidR="00C04634" w:rsidRPr="00C04634" w:rsidRDefault="00C04634" w:rsidP="00C04634">
      <w:pPr>
        <w:widowControl w:val="0"/>
        <w:autoSpaceDE w:val="0"/>
        <w:autoSpaceDN w:val="0"/>
        <w:adjustRightInd w:val="0"/>
        <w:spacing w:line="480" w:lineRule="auto"/>
        <w:ind w:left="480" w:hanging="480"/>
        <w:rPr>
          <w:noProof/>
          <w:sz w:val="22"/>
        </w:rPr>
      </w:pPr>
      <w:r w:rsidRPr="00C04634">
        <w:rPr>
          <w:noProof/>
          <w:sz w:val="22"/>
        </w:rPr>
        <w:t xml:space="preserve">Ding, B., Wen, G., Huang, X., Zhong, J., &amp; Ma, C. (2017). Target recognition in SAR images via Gaussian mixture modeling of attributed scattering center set. </w:t>
      </w:r>
      <w:r w:rsidRPr="00C04634">
        <w:rPr>
          <w:i/>
          <w:iCs/>
          <w:noProof/>
          <w:sz w:val="22"/>
        </w:rPr>
        <w:t>2016 CIE International Conference on Radar, RADAR 2016</w:t>
      </w:r>
      <w:r w:rsidRPr="00C04634">
        <w:rPr>
          <w:noProof/>
          <w:sz w:val="22"/>
        </w:rPr>
        <w:t>. https://doi.org/10.1109/RADAR.2016.8059509</w:t>
      </w:r>
    </w:p>
    <w:p w14:paraId="526D1AF8" w14:textId="77777777" w:rsidR="00C04634" w:rsidRPr="00C04634" w:rsidRDefault="00C04634" w:rsidP="00C04634">
      <w:pPr>
        <w:widowControl w:val="0"/>
        <w:autoSpaceDE w:val="0"/>
        <w:autoSpaceDN w:val="0"/>
        <w:adjustRightInd w:val="0"/>
        <w:spacing w:line="480" w:lineRule="auto"/>
        <w:ind w:left="480" w:hanging="480"/>
        <w:rPr>
          <w:noProof/>
          <w:sz w:val="22"/>
        </w:rPr>
      </w:pPr>
      <w:r w:rsidRPr="00C04634">
        <w:rPr>
          <w:noProof/>
          <w:sz w:val="22"/>
        </w:rPr>
        <w:t xml:space="preserve">Do, T. V., &amp; Lee, J. W. (2009). A quick algorithm for snapping 3D objects in augmented reality. </w:t>
      </w:r>
      <w:r w:rsidRPr="00C04634">
        <w:rPr>
          <w:i/>
          <w:iCs/>
          <w:noProof/>
          <w:sz w:val="22"/>
        </w:rPr>
        <w:t>Proceedings - 2009 International Symposium on Ubiquitous Virtual Reality, ISUVR 2009</w:t>
      </w:r>
      <w:r w:rsidRPr="00C04634">
        <w:rPr>
          <w:noProof/>
          <w:sz w:val="22"/>
        </w:rPr>
        <w:t>, 61–63. https://doi.org/10.1109/ISUVR.2009.23</w:t>
      </w:r>
    </w:p>
    <w:p w14:paraId="3EB08897" w14:textId="77777777" w:rsidR="00C04634" w:rsidRPr="00C04634" w:rsidRDefault="00C04634" w:rsidP="00C04634">
      <w:pPr>
        <w:widowControl w:val="0"/>
        <w:autoSpaceDE w:val="0"/>
        <w:autoSpaceDN w:val="0"/>
        <w:adjustRightInd w:val="0"/>
        <w:spacing w:line="480" w:lineRule="auto"/>
        <w:ind w:left="480" w:hanging="480"/>
        <w:rPr>
          <w:noProof/>
          <w:sz w:val="22"/>
        </w:rPr>
      </w:pPr>
      <w:r w:rsidRPr="00C04634">
        <w:rPr>
          <w:noProof/>
          <w:sz w:val="22"/>
        </w:rPr>
        <w:t xml:space="preserve">El Sayed, N. A. M., Zayed, H. H., &amp; Sharawy, M. I. (2010). ARSC: Augmented Reality Student </w:t>
      </w:r>
      <w:r w:rsidRPr="00C04634">
        <w:rPr>
          <w:noProof/>
          <w:sz w:val="22"/>
        </w:rPr>
        <w:lastRenderedPageBreak/>
        <w:t xml:space="preserve">Card: An Augmented Reality soultion for the education field. </w:t>
      </w:r>
      <w:r w:rsidRPr="00C04634">
        <w:rPr>
          <w:i/>
          <w:iCs/>
          <w:noProof/>
          <w:sz w:val="22"/>
        </w:rPr>
        <w:t>ICENCO’2010 - 2010 International Computer Engineering Conference: Expanding Information Society Frontiers</w:t>
      </w:r>
      <w:r w:rsidRPr="00C04634">
        <w:rPr>
          <w:noProof/>
          <w:sz w:val="22"/>
        </w:rPr>
        <w:t>, 113–120. https://doi.org/10.1109/ICENCO.2010.5720437</w:t>
      </w:r>
    </w:p>
    <w:p w14:paraId="1574E34C" w14:textId="77777777" w:rsidR="00C04634" w:rsidRPr="00C04634" w:rsidRDefault="00C04634" w:rsidP="00C04634">
      <w:pPr>
        <w:widowControl w:val="0"/>
        <w:autoSpaceDE w:val="0"/>
        <w:autoSpaceDN w:val="0"/>
        <w:adjustRightInd w:val="0"/>
        <w:spacing w:line="480" w:lineRule="auto"/>
        <w:ind w:left="480" w:hanging="480"/>
        <w:rPr>
          <w:noProof/>
          <w:sz w:val="22"/>
        </w:rPr>
      </w:pPr>
      <w:r w:rsidRPr="00C04634">
        <w:rPr>
          <w:noProof/>
          <w:sz w:val="22"/>
        </w:rPr>
        <w:t xml:space="preserve">Fleet, D., &amp; Weiss, Y. (n.d.). </w:t>
      </w:r>
      <w:r w:rsidRPr="00C04634">
        <w:rPr>
          <w:i/>
          <w:iCs/>
          <w:noProof/>
          <w:sz w:val="22"/>
        </w:rPr>
        <w:t>Chapter 15 Optical Flow Estimation</w:t>
      </w:r>
      <w:r w:rsidRPr="00C04634">
        <w:rPr>
          <w:noProof/>
          <w:sz w:val="22"/>
        </w:rPr>
        <w:t>.</w:t>
      </w:r>
    </w:p>
    <w:p w14:paraId="4040974D" w14:textId="77777777" w:rsidR="00C04634" w:rsidRPr="00C04634" w:rsidRDefault="00C04634" w:rsidP="00C04634">
      <w:pPr>
        <w:widowControl w:val="0"/>
        <w:autoSpaceDE w:val="0"/>
        <w:autoSpaceDN w:val="0"/>
        <w:adjustRightInd w:val="0"/>
        <w:spacing w:line="480" w:lineRule="auto"/>
        <w:ind w:left="480" w:hanging="480"/>
        <w:rPr>
          <w:noProof/>
          <w:sz w:val="22"/>
        </w:rPr>
      </w:pPr>
      <w:r w:rsidRPr="00C04634">
        <w:rPr>
          <w:noProof/>
          <w:sz w:val="22"/>
        </w:rPr>
        <w:t xml:space="preserve">Fuguo, P., &amp; Zhai, J. (2017). A mobile augmented reality system for exhibition hall based on Vuforia. </w:t>
      </w:r>
      <w:r w:rsidRPr="00C04634">
        <w:rPr>
          <w:i/>
          <w:iCs/>
          <w:noProof/>
          <w:sz w:val="22"/>
        </w:rPr>
        <w:t>2017 2nd International Conference on Image, Vision and Computing, ICIVC 2017</w:t>
      </w:r>
      <w:r w:rsidRPr="00C04634">
        <w:rPr>
          <w:noProof/>
          <w:sz w:val="22"/>
        </w:rPr>
        <w:t>, 1049–1052. https://doi.org/10.1109/ICIVC.2017.7984714</w:t>
      </w:r>
    </w:p>
    <w:p w14:paraId="08F943C3" w14:textId="77777777" w:rsidR="00C04634" w:rsidRPr="00C04634" w:rsidRDefault="00C04634" w:rsidP="00C04634">
      <w:pPr>
        <w:widowControl w:val="0"/>
        <w:autoSpaceDE w:val="0"/>
        <w:autoSpaceDN w:val="0"/>
        <w:adjustRightInd w:val="0"/>
        <w:spacing w:line="480" w:lineRule="auto"/>
        <w:ind w:left="480" w:hanging="480"/>
        <w:rPr>
          <w:noProof/>
          <w:sz w:val="22"/>
        </w:rPr>
      </w:pPr>
      <w:r w:rsidRPr="00C04634">
        <w:rPr>
          <w:noProof/>
          <w:sz w:val="22"/>
        </w:rPr>
        <w:t xml:space="preserve">Guru, D. S., &amp; Dinesh, R. (2004). Non-parametric adaptive region of support useful for corner detection: A novel approach. </w:t>
      </w:r>
      <w:r w:rsidRPr="00C04634">
        <w:rPr>
          <w:i/>
          <w:iCs/>
          <w:noProof/>
          <w:sz w:val="22"/>
        </w:rPr>
        <w:t>Pattern Recognition</w:t>
      </w:r>
      <w:r w:rsidRPr="00C04634">
        <w:rPr>
          <w:noProof/>
          <w:sz w:val="22"/>
        </w:rPr>
        <w:t xml:space="preserve">, </w:t>
      </w:r>
      <w:r w:rsidRPr="00C04634">
        <w:rPr>
          <w:i/>
          <w:iCs/>
          <w:noProof/>
          <w:sz w:val="22"/>
        </w:rPr>
        <w:t>37</w:t>
      </w:r>
      <w:r w:rsidRPr="00C04634">
        <w:rPr>
          <w:noProof/>
          <w:sz w:val="22"/>
        </w:rPr>
        <w:t>(1), 165–168. https://doi.org/10.1016/S0031-3203(03)00234-6</w:t>
      </w:r>
    </w:p>
    <w:p w14:paraId="5DA93AB3" w14:textId="77777777" w:rsidR="00C04634" w:rsidRPr="00C04634" w:rsidRDefault="00C04634" w:rsidP="00C04634">
      <w:pPr>
        <w:widowControl w:val="0"/>
        <w:autoSpaceDE w:val="0"/>
        <w:autoSpaceDN w:val="0"/>
        <w:adjustRightInd w:val="0"/>
        <w:spacing w:line="480" w:lineRule="auto"/>
        <w:ind w:left="480" w:hanging="480"/>
        <w:rPr>
          <w:noProof/>
          <w:sz w:val="22"/>
        </w:rPr>
      </w:pPr>
      <w:r w:rsidRPr="00C04634">
        <w:rPr>
          <w:noProof/>
          <w:sz w:val="22"/>
        </w:rPr>
        <w:t xml:space="preserve">Hayes Adam. (2020). </w:t>
      </w:r>
      <w:r w:rsidRPr="00C04634">
        <w:rPr>
          <w:i/>
          <w:iCs/>
          <w:noProof/>
          <w:sz w:val="22"/>
        </w:rPr>
        <w:t>Augmented Reality</w:t>
      </w:r>
      <w:r w:rsidRPr="00C04634">
        <w:rPr>
          <w:noProof/>
          <w:sz w:val="22"/>
        </w:rPr>
        <w:t>.</w:t>
      </w:r>
    </w:p>
    <w:p w14:paraId="403DBAF8" w14:textId="77777777" w:rsidR="00C04634" w:rsidRPr="00C04634" w:rsidRDefault="00C04634" w:rsidP="00C04634">
      <w:pPr>
        <w:widowControl w:val="0"/>
        <w:autoSpaceDE w:val="0"/>
        <w:autoSpaceDN w:val="0"/>
        <w:adjustRightInd w:val="0"/>
        <w:spacing w:line="480" w:lineRule="auto"/>
        <w:ind w:left="480" w:hanging="480"/>
        <w:rPr>
          <w:noProof/>
          <w:sz w:val="22"/>
        </w:rPr>
      </w:pPr>
      <w:r w:rsidRPr="00C04634">
        <w:rPr>
          <w:noProof/>
          <w:sz w:val="22"/>
        </w:rPr>
        <w:t xml:space="preserve">Karkera, A., Dhadse, S., Gawde, V., &amp; Jain, K. (2018). Pokemon Fight Augmented Reality Game. </w:t>
      </w:r>
      <w:r w:rsidRPr="00C04634">
        <w:rPr>
          <w:i/>
          <w:iCs/>
          <w:noProof/>
          <w:sz w:val="22"/>
        </w:rPr>
        <w:t>Proceedings of the International Conference on Inventive Communication and Computational Technologies, ICICCT 2018</w:t>
      </w:r>
      <w:r w:rsidRPr="00C04634">
        <w:rPr>
          <w:noProof/>
          <w:sz w:val="22"/>
        </w:rPr>
        <w:t xml:space="preserve">, </w:t>
      </w:r>
      <w:r w:rsidRPr="00C04634">
        <w:rPr>
          <w:i/>
          <w:iCs/>
          <w:noProof/>
          <w:sz w:val="22"/>
        </w:rPr>
        <w:t>Icicct</w:t>
      </w:r>
      <w:r w:rsidRPr="00C04634">
        <w:rPr>
          <w:noProof/>
          <w:sz w:val="22"/>
        </w:rPr>
        <w:t>, 1762–1764. https://doi.org/10.1109/ICICCT.2018.8473108</w:t>
      </w:r>
    </w:p>
    <w:p w14:paraId="1B3AA30C" w14:textId="77777777" w:rsidR="00C04634" w:rsidRPr="00C04634" w:rsidRDefault="00C04634" w:rsidP="00C04634">
      <w:pPr>
        <w:widowControl w:val="0"/>
        <w:autoSpaceDE w:val="0"/>
        <w:autoSpaceDN w:val="0"/>
        <w:adjustRightInd w:val="0"/>
        <w:spacing w:line="480" w:lineRule="auto"/>
        <w:ind w:left="480" w:hanging="480"/>
        <w:rPr>
          <w:noProof/>
          <w:sz w:val="22"/>
        </w:rPr>
      </w:pPr>
      <w:r w:rsidRPr="00C04634">
        <w:rPr>
          <w:noProof/>
          <w:sz w:val="22"/>
        </w:rPr>
        <w:t xml:space="preserve">Khawas, C., &amp; Shah, P. (2018). Application of Firebase in Android App Development-A Study. </w:t>
      </w:r>
      <w:r w:rsidRPr="00C04634">
        <w:rPr>
          <w:i/>
          <w:iCs/>
          <w:noProof/>
          <w:sz w:val="22"/>
        </w:rPr>
        <w:t>International Journal of Computer Applications</w:t>
      </w:r>
      <w:r w:rsidRPr="00C04634">
        <w:rPr>
          <w:noProof/>
          <w:sz w:val="22"/>
        </w:rPr>
        <w:t xml:space="preserve">, </w:t>
      </w:r>
      <w:r w:rsidRPr="00C04634">
        <w:rPr>
          <w:i/>
          <w:iCs/>
          <w:noProof/>
          <w:sz w:val="22"/>
        </w:rPr>
        <w:t>179</w:t>
      </w:r>
      <w:r w:rsidRPr="00C04634">
        <w:rPr>
          <w:noProof/>
          <w:sz w:val="22"/>
        </w:rPr>
        <w:t>(46), 49–53. https://doi.org/10.5120/ijca2018917200</w:t>
      </w:r>
    </w:p>
    <w:p w14:paraId="338DCCDD" w14:textId="77777777" w:rsidR="00C04634" w:rsidRPr="00C04634" w:rsidRDefault="00C04634" w:rsidP="00C04634">
      <w:pPr>
        <w:widowControl w:val="0"/>
        <w:autoSpaceDE w:val="0"/>
        <w:autoSpaceDN w:val="0"/>
        <w:adjustRightInd w:val="0"/>
        <w:spacing w:line="480" w:lineRule="auto"/>
        <w:ind w:left="480" w:hanging="480"/>
        <w:rPr>
          <w:noProof/>
          <w:sz w:val="22"/>
        </w:rPr>
      </w:pPr>
      <w:r w:rsidRPr="00C04634">
        <w:rPr>
          <w:noProof/>
          <w:sz w:val="22"/>
        </w:rPr>
        <w:t xml:space="preserve">Koca, B. A., Cubukcu, B., &amp; Yuzgec, U. (2019). Augmented Reality Application for Preschool Children with Unity 3D Platform. </w:t>
      </w:r>
      <w:r w:rsidRPr="00C04634">
        <w:rPr>
          <w:i/>
          <w:iCs/>
          <w:noProof/>
          <w:sz w:val="22"/>
        </w:rPr>
        <w:t>3rd International Symposium on Multidisciplinary Studies and Innovative Technologies, ISMSIT 2019 - Proceedings</w:t>
      </w:r>
      <w:r w:rsidRPr="00C04634">
        <w:rPr>
          <w:noProof/>
          <w:sz w:val="22"/>
        </w:rPr>
        <w:t>, 1–4. https://doi.org/10.1109/ISMSIT.2019.8932729</w:t>
      </w:r>
    </w:p>
    <w:p w14:paraId="61F91B64" w14:textId="77777777" w:rsidR="00C04634" w:rsidRPr="00C04634" w:rsidRDefault="00C04634" w:rsidP="00C04634">
      <w:pPr>
        <w:widowControl w:val="0"/>
        <w:autoSpaceDE w:val="0"/>
        <w:autoSpaceDN w:val="0"/>
        <w:adjustRightInd w:val="0"/>
        <w:spacing w:line="480" w:lineRule="auto"/>
        <w:ind w:left="480" w:hanging="480"/>
        <w:rPr>
          <w:noProof/>
          <w:sz w:val="22"/>
        </w:rPr>
      </w:pPr>
      <w:r w:rsidRPr="00C04634">
        <w:rPr>
          <w:noProof/>
          <w:sz w:val="22"/>
        </w:rPr>
        <w:t xml:space="preserve">Lebo, N., Yu, L., &amp; Jing, W. (2010). </w:t>
      </w:r>
      <w:r w:rsidRPr="00C04634">
        <w:rPr>
          <w:i/>
          <w:iCs/>
          <w:noProof/>
          <w:sz w:val="22"/>
        </w:rPr>
        <w:t>Research and Application of the Virtual Display Technology based on Unity3D products.</w:t>
      </w:r>
      <w:r w:rsidRPr="00C04634">
        <w:rPr>
          <w:noProof/>
          <w:sz w:val="22"/>
        </w:rPr>
        <w:t xml:space="preserve"> 54–55.</w:t>
      </w:r>
    </w:p>
    <w:p w14:paraId="2C9CB4C1" w14:textId="77777777" w:rsidR="00C04634" w:rsidRPr="00C04634" w:rsidRDefault="00C04634" w:rsidP="00C04634">
      <w:pPr>
        <w:widowControl w:val="0"/>
        <w:autoSpaceDE w:val="0"/>
        <w:autoSpaceDN w:val="0"/>
        <w:adjustRightInd w:val="0"/>
        <w:spacing w:line="480" w:lineRule="auto"/>
        <w:ind w:left="480" w:hanging="480"/>
        <w:rPr>
          <w:noProof/>
          <w:sz w:val="22"/>
        </w:rPr>
      </w:pPr>
      <w:r w:rsidRPr="00C04634">
        <w:rPr>
          <w:noProof/>
          <w:sz w:val="22"/>
        </w:rPr>
        <w:lastRenderedPageBreak/>
        <w:t xml:space="preserve">Lepetit, V. (2008). On computer vision for augmented reality. </w:t>
      </w:r>
      <w:r w:rsidRPr="00C04634">
        <w:rPr>
          <w:i/>
          <w:iCs/>
          <w:noProof/>
          <w:sz w:val="22"/>
        </w:rPr>
        <w:t>Proceedings - International Symposium on Ubiquitous Virtual Reality, ISUVR 2008</w:t>
      </w:r>
      <w:r w:rsidRPr="00C04634">
        <w:rPr>
          <w:noProof/>
          <w:sz w:val="22"/>
        </w:rPr>
        <w:t>, 13–16. https://doi.org/10.1109/ISUVR.2008.10</w:t>
      </w:r>
    </w:p>
    <w:p w14:paraId="12CF1965" w14:textId="77777777" w:rsidR="00C04634" w:rsidRPr="00C04634" w:rsidRDefault="00C04634" w:rsidP="00C04634">
      <w:pPr>
        <w:widowControl w:val="0"/>
        <w:autoSpaceDE w:val="0"/>
        <w:autoSpaceDN w:val="0"/>
        <w:adjustRightInd w:val="0"/>
        <w:spacing w:line="480" w:lineRule="auto"/>
        <w:ind w:left="480" w:hanging="480"/>
        <w:rPr>
          <w:noProof/>
          <w:sz w:val="22"/>
        </w:rPr>
      </w:pPr>
      <w:r w:rsidRPr="00C04634">
        <w:rPr>
          <w:noProof/>
          <w:sz w:val="22"/>
        </w:rPr>
        <w:t xml:space="preserve">Meel, V. (2021). </w:t>
      </w:r>
      <w:r w:rsidRPr="00C04634">
        <w:rPr>
          <w:i/>
          <w:iCs/>
          <w:noProof/>
          <w:sz w:val="22"/>
        </w:rPr>
        <w:t>Object Tracking</w:t>
      </w:r>
      <w:r w:rsidRPr="00C04634">
        <w:rPr>
          <w:noProof/>
          <w:sz w:val="22"/>
        </w:rPr>
        <w:t>.</w:t>
      </w:r>
    </w:p>
    <w:p w14:paraId="2E0E03E5" w14:textId="77777777" w:rsidR="00C04634" w:rsidRPr="00C04634" w:rsidRDefault="00C04634" w:rsidP="00C04634">
      <w:pPr>
        <w:widowControl w:val="0"/>
        <w:autoSpaceDE w:val="0"/>
        <w:autoSpaceDN w:val="0"/>
        <w:adjustRightInd w:val="0"/>
        <w:spacing w:line="480" w:lineRule="auto"/>
        <w:ind w:left="480" w:hanging="480"/>
        <w:rPr>
          <w:noProof/>
          <w:sz w:val="22"/>
        </w:rPr>
      </w:pPr>
      <w:r w:rsidRPr="00C04634">
        <w:rPr>
          <w:noProof/>
          <w:sz w:val="22"/>
        </w:rPr>
        <w:t xml:space="preserve">Mstafa, R. J., &amp; Elleithy, K. M. (2016). A video steganography algorithm based on Kanade-Lucas-Tomasi tracking algorithm and error correcting codes. </w:t>
      </w:r>
      <w:r w:rsidRPr="00C04634">
        <w:rPr>
          <w:i/>
          <w:iCs/>
          <w:noProof/>
          <w:sz w:val="22"/>
        </w:rPr>
        <w:t>Multimedia Tools and Applications</w:t>
      </w:r>
      <w:r w:rsidRPr="00C04634">
        <w:rPr>
          <w:noProof/>
          <w:sz w:val="22"/>
        </w:rPr>
        <w:t xml:space="preserve">, </w:t>
      </w:r>
      <w:r w:rsidRPr="00C04634">
        <w:rPr>
          <w:i/>
          <w:iCs/>
          <w:noProof/>
          <w:sz w:val="22"/>
        </w:rPr>
        <w:t>75</w:t>
      </w:r>
      <w:r w:rsidRPr="00C04634">
        <w:rPr>
          <w:noProof/>
          <w:sz w:val="22"/>
        </w:rPr>
        <w:t>(17), 10311–10333. https://doi.org/10.1007/s11042-015-3060-0</w:t>
      </w:r>
    </w:p>
    <w:p w14:paraId="6AB8379D" w14:textId="77777777" w:rsidR="00C04634" w:rsidRPr="00C04634" w:rsidRDefault="00C04634" w:rsidP="00C04634">
      <w:pPr>
        <w:widowControl w:val="0"/>
        <w:autoSpaceDE w:val="0"/>
        <w:autoSpaceDN w:val="0"/>
        <w:adjustRightInd w:val="0"/>
        <w:spacing w:line="480" w:lineRule="auto"/>
        <w:ind w:left="480" w:hanging="480"/>
        <w:rPr>
          <w:noProof/>
          <w:sz w:val="22"/>
        </w:rPr>
      </w:pPr>
      <w:r w:rsidRPr="00C04634">
        <w:rPr>
          <w:noProof/>
          <w:sz w:val="22"/>
        </w:rPr>
        <w:t xml:space="preserve">Papagiannis, H. (2009). Augmented reality (AR) joiners, a novel expanded cinematic form. </w:t>
      </w:r>
      <w:r w:rsidRPr="00C04634">
        <w:rPr>
          <w:i/>
          <w:iCs/>
          <w:noProof/>
          <w:sz w:val="22"/>
        </w:rPr>
        <w:t>Arts, Media and Humanities Proceedings - IEEE 2009 International Symposium on Mixed and Augmented Reality, ISMAR-AMH 2009</w:t>
      </w:r>
      <w:r w:rsidRPr="00C04634">
        <w:rPr>
          <w:noProof/>
          <w:sz w:val="22"/>
        </w:rPr>
        <w:t>, 39–42. https://doi.org/10.1109/ISMAR-AMH.2009.5336728</w:t>
      </w:r>
    </w:p>
    <w:p w14:paraId="383A708E" w14:textId="77777777" w:rsidR="00C04634" w:rsidRPr="00C04634" w:rsidRDefault="00C04634" w:rsidP="00C04634">
      <w:pPr>
        <w:widowControl w:val="0"/>
        <w:autoSpaceDE w:val="0"/>
        <w:autoSpaceDN w:val="0"/>
        <w:adjustRightInd w:val="0"/>
        <w:spacing w:line="480" w:lineRule="auto"/>
        <w:ind w:left="480" w:hanging="480"/>
        <w:rPr>
          <w:noProof/>
          <w:sz w:val="22"/>
        </w:rPr>
      </w:pPr>
      <w:r w:rsidRPr="00C04634">
        <w:rPr>
          <w:noProof/>
          <w:sz w:val="22"/>
        </w:rPr>
        <w:t xml:space="preserve">Rajappa, A., Upadhyay, A., Sai Sabitha, A., Bansal, A., White, B., &amp; Cottrell, L. (2020). Implementation of PingER on android mobile devices using firebase. </w:t>
      </w:r>
      <w:r w:rsidRPr="00C04634">
        <w:rPr>
          <w:i/>
          <w:iCs/>
          <w:noProof/>
          <w:sz w:val="22"/>
        </w:rPr>
        <w:t>Proceedings of the Confluence 2020 - 10th International Conference on Cloud Computing, Data Science and Engineering</w:t>
      </w:r>
      <w:r w:rsidRPr="00C04634">
        <w:rPr>
          <w:noProof/>
          <w:sz w:val="22"/>
        </w:rPr>
        <w:t xml:space="preserve">, </w:t>
      </w:r>
      <w:r w:rsidRPr="00C04634">
        <w:rPr>
          <w:i/>
          <w:iCs/>
          <w:noProof/>
          <w:sz w:val="22"/>
        </w:rPr>
        <w:t>6</w:t>
      </w:r>
      <w:r w:rsidRPr="00C04634">
        <w:rPr>
          <w:noProof/>
          <w:sz w:val="22"/>
        </w:rPr>
        <w:t>, 698–703. https://doi.org/10.1109/Confluence47617.2020.9058306</w:t>
      </w:r>
    </w:p>
    <w:p w14:paraId="34FCCE5B" w14:textId="77777777" w:rsidR="00C04634" w:rsidRPr="00C04634" w:rsidRDefault="00C04634" w:rsidP="00C04634">
      <w:pPr>
        <w:widowControl w:val="0"/>
        <w:autoSpaceDE w:val="0"/>
        <w:autoSpaceDN w:val="0"/>
        <w:adjustRightInd w:val="0"/>
        <w:spacing w:line="480" w:lineRule="auto"/>
        <w:ind w:left="480" w:hanging="480"/>
        <w:rPr>
          <w:noProof/>
          <w:sz w:val="22"/>
        </w:rPr>
      </w:pPr>
      <w:r w:rsidRPr="00C04634">
        <w:rPr>
          <w:noProof/>
          <w:sz w:val="22"/>
        </w:rPr>
        <w:t xml:space="preserve">Sayed, E. (2011). </w:t>
      </w:r>
      <w:r w:rsidRPr="00C04634">
        <w:rPr>
          <w:i/>
          <w:iCs/>
          <w:noProof/>
          <w:sz w:val="22"/>
        </w:rPr>
        <w:t>Augmented Reality Student Card- an augmented reality solution for the education field.</w:t>
      </w:r>
      <w:r w:rsidRPr="00C04634">
        <w:rPr>
          <w:noProof/>
          <w:sz w:val="22"/>
        </w:rPr>
        <w:t xml:space="preserve"> </w:t>
      </w:r>
      <w:r w:rsidRPr="00C04634">
        <w:rPr>
          <w:i/>
          <w:iCs/>
          <w:noProof/>
          <w:sz w:val="22"/>
        </w:rPr>
        <w:t>56</w:t>
      </w:r>
      <w:r w:rsidRPr="00C04634">
        <w:rPr>
          <w:noProof/>
          <w:sz w:val="22"/>
        </w:rPr>
        <w:t>, 1045–1061.</w:t>
      </w:r>
    </w:p>
    <w:p w14:paraId="61853992" w14:textId="77777777" w:rsidR="00C04634" w:rsidRPr="00C04634" w:rsidRDefault="00C04634" w:rsidP="00C04634">
      <w:pPr>
        <w:widowControl w:val="0"/>
        <w:autoSpaceDE w:val="0"/>
        <w:autoSpaceDN w:val="0"/>
        <w:adjustRightInd w:val="0"/>
        <w:spacing w:line="480" w:lineRule="auto"/>
        <w:ind w:left="480" w:hanging="480"/>
        <w:rPr>
          <w:noProof/>
          <w:sz w:val="22"/>
        </w:rPr>
      </w:pPr>
      <w:r w:rsidRPr="00C04634">
        <w:rPr>
          <w:noProof/>
          <w:sz w:val="22"/>
        </w:rPr>
        <w:t xml:space="preserve">Schmalsteig, Furhmann, Szalavari, &amp; Gervautz. (1996). </w:t>
      </w:r>
      <w:r w:rsidRPr="00C04634">
        <w:rPr>
          <w:i/>
          <w:iCs/>
          <w:noProof/>
          <w:sz w:val="22"/>
        </w:rPr>
        <w:t>Studierstube- An Environment for Collaboration in Augmented Reality</w:t>
      </w:r>
      <w:r w:rsidRPr="00C04634">
        <w:rPr>
          <w:noProof/>
          <w:sz w:val="22"/>
        </w:rPr>
        <w:t>.</w:t>
      </w:r>
    </w:p>
    <w:p w14:paraId="4EFE7EF0" w14:textId="77777777" w:rsidR="00C04634" w:rsidRPr="00C04634" w:rsidRDefault="00C04634" w:rsidP="00C04634">
      <w:pPr>
        <w:widowControl w:val="0"/>
        <w:autoSpaceDE w:val="0"/>
        <w:autoSpaceDN w:val="0"/>
        <w:adjustRightInd w:val="0"/>
        <w:spacing w:line="480" w:lineRule="auto"/>
        <w:ind w:left="480" w:hanging="480"/>
        <w:rPr>
          <w:noProof/>
          <w:sz w:val="22"/>
        </w:rPr>
      </w:pPr>
      <w:r w:rsidRPr="00C04634">
        <w:rPr>
          <w:noProof/>
          <w:sz w:val="22"/>
        </w:rPr>
        <w:t xml:space="preserve">Shi, J. (1994). Good Features to Track 2 Two Models of Image Motion 3 Computing Image Motion. </w:t>
      </w:r>
      <w:r w:rsidRPr="00C04634">
        <w:rPr>
          <w:i/>
          <w:iCs/>
          <w:noProof/>
          <w:sz w:val="22"/>
        </w:rPr>
        <w:t>Pattern Recognition</w:t>
      </w:r>
      <w:r w:rsidRPr="00C04634">
        <w:rPr>
          <w:noProof/>
          <w:sz w:val="22"/>
        </w:rPr>
        <w:t xml:space="preserve">, </w:t>
      </w:r>
      <w:r w:rsidRPr="00C04634">
        <w:rPr>
          <w:i/>
          <w:iCs/>
          <w:noProof/>
          <w:sz w:val="22"/>
        </w:rPr>
        <w:t>June</w:t>
      </w:r>
      <w:r w:rsidRPr="00C04634">
        <w:rPr>
          <w:noProof/>
          <w:sz w:val="22"/>
        </w:rPr>
        <w:t>.</w:t>
      </w:r>
    </w:p>
    <w:p w14:paraId="1458A26B" w14:textId="77777777" w:rsidR="00C04634" w:rsidRPr="00C04634" w:rsidRDefault="00C04634" w:rsidP="00C04634">
      <w:pPr>
        <w:widowControl w:val="0"/>
        <w:autoSpaceDE w:val="0"/>
        <w:autoSpaceDN w:val="0"/>
        <w:adjustRightInd w:val="0"/>
        <w:spacing w:line="480" w:lineRule="auto"/>
        <w:ind w:left="480" w:hanging="480"/>
        <w:rPr>
          <w:noProof/>
          <w:sz w:val="22"/>
        </w:rPr>
      </w:pPr>
      <w:r w:rsidRPr="00C04634">
        <w:rPr>
          <w:noProof/>
          <w:sz w:val="22"/>
        </w:rPr>
        <w:t xml:space="preserve">Sri, M. S. (2019). </w:t>
      </w:r>
      <w:r w:rsidRPr="00C04634">
        <w:rPr>
          <w:i/>
          <w:iCs/>
          <w:noProof/>
          <w:sz w:val="22"/>
        </w:rPr>
        <w:t>Object Detection and Tracking Using KLT Algorithm</w:t>
      </w:r>
      <w:r w:rsidRPr="00C04634">
        <w:rPr>
          <w:noProof/>
          <w:sz w:val="22"/>
        </w:rPr>
        <w:t xml:space="preserve">. </w:t>
      </w:r>
      <w:r w:rsidRPr="00C04634">
        <w:rPr>
          <w:i/>
          <w:iCs/>
          <w:noProof/>
          <w:sz w:val="22"/>
        </w:rPr>
        <w:t>7</w:t>
      </w:r>
      <w:r w:rsidRPr="00C04634">
        <w:rPr>
          <w:noProof/>
          <w:sz w:val="22"/>
        </w:rPr>
        <w:t>(2), 75–86.</w:t>
      </w:r>
    </w:p>
    <w:p w14:paraId="275BA58F" w14:textId="77777777" w:rsidR="00C04634" w:rsidRPr="00C04634" w:rsidRDefault="00C04634" w:rsidP="00C04634">
      <w:pPr>
        <w:widowControl w:val="0"/>
        <w:autoSpaceDE w:val="0"/>
        <w:autoSpaceDN w:val="0"/>
        <w:adjustRightInd w:val="0"/>
        <w:spacing w:line="480" w:lineRule="auto"/>
        <w:ind w:left="480" w:hanging="480"/>
        <w:rPr>
          <w:noProof/>
          <w:sz w:val="22"/>
        </w:rPr>
      </w:pPr>
      <w:r w:rsidRPr="00C04634">
        <w:rPr>
          <w:noProof/>
          <w:sz w:val="22"/>
        </w:rPr>
        <w:t xml:space="preserve">Stevenson, D. (2018). </w:t>
      </w:r>
      <w:r w:rsidRPr="00C04634">
        <w:rPr>
          <w:i/>
          <w:iCs/>
          <w:noProof/>
          <w:sz w:val="22"/>
        </w:rPr>
        <w:t>What is Firebase? The complete story, abridged.</w:t>
      </w:r>
    </w:p>
    <w:p w14:paraId="01EB2BC1" w14:textId="77777777" w:rsidR="00C04634" w:rsidRPr="00C04634" w:rsidRDefault="00C04634" w:rsidP="00C04634">
      <w:pPr>
        <w:widowControl w:val="0"/>
        <w:autoSpaceDE w:val="0"/>
        <w:autoSpaceDN w:val="0"/>
        <w:adjustRightInd w:val="0"/>
        <w:spacing w:line="480" w:lineRule="auto"/>
        <w:ind w:left="480" w:hanging="480"/>
        <w:rPr>
          <w:noProof/>
          <w:sz w:val="22"/>
        </w:rPr>
      </w:pPr>
      <w:r w:rsidRPr="00C04634">
        <w:rPr>
          <w:noProof/>
          <w:sz w:val="22"/>
        </w:rPr>
        <w:t xml:space="preserve">Tiara Dewi, Muhammad Amir Masruhim, R. S. (2016). </w:t>
      </w:r>
      <w:r w:rsidRPr="00C04634">
        <w:rPr>
          <w:rFonts w:ascii="MS Mincho" w:eastAsia="MS Mincho" w:hAnsi="MS Mincho" w:cs="MS Mincho" w:hint="eastAsia"/>
          <w:noProof/>
          <w:sz w:val="22"/>
        </w:rPr>
        <w:t>済無</w:t>
      </w:r>
      <w:r w:rsidRPr="00C04634">
        <w:rPr>
          <w:noProof/>
          <w:sz w:val="22"/>
        </w:rPr>
        <w:t xml:space="preserve">No Title No Title No Title. </w:t>
      </w:r>
      <w:r w:rsidRPr="00C04634">
        <w:rPr>
          <w:i/>
          <w:iCs/>
          <w:noProof/>
          <w:sz w:val="22"/>
        </w:rPr>
        <w:lastRenderedPageBreak/>
        <w:t>Laboratorium Penelitian Dan Pengembangan FARMAKA TROPIS Fakultas Farmasi Universitas Mualawarman, Samarinda, Kalimantan Timur</w:t>
      </w:r>
      <w:r w:rsidRPr="00C04634">
        <w:rPr>
          <w:noProof/>
          <w:sz w:val="22"/>
        </w:rPr>
        <w:t xml:space="preserve">, </w:t>
      </w:r>
      <w:r w:rsidRPr="00C04634">
        <w:rPr>
          <w:i/>
          <w:iCs/>
          <w:noProof/>
          <w:sz w:val="22"/>
        </w:rPr>
        <w:t>April</w:t>
      </w:r>
      <w:r w:rsidRPr="00C04634">
        <w:rPr>
          <w:noProof/>
          <w:sz w:val="22"/>
        </w:rPr>
        <w:t>, 5–24.</w:t>
      </w:r>
    </w:p>
    <w:p w14:paraId="35FA458F" w14:textId="77777777" w:rsidR="00C04634" w:rsidRPr="00C04634" w:rsidRDefault="00C04634" w:rsidP="00C04634">
      <w:pPr>
        <w:widowControl w:val="0"/>
        <w:autoSpaceDE w:val="0"/>
        <w:autoSpaceDN w:val="0"/>
        <w:adjustRightInd w:val="0"/>
        <w:spacing w:line="480" w:lineRule="auto"/>
        <w:ind w:left="480" w:hanging="480"/>
        <w:rPr>
          <w:noProof/>
          <w:sz w:val="22"/>
        </w:rPr>
      </w:pPr>
      <w:r w:rsidRPr="00C04634">
        <w:rPr>
          <w:noProof/>
          <w:sz w:val="22"/>
        </w:rPr>
        <w:t xml:space="preserve">Tom Caudell. (1990). </w:t>
      </w:r>
      <w:r w:rsidRPr="00C04634">
        <w:rPr>
          <w:i/>
          <w:iCs/>
          <w:noProof/>
          <w:sz w:val="22"/>
        </w:rPr>
        <w:t>The History of Augmented Reality</w:t>
      </w:r>
      <w:r w:rsidRPr="00C04634">
        <w:rPr>
          <w:noProof/>
          <w:sz w:val="22"/>
        </w:rPr>
        <w:t>.</w:t>
      </w:r>
    </w:p>
    <w:p w14:paraId="5D4B4C80" w14:textId="77777777" w:rsidR="00C04634" w:rsidRPr="00C04634" w:rsidRDefault="00C04634" w:rsidP="00C04634">
      <w:pPr>
        <w:widowControl w:val="0"/>
        <w:autoSpaceDE w:val="0"/>
        <w:autoSpaceDN w:val="0"/>
        <w:adjustRightInd w:val="0"/>
        <w:spacing w:line="480" w:lineRule="auto"/>
        <w:ind w:left="480" w:hanging="480"/>
        <w:rPr>
          <w:noProof/>
          <w:sz w:val="22"/>
        </w:rPr>
      </w:pPr>
      <w:r w:rsidRPr="00C04634">
        <w:rPr>
          <w:noProof/>
          <w:sz w:val="22"/>
        </w:rPr>
        <w:t xml:space="preserve">Turner, A. (n.d.). </w:t>
      </w:r>
      <w:r w:rsidRPr="00C04634">
        <w:rPr>
          <w:i/>
          <w:iCs/>
          <w:noProof/>
          <w:sz w:val="22"/>
        </w:rPr>
        <w:t>How Many People Have Smartphones Worldwide (Oct 2021)</w:t>
      </w:r>
      <w:r w:rsidRPr="00C04634">
        <w:rPr>
          <w:noProof/>
          <w:sz w:val="22"/>
        </w:rPr>
        <w:t>. Retrieved November 8, 2021, from https://www.bankmycell.com/blog/how-many-phones-are-in-the-world#sources</w:t>
      </w:r>
    </w:p>
    <w:p w14:paraId="2CC2BB45" w14:textId="77777777" w:rsidR="00C04634" w:rsidRPr="00C04634" w:rsidRDefault="00C04634" w:rsidP="00C04634">
      <w:pPr>
        <w:widowControl w:val="0"/>
        <w:autoSpaceDE w:val="0"/>
        <w:autoSpaceDN w:val="0"/>
        <w:adjustRightInd w:val="0"/>
        <w:spacing w:line="480" w:lineRule="auto"/>
        <w:ind w:left="480" w:hanging="480"/>
        <w:rPr>
          <w:noProof/>
          <w:sz w:val="22"/>
        </w:rPr>
      </w:pPr>
      <w:r w:rsidRPr="00C04634">
        <w:rPr>
          <w:noProof/>
          <w:sz w:val="22"/>
        </w:rPr>
        <w:t xml:space="preserve">Wu, Y., Che, W., &amp; Huang, B. (2021). An Improved 3D Registration Method of Mobile Augmented Reality for Urban Built Environment. </w:t>
      </w:r>
      <w:r w:rsidRPr="00C04634">
        <w:rPr>
          <w:i/>
          <w:iCs/>
          <w:noProof/>
          <w:sz w:val="22"/>
        </w:rPr>
        <w:t>International Journal of Computer Games Technology</w:t>
      </w:r>
      <w:r w:rsidRPr="00C04634">
        <w:rPr>
          <w:noProof/>
          <w:sz w:val="22"/>
        </w:rPr>
        <w:t xml:space="preserve">, </w:t>
      </w:r>
      <w:r w:rsidRPr="00C04634">
        <w:rPr>
          <w:i/>
          <w:iCs/>
          <w:noProof/>
          <w:sz w:val="22"/>
        </w:rPr>
        <w:t>2021</w:t>
      </w:r>
      <w:r w:rsidRPr="00C04634">
        <w:rPr>
          <w:noProof/>
          <w:sz w:val="22"/>
        </w:rPr>
        <w:t>. https://doi.org/10.1155/2021/8810991</w:t>
      </w:r>
    </w:p>
    <w:p w14:paraId="459707B4" w14:textId="77777777" w:rsidR="00C04634" w:rsidRPr="00C04634" w:rsidRDefault="00C04634" w:rsidP="00C04634">
      <w:pPr>
        <w:widowControl w:val="0"/>
        <w:autoSpaceDE w:val="0"/>
        <w:autoSpaceDN w:val="0"/>
        <w:adjustRightInd w:val="0"/>
        <w:spacing w:line="480" w:lineRule="auto"/>
        <w:ind w:left="480" w:hanging="480"/>
        <w:rPr>
          <w:noProof/>
          <w:sz w:val="22"/>
        </w:rPr>
      </w:pPr>
      <w:r w:rsidRPr="00C04634">
        <w:rPr>
          <w:noProof/>
          <w:sz w:val="22"/>
        </w:rPr>
        <w:t xml:space="preserve">Yang, J., Zhu, F. W., Yuan, Z. P., Zhang, S. H., &amp; He, X. D. (2012). OpenSURF algorithm improvement for augmented reality based on the natural features. </w:t>
      </w:r>
      <w:r w:rsidRPr="00C04634">
        <w:rPr>
          <w:i/>
          <w:iCs/>
          <w:noProof/>
          <w:sz w:val="22"/>
        </w:rPr>
        <w:t>Proceedings of the 2012 4th International Conference on Intelligent Human-Machine Systems and Cybernetics, IHMSC 2012</w:t>
      </w:r>
      <w:r w:rsidRPr="00C04634">
        <w:rPr>
          <w:noProof/>
          <w:sz w:val="22"/>
        </w:rPr>
        <w:t xml:space="preserve">, </w:t>
      </w:r>
      <w:r w:rsidRPr="00C04634">
        <w:rPr>
          <w:i/>
          <w:iCs/>
          <w:noProof/>
          <w:sz w:val="22"/>
        </w:rPr>
        <w:t>1</w:t>
      </w:r>
      <w:r w:rsidRPr="00C04634">
        <w:rPr>
          <w:noProof/>
          <w:sz w:val="22"/>
        </w:rPr>
        <w:t>(1), 62–65. https://doi.org/10.1109/IHMSC.2012.21</w:t>
      </w:r>
    </w:p>
    <w:p w14:paraId="4E0F62BA" w14:textId="77777777" w:rsidR="00C04634" w:rsidRPr="00C04634" w:rsidRDefault="00C04634" w:rsidP="00C04634">
      <w:pPr>
        <w:widowControl w:val="0"/>
        <w:autoSpaceDE w:val="0"/>
        <w:autoSpaceDN w:val="0"/>
        <w:adjustRightInd w:val="0"/>
        <w:spacing w:line="480" w:lineRule="auto"/>
        <w:ind w:left="480" w:hanging="480"/>
        <w:rPr>
          <w:noProof/>
          <w:sz w:val="22"/>
        </w:rPr>
      </w:pPr>
      <w:r w:rsidRPr="00C04634">
        <w:rPr>
          <w:noProof/>
          <w:sz w:val="22"/>
        </w:rPr>
        <w:t xml:space="preserve">Yongyong, D., Xinhua, H., Yujie, Y., &amp; Zongling, W. (2020). Image stabilization algorithm based on KLT motion tracking. </w:t>
      </w:r>
      <w:r w:rsidRPr="00C04634">
        <w:rPr>
          <w:i/>
          <w:iCs/>
          <w:noProof/>
          <w:sz w:val="22"/>
        </w:rPr>
        <w:t>Proceedings - 2020 International Conference on Computer Vision, Image and Deep Learning, CVIDL 2020</w:t>
      </w:r>
      <w:r w:rsidRPr="00C04634">
        <w:rPr>
          <w:noProof/>
          <w:sz w:val="22"/>
        </w:rPr>
        <w:t xml:space="preserve">, </w:t>
      </w:r>
      <w:r w:rsidRPr="00C04634">
        <w:rPr>
          <w:i/>
          <w:iCs/>
          <w:noProof/>
          <w:sz w:val="22"/>
        </w:rPr>
        <w:t>Cvidl</w:t>
      </w:r>
      <w:r w:rsidRPr="00C04634">
        <w:rPr>
          <w:noProof/>
          <w:sz w:val="22"/>
        </w:rPr>
        <w:t>, 44–47. https://doi.org/10.1109/CVIDL51233.2020.00016</w:t>
      </w:r>
    </w:p>
    <w:p w14:paraId="3F4B4759" w14:textId="77777777" w:rsidR="00C04634" w:rsidRPr="00C04634" w:rsidRDefault="00C04634" w:rsidP="00C04634">
      <w:pPr>
        <w:widowControl w:val="0"/>
        <w:autoSpaceDE w:val="0"/>
        <w:autoSpaceDN w:val="0"/>
        <w:adjustRightInd w:val="0"/>
        <w:spacing w:line="480" w:lineRule="auto"/>
        <w:ind w:left="480" w:hanging="480"/>
        <w:rPr>
          <w:noProof/>
          <w:sz w:val="22"/>
        </w:rPr>
      </w:pPr>
      <w:r w:rsidRPr="00C04634">
        <w:rPr>
          <w:noProof/>
          <w:sz w:val="22"/>
        </w:rPr>
        <w:t xml:space="preserve">Zharovskikh, A. (2020). </w:t>
      </w:r>
      <w:r w:rsidRPr="00C04634">
        <w:rPr>
          <w:i/>
          <w:iCs/>
          <w:noProof/>
          <w:sz w:val="22"/>
        </w:rPr>
        <w:t>The Role of Computer Vision in AR and VR</w:t>
      </w:r>
      <w:r w:rsidRPr="00C04634">
        <w:rPr>
          <w:noProof/>
          <w:sz w:val="22"/>
        </w:rPr>
        <w:t>.</w:t>
      </w:r>
    </w:p>
    <w:p w14:paraId="742DF81F" w14:textId="012AFEBA" w:rsidR="00622B30" w:rsidRDefault="00357A96" w:rsidP="00730920">
      <w:pPr>
        <w:tabs>
          <w:tab w:val="left" w:pos="720"/>
          <w:tab w:val="left" w:pos="1440"/>
          <w:tab w:val="left" w:pos="2667"/>
        </w:tabs>
        <w:spacing w:line="480" w:lineRule="auto"/>
        <w:rPr>
          <w:sz w:val="22"/>
          <w:szCs w:val="22"/>
        </w:rPr>
      </w:pPr>
      <w:r>
        <w:rPr>
          <w:sz w:val="22"/>
          <w:szCs w:val="22"/>
        </w:rPr>
        <w:fldChar w:fldCharType="end"/>
      </w:r>
    </w:p>
    <w:p w14:paraId="251DBD27" w14:textId="77777777" w:rsidR="004F71EC" w:rsidRDefault="004F71EC" w:rsidP="00730920">
      <w:pPr>
        <w:tabs>
          <w:tab w:val="left" w:pos="720"/>
          <w:tab w:val="left" w:pos="1440"/>
          <w:tab w:val="left" w:pos="2667"/>
        </w:tabs>
        <w:spacing w:line="480" w:lineRule="auto"/>
        <w:rPr>
          <w:sz w:val="22"/>
          <w:szCs w:val="22"/>
        </w:rPr>
      </w:pPr>
    </w:p>
    <w:p w14:paraId="3F496A91" w14:textId="77777777" w:rsidR="00007B15" w:rsidRDefault="00007B15" w:rsidP="00730920">
      <w:pPr>
        <w:tabs>
          <w:tab w:val="left" w:pos="720"/>
          <w:tab w:val="left" w:pos="1440"/>
          <w:tab w:val="left" w:pos="2667"/>
        </w:tabs>
        <w:spacing w:line="480" w:lineRule="auto"/>
        <w:rPr>
          <w:sz w:val="22"/>
          <w:szCs w:val="22"/>
        </w:rPr>
      </w:pPr>
    </w:p>
    <w:p w14:paraId="1229FC28" w14:textId="77777777" w:rsidR="00007B15" w:rsidRDefault="00007B15" w:rsidP="00730920">
      <w:pPr>
        <w:tabs>
          <w:tab w:val="left" w:pos="720"/>
          <w:tab w:val="left" w:pos="1440"/>
          <w:tab w:val="left" w:pos="2667"/>
        </w:tabs>
        <w:spacing w:line="480" w:lineRule="auto"/>
        <w:rPr>
          <w:sz w:val="22"/>
          <w:szCs w:val="22"/>
        </w:rPr>
      </w:pPr>
    </w:p>
    <w:p w14:paraId="7BD6B4F3" w14:textId="77777777" w:rsidR="00007B15" w:rsidRDefault="00007B15" w:rsidP="00730920">
      <w:pPr>
        <w:tabs>
          <w:tab w:val="left" w:pos="720"/>
          <w:tab w:val="left" w:pos="1440"/>
          <w:tab w:val="left" w:pos="2667"/>
        </w:tabs>
        <w:spacing w:line="480" w:lineRule="auto"/>
        <w:rPr>
          <w:sz w:val="22"/>
          <w:szCs w:val="22"/>
        </w:rPr>
      </w:pPr>
    </w:p>
    <w:p w14:paraId="5ACAA780" w14:textId="77777777" w:rsidR="00007B15" w:rsidRDefault="00007B15" w:rsidP="00730920">
      <w:pPr>
        <w:tabs>
          <w:tab w:val="left" w:pos="720"/>
          <w:tab w:val="left" w:pos="1440"/>
          <w:tab w:val="left" w:pos="2667"/>
        </w:tabs>
        <w:spacing w:line="480" w:lineRule="auto"/>
        <w:rPr>
          <w:sz w:val="22"/>
          <w:szCs w:val="22"/>
        </w:rPr>
      </w:pPr>
    </w:p>
    <w:p w14:paraId="385A4B00" w14:textId="77777777" w:rsidR="00007B15" w:rsidRPr="000A28DA" w:rsidRDefault="00007B15" w:rsidP="00730920">
      <w:pPr>
        <w:tabs>
          <w:tab w:val="left" w:pos="720"/>
          <w:tab w:val="left" w:pos="1440"/>
          <w:tab w:val="left" w:pos="2667"/>
        </w:tabs>
        <w:spacing w:line="480" w:lineRule="auto"/>
        <w:rPr>
          <w:sz w:val="22"/>
          <w:szCs w:val="22"/>
        </w:rPr>
      </w:pPr>
    </w:p>
    <w:sectPr w:rsidR="00007B15" w:rsidRPr="000A28DA" w:rsidSect="002E16F8">
      <w:headerReference w:type="even" r:id="rId49"/>
      <w:headerReference w:type="default" r:id="rId50"/>
      <w:footerReference w:type="even" r:id="rId51"/>
      <w:footerReference w:type="default" r:id="rId52"/>
      <w:pgSz w:w="12240" w:h="15840" w:code="1"/>
      <w:pgMar w:top="2160" w:right="1440" w:bottom="1440" w:left="2160" w:header="1584"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5DF2A2" w14:textId="77777777" w:rsidR="000A048D" w:rsidRDefault="000A048D" w:rsidP="007E5F49">
      <w:r>
        <w:separator/>
      </w:r>
    </w:p>
  </w:endnote>
  <w:endnote w:type="continuationSeparator" w:id="0">
    <w:p w14:paraId="5974A717" w14:textId="77777777" w:rsidR="000A048D" w:rsidRDefault="000A048D" w:rsidP="007E5F49">
      <w:r>
        <w:continuationSeparator/>
      </w:r>
    </w:p>
  </w:endnote>
  <w:endnote w:type="continuationNotice" w:id="1">
    <w:p w14:paraId="51EA76A9" w14:textId="77777777" w:rsidR="000A048D" w:rsidRDefault="000A048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00006FF" w:usb1="4000205B" w:usb2="00000010" w:usb3="00000000" w:csb0="0000019F" w:csb1="00000000"/>
  </w:font>
  <w:font w:name="ZapfHumnst BT">
    <w:altName w:val="Calibri"/>
    <w:charset w:val="00"/>
    <w:family w:val="swiss"/>
    <w:pitch w:val="variable"/>
    <w:sig w:usb0="00000087" w:usb1="00000000" w:usb2="00000000" w:usb3="00000000" w:csb0="0000001B"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D51F38" w14:textId="141C37E3" w:rsidR="00614F01" w:rsidRDefault="00614F01" w:rsidP="00742BC1">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i</w:t>
    </w:r>
    <w:r>
      <w:rPr>
        <w:rStyle w:val="PageNumber"/>
      </w:rPr>
      <w:fldChar w:fldCharType="end"/>
    </w:r>
  </w:p>
  <w:p w14:paraId="331B927E" w14:textId="77777777" w:rsidR="00614F01" w:rsidRDefault="00614F01" w:rsidP="00742BC1">
    <w:pPr>
      <w:pStyle w:val="Footer"/>
      <w:ind w:right="36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673A86" w14:textId="77777777" w:rsidR="00614F01" w:rsidRPr="00E90F0E" w:rsidRDefault="00614F01" w:rsidP="00742BC1">
    <w:pPr>
      <w:pStyle w:val="Footer"/>
      <w:ind w:right="360" w:firstLine="360"/>
      <w:jc w:val="center"/>
      <w:rPr>
        <w:rFonts w:ascii="ZapfHumnst BT" w:hAnsi="ZapfHumnst BT"/>
      </w:rPr>
    </w:pPr>
    <w:r>
      <w:t xml:space="preserve">  </w:t>
    </w:r>
  </w:p>
  <w:p w14:paraId="7A3CD85B" w14:textId="77777777" w:rsidR="00614F01" w:rsidRDefault="00614F01" w:rsidP="00490678">
    <w:pPr>
      <w:pStyle w:val="Footer"/>
      <w:framePr w:w="397" w:wrap="around" w:vAnchor="text" w:hAnchor="page" w:x="11437" w:y="202"/>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0D668D">
      <w:rPr>
        <w:rStyle w:val="PageNumber"/>
        <w:noProof/>
      </w:rPr>
      <w:t>x</w:t>
    </w:r>
    <w:r>
      <w:rPr>
        <w:rStyle w:val="PageNumber"/>
      </w:rPr>
      <w:fldChar w:fldCharType="end"/>
    </w:r>
  </w:p>
  <w:p w14:paraId="0B45054F" w14:textId="77777777" w:rsidR="00614F01" w:rsidRDefault="00614F01" w:rsidP="00490678">
    <w:pPr>
      <w:pStyle w:val="Footer"/>
      <w:tabs>
        <w:tab w:val="clear" w:pos="8640"/>
        <w:tab w:val="right" w:pos="9180"/>
      </w:tabs>
      <w:ind w:right="-540"/>
      <w:jc w:val="center"/>
    </w:pPr>
    <w:r w:rsidRPr="00E90F0E">
      <w:rPr>
        <w:rFonts w:ascii="ZapfHumnst BT" w:hAnsi="ZapfHumnst BT"/>
      </w:rPr>
      <w:t xml:space="preserve">COLLEGE OF </w:t>
    </w:r>
    <w:r>
      <w:rPr>
        <w:rFonts w:ascii="ZapfHumnst BT" w:hAnsi="ZapfHumnst BT"/>
      </w:rPr>
      <w:t>ENGINEERING, COMPUTER STUDIES AND ARCHITECTURE</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29D84A" w14:textId="77777777" w:rsidR="00614F01" w:rsidRDefault="00614F01" w:rsidP="00742BC1">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end"/>
    </w:r>
  </w:p>
  <w:p w14:paraId="275B959B" w14:textId="77777777" w:rsidR="00614F01" w:rsidRDefault="00614F01" w:rsidP="00742BC1">
    <w:pPr>
      <w:pStyle w:val="Footer"/>
      <w:ind w:right="360"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B8DF5F" w14:textId="77777777" w:rsidR="00614F01" w:rsidRPr="00E90F0E" w:rsidRDefault="00614F01" w:rsidP="00742BC1">
    <w:pPr>
      <w:pStyle w:val="Footer"/>
      <w:ind w:right="360" w:firstLine="360"/>
      <w:jc w:val="center"/>
      <w:rPr>
        <w:rFonts w:ascii="ZapfHumnst BT" w:hAnsi="ZapfHumnst BT"/>
      </w:rPr>
    </w:pPr>
    <w:r>
      <w:t xml:space="preserve">  </w:t>
    </w:r>
  </w:p>
  <w:p w14:paraId="155E4C9B" w14:textId="303AE85F" w:rsidR="00614F01" w:rsidRDefault="00614F01" w:rsidP="00490678">
    <w:pPr>
      <w:pStyle w:val="Footer"/>
      <w:framePr w:w="397" w:wrap="around" w:vAnchor="text" w:hAnchor="page" w:x="11437" w:y="202"/>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48731F">
      <w:rPr>
        <w:rStyle w:val="PageNumber"/>
        <w:noProof/>
      </w:rPr>
      <w:t>77</w:t>
    </w:r>
    <w:r>
      <w:rPr>
        <w:rStyle w:val="PageNumber"/>
      </w:rPr>
      <w:fldChar w:fldCharType="end"/>
    </w:r>
  </w:p>
  <w:p w14:paraId="5DAD8AFB" w14:textId="40C39744" w:rsidR="00614F01" w:rsidRDefault="00614F01" w:rsidP="00490678">
    <w:pPr>
      <w:pStyle w:val="Footer"/>
      <w:tabs>
        <w:tab w:val="clear" w:pos="8640"/>
        <w:tab w:val="right" w:pos="9180"/>
      </w:tabs>
      <w:ind w:right="-540"/>
      <w:jc w:val="center"/>
    </w:pPr>
    <w:r w:rsidRPr="00E90F0E">
      <w:rPr>
        <w:rFonts w:ascii="ZapfHumnst BT" w:hAnsi="ZapfHumnst BT"/>
      </w:rPr>
      <w:t xml:space="preserve">COLLEGE OF </w:t>
    </w:r>
    <w:r>
      <w:rPr>
        <w:rFonts w:ascii="ZapfHumnst BT" w:hAnsi="ZapfHumnst BT"/>
      </w:rPr>
      <w:t>ENGINEERING, COMPUTER STUDIES AND ARCHITECTURE</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E43DCC" w14:textId="77777777" w:rsidR="000A048D" w:rsidRDefault="000A048D" w:rsidP="007E5F49">
      <w:r>
        <w:separator/>
      </w:r>
    </w:p>
  </w:footnote>
  <w:footnote w:type="continuationSeparator" w:id="0">
    <w:p w14:paraId="4DABA4BC" w14:textId="77777777" w:rsidR="000A048D" w:rsidRDefault="000A048D" w:rsidP="007E5F49">
      <w:r>
        <w:continuationSeparator/>
      </w:r>
    </w:p>
  </w:footnote>
  <w:footnote w:type="continuationNotice" w:id="1">
    <w:p w14:paraId="1F8144B8" w14:textId="77777777" w:rsidR="000A048D" w:rsidRDefault="000A048D"/>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32B985" w14:textId="5E38A10E" w:rsidR="00614F01" w:rsidRDefault="00614F0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i</w:t>
    </w:r>
    <w:r>
      <w:rPr>
        <w:rStyle w:val="PageNumber"/>
      </w:rPr>
      <w:fldChar w:fldCharType="end"/>
    </w:r>
  </w:p>
  <w:p w14:paraId="0003FBE3" w14:textId="77777777" w:rsidR="00614F01" w:rsidRDefault="00614F0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07D124" w14:textId="77777777" w:rsidR="00614F01" w:rsidRDefault="00614F01" w:rsidP="00742BC1">
    <w:pPr>
      <w:pStyle w:val="Header"/>
      <w:tabs>
        <w:tab w:val="left" w:pos="7920"/>
      </w:tabs>
      <w:ind w:left="720" w:right="-90"/>
    </w:pPr>
    <w:r>
      <w:rPr>
        <w:noProof/>
      </w:rPr>
      <mc:AlternateContent>
        <mc:Choice Requires="wps">
          <w:drawing>
            <wp:anchor distT="0" distB="0" distL="114300" distR="114300" simplePos="0" relativeHeight="251658240" behindDoc="0" locked="0" layoutInCell="0" allowOverlap="1" wp14:anchorId="23A2F942" wp14:editId="3E41246E">
              <wp:simplePos x="0" y="0"/>
              <wp:positionH relativeFrom="column">
                <wp:posOffset>5629275</wp:posOffset>
              </wp:positionH>
              <wp:positionV relativeFrom="paragraph">
                <wp:posOffset>-993775</wp:posOffset>
              </wp:positionV>
              <wp:extent cx="635" cy="10607040"/>
              <wp:effectExtent l="0" t="0" r="37465" b="22860"/>
              <wp:wrapNone/>
              <wp:docPr id="13"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0607040"/>
                      </a:xfrm>
                      <a:prstGeom prst="line">
                        <a:avLst/>
                      </a:prstGeom>
                      <a:noFill/>
                      <a:ln w="9525">
                        <a:solidFill>
                          <a:srgbClr val="808080"/>
                        </a:solidFill>
                        <a:round/>
                        <a:headEnd type="none" w="sm" len="sm"/>
                        <a:tailEnd type="none" w="sm" len="sm"/>
                      </a:ln>
                      <a:extLst>
                        <a:ext uri="{909E8E84-426E-40dd-AFC4-6F175D3DCCD1}">
                          <a14:hiddenFill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noFill xmlns="http://schemas.openxmlformats.org/drawingml/2006/main"/>
                          </a14:hiddenFill>
                        </a:ext>
                      </a:extLst>
                    </wps:spPr>
                    <wps:bodyPr/>
                  </wps:wsp>
                </a:graphicData>
              </a:graphic>
              <wp14:sizeRelH relativeFrom="page">
                <wp14:pctWidth>0</wp14:pctWidth>
              </wp14:sizeRelH>
              <wp14:sizeRelV relativeFrom="page">
                <wp14:pctHeight>0</wp14:pctHeight>
              </wp14:sizeRelV>
            </wp:anchor>
          </w:drawing>
        </mc:Choice>
        <mc:Fallback xmlns:arto="http://schemas.microsoft.com/office/word/2006/arto" xmlns:a14="http://schemas.microsoft.com/office/drawing/2010/main" xmlns:a="http://schemas.openxmlformats.org/drawingml/2006/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1EDF4F48">
            <v:line id="Line 4" style="position:absolute;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o:allowincell="f" strokecolor="gray" from="443.25pt,-78.25pt" to="443.3pt,756.95pt" w14:anchorId="721B5C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">
              <v:stroke startarrowwidth="narrow" startarrowlength="short" endarrowwidth="narrow" endarrowlength="short"/>
            </v:line>
          </w:pict>
        </mc:Fallback>
      </mc:AlternateContent>
    </w:r>
    <w:r>
      <w:rPr>
        <w:noProof/>
      </w:rPr>
      <mc:AlternateContent>
        <mc:Choice Requires="wps">
          <w:drawing>
            <wp:anchor distT="0" distB="0" distL="114300" distR="114300" simplePos="0" relativeHeight="251658241" behindDoc="0" locked="0" layoutInCell="0" allowOverlap="1" wp14:anchorId="641F666D" wp14:editId="23A954F7">
              <wp:simplePos x="0" y="0"/>
              <wp:positionH relativeFrom="column">
                <wp:posOffset>-182880</wp:posOffset>
              </wp:positionH>
              <wp:positionV relativeFrom="paragraph">
                <wp:posOffset>-1462405</wp:posOffset>
              </wp:positionV>
              <wp:extent cx="635" cy="10789920"/>
              <wp:effectExtent l="0" t="0" r="37465" b="11430"/>
              <wp:wrapNone/>
              <wp:docPr id="14"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0789920"/>
                      </a:xfrm>
                      <a:prstGeom prst="line">
                        <a:avLst/>
                      </a:prstGeom>
                      <a:noFill/>
                      <a:ln w="9525">
                        <a:solidFill>
                          <a:srgbClr val="808080"/>
                        </a:solidFill>
                        <a:round/>
                        <a:headEnd type="none" w="sm" len="sm"/>
                        <a:tailEnd type="none" w="sm" len="sm"/>
                      </a:ln>
                      <a:extLst>
                        <a:ext uri="{909E8E84-426E-40dd-AFC4-6F175D3DCCD1}">
                          <a14:hiddenFill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noFill xmlns="http://schemas.openxmlformats.org/drawingml/2006/main"/>
                          </a14:hiddenFill>
                        </a:ext>
                      </a:extLst>
                    </wps:spPr>
                    <wps:bodyPr/>
                  </wps:wsp>
                </a:graphicData>
              </a:graphic>
              <wp14:sizeRelH relativeFrom="page">
                <wp14:pctWidth>0</wp14:pctWidth>
              </wp14:sizeRelH>
              <wp14:sizeRelV relativeFrom="page">
                <wp14:pctHeight>0</wp14:pctHeight>
              </wp14:sizeRelV>
            </wp:anchor>
          </w:drawing>
        </mc:Choice>
        <mc:Fallback xmlns:arto="http://schemas.microsoft.com/office/word/2006/arto" xmlns:a14="http://schemas.microsoft.com/office/drawing/2010/main" xmlns:a="http://schemas.openxmlformats.org/drawingml/2006/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221443D0">
            <v:line id="Line 3" style="position:absolute;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o:allowincell="f" strokecolor="gray" from="-14.4pt,-115.15pt" to="-14.35pt,734.45pt" w14:anchorId="5A7933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">
              <v:stroke startarrowwidth="narrow" startarrowlength="short" endarrowwidth="narrow" endarrowlength="short"/>
            </v:line>
          </w:pict>
        </mc:Fallback>
      </mc:AlternateContent>
    </w:r>
    <w:r>
      <w:rPr>
        <w:noProof/>
      </w:rPr>
      <mc:AlternateContent>
        <mc:Choice Requires="wps">
          <w:drawing>
            <wp:anchor distT="4294967295" distB="4294967295" distL="114300" distR="114300" simplePos="0" relativeHeight="251658247" behindDoc="0" locked="0" layoutInCell="1" allowOverlap="1" wp14:anchorId="322D5AC1" wp14:editId="10FF5B7C">
              <wp:simplePos x="0" y="0"/>
              <wp:positionH relativeFrom="column">
                <wp:posOffset>-1280160</wp:posOffset>
              </wp:positionH>
              <wp:positionV relativeFrom="paragraph">
                <wp:posOffset>253999</wp:posOffset>
              </wp:positionV>
              <wp:extent cx="7576185" cy="0"/>
              <wp:effectExtent l="0" t="0" r="24765" b="19050"/>
              <wp:wrapNone/>
              <wp:docPr id="15"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6185" cy="0"/>
                      </a:xfrm>
                      <a:prstGeom prst="line">
                        <a:avLst/>
                      </a:prstGeom>
                      <a:noFill/>
                      <a:ln w="9525">
                        <a:solidFill>
                          <a:srgbClr val="808080"/>
                        </a:solidFill>
                        <a:round/>
                        <a:headEnd type="none" w="sm" len="sm"/>
                        <a:tailEnd type="none" w="sm" len="sm"/>
                      </a:ln>
                      <a:extLst>
                        <a:ext uri="{909E8E84-426E-40dd-AFC4-6F175D3DCCD1}">
                          <a14:hiddenFill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noFill xmlns="http://schemas.openxmlformats.org/drawingml/2006/main"/>
                          </a14:hiddenFill>
                        </a:ext>
                      </a:extLst>
                    </wps:spPr>
                    <wps:bodyPr/>
                  </wps:wsp>
                </a:graphicData>
              </a:graphic>
              <wp14:sizeRelH relativeFrom="page">
                <wp14:pctWidth>0</wp14:pctWidth>
              </wp14:sizeRelH>
              <wp14:sizeRelV relativeFrom="page">
                <wp14:pctHeight>0</wp14:pctHeight>
              </wp14:sizeRelV>
            </wp:anchor>
          </w:drawing>
        </mc:Choice>
        <mc:Fallback xmlns:arto="http://schemas.microsoft.com/office/word/2006/arto" xmlns:a14="http://schemas.microsoft.com/office/drawing/2010/main" xmlns:a="http://schemas.openxmlformats.org/drawingml/2006/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69CC1AB5">
            <v:line id="Line 1" style="position:absolute;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spid="_x0000_s1026" strokecolor="gray" from="-100.8pt,20pt" to="495.75pt,20pt" w14:anchorId="2759B5C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">
              <v:stroke startarrowwidth="narrow" startarrowlength="short" endarrowwidth="narrow" endarrowlength="short"/>
            </v:line>
          </w:pict>
        </mc:Fallback>
      </mc:AlternateContent>
    </w:r>
    <w:r>
      <w:rPr>
        <w:noProof/>
      </w:rPr>
      <mc:AlternateContent>
        <mc:Choice Requires="wps">
          <w:drawing>
            <wp:anchor distT="4294967295" distB="4294967295" distL="114300" distR="114300" simplePos="0" relativeHeight="251658248" behindDoc="0" locked="0" layoutInCell="1" allowOverlap="1" wp14:anchorId="2F654E75" wp14:editId="5C7FB100">
              <wp:simplePos x="0" y="0"/>
              <wp:positionH relativeFrom="page">
                <wp:align>center</wp:align>
              </wp:positionH>
              <wp:positionV relativeFrom="paragraph">
                <wp:posOffset>-88901</wp:posOffset>
              </wp:positionV>
              <wp:extent cx="7570470" cy="0"/>
              <wp:effectExtent l="0" t="0" r="0" b="0"/>
              <wp:wrapNone/>
              <wp:docPr id="17"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0470" cy="0"/>
                      </a:xfrm>
                      <a:prstGeom prst="line">
                        <a:avLst/>
                      </a:prstGeom>
                      <a:noFill/>
                      <a:ln w="9525">
                        <a:solidFill>
                          <a:srgbClr val="808080"/>
                        </a:solidFill>
                        <a:round/>
                        <a:headEnd type="none" w="sm" len="sm"/>
                        <a:tailEnd type="none" w="sm" len="sm"/>
                      </a:ln>
                      <a:extLst>
                        <a:ext uri="{909E8E84-426E-40dd-AFC4-6F175D3DCCD1}">
                          <a14:hiddenFill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noFill xmlns="http://schemas.openxmlformats.org/drawingml/2006/main"/>
                          </a14:hiddenFill>
                        </a:ext>
                      </a:extLst>
                    </wps:spPr>
                    <wps:bodyPr/>
                  </wps:wsp>
                </a:graphicData>
              </a:graphic>
              <wp14:sizeRelH relativeFrom="page">
                <wp14:pctWidth>0</wp14:pctWidth>
              </wp14:sizeRelH>
              <wp14:sizeRelV relativeFrom="page">
                <wp14:pctHeight>0</wp14:pctHeight>
              </wp14:sizeRelV>
            </wp:anchor>
          </w:drawing>
        </mc:Choice>
        <mc:Fallback xmlns:arto="http://schemas.microsoft.com/office/word/2006/arto" xmlns:a14="http://schemas.microsoft.com/office/drawing/2010/main" xmlns:a="http://schemas.openxmlformats.org/drawingml/2006/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42FEBD4A">
            <v:line id="Line 2" style="position:absolute;z-index:251678720;visibility:visible;mso-wrap-style:square;mso-width-percent:0;mso-height-percent:0;mso-wrap-distance-left:9pt;mso-wrap-distance-top:-3e-5mm;mso-wrap-distance-right:9pt;mso-wrap-distance-bottom:-3e-5mm;mso-position-horizontal:center;mso-position-horizontal-relative:page;mso-position-vertical:absolute;mso-position-vertical-relative:text;mso-width-percent:0;mso-height-percent:0;mso-width-relative:page;mso-height-relative:page" o:spid="_x0000_s1026" strokecolor="gray" from="0,-7pt" to="596.1pt,-7pt" w14:anchorId="6124EFD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">
              <v:stroke startarrowwidth="narrow" startarrowlength="short" endarrowwidth="narrow" endarrowlength="short"/>
              <w10:wrap anchorx="page"/>
            </v:line>
          </w:pict>
        </mc:Fallback>
      </mc:AlternateContent>
    </w:r>
    <w:r>
      <w:rPr>
        <w:noProof/>
      </w:rPr>
      <mc:AlternateContent>
        <mc:Choice Requires="wps">
          <w:drawing>
            <wp:anchor distT="0" distB="0" distL="114300" distR="114300" simplePos="0" relativeHeight="251658249" behindDoc="0" locked="0" layoutInCell="0" allowOverlap="1" wp14:anchorId="29B62651" wp14:editId="4BE8B8AF">
              <wp:simplePos x="0" y="0"/>
              <wp:positionH relativeFrom="column">
                <wp:posOffset>-1280160</wp:posOffset>
              </wp:positionH>
              <wp:positionV relativeFrom="paragraph">
                <wp:posOffset>8230235</wp:posOffset>
              </wp:positionV>
              <wp:extent cx="8138160" cy="635"/>
              <wp:effectExtent l="0" t="0" r="15240" b="37465"/>
              <wp:wrapNone/>
              <wp:docPr id="20"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138160" cy="635"/>
                      </a:xfrm>
                      <a:prstGeom prst="line">
                        <a:avLst/>
                      </a:prstGeom>
                      <a:noFill/>
                      <a:ln w="9525">
                        <a:solidFill>
                          <a:srgbClr val="808080"/>
                        </a:solidFill>
                        <a:round/>
                        <a:headEnd type="none" w="sm" len="sm"/>
                        <a:tailEnd type="none" w="sm" len="sm"/>
                      </a:ln>
                      <a:extLst>
                        <a:ext uri="{909E8E84-426E-40dd-AFC4-6F175D3DCCD1}">
                          <a14:hiddenFill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noFill xmlns="http://schemas.openxmlformats.org/drawingml/2006/main"/>
                          </a14:hiddenFill>
                        </a:ext>
                      </a:extLst>
                    </wps:spPr>
                    <wps:bodyPr/>
                  </wps:wsp>
                </a:graphicData>
              </a:graphic>
              <wp14:sizeRelH relativeFrom="page">
                <wp14:pctWidth>0</wp14:pctWidth>
              </wp14:sizeRelH>
              <wp14:sizeRelV relativeFrom="page">
                <wp14:pctHeight>0</wp14:pctHeight>
              </wp14:sizeRelV>
            </wp:anchor>
          </w:drawing>
        </mc:Choice>
        <mc:Fallback xmlns:arto="http://schemas.microsoft.com/office/word/2006/arto" xmlns:a14="http://schemas.microsoft.com/office/drawing/2010/main" xmlns:a="http://schemas.openxmlformats.org/drawingml/2006/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5F9471CD">
            <v:line id="Line 5" style="position:absolute;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o:allowincell="f" strokecolor="gray" from="-100.8pt,648.05pt" to="540pt,648.1pt" w14:anchorId="5695943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">
              <v:stroke startarrowwidth="narrow" startarrowlength="short" endarrowwidth="narrow" endarrowlength="short"/>
            </v:line>
          </w:pict>
        </mc:Fallback>
      </mc:AlternateContent>
    </w:r>
    <w:r>
      <w:rPr>
        <w:b/>
      </w:rPr>
      <w:t xml:space="preserve">  </w:t>
    </w:r>
    <w:r>
      <w:rPr>
        <w:b/>
      </w:rPr>
      <w:tab/>
    </w:r>
    <w:r>
      <w:rPr>
        <w:rFonts w:ascii="ZapfHumnst BT" w:hAnsi="ZapfHumnst BT"/>
        <w:b/>
      </w:rPr>
      <w:t>LYCEUM OF THE PHILIPPINES UNIVERSITY CAVITE</w:t>
    </w:r>
    <w:r>
      <w:rPr>
        <w:b/>
      </w:rP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F727AF" w14:textId="77777777" w:rsidR="00614F01" w:rsidRDefault="00614F0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8BA3139" w14:textId="77777777" w:rsidR="00614F01" w:rsidRDefault="00614F01">
    <w:pPr>
      <w:pStyle w:val="Heade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D10358" w14:textId="77777777" w:rsidR="00614F01" w:rsidRDefault="00614F01" w:rsidP="00742BC1">
    <w:pPr>
      <w:pStyle w:val="Header"/>
      <w:tabs>
        <w:tab w:val="left" w:pos="7920"/>
      </w:tabs>
      <w:ind w:left="720" w:right="-90"/>
    </w:pPr>
    <w:r>
      <w:rPr>
        <w:noProof/>
      </w:rPr>
      <mc:AlternateContent>
        <mc:Choice Requires="wps">
          <w:drawing>
            <wp:anchor distT="0" distB="0" distL="114300" distR="114300" simplePos="0" relativeHeight="251658242" behindDoc="0" locked="0" layoutInCell="0" allowOverlap="1" wp14:anchorId="6FA5F7C5" wp14:editId="4D1F20B3">
              <wp:simplePos x="0" y="0"/>
              <wp:positionH relativeFrom="column">
                <wp:posOffset>5629275</wp:posOffset>
              </wp:positionH>
              <wp:positionV relativeFrom="paragraph">
                <wp:posOffset>-993775</wp:posOffset>
              </wp:positionV>
              <wp:extent cx="635" cy="10607040"/>
              <wp:effectExtent l="0" t="0" r="37465" b="22860"/>
              <wp:wrapNone/>
              <wp:docPr id="11"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0607040"/>
                      </a:xfrm>
                      <a:prstGeom prst="line">
                        <a:avLst/>
                      </a:prstGeom>
                      <a:noFill/>
                      <a:ln w="9525">
                        <a:solidFill>
                          <a:srgbClr val="808080"/>
                        </a:solidFill>
                        <a:round/>
                        <a:headEnd type="none" w="sm" len="sm"/>
                        <a:tailEnd type="none" w="sm" len="sm"/>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noFill/>
                          </a14:hiddenFill>
                        </a:ext>
                      </a:extLst>
                    </wps:spPr>
                    <wps:bodyPr/>
                  </wps:wsp>
                </a:graphicData>
              </a:graphic>
              <wp14:sizeRelH relativeFrom="page">
                <wp14:pctWidth>0</wp14:pctWidth>
              </wp14:sizeRelH>
              <wp14:sizeRelV relativeFrom="page">
                <wp14:pctHeight>0</wp14:pctHeight>
              </wp14:sizeRelV>
            </wp:anchor>
          </w:drawing>
        </mc:Choice>
        <mc:Fallback xmlns:arto="http://schemas.microsoft.com/office/word/2006/arto" xmlns:a14="http://schemas.microsoft.com/office/drawing/2010/main" xmlns:a="http://schemas.openxmlformats.org/drawingml/2006/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3CCE5071">
            <v:line id="Line 4" style="position:absolute;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o:allowincell="f" strokecolor="gray" from="443.25pt,-78.25pt" to="443.3pt,756.95pt" w14:anchorId="7366C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">
              <v:stroke startarrowwidth="narrow" startarrowlength="short" endarrowwidth="narrow" endarrowlength="short"/>
            </v:line>
          </w:pict>
        </mc:Fallback>
      </mc:AlternateContent>
    </w:r>
    <w:r>
      <w:rPr>
        <w:noProof/>
      </w:rPr>
      <mc:AlternateContent>
        <mc:Choice Requires="wps">
          <w:drawing>
            <wp:anchor distT="0" distB="0" distL="114300" distR="114300" simplePos="0" relativeHeight="251658243" behindDoc="0" locked="0" layoutInCell="0" allowOverlap="1" wp14:anchorId="3E364EAA" wp14:editId="4474AF37">
              <wp:simplePos x="0" y="0"/>
              <wp:positionH relativeFrom="column">
                <wp:posOffset>-182880</wp:posOffset>
              </wp:positionH>
              <wp:positionV relativeFrom="paragraph">
                <wp:posOffset>-1462405</wp:posOffset>
              </wp:positionV>
              <wp:extent cx="635" cy="10789920"/>
              <wp:effectExtent l="0" t="0" r="37465" b="11430"/>
              <wp:wrapNone/>
              <wp:docPr id="10"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0789920"/>
                      </a:xfrm>
                      <a:prstGeom prst="line">
                        <a:avLst/>
                      </a:prstGeom>
                      <a:noFill/>
                      <a:ln w="9525">
                        <a:solidFill>
                          <a:srgbClr val="808080"/>
                        </a:solidFill>
                        <a:round/>
                        <a:headEnd type="none" w="sm" len="sm"/>
                        <a:tailEnd type="none" w="sm" len="sm"/>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noFill/>
                          </a14:hiddenFill>
                        </a:ext>
                      </a:extLst>
                    </wps:spPr>
                    <wps:bodyPr/>
                  </wps:wsp>
                </a:graphicData>
              </a:graphic>
              <wp14:sizeRelH relativeFrom="page">
                <wp14:pctWidth>0</wp14:pctWidth>
              </wp14:sizeRelH>
              <wp14:sizeRelV relativeFrom="page">
                <wp14:pctHeight>0</wp14:pctHeight>
              </wp14:sizeRelV>
            </wp:anchor>
          </w:drawing>
        </mc:Choice>
        <mc:Fallback xmlns:arto="http://schemas.microsoft.com/office/word/2006/arto" xmlns:a14="http://schemas.microsoft.com/office/drawing/2010/main" xmlns:a="http://schemas.openxmlformats.org/drawingml/2006/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5FA77FEA">
            <v:line id="Line 3" style="position:absolute;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o:allowincell="f" strokecolor="gray" from="-14.4pt,-115.15pt" to="-14.35pt,734.45pt" w14:anchorId="5737524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">
              <v:stroke startarrowwidth="narrow" startarrowlength="short" endarrowwidth="narrow" endarrowlength="short"/>
            </v:line>
          </w:pict>
        </mc:Fallback>
      </mc:AlternateContent>
    </w:r>
    <w:r>
      <w:rPr>
        <w:noProof/>
      </w:rPr>
      <mc:AlternateContent>
        <mc:Choice Requires="wps">
          <w:drawing>
            <wp:anchor distT="4294967295" distB="4294967295" distL="114300" distR="114300" simplePos="0" relativeHeight="251658244" behindDoc="0" locked="0" layoutInCell="1" allowOverlap="1" wp14:anchorId="4B72BA8E" wp14:editId="0B6BB0CE">
              <wp:simplePos x="0" y="0"/>
              <wp:positionH relativeFrom="column">
                <wp:posOffset>-1280160</wp:posOffset>
              </wp:positionH>
              <wp:positionV relativeFrom="paragraph">
                <wp:posOffset>253999</wp:posOffset>
              </wp:positionV>
              <wp:extent cx="7576185" cy="0"/>
              <wp:effectExtent l="0" t="0" r="24765" b="19050"/>
              <wp:wrapNone/>
              <wp:docPr id="9"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6185" cy="0"/>
                      </a:xfrm>
                      <a:prstGeom prst="line">
                        <a:avLst/>
                      </a:prstGeom>
                      <a:noFill/>
                      <a:ln w="9525">
                        <a:solidFill>
                          <a:srgbClr val="808080"/>
                        </a:solidFill>
                        <a:round/>
                        <a:headEnd type="none" w="sm" len="sm"/>
                        <a:tailEnd type="none" w="sm" len="sm"/>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noFill/>
                          </a14:hiddenFill>
                        </a:ext>
                      </a:extLst>
                    </wps:spPr>
                    <wps:bodyPr/>
                  </wps:wsp>
                </a:graphicData>
              </a:graphic>
              <wp14:sizeRelH relativeFrom="page">
                <wp14:pctWidth>0</wp14:pctWidth>
              </wp14:sizeRelH>
              <wp14:sizeRelV relativeFrom="page">
                <wp14:pctHeight>0</wp14:pctHeight>
              </wp14:sizeRelV>
            </wp:anchor>
          </w:drawing>
        </mc:Choice>
        <mc:Fallback xmlns:arto="http://schemas.microsoft.com/office/word/2006/arto" xmlns:a14="http://schemas.microsoft.com/office/drawing/2010/main" xmlns:a="http://schemas.openxmlformats.org/drawingml/2006/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443F2E59">
            <v:line id="Line 1" style="position:absolute;z-index:25165824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spid="_x0000_s1026" strokecolor="gray" from="-100.8pt,20pt" to="495.75pt,20pt" w14:anchorId="5833E0E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">
              <v:stroke startarrowwidth="narrow" startarrowlength="short" endarrowwidth="narrow" endarrowlength="short"/>
            </v:line>
          </w:pict>
        </mc:Fallback>
      </mc:AlternateContent>
    </w:r>
    <w:r>
      <w:rPr>
        <w:noProof/>
      </w:rPr>
      <mc:AlternateContent>
        <mc:Choice Requires="wps">
          <w:drawing>
            <wp:anchor distT="4294967295" distB="4294967295" distL="114300" distR="114300" simplePos="0" relativeHeight="251658245" behindDoc="0" locked="0" layoutInCell="1" allowOverlap="1" wp14:anchorId="3D6A92CC" wp14:editId="099CF1E5">
              <wp:simplePos x="0" y="0"/>
              <wp:positionH relativeFrom="page">
                <wp:align>center</wp:align>
              </wp:positionH>
              <wp:positionV relativeFrom="paragraph">
                <wp:posOffset>-88901</wp:posOffset>
              </wp:positionV>
              <wp:extent cx="7570470" cy="0"/>
              <wp:effectExtent l="0" t="0" r="0" b="0"/>
              <wp:wrapNone/>
              <wp:docPr id="8"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0470" cy="0"/>
                      </a:xfrm>
                      <a:prstGeom prst="line">
                        <a:avLst/>
                      </a:prstGeom>
                      <a:noFill/>
                      <a:ln w="9525">
                        <a:solidFill>
                          <a:srgbClr val="808080"/>
                        </a:solidFill>
                        <a:round/>
                        <a:headEnd type="none" w="sm" len="sm"/>
                        <a:tailEnd type="none" w="sm" len="sm"/>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noFill/>
                          </a14:hiddenFill>
                        </a:ext>
                      </a:extLst>
                    </wps:spPr>
                    <wps:bodyPr/>
                  </wps:wsp>
                </a:graphicData>
              </a:graphic>
              <wp14:sizeRelH relativeFrom="page">
                <wp14:pctWidth>0</wp14:pctWidth>
              </wp14:sizeRelH>
              <wp14:sizeRelV relativeFrom="page">
                <wp14:pctHeight>0</wp14:pctHeight>
              </wp14:sizeRelV>
            </wp:anchor>
          </w:drawing>
        </mc:Choice>
        <mc:Fallback xmlns:arto="http://schemas.microsoft.com/office/word/2006/arto" xmlns:a14="http://schemas.microsoft.com/office/drawing/2010/main" xmlns:a="http://schemas.openxmlformats.org/drawingml/2006/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1138EF55">
            <v:line id="Line 2" style="position:absolute;z-index:251658245;visibility:visible;mso-wrap-style:square;mso-width-percent:0;mso-height-percent:0;mso-wrap-distance-left:9pt;mso-wrap-distance-top:-3e-5mm;mso-wrap-distance-right:9pt;mso-wrap-distance-bottom:-3e-5mm;mso-position-horizontal:center;mso-position-horizontal-relative:page;mso-position-vertical:absolute;mso-position-vertical-relative:text;mso-width-percent:0;mso-height-percent:0;mso-width-relative:page;mso-height-relative:page" o:spid="_x0000_s1026" strokecolor="gray" from="0,-7pt" to="596.1pt,-7pt" w14:anchorId="0DBF2AE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">
              <v:stroke startarrowwidth="narrow" startarrowlength="short" endarrowwidth="narrow" endarrowlength="short"/>
              <w10:wrap anchorx="page"/>
            </v:line>
          </w:pict>
        </mc:Fallback>
      </mc:AlternateContent>
    </w:r>
    <w:r>
      <w:rPr>
        <w:noProof/>
      </w:rPr>
      <mc:AlternateContent>
        <mc:Choice Requires="wps">
          <w:drawing>
            <wp:anchor distT="0" distB="0" distL="114300" distR="114300" simplePos="0" relativeHeight="251658246" behindDoc="0" locked="0" layoutInCell="0" allowOverlap="1" wp14:anchorId="3EDCEDA2" wp14:editId="3C9533C6">
              <wp:simplePos x="0" y="0"/>
              <wp:positionH relativeFrom="column">
                <wp:posOffset>-1280160</wp:posOffset>
              </wp:positionH>
              <wp:positionV relativeFrom="paragraph">
                <wp:posOffset>8230235</wp:posOffset>
              </wp:positionV>
              <wp:extent cx="8138160" cy="635"/>
              <wp:effectExtent l="0" t="0" r="15240" b="37465"/>
              <wp:wrapNone/>
              <wp:docPr id="7"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138160" cy="635"/>
                      </a:xfrm>
                      <a:prstGeom prst="line">
                        <a:avLst/>
                      </a:prstGeom>
                      <a:noFill/>
                      <a:ln w="9525">
                        <a:solidFill>
                          <a:srgbClr val="808080"/>
                        </a:solidFill>
                        <a:round/>
                        <a:headEnd type="none" w="sm" len="sm"/>
                        <a:tailEnd type="none" w="sm" len="sm"/>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noFill/>
                          </a14:hiddenFill>
                        </a:ext>
                      </a:extLst>
                    </wps:spPr>
                    <wps:bodyPr/>
                  </wps:wsp>
                </a:graphicData>
              </a:graphic>
              <wp14:sizeRelH relativeFrom="page">
                <wp14:pctWidth>0</wp14:pctWidth>
              </wp14:sizeRelH>
              <wp14:sizeRelV relativeFrom="page">
                <wp14:pctHeight>0</wp14:pctHeight>
              </wp14:sizeRelV>
            </wp:anchor>
          </w:drawing>
        </mc:Choice>
        <mc:Fallback xmlns:arto="http://schemas.microsoft.com/office/word/2006/arto" xmlns:a14="http://schemas.microsoft.com/office/drawing/2010/main" xmlns:a="http://schemas.openxmlformats.org/drawingml/2006/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3EEC67FE">
            <v:line id="Line 5" style="position:absolute;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o:allowincell="f" strokecolor="gray" from="-100.8pt,648.05pt" to="540pt,648.1pt" w14:anchorId="631117E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">
              <v:stroke startarrowwidth="narrow" startarrowlength="short" endarrowwidth="narrow" endarrowlength="short"/>
            </v:line>
          </w:pict>
        </mc:Fallback>
      </mc:AlternateContent>
    </w:r>
    <w:r>
      <w:rPr>
        <w:b/>
      </w:rPr>
      <w:t xml:space="preserve">  </w:t>
    </w:r>
    <w:r>
      <w:rPr>
        <w:b/>
      </w:rPr>
      <w:tab/>
    </w:r>
    <w:r>
      <w:rPr>
        <w:rFonts w:ascii="ZapfHumnst BT" w:hAnsi="ZapfHumnst BT"/>
        <w:b/>
      </w:rPr>
      <w:t>LYCEUM OF THE PHILIPPINES UNIVERSITY CAVITE</w:t>
    </w:r>
    <w:r>
      <w:rPr>
        <w:b/>
      </w:rPr>
      <w:t xml:space="preserve">                                  </w:t>
    </w:r>
  </w:p>
</w:hdr>
</file>

<file path=word/intelligence2.xml><?xml version="1.0" encoding="utf-8"?>
<int2:intelligence xmlns:int2="http://schemas.microsoft.com/office/intelligence/2020/intelligence" xmlns:oel="http://schemas.microsoft.com/office/2019/extlst">
  <int2:observations>
    <int2:textHash int2:hashCode="y2342b7FAhjfiP" int2:id="CNrPZyhj">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1F4A73"/>
    <w:multiLevelType w:val="hybridMultilevel"/>
    <w:tmpl w:val="FFFFFFFF"/>
    <w:lvl w:ilvl="0" w:tplc="DC600B8E">
      <w:start w:val="1"/>
      <w:numFmt w:val="bullet"/>
      <w:lvlText w:val="·"/>
      <w:lvlJc w:val="left"/>
      <w:pPr>
        <w:ind w:left="720" w:hanging="360"/>
      </w:pPr>
      <w:rPr>
        <w:rFonts w:ascii="Symbol" w:hAnsi="Symbol" w:hint="default"/>
      </w:rPr>
    </w:lvl>
    <w:lvl w:ilvl="1" w:tplc="B02274F6">
      <w:start w:val="1"/>
      <w:numFmt w:val="bullet"/>
      <w:lvlText w:val="o"/>
      <w:lvlJc w:val="left"/>
      <w:pPr>
        <w:ind w:left="1440" w:hanging="360"/>
      </w:pPr>
      <w:rPr>
        <w:rFonts w:ascii="Courier New" w:hAnsi="Courier New" w:hint="default"/>
      </w:rPr>
    </w:lvl>
    <w:lvl w:ilvl="2" w:tplc="5A90C3AE">
      <w:start w:val="1"/>
      <w:numFmt w:val="bullet"/>
      <w:lvlText w:val=""/>
      <w:lvlJc w:val="left"/>
      <w:pPr>
        <w:ind w:left="2160" w:hanging="360"/>
      </w:pPr>
      <w:rPr>
        <w:rFonts w:ascii="Wingdings" w:hAnsi="Wingdings" w:hint="default"/>
      </w:rPr>
    </w:lvl>
    <w:lvl w:ilvl="3" w:tplc="8702D2BE">
      <w:start w:val="1"/>
      <w:numFmt w:val="bullet"/>
      <w:lvlText w:val=""/>
      <w:lvlJc w:val="left"/>
      <w:pPr>
        <w:ind w:left="2880" w:hanging="360"/>
      </w:pPr>
      <w:rPr>
        <w:rFonts w:ascii="Symbol" w:hAnsi="Symbol" w:hint="default"/>
      </w:rPr>
    </w:lvl>
    <w:lvl w:ilvl="4" w:tplc="4DD42070">
      <w:start w:val="1"/>
      <w:numFmt w:val="bullet"/>
      <w:lvlText w:val="o"/>
      <w:lvlJc w:val="left"/>
      <w:pPr>
        <w:ind w:left="3600" w:hanging="360"/>
      </w:pPr>
      <w:rPr>
        <w:rFonts w:ascii="Courier New" w:hAnsi="Courier New" w:hint="default"/>
      </w:rPr>
    </w:lvl>
    <w:lvl w:ilvl="5" w:tplc="BB868806">
      <w:start w:val="1"/>
      <w:numFmt w:val="bullet"/>
      <w:lvlText w:val=""/>
      <w:lvlJc w:val="left"/>
      <w:pPr>
        <w:ind w:left="4320" w:hanging="360"/>
      </w:pPr>
      <w:rPr>
        <w:rFonts w:ascii="Wingdings" w:hAnsi="Wingdings" w:hint="default"/>
      </w:rPr>
    </w:lvl>
    <w:lvl w:ilvl="6" w:tplc="EF0EA7E2">
      <w:start w:val="1"/>
      <w:numFmt w:val="bullet"/>
      <w:lvlText w:val=""/>
      <w:lvlJc w:val="left"/>
      <w:pPr>
        <w:ind w:left="5040" w:hanging="360"/>
      </w:pPr>
      <w:rPr>
        <w:rFonts w:ascii="Symbol" w:hAnsi="Symbol" w:hint="default"/>
      </w:rPr>
    </w:lvl>
    <w:lvl w:ilvl="7" w:tplc="0658A1E4">
      <w:start w:val="1"/>
      <w:numFmt w:val="bullet"/>
      <w:lvlText w:val="o"/>
      <w:lvlJc w:val="left"/>
      <w:pPr>
        <w:ind w:left="5760" w:hanging="360"/>
      </w:pPr>
      <w:rPr>
        <w:rFonts w:ascii="Courier New" w:hAnsi="Courier New" w:hint="default"/>
      </w:rPr>
    </w:lvl>
    <w:lvl w:ilvl="8" w:tplc="4874EAE0">
      <w:start w:val="1"/>
      <w:numFmt w:val="bullet"/>
      <w:lvlText w:val=""/>
      <w:lvlJc w:val="left"/>
      <w:pPr>
        <w:ind w:left="6480" w:hanging="360"/>
      </w:pPr>
      <w:rPr>
        <w:rFonts w:ascii="Wingdings" w:hAnsi="Wingdings" w:hint="default"/>
      </w:rPr>
    </w:lvl>
  </w:abstractNum>
  <w:abstractNum w:abstractNumId="1">
    <w:nsid w:val="0020798A"/>
    <w:multiLevelType w:val="hybridMultilevel"/>
    <w:tmpl w:val="FFFFFFFF"/>
    <w:lvl w:ilvl="0" w:tplc="D31A0BD6">
      <w:start w:val="1"/>
      <w:numFmt w:val="decimal"/>
      <w:lvlText w:val="%1."/>
      <w:lvlJc w:val="left"/>
      <w:pPr>
        <w:ind w:left="720" w:hanging="360"/>
      </w:pPr>
    </w:lvl>
    <w:lvl w:ilvl="1" w:tplc="5B9ABF5C">
      <w:start w:val="1"/>
      <w:numFmt w:val="lowerLetter"/>
      <w:lvlText w:val="%2."/>
      <w:lvlJc w:val="left"/>
      <w:pPr>
        <w:ind w:left="1440" w:hanging="360"/>
      </w:pPr>
    </w:lvl>
    <w:lvl w:ilvl="2" w:tplc="E6365000">
      <w:start w:val="1"/>
      <w:numFmt w:val="lowerLetter"/>
      <w:lvlText w:val="%3."/>
      <w:lvlJc w:val="left"/>
      <w:pPr>
        <w:ind w:left="2160" w:hanging="180"/>
      </w:pPr>
    </w:lvl>
    <w:lvl w:ilvl="3" w:tplc="7F403294">
      <w:start w:val="1"/>
      <w:numFmt w:val="decimal"/>
      <w:lvlText w:val="%4."/>
      <w:lvlJc w:val="left"/>
      <w:pPr>
        <w:ind w:left="2880" w:hanging="360"/>
      </w:pPr>
    </w:lvl>
    <w:lvl w:ilvl="4" w:tplc="9E88651E">
      <w:start w:val="1"/>
      <w:numFmt w:val="lowerLetter"/>
      <w:lvlText w:val="%5."/>
      <w:lvlJc w:val="left"/>
      <w:pPr>
        <w:ind w:left="3600" w:hanging="360"/>
      </w:pPr>
    </w:lvl>
    <w:lvl w:ilvl="5" w:tplc="C4AA53BE">
      <w:start w:val="1"/>
      <w:numFmt w:val="lowerRoman"/>
      <w:lvlText w:val="%6."/>
      <w:lvlJc w:val="right"/>
      <w:pPr>
        <w:ind w:left="4320" w:hanging="180"/>
      </w:pPr>
    </w:lvl>
    <w:lvl w:ilvl="6" w:tplc="F976DD74">
      <w:start w:val="1"/>
      <w:numFmt w:val="decimal"/>
      <w:lvlText w:val="%7."/>
      <w:lvlJc w:val="left"/>
      <w:pPr>
        <w:ind w:left="5040" w:hanging="360"/>
      </w:pPr>
    </w:lvl>
    <w:lvl w:ilvl="7" w:tplc="2C484CBE">
      <w:start w:val="1"/>
      <w:numFmt w:val="lowerLetter"/>
      <w:lvlText w:val="%8."/>
      <w:lvlJc w:val="left"/>
      <w:pPr>
        <w:ind w:left="5760" w:hanging="360"/>
      </w:pPr>
    </w:lvl>
    <w:lvl w:ilvl="8" w:tplc="A0DA72E0">
      <w:start w:val="1"/>
      <w:numFmt w:val="lowerRoman"/>
      <w:lvlText w:val="%9."/>
      <w:lvlJc w:val="right"/>
      <w:pPr>
        <w:ind w:left="6480" w:hanging="180"/>
      </w:pPr>
    </w:lvl>
  </w:abstractNum>
  <w:abstractNum w:abstractNumId="2">
    <w:nsid w:val="012351BE"/>
    <w:multiLevelType w:val="hybridMultilevel"/>
    <w:tmpl w:val="64E07518"/>
    <w:lvl w:ilvl="0" w:tplc="B8704942">
      <w:start w:val="1"/>
      <w:numFmt w:val="lowerLetter"/>
      <w:lvlText w:val="%1."/>
      <w:lvlJc w:val="left"/>
      <w:pPr>
        <w:ind w:left="2160" w:hanging="360"/>
      </w:pPr>
    </w:lvl>
    <w:lvl w:ilvl="1" w:tplc="C43E1D9A">
      <w:start w:val="1"/>
      <w:numFmt w:val="lowerLetter"/>
      <w:lvlText w:val="%2."/>
      <w:lvlJc w:val="left"/>
      <w:pPr>
        <w:ind w:left="2880" w:hanging="360"/>
      </w:pPr>
    </w:lvl>
    <w:lvl w:ilvl="2" w:tplc="081A4464">
      <w:start w:val="1"/>
      <w:numFmt w:val="lowerRoman"/>
      <w:lvlText w:val="%3."/>
      <w:lvlJc w:val="right"/>
      <w:pPr>
        <w:ind w:left="3600" w:hanging="180"/>
      </w:pPr>
    </w:lvl>
    <w:lvl w:ilvl="3" w:tplc="19D21586">
      <w:start w:val="1"/>
      <w:numFmt w:val="decimal"/>
      <w:lvlText w:val="%4."/>
      <w:lvlJc w:val="left"/>
      <w:pPr>
        <w:ind w:left="4320" w:hanging="360"/>
      </w:pPr>
    </w:lvl>
    <w:lvl w:ilvl="4" w:tplc="1F08BB0E">
      <w:start w:val="1"/>
      <w:numFmt w:val="lowerLetter"/>
      <w:lvlText w:val="%5."/>
      <w:lvlJc w:val="left"/>
      <w:pPr>
        <w:ind w:left="5040" w:hanging="360"/>
      </w:pPr>
    </w:lvl>
    <w:lvl w:ilvl="5" w:tplc="8A84936A">
      <w:start w:val="1"/>
      <w:numFmt w:val="lowerRoman"/>
      <w:lvlText w:val="%6."/>
      <w:lvlJc w:val="right"/>
      <w:pPr>
        <w:ind w:left="5760" w:hanging="180"/>
      </w:pPr>
    </w:lvl>
    <w:lvl w:ilvl="6" w:tplc="CFA800CA">
      <w:start w:val="1"/>
      <w:numFmt w:val="decimal"/>
      <w:lvlText w:val="%7."/>
      <w:lvlJc w:val="left"/>
      <w:pPr>
        <w:ind w:left="6480" w:hanging="360"/>
      </w:pPr>
    </w:lvl>
    <w:lvl w:ilvl="7" w:tplc="9B5C99E8">
      <w:start w:val="1"/>
      <w:numFmt w:val="lowerLetter"/>
      <w:lvlText w:val="%8."/>
      <w:lvlJc w:val="left"/>
      <w:pPr>
        <w:ind w:left="7200" w:hanging="360"/>
      </w:pPr>
    </w:lvl>
    <w:lvl w:ilvl="8" w:tplc="F76A3940">
      <w:start w:val="1"/>
      <w:numFmt w:val="lowerRoman"/>
      <w:lvlText w:val="%9."/>
      <w:lvlJc w:val="right"/>
      <w:pPr>
        <w:ind w:left="7920" w:hanging="180"/>
      </w:pPr>
    </w:lvl>
  </w:abstractNum>
  <w:abstractNum w:abstractNumId="3">
    <w:nsid w:val="045E3310"/>
    <w:multiLevelType w:val="hybridMultilevel"/>
    <w:tmpl w:val="467ECEA2"/>
    <w:lvl w:ilvl="0" w:tplc="9F949F48">
      <w:start w:val="1"/>
      <w:numFmt w:val="lowerLetter"/>
      <w:lvlText w:val="%1."/>
      <w:lvlJc w:val="left"/>
      <w:pPr>
        <w:ind w:left="720" w:hanging="360"/>
      </w:pPr>
    </w:lvl>
    <w:lvl w:ilvl="1" w:tplc="2A349BB0">
      <w:start w:val="1"/>
      <w:numFmt w:val="lowerLetter"/>
      <w:lvlText w:val="%2."/>
      <w:lvlJc w:val="left"/>
      <w:pPr>
        <w:ind w:left="1440" w:hanging="360"/>
      </w:pPr>
    </w:lvl>
    <w:lvl w:ilvl="2" w:tplc="2C2C234A">
      <w:start w:val="1"/>
      <w:numFmt w:val="lowerRoman"/>
      <w:lvlText w:val="%3."/>
      <w:lvlJc w:val="right"/>
      <w:pPr>
        <w:ind w:left="2160" w:hanging="180"/>
      </w:pPr>
    </w:lvl>
    <w:lvl w:ilvl="3" w:tplc="4A784C4A">
      <w:start w:val="1"/>
      <w:numFmt w:val="decimal"/>
      <w:lvlText w:val="%4."/>
      <w:lvlJc w:val="left"/>
      <w:pPr>
        <w:ind w:left="2880" w:hanging="360"/>
      </w:pPr>
    </w:lvl>
    <w:lvl w:ilvl="4" w:tplc="1B9EC4D0">
      <w:start w:val="1"/>
      <w:numFmt w:val="lowerLetter"/>
      <w:lvlText w:val="%5."/>
      <w:lvlJc w:val="left"/>
      <w:pPr>
        <w:ind w:left="3600" w:hanging="360"/>
      </w:pPr>
    </w:lvl>
    <w:lvl w:ilvl="5" w:tplc="E44E3F98">
      <w:start w:val="1"/>
      <w:numFmt w:val="lowerRoman"/>
      <w:lvlText w:val="%6."/>
      <w:lvlJc w:val="right"/>
      <w:pPr>
        <w:ind w:left="4320" w:hanging="180"/>
      </w:pPr>
    </w:lvl>
    <w:lvl w:ilvl="6" w:tplc="06925954">
      <w:start w:val="1"/>
      <w:numFmt w:val="decimal"/>
      <w:lvlText w:val="%7."/>
      <w:lvlJc w:val="left"/>
      <w:pPr>
        <w:ind w:left="5040" w:hanging="360"/>
      </w:pPr>
    </w:lvl>
    <w:lvl w:ilvl="7" w:tplc="7C925A5E">
      <w:start w:val="1"/>
      <w:numFmt w:val="lowerLetter"/>
      <w:lvlText w:val="%8."/>
      <w:lvlJc w:val="left"/>
      <w:pPr>
        <w:ind w:left="5760" w:hanging="360"/>
      </w:pPr>
    </w:lvl>
    <w:lvl w:ilvl="8" w:tplc="31DE8C16">
      <w:start w:val="1"/>
      <w:numFmt w:val="lowerRoman"/>
      <w:lvlText w:val="%9."/>
      <w:lvlJc w:val="right"/>
      <w:pPr>
        <w:ind w:left="6480" w:hanging="180"/>
      </w:pPr>
    </w:lvl>
  </w:abstractNum>
  <w:abstractNum w:abstractNumId="4">
    <w:nsid w:val="04AF4AF6"/>
    <w:multiLevelType w:val="hybridMultilevel"/>
    <w:tmpl w:val="FEBE7F98"/>
    <w:lvl w:ilvl="0" w:tplc="34090001">
      <w:start w:val="1"/>
      <w:numFmt w:val="bullet"/>
      <w:lvlText w:val=""/>
      <w:lvlJc w:val="left"/>
      <w:pPr>
        <w:ind w:left="810" w:hanging="360"/>
      </w:pPr>
      <w:rPr>
        <w:rFonts w:ascii="Symbol" w:hAnsi="Symbol" w:hint="default"/>
      </w:rPr>
    </w:lvl>
    <w:lvl w:ilvl="1" w:tplc="34090003" w:tentative="1">
      <w:start w:val="1"/>
      <w:numFmt w:val="bullet"/>
      <w:lvlText w:val="o"/>
      <w:lvlJc w:val="left"/>
      <w:pPr>
        <w:ind w:left="1530" w:hanging="360"/>
      </w:pPr>
      <w:rPr>
        <w:rFonts w:ascii="Courier New" w:hAnsi="Courier New" w:cs="Courier New" w:hint="default"/>
      </w:rPr>
    </w:lvl>
    <w:lvl w:ilvl="2" w:tplc="34090005" w:tentative="1">
      <w:start w:val="1"/>
      <w:numFmt w:val="bullet"/>
      <w:lvlText w:val=""/>
      <w:lvlJc w:val="left"/>
      <w:pPr>
        <w:ind w:left="2250" w:hanging="360"/>
      </w:pPr>
      <w:rPr>
        <w:rFonts w:ascii="Wingdings" w:hAnsi="Wingdings" w:hint="default"/>
      </w:rPr>
    </w:lvl>
    <w:lvl w:ilvl="3" w:tplc="34090001" w:tentative="1">
      <w:start w:val="1"/>
      <w:numFmt w:val="bullet"/>
      <w:lvlText w:val=""/>
      <w:lvlJc w:val="left"/>
      <w:pPr>
        <w:ind w:left="2970" w:hanging="360"/>
      </w:pPr>
      <w:rPr>
        <w:rFonts w:ascii="Symbol" w:hAnsi="Symbol" w:hint="default"/>
      </w:rPr>
    </w:lvl>
    <w:lvl w:ilvl="4" w:tplc="34090003" w:tentative="1">
      <w:start w:val="1"/>
      <w:numFmt w:val="bullet"/>
      <w:lvlText w:val="o"/>
      <w:lvlJc w:val="left"/>
      <w:pPr>
        <w:ind w:left="3690" w:hanging="360"/>
      </w:pPr>
      <w:rPr>
        <w:rFonts w:ascii="Courier New" w:hAnsi="Courier New" w:cs="Courier New" w:hint="default"/>
      </w:rPr>
    </w:lvl>
    <w:lvl w:ilvl="5" w:tplc="34090005" w:tentative="1">
      <w:start w:val="1"/>
      <w:numFmt w:val="bullet"/>
      <w:lvlText w:val=""/>
      <w:lvlJc w:val="left"/>
      <w:pPr>
        <w:ind w:left="4410" w:hanging="360"/>
      </w:pPr>
      <w:rPr>
        <w:rFonts w:ascii="Wingdings" w:hAnsi="Wingdings" w:hint="default"/>
      </w:rPr>
    </w:lvl>
    <w:lvl w:ilvl="6" w:tplc="34090001" w:tentative="1">
      <w:start w:val="1"/>
      <w:numFmt w:val="bullet"/>
      <w:lvlText w:val=""/>
      <w:lvlJc w:val="left"/>
      <w:pPr>
        <w:ind w:left="5130" w:hanging="360"/>
      </w:pPr>
      <w:rPr>
        <w:rFonts w:ascii="Symbol" w:hAnsi="Symbol" w:hint="default"/>
      </w:rPr>
    </w:lvl>
    <w:lvl w:ilvl="7" w:tplc="34090003" w:tentative="1">
      <w:start w:val="1"/>
      <w:numFmt w:val="bullet"/>
      <w:lvlText w:val="o"/>
      <w:lvlJc w:val="left"/>
      <w:pPr>
        <w:ind w:left="5850" w:hanging="360"/>
      </w:pPr>
      <w:rPr>
        <w:rFonts w:ascii="Courier New" w:hAnsi="Courier New" w:cs="Courier New" w:hint="default"/>
      </w:rPr>
    </w:lvl>
    <w:lvl w:ilvl="8" w:tplc="34090005" w:tentative="1">
      <w:start w:val="1"/>
      <w:numFmt w:val="bullet"/>
      <w:lvlText w:val=""/>
      <w:lvlJc w:val="left"/>
      <w:pPr>
        <w:ind w:left="6570" w:hanging="360"/>
      </w:pPr>
      <w:rPr>
        <w:rFonts w:ascii="Wingdings" w:hAnsi="Wingdings" w:hint="default"/>
      </w:rPr>
    </w:lvl>
  </w:abstractNum>
  <w:abstractNum w:abstractNumId="5">
    <w:nsid w:val="07E804C7"/>
    <w:multiLevelType w:val="hybridMultilevel"/>
    <w:tmpl w:val="FFFFFFFF"/>
    <w:lvl w:ilvl="0" w:tplc="F55EC8B6">
      <w:start w:val="1"/>
      <w:numFmt w:val="decimal"/>
      <w:lvlText w:val="%1."/>
      <w:lvlJc w:val="left"/>
      <w:pPr>
        <w:ind w:left="720" w:hanging="360"/>
      </w:pPr>
    </w:lvl>
    <w:lvl w:ilvl="1" w:tplc="9B6CF98C">
      <w:start w:val="1"/>
      <w:numFmt w:val="lowerLetter"/>
      <w:lvlText w:val="%2."/>
      <w:lvlJc w:val="left"/>
      <w:pPr>
        <w:ind w:left="1440" w:hanging="360"/>
      </w:pPr>
    </w:lvl>
    <w:lvl w:ilvl="2" w:tplc="31888B4C">
      <w:start w:val="1"/>
      <w:numFmt w:val="lowerRoman"/>
      <w:lvlText w:val="%3."/>
      <w:lvlJc w:val="right"/>
      <w:pPr>
        <w:ind w:left="2160" w:hanging="180"/>
      </w:pPr>
    </w:lvl>
    <w:lvl w:ilvl="3" w:tplc="4588BE96">
      <w:start w:val="1"/>
      <w:numFmt w:val="lowerLetter"/>
      <w:lvlText w:val="%4."/>
      <w:lvlJc w:val="left"/>
      <w:pPr>
        <w:ind w:left="2880" w:hanging="360"/>
      </w:pPr>
    </w:lvl>
    <w:lvl w:ilvl="4" w:tplc="FFEEE750">
      <w:start w:val="1"/>
      <w:numFmt w:val="lowerLetter"/>
      <w:lvlText w:val="%5."/>
      <w:lvlJc w:val="left"/>
      <w:pPr>
        <w:ind w:left="3600" w:hanging="360"/>
      </w:pPr>
    </w:lvl>
    <w:lvl w:ilvl="5" w:tplc="70B2DF58">
      <w:start w:val="1"/>
      <w:numFmt w:val="lowerRoman"/>
      <w:lvlText w:val="%6."/>
      <w:lvlJc w:val="right"/>
      <w:pPr>
        <w:ind w:left="4320" w:hanging="180"/>
      </w:pPr>
    </w:lvl>
    <w:lvl w:ilvl="6" w:tplc="ED78A516">
      <w:start w:val="1"/>
      <w:numFmt w:val="decimal"/>
      <w:lvlText w:val="%7."/>
      <w:lvlJc w:val="left"/>
      <w:pPr>
        <w:ind w:left="5040" w:hanging="360"/>
      </w:pPr>
    </w:lvl>
    <w:lvl w:ilvl="7" w:tplc="E7100C48">
      <w:start w:val="1"/>
      <w:numFmt w:val="lowerLetter"/>
      <w:lvlText w:val="%8."/>
      <w:lvlJc w:val="left"/>
      <w:pPr>
        <w:ind w:left="5760" w:hanging="360"/>
      </w:pPr>
    </w:lvl>
    <w:lvl w:ilvl="8" w:tplc="A43AD3A6">
      <w:start w:val="1"/>
      <w:numFmt w:val="lowerRoman"/>
      <w:lvlText w:val="%9."/>
      <w:lvlJc w:val="right"/>
      <w:pPr>
        <w:ind w:left="6480" w:hanging="180"/>
      </w:pPr>
    </w:lvl>
  </w:abstractNum>
  <w:abstractNum w:abstractNumId="6">
    <w:nsid w:val="089A3DA4"/>
    <w:multiLevelType w:val="multilevel"/>
    <w:tmpl w:val="544AFFE0"/>
    <w:lvl w:ilvl="0">
      <w:start w:val="1"/>
      <w:numFmt w:val="decimal"/>
      <w:pStyle w:val="Heading1"/>
      <w:suff w:val="space"/>
      <w:lvlText w:val="Chapter %1"/>
      <w:lvlJc w:val="left"/>
      <w:pPr>
        <w:ind w:left="423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nsid w:val="0ECA106B"/>
    <w:multiLevelType w:val="hybridMultilevel"/>
    <w:tmpl w:val="FFFFFFFF"/>
    <w:lvl w:ilvl="0" w:tplc="1CE28AE8">
      <w:start w:val="1"/>
      <w:numFmt w:val="decimal"/>
      <w:lvlText w:val="%1."/>
      <w:lvlJc w:val="left"/>
      <w:pPr>
        <w:ind w:left="720" w:hanging="360"/>
      </w:pPr>
    </w:lvl>
    <w:lvl w:ilvl="1" w:tplc="749C1D6C">
      <w:start w:val="1"/>
      <w:numFmt w:val="lowerLetter"/>
      <w:lvlText w:val="%2."/>
      <w:lvlJc w:val="left"/>
      <w:pPr>
        <w:ind w:left="1440" w:hanging="360"/>
      </w:pPr>
    </w:lvl>
    <w:lvl w:ilvl="2" w:tplc="130C37A4">
      <w:start w:val="1"/>
      <w:numFmt w:val="lowerLetter"/>
      <w:lvlText w:val="%3."/>
      <w:lvlJc w:val="left"/>
      <w:pPr>
        <w:ind w:left="2160" w:hanging="180"/>
      </w:pPr>
    </w:lvl>
    <w:lvl w:ilvl="3" w:tplc="09E4B11C">
      <w:start w:val="1"/>
      <w:numFmt w:val="decimal"/>
      <w:lvlText w:val="%4."/>
      <w:lvlJc w:val="left"/>
      <w:pPr>
        <w:ind w:left="2880" w:hanging="360"/>
      </w:pPr>
    </w:lvl>
    <w:lvl w:ilvl="4" w:tplc="036E08C4">
      <w:start w:val="1"/>
      <w:numFmt w:val="lowerLetter"/>
      <w:lvlText w:val="%5."/>
      <w:lvlJc w:val="left"/>
      <w:pPr>
        <w:ind w:left="3600" w:hanging="360"/>
      </w:pPr>
    </w:lvl>
    <w:lvl w:ilvl="5" w:tplc="960E1366">
      <w:start w:val="1"/>
      <w:numFmt w:val="lowerRoman"/>
      <w:lvlText w:val="%6."/>
      <w:lvlJc w:val="right"/>
      <w:pPr>
        <w:ind w:left="4320" w:hanging="180"/>
      </w:pPr>
    </w:lvl>
    <w:lvl w:ilvl="6" w:tplc="ACBC364A">
      <w:start w:val="1"/>
      <w:numFmt w:val="decimal"/>
      <w:lvlText w:val="%7."/>
      <w:lvlJc w:val="left"/>
      <w:pPr>
        <w:ind w:left="5040" w:hanging="360"/>
      </w:pPr>
    </w:lvl>
    <w:lvl w:ilvl="7" w:tplc="40D46048">
      <w:start w:val="1"/>
      <w:numFmt w:val="lowerLetter"/>
      <w:lvlText w:val="%8."/>
      <w:lvlJc w:val="left"/>
      <w:pPr>
        <w:ind w:left="5760" w:hanging="360"/>
      </w:pPr>
    </w:lvl>
    <w:lvl w:ilvl="8" w:tplc="001ECECE">
      <w:start w:val="1"/>
      <w:numFmt w:val="lowerRoman"/>
      <w:lvlText w:val="%9."/>
      <w:lvlJc w:val="right"/>
      <w:pPr>
        <w:ind w:left="6480" w:hanging="180"/>
      </w:pPr>
    </w:lvl>
  </w:abstractNum>
  <w:abstractNum w:abstractNumId="8">
    <w:nsid w:val="13B35D4A"/>
    <w:multiLevelType w:val="hybridMultilevel"/>
    <w:tmpl w:val="53FEC01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8437EEF"/>
    <w:multiLevelType w:val="hybridMultilevel"/>
    <w:tmpl w:val="EB4C841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1D921325"/>
    <w:multiLevelType w:val="hybridMultilevel"/>
    <w:tmpl w:val="5EAE9282"/>
    <w:lvl w:ilvl="0" w:tplc="3409000F">
      <w:start w:val="1"/>
      <w:numFmt w:val="decimal"/>
      <w:lvlText w:val="%1."/>
      <w:lvlJc w:val="left"/>
      <w:pPr>
        <w:ind w:left="720" w:hanging="360"/>
      </w:p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1">
    <w:nsid w:val="1DAF744A"/>
    <w:multiLevelType w:val="hybridMultilevel"/>
    <w:tmpl w:val="FFFFFFFF"/>
    <w:lvl w:ilvl="0" w:tplc="3D986848">
      <w:start w:val="1"/>
      <w:numFmt w:val="decimal"/>
      <w:lvlText w:val="%1."/>
      <w:lvlJc w:val="left"/>
      <w:pPr>
        <w:ind w:left="720" w:hanging="360"/>
      </w:pPr>
    </w:lvl>
    <w:lvl w:ilvl="1" w:tplc="EFA2CE6C">
      <w:start w:val="1"/>
      <w:numFmt w:val="lowerLetter"/>
      <w:lvlText w:val="%2."/>
      <w:lvlJc w:val="left"/>
      <w:pPr>
        <w:ind w:left="1440" w:hanging="360"/>
      </w:pPr>
    </w:lvl>
    <w:lvl w:ilvl="2" w:tplc="7E922522">
      <w:start w:val="1"/>
      <w:numFmt w:val="lowerRoman"/>
      <w:lvlText w:val="%3."/>
      <w:lvlJc w:val="right"/>
      <w:pPr>
        <w:ind w:left="2160" w:hanging="180"/>
      </w:pPr>
    </w:lvl>
    <w:lvl w:ilvl="3" w:tplc="FEF0E758">
      <w:start w:val="1"/>
      <w:numFmt w:val="decimal"/>
      <w:lvlText w:val="%4."/>
      <w:lvlJc w:val="left"/>
      <w:pPr>
        <w:ind w:left="2880" w:hanging="360"/>
      </w:pPr>
    </w:lvl>
    <w:lvl w:ilvl="4" w:tplc="A2B468BE">
      <w:start w:val="1"/>
      <w:numFmt w:val="lowerLetter"/>
      <w:lvlText w:val="%5."/>
      <w:lvlJc w:val="left"/>
      <w:pPr>
        <w:ind w:left="3600" w:hanging="360"/>
      </w:pPr>
    </w:lvl>
    <w:lvl w:ilvl="5" w:tplc="A0F673AA">
      <w:start w:val="1"/>
      <w:numFmt w:val="lowerRoman"/>
      <w:lvlText w:val="%6."/>
      <w:lvlJc w:val="right"/>
      <w:pPr>
        <w:ind w:left="4320" w:hanging="180"/>
      </w:pPr>
    </w:lvl>
    <w:lvl w:ilvl="6" w:tplc="A4061756">
      <w:start w:val="1"/>
      <w:numFmt w:val="decimal"/>
      <w:lvlText w:val="%7."/>
      <w:lvlJc w:val="left"/>
      <w:pPr>
        <w:ind w:left="5040" w:hanging="360"/>
      </w:pPr>
    </w:lvl>
    <w:lvl w:ilvl="7" w:tplc="82F8CE54">
      <w:start w:val="1"/>
      <w:numFmt w:val="lowerLetter"/>
      <w:lvlText w:val="%8."/>
      <w:lvlJc w:val="left"/>
      <w:pPr>
        <w:ind w:left="5760" w:hanging="360"/>
      </w:pPr>
    </w:lvl>
    <w:lvl w:ilvl="8" w:tplc="EF785692">
      <w:start w:val="1"/>
      <w:numFmt w:val="lowerRoman"/>
      <w:lvlText w:val="%9."/>
      <w:lvlJc w:val="right"/>
      <w:pPr>
        <w:ind w:left="6480" w:hanging="180"/>
      </w:pPr>
    </w:lvl>
  </w:abstractNum>
  <w:abstractNum w:abstractNumId="12">
    <w:nsid w:val="1F134FDA"/>
    <w:multiLevelType w:val="hybridMultilevel"/>
    <w:tmpl w:val="FFFFFFFF"/>
    <w:lvl w:ilvl="0" w:tplc="3DF89FE2">
      <w:start w:val="1"/>
      <w:numFmt w:val="bullet"/>
      <w:lvlText w:val="·"/>
      <w:lvlJc w:val="left"/>
      <w:pPr>
        <w:ind w:left="720" w:hanging="360"/>
      </w:pPr>
      <w:rPr>
        <w:rFonts w:ascii="Symbol" w:hAnsi="Symbol" w:hint="default"/>
      </w:rPr>
    </w:lvl>
    <w:lvl w:ilvl="1" w:tplc="37FE7C74">
      <w:start w:val="1"/>
      <w:numFmt w:val="bullet"/>
      <w:lvlText w:val="o"/>
      <w:lvlJc w:val="left"/>
      <w:pPr>
        <w:ind w:left="1440" w:hanging="360"/>
      </w:pPr>
      <w:rPr>
        <w:rFonts w:ascii="Courier New" w:hAnsi="Courier New" w:hint="default"/>
      </w:rPr>
    </w:lvl>
    <w:lvl w:ilvl="2" w:tplc="D83C392E">
      <w:start w:val="1"/>
      <w:numFmt w:val="bullet"/>
      <w:lvlText w:val=""/>
      <w:lvlJc w:val="left"/>
      <w:pPr>
        <w:ind w:left="2160" w:hanging="360"/>
      </w:pPr>
      <w:rPr>
        <w:rFonts w:ascii="Wingdings" w:hAnsi="Wingdings" w:hint="default"/>
      </w:rPr>
    </w:lvl>
    <w:lvl w:ilvl="3" w:tplc="F13E6104">
      <w:start w:val="1"/>
      <w:numFmt w:val="bullet"/>
      <w:lvlText w:val=""/>
      <w:lvlJc w:val="left"/>
      <w:pPr>
        <w:ind w:left="2880" w:hanging="360"/>
      </w:pPr>
      <w:rPr>
        <w:rFonts w:ascii="Symbol" w:hAnsi="Symbol" w:hint="default"/>
      </w:rPr>
    </w:lvl>
    <w:lvl w:ilvl="4" w:tplc="68D65400">
      <w:start w:val="1"/>
      <w:numFmt w:val="bullet"/>
      <w:lvlText w:val="o"/>
      <w:lvlJc w:val="left"/>
      <w:pPr>
        <w:ind w:left="3600" w:hanging="360"/>
      </w:pPr>
      <w:rPr>
        <w:rFonts w:ascii="Courier New" w:hAnsi="Courier New" w:hint="default"/>
      </w:rPr>
    </w:lvl>
    <w:lvl w:ilvl="5" w:tplc="1040ADFA">
      <w:start w:val="1"/>
      <w:numFmt w:val="bullet"/>
      <w:lvlText w:val=""/>
      <w:lvlJc w:val="left"/>
      <w:pPr>
        <w:ind w:left="4320" w:hanging="360"/>
      </w:pPr>
      <w:rPr>
        <w:rFonts w:ascii="Wingdings" w:hAnsi="Wingdings" w:hint="default"/>
      </w:rPr>
    </w:lvl>
    <w:lvl w:ilvl="6" w:tplc="CDEA0902">
      <w:start w:val="1"/>
      <w:numFmt w:val="bullet"/>
      <w:lvlText w:val=""/>
      <w:lvlJc w:val="left"/>
      <w:pPr>
        <w:ind w:left="5040" w:hanging="360"/>
      </w:pPr>
      <w:rPr>
        <w:rFonts w:ascii="Symbol" w:hAnsi="Symbol" w:hint="default"/>
      </w:rPr>
    </w:lvl>
    <w:lvl w:ilvl="7" w:tplc="0EE0FA6A">
      <w:start w:val="1"/>
      <w:numFmt w:val="bullet"/>
      <w:lvlText w:val="o"/>
      <w:lvlJc w:val="left"/>
      <w:pPr>
        <w:ind w:left="5760" w:hanging="360"/>
      </w:pPr>
      <w:rPr>
        <w:rFonts w:ascii="Courier New" w:hAnsi="Courier New" w:hint="default"/>
      </w:rPr>
    </w:lvl>
    <w:lvl w:ilvl="8" w:tplc="5E7A07BE">
      <w:start w:val="1"/>
      <w:numFmt w:val="bullet"/>
      <w:lvlText w:val=""/>
      <w:lvlJc w:val="left"/>
      <w:pPr>
        <w:ind w:left="6480" w:hanging="360"/>
      </w:pPr>
      <w:rPr>
        <w:rFonts w:ascii="Wingdings" w:hAnsi="Wingdings" w:hint="default"/>
      </w:rPr>
    </w:lvl>
  </w:abstractNum>
  <w:abstractNum w:abstractNumId="13">
    <w:nsid w:val="279C4881"/>
    <w:multiLevelType w:val="hybridMultilevel"/>
    <w:tmpl w:val="82580790"/>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14">
    <w:nsid w:val="29CE79C5"/>
    <w:multiLevelType w:val="hybridMultilevel"/>
    <w:tmpl w:val="FFFFFFFF"/>
    <w:lvl w:ilvl="0" w:tplc="ACF6E748">
      <w:start w:val="1"/>
      <w:numFmt w:val="bullet"/>
      <w:lvlText w:val="·"/>
      <w:lvlJc w:val="left"/>
      <w:pPr>
        <w:ind w:left="720" w:hanging="360"/>
      </w:pPr>
      <w:rPr>
        <w:rFonts w:ascii="Symbol" w:hAnsi="Symbol" w:hint="default"/>
      </w:rPr>
    </w:lvl>
    <w:lvl w:ilvl="1" w:tplc="79F63F58">
      <w:start w:val="1"/>
      <w:numFmt w:val="bullet"/>
      <w:lvlText w:val="o"/>
      <w:lvlJc w:val="left"/>
      <w:pPr>
        <w:ind w:left="1440" w:hanging="360"/>
      </w:pPr>
      <w:rPr>
        <w:rFonts w:ascii="Courier New" w:hAnsi="Courier New" w:hint="default"/>
      </w:rPr>
    </w:lvl>
    <w:lvl w:ilvl="2" w:tplc="6D643730">
      <w:start w:val="1"/>
      <w:numFmt w:val="bullet"/>
      <w:lvlText w:val=""/>
      <w:lvlJc w:val="left"/>
      <w:pPr>
        <w:ind w:left="2160" w:hanging="360"/>
      </w:pPr>
      <w:rPr>
        <w:rFonts w:ascii="Wingdings" w:hAnsi="Wingdings" w:hint="default"/>
      </w:rPr>
    </w:lvl>
    <w:lvl w:ilvl="3" w:tplc="9548998A">
      <w:start w:val="1"/>
      <w:numFmt w:val="bullet"/>
      <w:lvlText w:val=""/>
      <w:lvlJc w:val="left"/>
      <w:pPr>
        <w:ind w:left="2880" w:hanging="360"/>
      </w:pPr>
      <w:rPr>
        <w:rFonts w:ascii="Symbol" w:hAnsi="Symbol" w:hint="default"/>
      </w:rPr>
    </w:lvl>
    <w:lvl w:ilvl="4" w:tplc="C1880606">
      <w:start w:val="1"/>
      <w:numFmt w:val="bullet"/>
      <w:lvlText w:val="o"/>
      <w:lvlJc w:val="left"/>
      <w:pPr>
        <w:ind w:left="3600" w:hanging="360"/>
      </w:pPr>
      <w:rPr>
        <w:rFonts w:ascii="Courier New" w:hAnsi="Courier New" w:hint="default"/>
      </w:rPr>
    </w:lvl>
    <w:lvl w:ilvl="5" w:tplc="73F86B76">
      <w:start w:val="1"/>
      <w:numFmt w:val="bullet"/>
      <w:lvlText w:val=""/>
      <w:lvlJc w:val="left"/>
      <w:pPr>
        <w:ind w:left="4320" w:hanging="360"/>
      </w:pPr>
      <w:rPr>
        <w:rFonts w:ascii="Wingdings" w:hAnsi="Wingdings" w:hint="default"/>
      </w:rPr>
    </w:lvl>
    <w:lvl w:ilvl="6" w:tplc="13D887C0">
      <w:start w:val="1"/>
      <w:numFmt w:val="bullet"/>
      <w:lvlText w:val=""/>
      <w:lvlJc w:val="left"/>
      <w:pPr>
        <w:ind w:left="5040" w:hanging="360"/>
      </w:pPr>
      <w:rPr>
        <w:rFonts w:ascii="Symbol" w:hAnsi="Symbol" w:hint="default"/>
      </w:rPr>
    </w:lvl>
    <w:lvl w:ilvl="7" w:tplc="548AAE50">
      <w:start w:val="1"/>
      <w:numFmt w:val="bullet"/>
      <w:lvlText w:val="o"/>
      <w:lvlJc w:val="left"/>
      <w:pPr>
        <w:ind w:left="5760" w:hanging="360"/>
      </w:pPr>
      <w:rPr>
        <w:rFonts w:ascii="Courier New" w:hAnsi="Courier New" w:hint="default"/>
      </w:rPr>
    </w:lvl>
    <w:lvl w:ilvl="8" w:tplc="A1DA9A7C">
      <w:start w:val="1"/>
      <w:numFmt w:val="bullet"/>
      <w:lvlText w:val=""/>
      <w:lvlJc w:val="left"/>
      <w:pPr>
        <w:ind w:left="6480" w:hanging="360"/>
      </w:pPr>
      <w:rPr>
        <w:rFonts w:ascii="Wingdings" w:hAnsi="Wingdings" w:hint="default"/>
      </w:rPr>
    </w:lvl>
  </w:abstractNum>
  <w:abstractNum w:abstractNumId="15">
    <w:nsid w:val="2A15120F"/>
    <w:multiLevelType w:val="hybridMultilevel"/>
    <w:tmpl w:val="FFFFFFFF"/>
    <w:lvl w:ilvl="0" w:tplc="13A40266">
      <w:start w:val="1"/>
      <w:numFmt w:val="decimal"/>
      <w:lvlText w:val="%1."/>
      <w:lvlJc w:val="left"/>
      <w:pPr>
        <w:ind w:left="720" w:hanging="360"/>
      </w:pPr>
    </w:lvl>
    <w:lvl w:ilvl="1" w:tplc="42006044">
      <w:start w:val="1"/>
      <w:numFmt w:val="lowerLetter"/>
      <w:lvlText w:val="%2."/>
      <w:lvlJc w:val="left"/>
      <w:pPr>
        <w:ind w:left="1440" w:hanging="360"/>
      </w:pPr>
    </w:lvl>
    <w:lvl w:ilvl="2" w:tplc="8FE25DB6">
      <w:start w:val="1"/>
      <w:numFmt w:val="lowerRoman"/>
      <w:lvlText w:val="%3."/>
      <w:lvlJc w:val="right"/>
      <w:pPr>
        <w:ind w:left="2160" w:hanging="180"/>
      </w:pPr>
    </w:lvl>
    <w:lvl w:ilvl="3" w:tplc="936613D4">
      <w:start w:val="1"/>
      <w:numFmt w:val="lowerLetter"/>
      <w:lvlText w:val="%4."/>
      <w:lvlJc w:val="left"/>
      <w:pPr>
        <w:ind w:left="2880" w:hanging="360"/>
      </w:pPr>
    </w:lvl>
    <w:lvl w:ilvl="4" w:tplc="15EC5D68">
      <w:start w:val="1"/>
      <w:numFmt w:val="lowerLetter"/>
      <w:lvlText w:val="%5."/>
      <w:lvlJc w:val="left"/>
      <w:pPr>
        <w:ind w:left="3600" w:hanging="360"/>
      </w:pPr>
    </w:lvl>
    <w:lvl w:ilvl="5" w:tplc="BB403B64">
      <w:start w:val="1"/>
      <w:numFmt w:val="lowerRoman"/>
      <w:lvlText w:val="%6."/>
      <w:lvlJc w:val="right"/>
      <w:pPr>
        <w:ind w:left="4320" w:hanging="180"/>
      </w:pPr>
    </w:lvl>
    <w:lvl w:ilvl="6" w:tplc="EF727A6A">
      <w:start w:val="1"/>
      <w:numFmt w:val="decimal"/>
      <w:lvlText w:val="%7."/>
      <w:lvlJc w:val="left"/>
      <w:pPr>
        <w:ind w:left="5040" w:hanging="360"/>
      </w:pPr>
    </w:lvl>
    <w:lvl w:ilvl="7" w:tplc="C164B178">
      <w:start w:val="1"/>
      <w:numFmt w:val="lowerLetter"/>
      <w:lvlText w:val="%8."/>
      <w:lvlJc w:val="left"/>
      <w:pPr>
        <w:ind w:left="5760" w:hanging="360"/>
      </w:pPr>
    </w:lvl>
    <w:lvl w:ilvl="8" w:tplc="CF5A2B78">
      <w:start w:val="1"/>
      <w:numFmt w:val="lowerRoman"/>
      <w:lvlText w:val="%9."/>
      <w:lvlJc w:val="right"/>
      <w:pPr>
        <w:ind w:left="6480" w:hanging="180"/>
      </w:pPr>
    </w:lvl>
  </w:abstractNum>
  <w:abstractNum w:abstractNumId="16">
    <w:nsid w:val="2EA075BA"/>
    <w:multiLevelType w:val="multilevel"/>
    <w:tmpl w:val="ED1CD398"/>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17">
    <w:nsid w:val="300B5A12"/>
    <w:multiLevelType w:val="hybridMultilevel"/>
    <w:tmpl w:val="56486E40"/>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18">
    <w:nsid w:val="31831E9D"/>
    <w:multiLevelType w:val="hybridMultilevel"/>
    <w:tmpl w:val="FFFFFFFF"/>
    <w:lvl w:ilvl="0" w:tplc="FFFFFFFF">
      <w:start w:val="1"/>
      <w:numFmt w:val="upperLetter"/>
      <w:lvlText w:val="%1."/>
      <w:lvlJc w:val="left"/>
      <w:pPr>
        <w:ind w:left="144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start w:val="1"/>
      <w:numFmt w:val="decimal"/>
      <w:lvlText w:val="%4."/>
      <w:lvlJc w:val="left"/>
      <w:pPr>
        <w:ind w:left="3600" w:hanging="360"/>
      </w:pPr>
    </w:lvl>
    <w:lvl w:ilvl="4" w:tplc="FFFFFFFF">
      <w:start w:val="1"/>
      <w:numFmt w:val="lowerLetter"/>
      <w:lvlText w:val="%5."/>
      <w:lvlJc w:val="left"/>
      <w:pPr>
        <w:ind w:left="4320" w:hanging="360"/>
      </w:pPr>
    </w:lvl>
    <w:lvl w:ilvl="5" w:tplc="FFFFFFFF">
      <w:start w:val="1"/>
      <w:numFmt w:val="lowerRoman"/>
      <w:lvlText w:val="%6."/>
      <w:lvlJc w:val="right"/>
      <w:pPr>
        <w:ind w:left="5040" w:hanging="180"/>
      </w:pPr>
    </w:lvl>
    <w:lvl w:ilvl="6" w:tplc="FFFFFFFF">
      <w:start w:val="1"/>
      <w:numFmt w:val="decimal"/>
      <w:lvlText w:val="%7."/>
      <w:lvlJc w:val="left"/>
      <w:pPr>
        <w:ind w:left="5760" w:hanging="360"/>
      </w:pPr>
    </w:lvl>
    <w:lvl w:ilvl="7" w:tplc="FFFFFFFF">
      <w:start w:val="1"/>
      <w:numFmt w:val="lowerLetter"/>
      <w:lvlText w:val="%8."/>
      <w:lvlJc w:val="left"/>
      <w:pPr>
        <w:ind w:left="6480" w:hanging="360"/>
      </w:pPr>
    </w:lvl>
    <w:lvl w:ilvl="8" w:tplc="FFFFFFFF">
      <w:start w:val="1"/>
      <w:numFmt w:val="lowerRoman"/>
      <w:lvlText w:val="%9."/>
      <w:lvlJc w:val="right"/>
      <w:pPr>
        <w:ind w:left="7200" w:hanging="180"/>
      </w:pPr>
    </w:lvl>
  </w:abstractNum>
  <w:abstractNum w:abstractNumId="19">
    <w:nsid w:val="35B35298"/>
    <w:multiLevelType w:val="hybridMultilevel"/>
    <w:tmpl w:val="FFFFFFFF"/>
    <w:lvl w:ilvl="0" w:tplc="94F29E40">
      <w:start w:val="1"/>
      <w:numFmt w:val="bullet"/>
      <w:lvlText w:val="·"/>
      <w:lvlJc w:val="left"/>
      <w:pPr>
        <w:ind w:left="720" w:hanging="360"/>
      </w:pPr>
      <w:rPr>
        <w:rFonts w:ascii="Symbol" w:hAnsi="Symbol" w:hint="default"/>
      </w:rPr>
    </w:lvl>
    <w:lvl w:ilvl="1" w:tplc="A0D6A840">
      <w:start w:val="1"/>
      <w:numFmt w:val="bullet"/>
      <w:lvlText w:val="o"/>
      <w:lvlJc w:val="left"/>
      <w:pPr>
        <w:ind w:left="1440" w:hanging="360"/>
      </w:pPr>
      <w:rPr>
        <w:rFonts w:ascii="Courier New" w:hAnsi="Courier New" w:hint="default"/>
      </w:rPr>
    </w:lvl>
    <w:lvl w:ilvl="2" w:tplc="30B03BF4">
      <w:start w:val="1"/>
      <w:numFmt w:val="bullet"/>
      <w:lvlText w:val=""/>
      <w:lvlJc w:val="left"/>
      <w:pPr>
        <w:ind w:left="2160" w:hanging="360"/>
      </w:pPr>
      <w:rPr>
        <w:rFonts w:ascii="Wingdings" w:hAnsi="Wingdings" w:hint="default"/>
      </w:rPr>
    </w:lvl>
    <w:lvl w:ilvl="3" w:tplc="68A89484">
      <w:start w:val="1"/>
      <w:numFmt w:val="bullet"/>
      <w:lvlText w:val=""/>
      <w:lvlJc w:val="left"/>
      <w:pPr>
        <w:ind w:left="2880" w:hanging="360"/>
      </w:pPr>
      <w:rPr>
        <w:rFonts w:ascii="Symbol" w:hAnsi="Symbol" w:hint="default"/>
      </w:rPr>
    </w:lvl>
    <w:lvl w:ilvl="4" w:tplc="39666BF4">
      <w:start w:val="1"/>
      <w:numFmt w:val="bullet"/>
      <w:lvlText w:val="o"/>
      <w:lvlJc w:val="left"/>
      <w:pPr>
        <w:ind w:left="3600" w:hanging="360"/>
      </w:pPr>
      <w:rPr>
        <w:rFonts w:ascii="Courier New" w:hAnsi="Courier New" w:hint="default"/>
      </w:rPr>
    </w:lvl>
    <w:lvl w:ilvl="5" w:tplc="C6960382">
      <w:start w:val="1"/>
      <w:numFmt w:val="bullet"/>
      <w:lvlText w:val=""/>
      <w:lvlJc w:val="left"/>
      <w:pPr>
        <w:ind w:left="4320" w:hanging="360"/>
      </w:pPr>
      <w:rPr>
        <w:rFonts w:ascii="Wingdings" w:hAnsi="Wingdings" w:hint="default"/>
      </w:rPr>
    </w:lvl>
    <w:lvl w:ilvl="6" w:tplc="E5BC07FE">
      <w:start w:val="1"/>
      <w:numFmt w:val="bullet"/>
      <w:lvlText w:val=""/>
      <w:lvlJc w:val="left"/>
      <w:pPr>
        <w:ind w:left="5040" w:hanging="360"/>
      </w:pPr>
      <w:rPr>
        <w:rFonts w:ascii="Symbol" w:hAnsi="Symbol" w:hint="default"/>
      </w:rPr>
    </w:lvl>
    <w:lvl w:ilvl="7" w:tplc="E2242DBA">
      <w:start w:val="1"/>
      <w:numFmt w:val="bullet"/>
      <w:lvlText w:val="o"/>
      <w:lvlJc w:val="left"/>
      <w:pPr>
        <w:ind w:left="5760" w:hanging="360"/>
      </w:pPr>
      <w:rPr>
        <w:rFonts w:ascii="Courier New" w:hAnsi="Courier New" w:hint="default"/>
      </w:rPr>
    </w:lvl>
    <w:lvl w:ilvl="8" w:tplc="C80C1386">
      <w:start w:val="1"/>
      <w:numFmt w:val="bullet"/>
      <w:lvlText w:val=""/>
      <w:lvlJc w:val="left"/>
      <w:pPr>
        <w:ind w:left="6480" w:hanging="360"/>
      </w:pPr>
      <w:rPr>
        <w:rFonts w:ascii="Wingdings" w:hAnsi="Wingdings" w:hint="default"/>
      </w:rPr>
    </w:lvl>
  </w:abstractNum>
  <w:abstractNum w:abstractNumId="20">
    <w:nsid w:val="35E67B17"/>
    <w:multiLevelType w:val="hybridMultilevel"/>
    <w:tmpl w:val="FFFFFFFF"/>
    <w:lvl w:ilvl="0" w:tplc="D00E4BB4">
      <w:start w:val="1"/>
      <w:numFmt w:val="bullet"/>
      <w:lvlText w:val=""/>
      <w:lvlJc w:val="left"/>
      <w:pPr>
        <w:ind w:left="360" w:hanging="360"/>
      </w:pPr>
      <w:rPr>
        <w:rFonts w:ascii="Symbol" w:hAnsi="Symbol" w:hint="default"/>
      </w:rPr>
    </w:lvl>
    <w:lvl w:ilvl="1" w:tplc="CD06EE5E">
      <w:start w:val="1"/>
      <w:numFmt w:val="bullet"/>
      <w:lvlText w:val="o"/>
      <w:lvlJc w:val="left"/>
      <w:pPr>
        <w:ind w:left="1080" w:hanging="360"/>
      </w:pPr>
      <w:rPr>
        <w:rFonts w:ascii="Courier New" w:hAnsi="Courier New" w:hint="default"/>
      </w:rPr>
    </w:lvl>
    <w:lvl w:ilvl="2" w:tplc="30C0C06C">
      <w:start w:val="1"/>
      <w:numFmt w:val="bullet"/>
      <w:lvlText w:val=""/>
      <w:lvlJc w:val="left"/>
      <w:pPr>
        <w:ind w:left="1800" w:hanging="360"/>
      </w:pPr>
      <w:rPr>
        <w:rFonts w:ascii="Wingdings" w:hAnsi="Wingdings" w:hint="default"/>
      </w:rPr>
    </w:lvl>
    <w:lvl w:ilvl="3" w:tplc="8D86ECDC">
      <w:start w:val="1"/>
      <w:numFmt w:val="bullet"/>
      <w:lvlText w:val=""/>
      <w:lvlJc w:val="left"/>
      <w:pPr>
        <w:ind w:left="2520" w:hanging="360"/>
      </w:pPr>
      <w:rPr>
        <w:rFonts w:ascii="Symbol" w:hAnsi="Symbol" w:hint="default"/>
      </w:rPr>
    </w:lvl>
    <w:lvl w:ilvl="4" w:tplc="36C6CCB0">
      <w:start w:val="1"/>
      <w:numFmt w:val="bullet"/>
      <w:lvlText w:val="o"/>
      <w:lvlJc w:val="left"/>
      <w:pPr>
        <w:ind w:left="3240" w:hanging="360"/>
      </w:pPr>
      <w:rPr>
        <w:rFonts w:ascii="Courier New" w:hAnsi="Courier New" w:hint="default"/>
      </w:rPr>
    </w:lvl>
    <w:lvl w:ilvl="5" w:tplc="054EF2C8">
      <w:start w:val="1"/>
      <w:numFmt w:val="bullet"/>
      <w:lvlText w:val=""/>
      <w:lvlJc w:val="left"/>
      <w:pPr>
        <w:ind w:left="3960" w:hanging="360"/>
      </w:pPr>
      <w:rPr>
        <w:rFonts w:ascii="Wingdings" w:hAnsi="Wingdings" w:hint="default"/>
      </w:rPr>
    </w:lvl>
    <w:lvl w:ilvl="6" w:tplc="9E9A0B74">
      <w:start w:val="1"/>
      <w:numFmt w:val="bullet"/>
      <w:lvlText w:val=""/>
      <w:lvlJc w:val="left"/>
      <w:pPr>
        <w:ind w:left="4680" w:hanging="360"/>
      </w:pPr>
      <w:rPr>
        <w:rFonts w:ascii="Symbol" w:hAnsi="Symbol" w:hint="default"/>
      </w:rPr>
    </w:lvl>
    <w:lvl w:ilvl="7" w:tplc="D24EAE2A">
      <w:start w:val="1"/>
      <w:numFmt w:val="bullet"/>
      <w:lvlText w:val="o"/>
      <w:lvlJc w:val="left"/>
      <w:pPr>
        <w:ind w:left="5400" w:hanging="360"/>
      </w:pPr>
      <w:rPr>
        <w:rFonts w:ascii="Courier New" w:hAnsi="Courier New" w:hint="default"/>
      </w:rPr>
    </w:lvl>
    <w:lvl w:ilvl="8" w:tplc="219A9614">
      <w:start w:val="1"/>
      <w:numFmt w:val="bullet"/>
      <w:lvlText w:val=""/>
      <w:lvlJc w:val="left"/>
      <w:pPr>
        <w:ind w:left="6120" w:hanging="360"/>
      </w:pPr>
      <w:rPr>
        <w:rFonts w:ascii="Wingdings" w:hAnsi="Wingdings" w:hint="default"/>
      </w:rPr>
    </w:lvl>
  </w:abstractNum>
  <w:abstractNum w:abstractNumId="21">
    <w:nsid w:val="380A1545"/>
    <w:multiLevelType w:val="hybridMultilevel"/>
    <w:tmpl w:val="4D20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9FE75F0"/>
    <w:multiLevelType w:val="hybridMultilevel"/>
    <w:tmpl w:val="FFFFFFFF"/>
    <w:lvl w:ilvl="0" w:tplc="8AAC5C18">
      <w:start w:val="1"/>
      <w:numFmt w:val="bullet"/>
      <w:lvlText w:val="·"/>
      <w:lvlJc w:val="left"/>
      <w:pPr>
        <w:ind w:left="720" w:hanging="360"/>
      </w:pPr>
      <w:rPr>
        <w:rFonts w:ascii="Symbol" w:hAnsi="Symbol" w:hint="default"/>
      </w:rPr>
    </w:lvl>
    <w:lvl w:ilvl="1" w:tplc="7B38B512">
      <w:start w:val="1"/>
      <w:numFmt w:val="bullet"/>
      <w:lvlText w:val="o"/>
      <w:lvlJc w:val="left"/>
      <w:pPr>
        <w:ind w:left="1440" w:hanging="360"/>
      </w:pPr>
      <w:rPr>
        <w:rFonts w:ascii="Courier New" w:hAnsi="Courier New" w:hint="default"/>
      </w:rPr>
    </w:lvl>
    <w:lvl w:ilvl="2" w:tplc="17E8812C">
      <w:start w:val="1"/>
      <w:numFmt w:val="bullet"/>
      <w:lvlText w:val=""/>
      <w:lvlJc w:val="left"/>
      <w:pPr>
        <w:ind w:left="2160" w:hanging="360"/>
      </w:pPr>
      <w:rPr>
        <w:rFonts w:ascii="Wingdings" w:hAnsi="Wingdings" w:hint="default"/>
      </w:rPr>
    </w:lvl>
    <w:lvl w:ilvl="3" w:tplc="0F300CF6">
      <w:start w:val="1"/>
      <w:numFmt w:val="bullet"/>
      <w:lvlText w:val=""/>
      <w:lvlJc w:val="left"/>
      <w:pPr>
        <w:ind w:left="2880" w:hanging="360"/>
      </w:pPr>
      <w:rPr>
        <w:rFonts w:ascii="Symbol" w:hAnsi="Symbol" w:hint="default"/>
      </w:rPr>
    </w:lvl>
    <w:lvl w:ilvl="4" w:tplc="901C2F8C">
      <w:start w:val="1"/>
      <w:numFmt w:val="bullet"/>
      <w:lvlText w:val="o"/>
      <w:lvlJc w:val="left"/>
      <w:pPr>
        <w:ind w:left="3600" w:hanging="360"/>
      </w:pPr>
      <w:rPr>
        <w:rFonts w:ascii="Courier New" w:hAnsi="Courier New" w:hint="default"/>
      </w:rPr>
    </w:lvl>
    <w:lvl w:ilvl="5" w:tplc="71B47AE2">
      <w:start w:val="1"/>
      <w:numFmt w:val="bullet"/>
      <w:lvlText w:val=""/>
      <w:lvlJc w:val="left"/>
      <w:pPr>
        <w:ind w:left="4320" w:hanging="360"/>
      </w:pPr>
      <w:rPr>
        <w:rFonts w:ascii="Wingdings" w:hAnsi="Wingdings" w:hint="default"/>
      </w:rPr>
    </w:lvl>
    <w:lvl w:ilvl="6" w:tplc="BD04F428">
      <w:start w:val="1"/>
      <w:numFmt w:val="bullet"/>
      <w:lvlText w:val=""/>
      <w:lvlJc w:val="left"/>
      <w:pPr>
        <w:ind w:left="5040" w:hanging="360"/>
      </w:pPr>
      <w:rPr>
        <w:rFonts w:ascii="Symbol" w:hAnsi="Symbol" w:hint="default"/>
      </w:rPr>
    </w:lvl>
    <w:lvl w:ilvl="7" w:tplc="6E064E24">
      <w:start w:val="1"/>
      <w:numFmt w:val="bullet"/>
      <w:lvlText w:val="o"/>
      <w:lvlJc w:val="left"/>
      <w:pPr>
        <w:ind w:left="5760" w:hanging="360"/>
      </w:pPr>
      <w:rPr>
        <w:rFonts w:ascii="Courier New" w:hAnsi="Courier New" w:hint="default"/>
      </w:rPr>
    </w:lvl>
    <w:lvl w:ilvl="8" w:tplc="36F23BDE">
      <w:start w:val="1"/>
      <w:numFmt w:val="bullet"/>
      <w:lvlText w:val=""/>
      <w:lvlJc w:val="left"/>
      <w:pPr>
        <w:ind w:left="6480" w:hanging="360"/>
      </w:pPr>
      <w:rPr>
        <w:rFonts w:ascii="Wingdings" w:hAnsi="Wingdings" w:hint="default"/>
      </w:rPr>
    </w:lvl>
  </w:abstractNum>
  <w:abstractNum w:abstractNumId="23">
    <w:nsid w:val="3B29566A"/>
    <w:multiLevelType w:val="hybridMultilevel"/>
    <w:tmpl w:val="2732ED5E"/>
    <w:lvl w:ilvl="0" w:tplc="69FEA6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C7C2455"/>
    <w:multiLevelType w:val="multilevel"/>
    <w:tmpl w:val="740A00F4"/>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5">
    <w:nsid w:val="3C9558CD"/>
    <w:multiLevelType w:val="hybridMultilevel"/>
    <w:tmpl w:val="086A0786"/>
    <w:lvl w:ilvl="0" w:tplc="F58EE97C">
      <w:start w:val="1"/>
      <w:numFmt w:val="decimal"/>
      <w:lvlText w:val="%1."/>
      <w:lvlJc w:val="left"/>
      <w:pPr>
        <w:ind w:left="720" w:hanging="360"/>
      </w:pPr>
    </w:lvl>
    <w:lvl w:ilvl="1" w:tplc="CD28F3D0">
      <w:start w:val="1"/>
      <w:numFmt w:val="lowerLetter"/>
      <w:lvlText w:val="%2."/>
      <w:lvlJc w:val="left"/>
      <w:pPr>
        <w:ind w:left="1440" w:hanging="360"/>
      </w:pPr>
    </w:lvl>
    <w:lvl w:ilvl="2" w:tplc="0D2CAC5C">
      <w:start w:val="1"/>
      <w:numFmt w:val="lowerRoman"/>
      <w:lvlText w:val="%3."/>
      <w:lvlJc w:val="right"/>
      <w:pPr>
        <w:ind w:left="2160" w:hanging="180"/>
      </w:pPr>
    </w:lvl>
    <w:lvl w:ilvl="3" w:tplc="D9146CEA">
      <w:start w:val="1"/>
      <w:numFmt w:val="decimal"/>
      <w:lvlText w:val="%4."/>
      <w:lvlJc w:val="left"/>
      <w:pPr>
        <w:ind w:left="2880" w:hanging="360"/>
      </w:pPr>
    </w:lvl>
    <w:lvl w:ilvl="4" w:tplc="BAE2EB84">
      <w:start w:val="1"/>
      <w:numFmt w:val="lowerLetter"/>
      <w:lvlText w:val="%5."/>
      <w:lvlJc w:val="left"/>
      <w:pPr>
        <w:ind w:left="3600" w:hanging="360"/>
      </w:pPr>
    </w:lvl>
    <w:lvl w:ilvl="5" w:tplc="A3DCCDB4">
      <w:start w:val="1"/>
      <w:numFmt w:val="lowerRoman"/>
      <w:lvlText w:val="%6."/>
      <w:lvlJc w:val="right"/>
      <w:pPr>
        <w:ind w:left="4320" w:hanging="180"/>
      </w:pPr>
    </w:lvl>
    <w:lvl w:ilvl="6" w:tplc="FA04FB20">
      <w:start w:val="1"/>
      <w:numFmt w:val="decimal"/>
      <w:lvlText w:val="%7."/>
      <w:lvlJc w:val="left"/>
      <w:pPr>
        <w:ind w:left="5040" w:hanging="360"/>
      </w:pPr>
    </w:lvl>
    <w:lvl w:ilvl="7" w:tplc="A0DCB214">
      <w:start w:val="1"/>
      <w:numFmt w:val="lowerLetter"/>
      <w:lvlText w:val="%8."/>
      <w:lvlJc w:val="left"/>
      <w:pPr>
        <w:ind w:left="5760" w:hanging="360"/>
      </w:pPr>
    </w:lvl>
    <w:lvl w:ilvl="8" w:tplc="4AE24C4A">
      <w:start w:val="1"/>
      <w:numFmt w:val="lowerRoman"/>
      <w:lvlText w:val="%9."/>
      <w:lvlJc w:val="right"/>
      <w:pPr>
        <w:ind w:left="6480" w:hanging="180"/>
      </w:pPr>
    </w:lvl>
  </w:abstractNum>
  <w:abstractNum w:abstractNumId="26">
    <w:nsid w:val="44413134"/>
    <w:multiLevelType w:val="hybridMultilevel"/>
    <w:tmpl w:val="A8AECFE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5A92704"/>
    <w:multiLevelType w:val="hybridMultilevel"/>
    <w:tmpl w:val="FD00AF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nsid w:val="4BFD7EEB"/>
    <w:multiLevelType w:val="hybridMultilevel"/>
    <w:tmpl w:val="FFFFFFFF"/>
    <w:lvl w:ilvl="0" w:tplc="92C8A8F0">
      <w:start w:val="1"/>
      <w:numFmt w:val="decimal"/>
      <w:lvlText w:val="%1."/>
      <w:lvlJc w:val="left"/>
      <w:pPr>
        <w:ind w:left="720" w:hanging="360"/>
      </w:pPr>
    </w:lvl>
    <w:lvl w:ilvl="1" w:tplc="8C8EACC4">
      <w:start w:val="1"/>
      <w:numFmt w:val="lowerLetter"/>
      <w:lvlText w:val="%2."/>
      <w:lvlJc w:val="left"/>
      <w:pPr>
        <w:ind w:left="1440" w:hanging="360"/>
      </w:pPr>
    </w:lvl>
    <w:lvl w:ilvl="2" w:tplc="5E1EF9BC">
      <w:start w:val="1"/>
      <w:numFmt w:val="lowerRoman"/>
      <w:lvlText w:val="%3."/>
      <w:lvlJc w:val="right"/>
      <w:pPr>
        <w:ind w:left="2160" w:hanging="180"/>
      </w:pPr>
    </w:lvl>
    <w:lvl w:ilvl="3" w:tplc="3BEE8BD6">
      <w:start w:val="1"/>
      <w:numFmt w:val="decimal"/>
      <w:lvlText w:val="%4."/>
      <w:lvlJc w:val="left"/>
      <w:pPr>
        <w:ind w:left="2880" w:hanging="360"/>
      </w:pPr>
    </w:lvl>
    <w:lvl w:ilvl="4" w:tplc="28A46D38">
      <w:start w:val="1"/>
      <w:numFmt w:val="lowerLetter"/>
      <w:lvlText w:val="%5."/>
      <w:lvlJc w:val="left"/>
      <w:pPr>
        <w:ind w:left="3600" w:hanging="360"/>
      </w:pPr>
    </w:lvl>
    <w:lvl w:ilvl="5" w:tplc="6228290C">
      <w:start w:val="1"/>
      <w:numFmt w:val="lowerRoman"/>
      <w:lvlText w:val="%6."/>
      <w:lvlJc w:val="right"/>
      <w:pPr>
        <w:ind w:left="4320" w:hanging="180"/>
      </w:pPr>
    </w:lvl>
    <w:lvl w:ilvl="6" w:tplc="F8F0CD84">
      <w:start w:val="1"/>
      <w:numFmt w:val="decimal"/>
      <w:lvlText w:val="%7."/>
      <w:lvlJc w:val="left"/>
      <w:pPr>
        <w:ind w:left="5040" w:hanging="360"/>
      </w:pPr>
    </w:lvl>
    <w:lvl w:ilvl="7" w:tplc="F376BC82">
      <w:start w:val="1"/>
      <w:numFmt w:val="lowerLetter"/>
      <w:lvlText w:val="%8."/>
      <w:lvlJc w:val="left"/>
      <w:pPr>
        <w:ind w:left="5760" w:hanging="360"/>
      </w:pPr>
    </w:lvl>
    <w:lvl w:ilvl="8" w:tplc="65CE1284">
      <w:start w:val="1"/>
      <w:numFmt w:val="lowerRoman"/>
      <w:lvlText w:val="%9."/>
      <w:lvlJc w:val="right"/>
      <w:pPr>
        <w:ind w:left="6480" w:hanging="180"/>
      </w:pPr>
    </w:lvl>
  </w:abstractNum>
  <w:abstractNum w:abstractNumId="29">
    <w:nsid w:val="4C786B84"/>
    <w:multiLevelType w:val="hybridMultilevel"/>
    <w:tmpl w:val="FFFFFFFF"/>
    <w:lvl w:ilvl="0" w:tplc="C81EA518">
      <w:start w:val="1"/>
      <w:numFmt w:val="decimal"/>
      <w:lvlText w:val="%1."/>
      <w:lvlJc w:val="left"/>
      <w:pPr>
        <w:ind w:left="720" w:hanging="360"/>
      </w:pPr>
    </w:lvl>
    <w:lvl w:ilvl="1" w:tplc="33FA6E9C">
      <w:start w:val="1"/>
      <w:numFmt w:val="lowerLetter"/>
      <w:lvlText w:val="%2."/>
      <w:lvlJc w:val="left"/>
      <w:pPr>
        <w:ind w:left="1440" w:hanging="360"/>
      </w:pPr>
    </w:lvl>
    <w:lvl w:ilvl="2" w:tplc="DECCC1E4">
      <w:start w:val="1"/>
      <w:numFmt w:val="lowerRoman"/>
      <w:lvlText w:val="%3."/>
      <w:lvlJc w:val="right"/>
      <w:pPr>
        <w:ind w:left="2160" w:hanging="180"/>
      </w:pPr>
    </w:lvl>
    <w:lvl w:ilvl="3" w:tplc="D4A8C90A">
      <w:start w:val="1"/>
      <w:numFmt w:val="lowerLetter"/>
      <w:lvlText w:val="%4."/>
      <w:lvlJc w:val="left"/>
      <w:pPr>
        <w:ind w:left="2880" w:hanging="360"/>
      </w:pPr>
    </w:lvl>
    <w:lvl w:ilvl="4" w:tplc="251639D4">
      <w:start w:val="1"/>
      <w:numFmt w:val="lowerLetter"/>
      <w:lvlText w:val="%5."/>
      <w:lvlJc w:val="left"/>
      <w:pPr>
        <w:ind w:left="3600" w:hanging="360"/>
      </w:pPr>
    </w:lvl>
    <w:lvl w:ilvl="5" w:tplc="0078464E">
      <w:start w:val="1"/>
      <w:numFmt w:val="lowerRoman"/>
      <w:lvlText w:val="%6."/>
      <w:lvlJc w:val="right"/>
      <w:pPr>
        <w:ind w:left="4320" w:hanging="180"/>
      </w:pPr>
    </w:lvl>
    <w:lvl w:ilvl="6" w:tplc="A404B1F4">
      <w:start w:val="1"/>
      <w:numFmt w:val="decimal"/>
      <w:lvlText w:val="%7."/>
      <w:lvlJc w:val="left"/>
      <w:pPr>
        <w:ind w:left="5040" w:hanging="360"/>
      </w:pPr>
    </w:lvl>
    <w:lvl w:ilvl="7" w:tplc="80745F88">
      <w:start w:val="1"/>
      <w:numFmt w:val="lowerLetter"/>
      <w:lvlText w:val="%8."/>
      <w:lvlJc w:val="left"/>
      <w:pPr>
        <w:ind w:left="5760" w:hanging="360"/>
      </w:pPr>
    </w:lvl>
    <w:lvl w:ilvl="8" w:tplc="69DA52AE">
      <w:start w:val="1"/>
      <w:numFmt w:val="lowerRoman"/>
      <w:lvlText w:val="%9."/>
      <w:lvlJc w:val="right"/>
      <w:pPr>
        <w:ind w:left="6480" w:hanging="180"/>
      </w:pPr>
    </w:lvl>
  </w:abstractNum>
  <w:abstractNum w:abstractNumId="30">
    <w:nsid w:val="4D4B06D4"/>
    <w:multiLevelType w:val="hybridMultilevel"/>
    <w:tmpl w:val="FFFFFFFF"/>
    <w:lvl w:ilvl="0" w:tplc="3CAAD64E">
      <w:start w:val="1"/>
      <w:numFmt w:val="upperLetter"/>
      <w:lvlText w:val="%1."/>
      <w:lvlJc w:val="left"/>
      <w:pPr>
        <w:ind w:left="1440" w:hanging="360"/>
      </w:pPr>
    </w:lvl>
    <w:lvl w:ilvl="1" w:tplc="19C86A24">
      <w:start w:val="1"/>
      <w:numFmt w:val="lowerLetter"/>
      <w:lvlText w:val="%2."/>
      <w:lvlJc w:val="left"/>
      <w:pPr>
        <w:ind w:left="2160" w:hanging="360"/>
      </w:pPr>
    </w:lvl>
    <w:lvl w:ilvl="2" w:tplc="5A8E4FB0">
      <w:start w:val="1"/>
      <w:numFmt w:val="lowerRoman"/>
      <w:lvlText w:val="%3."/>
      <w:lvlJc w:val="right"/>
      <w:pPr>
        <w:ind w:left="2880" w:hanging="180"/>
      </w:pPr>
    </w:lvl>
    <w:lvl w:ilvl="3" w:tplc="9D541236">
      <w:start w:val="1"/>
      <w:numFmt w:val="decimal"/>
      <w:lvlText w:val="%4."/>
      <w:lvlJc w:val="left"/>
      <w:pPr>
        <w:ind w:left="3600" w:hanging="360"/>
      </w:pPr>
    </w:lvl>
    <w:lvl w:ilvl="4" w:tplc="19CACE60">
      <w:start w:val="1"/>
      <w:numFmt w:val="lowerLetter"/>
      <w:lvlText w:val="%5."/>
      <w:lvlJc w:val="left"/>
      <w:pPr>
        <w:ind w:left="4320" w:hanging="360"/>
      </w:pPr>
    </w:lvl>
    <w:lvl w:ilvl="5" w:tplc="E9F4F2DE">
      <w:start w:val="1"/>
      <w:numFmt w:val="lowerRoman"/>
      <w:lvlText w:val="%6."/>
      <w:lvlJc w:val="right"/>
      <w:pPr>
        <w:ind w:left="5040" w:hanging="180"/>
      </w:pPr>
    </w:lvl>
    <w:lvl w:ilvl="6" w:tplc="DC1A5CF2">
      <w:start w:val="1"/>
      <w:numFmt w:val="decimal"/>
      <w:lvlText w:val="%7."/>
      <w:lvlJc w:val="left"/>
      <w:pPr>
        <w:ind w:left="5760" w:hanging="360"/>
      </w:pPr>
    </w:lvl>
    <w:lvl w:ilvl="7" w:tplc="3F201E8C">
      <w:start w:val="1"/>
      <w:numFmt w:val="lowerLetter"/>
      <w:lvlText w:val="%8."/>
      <w:lvlJc w:val="left"/>
      <w:pPr>
        <w:ind w:left="6480" w:hanging="360"/>
      </w:pPr>
    </w:lvl>
    <w:lvl w:ilvl="8" w:tplc="6C14A980">
      <w:start w:val="1"/>
      <w:numFmt w:val="lowerRoman"/>
      <w:lvlText w:val="%9."/>
      <w:lvlJc w:val="right"/>
      <w:pPr>
        <w:ind w:left="7200" w:hanging="180"/>
      </w:pPr>
    </w:lvl>
  </w:abstractNum>
  <w:abstractNum w:abstractNumId="31">
    <w:nsid w:val="4DCD7494"/>
    <w:multiLevelType w:val="hybridMultilevel"/>
    <w:tmpl w:val="67FA427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2DE4B89"/>
    <w:multiLevelType w:val="hybridMultilevel"/>
    <w:tmpl w:val="0FB02268"/>
    <w:lvl w:ilvl="0" w:tplc="04090017">
      <w:start w:val="1"/>
      <w:numFmt w:val="lowerLetter"/>
      <w:lvlText w:val="%1)"/>
      <w:lvlJc w:val="left"/>
      <w:pPr>
        <w:ind w:left="720" w:hanging="360"/>
      </w:pPr>
      <w:rPr>
        <w:rFonts w:hint="default"/>
      </w:rPr>
    </w:lvl>
    <w:lvl w:ilvl="1" w:tplc="CD06EE5E">
      <w:start w:val="1"/>
      <w:numFmt w:val="bullet"/>
      <w:lvlText w:val="o"/>
      <w:lvlJc w:val="left"/>
      <w:pPr>
        <w:ind w:left="1440" w:hanging="360"/>
      </w:pPr>
      <w:rPr>
        <w:rFonts w:ascii="Courier New" w:hAnsi="Courier New" w:hint="default"/>
      </w:rPr>
    </w:lvl>
    <w:lvl w:ilvl="2" w:tplc="30C0C06C">
      <w:start w:val="1"/>
      <w:numFmt w:val="bullet"/>
      <w:lvlText w:val=""/>
      <w:lvlJc w:val="left"/>
      <w:pPr>
        <w:ind w:left="2160" w:hanging="360"/>
      </w:pPr>
      <w:rPr>
        <w:rFonts w:ascii="Wingdings" w:hAnsi="Wingdings" w:hint="default"/>
      </w:rPr>
    </w:lvl>
    <w:lvl w:ilvl="3" w:tplc="8D86ECDC">
      <w:start w:val="1"/>
      <w:numFmt w:val="bullet"/>
      <w:lvlText w:val=""/>
      <w:lvlJc w:val="left"/>
      <w:pPr>
        <w:ind w:left="2880" w:hanging="360"/>
      </w:pPr>
      <w:rPr>
        <w:rFonts w:ascii="Symbol" w:hAnsi="Symbol" w:hint="default"/>
      </w:rPr>
    </w:lvl>
    <w:lvl w:ilvl="4" w:tplc="36C6CCB0">
      <w:start w:val="1"/>
      <w:numFmt w:val="bullet"/>
      <w:lvlText w:val="o"/>
      <w:lvlJc w:val="left"/>
      <w:pPr>
        <w:ind w:left="3600" w:hanging="360"/>
      </w:pPr>
      <w:rPr>
        <w:rFonts w:ascii="Courier New" w:hAnsi="Courier New" w:hint="default"/>
      </w:rPr>
    </w:lvl>
    <w:lvl w:ilvl="5" w:tplc="054EF2C8">
      <w:start w:val="1"/>
      <w:numFmt w:val="bullet"/>
      <w:lvlText w:val=""/>
      <w:lvlJc w:val="left"/>
      <w:pPr>
        <w:ind w:left="4320" w:hanging="360"/>
      </w:pPr>
      <w:rPr>
        <w:rFonts w:ascii="Wingdings" w:hAnsi="Wingdings" w:hint="default"/>
      </w:rPr>
    </w:lvl>
    <w:lvl w:ilvl="6" w:tplc="9E9A0B74">
      <w:start w:val="1"/>
      <w:numFmt w:val="bullet"/>
      <w:lvlText w:val=""/>
      <w:lvlJc w:val="left"/>
      <w:pPr>
        <w:ind w:left="5040" w:hanging="360"/>
      </w:pPr>
      <w:rPr>
        <w:rFonts w:ascii="Symbol" w:hAnsi="Symbol" w:hint="default"/>
      </w:rPr>
    </w:lvl>
    <w:lvl w:ilvl="7" w:tplc="D24EAE2A">
      <w:start w:val="1"/>
      <w:numFmt w:val="bullet"/>
      <w:lvlText w:val="o"/>
      <w:lvlJc w:val="left"/>
      <w:pPr>
        <w:ind w:left="5760" w:hanging="360"/>
      </w:pPr>
      <w:rPr>
        <w:rFonts w:ascii="Courier New" w:hAnsi="Courier New" w:hint="default"/>
      </w:rPr>
    </w:lvl>
    <w:lvl w:ilvl="8" w:tplc="219A9614">
      <w:start w:val="1"/>
      <w:numFmt w:val="bullet"/>
      <w:lvlText w:val=""/>
      <w:lvlJc w:val="left"/>
      <w:pPr>
        <w:ind w:left="6480" w:hanging="360"/>
      </w:pPr>
      <w:rPr>
        <w:rFonts w:ascii="Wingdings" w:hAnsi="Wingdings" w:hint="default"/>
      </w:rPr>
    </w:lvl>
  </w:abstractNum>
  <w:abstractNum w:abstractNumId="33">
    <w:nsid w:val="52FB2E29"/>
    <w:multiLevelType w:val="hybridMultilevel"/>
    <w:tmpl w:val="0F0CAF5A"/>
    <w:lvl w:ilvl="0" w:tplc="1EE474E4">
      <w:start w:val="1"/>
      <w:numFmt w:val="bullet"/>
      <w:lvlText w:val=""/>
      <w:lvlJc w:val="center"/>
      <w:pPr>
        <w:ind w:left="360" w:hanging="360"/>
      </w:pPr>
      <w:rPr>
        <w:rFonts w:ascii="Symbol" w:hAnsi="Symbol" w:hint="default"/>
      </w:rPr>
    </w:lvl>
    <w:lvl w:ilvl="1" w:tplc="34090003">
      <w:start w:val="1"/>
      <w:numFmt w:val="bullet"/>
      <w:lvlText w:val="o"/>
      <w:lvlJc w:val="left"/>
      <w:pPr>
        <w:ind w:left="1080" w:hanging="360"/>
      </w:pPr>
      <w:rPr>
        <w:rFonts w:ascii="Courier New" w:hAnsi="Courier New" w:cs="Courier New" w:hint="default"/>
      </w:rPr>
    </w:lvl>
    <w:lvl w:ilvl="2" w:tplc="34090005">
      <w:start w:val="1"/>
      <w:numFmt w:val="bullet"/>
      <w:lvlText w:val=""/>
      <w:lvlJc w:val="left"/>
      <w:pPr>
        <w:ind w:left="1800" w:hanging="360"/>
      </w:pPr>
      <w:rPr>
        <w:rFonts w:ascii="Wingdings" w:hAnsi="Wingdings" w:hint="default"/>
      </w:rPr>
    </w:lvl>
    <w:lvl w:ilvl="3" w:tplc="34090001">
      <w:start w:val="1"/>
      <w:numFmt w:val="bullet"/>
      <w:lvlText w:val=""/>
      <w:lvlJc w:val="left"/>
      <w:pPr>
        <w:ind w:left="2520" w:hanging="360"/>
      </w:pPr>
      <w:rPr>
        <w:rFonts w:ascii="Symbol" w:hAnsi="Symbol" w:hint="default"/>
      </w:rPr>
    </w:lvl>
    <w:lvl w:ilvl="4" w:tplc="34090003">
      <w:start w:val="1"/>
      <w:numFmt w:val="bullet"/>
      <w:lvlText w:val="o"/>
      <w:lvlJc w:val="left"/>
      <w:pPr>
        <w:ind w:left="3240" w:hanging="360"/>
      </w:pPr>
      <w:rPr>
        <w:rFonts w:ascii="Courier New" w:hAnsi="Courier New" w:cs="Courier New" w:hint="default"/>
      </w:rPr>
    </w:lvl>
    <w:lvl w:ilvl="5" w:tplc="34090005">
      <w:start w:val="1"/>
      <w:numFmt w:val="bullet"/>
      <w:lvlText w:val=""/>
      <w:lvlJc w:val="left"/>
      <w:pPr>
        <w:ind w:left="3960" w:hanging="360"/>
      </w:pPr>
      <w:rPr>
        <w:rFonts w:ascii="Wingdings" w:hAnsi="Wingdings" w:hint="default"/>
      </w:rPr>
    </w:lvl>
    <w:lvl w:ilvl="6" w:tplc="34090001">
      <w:start w:val="1"/>
      <w:numFmt w:val="bullet"/>
      <w:lvlText w:val=""/>
      <w:lvlJc w:val="left"/>
      <w:pPr>
        <w:ind w:left="4680" w:hanging="360"/>
      </w:pPr>
      <w:rPr>
        <w:rFonts w:ascii="Symbol" w:hAnsi="Symbol" w:hint="default"/>
      </w:rPr>
    </w:lvl>
    <w:lvl w:ilvl="7" w:tplc="34090003">
      <w:start w:val="1"/>
      <w:numFmt w:val="bullet"/>
      <w:lvlText w:val="o"/>
      <w:lvlJc w:val="left"/>
      <w:pPr>
        <w:ind w:left="5400" w:hanging="360"/>
      </w:pPr>
      <w:rPr>
        <w:rFonts w:ascii="Courier New" w:hAnsi="Courier New" w:cs="Courier New" w:hint="default"/>
      </w:rPr>
    </w:lvl>
    <w:lvl w:ilvl="8" w:tplc="34090005">
      <w:start w:val="1"/>
      <w:numFmt w:val="bullet"/>
      <w:lvlText w:val=""/>
      <w:lvlJc w:val="left"/>
      <w:pPr>
        <w:ind w:left="6120" w:hanging="360"/>
      </w:pPr>
      <w:rPr>
        <w:rFonts w:ascii="Wingdings" w:hAnsi="Wingdings" w:hint="default"/>
      </w:rPr>
    </w:lvl>
  </w:abstractNum>
  <w:abstractNum w:abstractNumId="34">
    <w:nsid w:val="56803B9E"/>
    <w:multiLevelType w:val="hybridMultilevel"/>
    <w:tmpl w:val="C82CBE0A"/>
    <w:lvl w:ilvl="0" w:tplc="34090019">
      <w:start w:val="1"/>
      <w:numFmt w:val="lowerLetter"/>
      <w:lvlText w:val="%1."/>
      <w:lvlJc w:val="left"/>
      <w:pPr>
        <w:ind w:left="720" w:hanging="360"/>
      </w:p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35">
    <w:nsid w:val="584F2A4F"/>
    <w:multiLevelType w:val="hybridMultilevel"/>
    <w:tmpl w:val="8766CC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C765CB0"/>
    <w:multiLevelType w:val="hybridMultilevel"/>
    <w:tmpl w:val="1CC28E70"/>
    <w:lvl w:ilvl="0" w:tplc="CBF871D0">
      <w:start w:val="1"/>
      <w:numFmt w:val="decimal"/>
      <w:lvlText w:val="%1."/>
      <w:lvlJc w:val="left"/>
      <w:pPr>
        <w:ind w:left="720" w:hanging="360"/>
      </w:pPr>
    </w:lvl>
    <w:lvl w:ilvl="1" w:tplc="DBEECFC8">
      <w:start w:val="1"/>
      <w:numFmt w:val="lowerLetter"/>
      <w:lvlText w:val="%2."/>
      <w:lvlJc w:val="left"/>
      <w:pPr>
        <w:ind w:left="1440" w:hanging="360"/>
      </w:pPr>
    </w:lvl>
    <w:lvl w:ilvl="2" w:tplc="EC0E761A">
      <w:start w:val="1"/>
      <w:numFmt w:val="lowerRoman"/>
      <w:lvlText w:val="%3."/>
      <w:lvlJc w:val="right"/>
      <w:pPr>
        <w:ind w:left="2160" w:hanging="180"/>
      </w:pPr>
    </w:lvl>
    <w:lvl w:ilvl="3" w:tplc="6412A3DE">
      <w:start w:val="1"/>
      <w:numFmt w:val="decimal"/>
      <w:lvlText w:val="%4."/>
      <w:lvlJc w:val="left"/>
      <w:pPr>
        <w:ind w:left="2880" w:hanging="360"/>
      </w:pPr>
    </w:lvl>
    <w:lvl w:ilvl="4" w:tplc="F2880442">
      <w:start w:val="1"/>
      <w:numFmt w:val="lowerLetter"/>
      <w:lvlText w:val="%5."/>
      <w:lvlJc w:val="left"/>
      <w:pPr>
        <w:ind w:left="3600" w:hanging="360"/>
      </w:pPr>
    </w:lvl>
    <w:lvl w:ilvl="5" w:tplc="D85CEF22">
      <w:start w:val="1"/>
      <w:numFmt w:val="lowerRoman"/>
      <w:lvlText w:val="%6."/>
      <w:lvlJc w:val="right"/>
      <w:pPr>
        <w:ind w:left="4320" w:hanging="180"/>
      </w:pPr>
    </w:lvl>
    <w:lvl w:ilvl="6" w:tplc="7A56D228">
      <w:start w:val="1"/>
      <w:numFmt w:val="decimal"/>
      <w:lvlText w:val="%7."/>
      <w:lvlJc w:val="left"/>
      <w:pPr>
        <w:ind w:left="5040" w:hanging="360"/>
      </w:pPr>
    </w:lvl>
    <w:lvl w:ilvl="7" w:tplc="C3CAD590">
      <w:start w:val="1"/>
      <w:numFmt w:val="lowerLetter"/>
      <w:lvlText w:val="%8."/>
      <w:lvlJc w:val="left"/>
      <w:pPr>
        <w:ind w:left="5760" w:hanging="360"/>
      </w:pPr>
    </w:lvl>
    <w:lvl w:ilvl="8" w:tplc="A0AEA0F6">
      <w:start w:val="1"/>
      <w:numFmt w:val="lowerRoman"/>
      <w:lvlText w:val="%9."/>
      <w:lvlJc w:val="right"/>
      <w:pPr>
        <w:ind w:left="6480" w:hanging="180"/>
      </w:pPr>
    </w:lvl>
  </w:abstractNum>
  <w:abstractNum w:abstractNumId="37">
    <w:nsid w:val="601C5B62"/>
    <w:multiLevelType w:val="multilevel"/>
    <w:tmpl w:val="3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nsid w:val="685025B3"/>
    <w:multiLevelType w:val="hybridMultilevel"/>
    <w:tmpl w:val="60529984"/>
    <w:lvl w:ilvl="0" w:tplc="1EE474E4">
      <w:start w:val="1"/>
      <w:numFmt w:val="bullet"/>
      <w:lvlText w:val=""/>
      <w:lvlJc w:val="center"/>
      <w:pPr>
        <w:ind w:left="360" w:hanging="360"/>
      </w:pPr>
      <w:rPr>
        <w:rFonts w:ascii="Symbol" w:hAnsi="Symbol" w:hint="default"/>
      </w:rPr>
    </w:lvl>
    <w:lvl w:ilvl="1" w:tplc="34090003">
      <w:start w:val="1"/>
      <w:numFmt w:val="bullet"/>
      <w:lvlText w:val="o"/>
      <w:lvlJc w:val="left"/>
      <w:pPr>
        <w:ind w:left="1080" w:hanging="360"/>
      </w:pPr>
      <w:rPr>
        <w:rFonts w:ascii="Courier New" w:hAnsi="Courier New" w:cs="Courier New" w:hint="default"/>
      </w:rPr>
    </w:lvl>
    <w:lvl w:ilvl="2" w:tplc="34090005">
      <w:start w:val="1"/>
      <w:numFmt w:val="bullet"/>
      <w:lvlText w:val=""/>
      <w:lvlJc w:val="left"/>
      <w:pPr>
        <w:ind w:left="1800" w:hanging="360"/>
      </w:pPr>
      <w:rPr>
        <w:rFonts w:ascii="Wingdings" w:hAnsi="Wingdings" w:hint="default"/>
      </w:rPr>
    </w:lvl>
    <w:lvl w:ilvl="3" w:tplc="34090001">
      <w:start w:val="1"/>
      <w:numFmt w:val="bullet"/>
      <w:lvlText w:val=""/>
      <w:lvlJc w:val="left"/>
      <w:pPr>
        <w:ind w:left="2520" w:hanging="360"/>
      </w:pPr>
      <w:rPr>
        <w:rFonts w:ascii="Symbol" w:hAnsi="Symbol" w:hint="default"/>
      </w:rPr>
    </w:lvl>
    <w:lvl w:ilvl="4" w:tplc="34090003">
      <w:start w:val="1"/>
      <w:numFmt w:val="bullet"/>
      <w:lvlText w:val="o"/>
      <w:lvlJc w:val="left"/>
      <w:pPr>
        <w:ind w:left="3240" w:hanging="360"/>
      </w:pPr>
      <w:rPr>
        <w:rFonts w:ascii="Courier New" w:hAnsi="Courier New" w:cs="Courier New" w:hint="default"/>
      </w:rPr>
    </w:lvl>
    <w:lvl w:ilvl="5" w:tplc="34090005">
      <w:start w:val="1"/>
      <w:numFmt w:val="bullet"/>
      <w:lvlText w:val=""/>
      <w:lvlJc w:val="left"/>
      <w:pPr>
        <w:ind w:left="3960" w:hanging="360"/>
      </w:pPr>
      <w:rPr>
        <w:rFonts w:ascii="Wingdings" w:hAnsi="Wingdings" w:hint="default"/>
      </w:rPr>
    </w:lvl>
    <w:lvl w:ilvl="6" w:tplc="34090001">
      <w:start w:val="1"/>
      <w:numFmt w:val="bullet"/>
      <w:lvlText w:val=""/>
      <w:lvlJc w:val="left"/>
      <w:pPr>
        <w:ind w:left="4680" w:hanging="360"/>
      </w:pPr>
      <w:rPr>
        <w:rFonts w:ascii="Symbol" w:hAnsi="Symbol" w:hint="default"/>
      </w:rPr>
    </w:lvl>
    <w:lvl w:ilvl="7" w:tplc="34090003">
      <w:start w:val="1"/>
      <w:numFmt w:val="bullet"/>
      <w:lvlText w:val="o"/>
      <w:lvlJc w:val="left"/>
      <w:pPr>
        <w:ind w:left="5400" w:hanging="360"/>
      </w:pPr>
      <w:rPr>
        <w:rFonts w:ascii="Courier New" w:hAnsi="Courier New" w:cs="Courier New" w:hint="default"/>
      </w:rPr>
    </w:lvl>
    <w:lvl w:ilvl="8" w:tplc="34090005">
      <w:start w:val="1"/>
      <w:numFmt w:val="bullet"/>
      <w:lvlText w:val=""/>
      <w:lvlJc w:val="left"/>
      <w:pPr>
        <w:ind w:left="6120" w:hanging="360"/>
      </w:pPr>
      <w:rPr>
        <w:rFonts w:ascii="Wingdings" w:hAnsi="Wingdings" w:hint="default"/>
      </w:rPr>
    </w:lvl>
  </w:abstractNum>
  <w:abstractNum w:abstractNumId="39">
    <w:nsid w:val="6B962BED"/>
    <w:multiLevelType w:val="hybridMultilevel"/>
    <w:tmpl w:val="9EB64FB8"/>
    <w:lvl w:ilvl="0" w:tplc="DF3ED1EC">
      <w:start w:val="1"/>
      <w:numFmt w:val="decimal"/>
      <w:lvlText w:val="%1."/>
      <w:lvlJc w:val="left"/>
      <w:pPr>
        <w:ind w:left="1800" w:hanging="360"/>
      </w:pPr>
    </w:lvl>
    <w:lvl w:ilvl="1" w:tplc="F184E386">
      <w:start w:val="1"/>
      <w:numFmt w:val="lowerLetter"/>
      <w:lvlText w:val="%2."/>
      <w:lvlJc w:val="left"/>
      <w:pPr>
        <w:ind w:left="2520" w:hanging="360"/>
      </w:pPr>
    </w:lvl>
    <w:lvl w:ilvl="2" w:tplc="1592EC80">
      <w:start w:val="1"/>
      <w:numFmt w:val="lowerRoman"/>
      <w:lvlText w:val="%3."/>
      <w:lvlJc w:val="right"/>
      <w:pPr>
        <w:ind w:left="3240" w:hanging="180"/>
      </w:pPr>
    </w:lvl>
    <w:lvl w:ilvl="3" w:tplc="77B6E014" w:tentative="1">
      <w:start w:val="1"/>
      <w:numFmt w:val="decimal"/>
      <w:lvlText w:val="%4."/>
      <w:lvlJc w:val="left"/>
      <w:pPr>
        <w:ind w:left="3960" w:hanging="360"/>
      </w:pPr>
    </w:lvl>
    <w:lvl w:ilvl="4" w:tplc="DFE4AF2C" w:tentative="1">
      <w:start w:val="1"/>
      <w:numFmt w:val="lowerLetter"/>
      <w:lvlText w:val="%5."/>
      <w:lvlJc w:val="left"/>
      <w:pPr>
        <w:ind w:left="4680" w:hanging="360"/>
      </w:pPr>
    </w:lvl>
    <w:lvl w:ilvl="5" w:tplc="C3029AFC" w:tentative="1">
      <w:start w:val="1"/>
      <w:numFmt w:val="lowerRoman"/>
      <w:lvlText w:val="%6."/>
      <w:lvlJc w:val="right"/>
      <w:pPr>
        <w:ind w:left="5400" w:hanging="180"/>
      </w:pPr>
    </w:lvl>
    <w:lvl w:ilvl="6" w:tplc="606450A0" w:tentative="1">
      <w:start w:val="1"/>
      <w:numFmt w:val="decimal"/>
      <w:lvlText w:val="%7."/>
      <w:lvlJc w:val="left"/>
      <w:pPr>
        <w:ind w:left="6120" w:hanging="360"/>
      </w:pPr>
    </w:lvl>
    <w:lvl w:ilvl="7" w:tplc="601EC4B0" w:tentative="1">
      <w:start w:val="1"/>
      <w:numFmt w:val="lowerLetter"/>
      <w:lvlText w:val="%8."/>
      <w:lvlJc w:val="left"/>
      <w:pPr>
        <w:ind w:left="6840" w:hanging="360"/>
      </w:pPr>
    </w:lvl>
    <w:lvl w:ilvl="8" w:tplc="3F32C75A" w:tentative="1">
      <w:start w:val="1"/>
      <w:numFmt w:val="lowerRoman"/>
      <w:lvlText w:val="%9."/>
      <w:lvlJc w:val="right"/>
      <w:pPr>
        <w:ind w:left="7560" w:hanging="180"/>
      </w:pPr>
    </w:lvl>
  </w:abstractNum>
  <w:abstractNum w:abstractNumId="40">
    <w:nsid w:val="6B9E515E"/>
    <w:multiLevelType w:val="hybridMultilevel"/>
    <w:tmpl w:val="763A0126"/>
    <w:lvl w:ilvl="0" w:tplc="D31A0BD6">
      <w:start w:val="1"/>
      <w:numFmt w:val="decimal"/>
      <w:lvlText w:val="%1."/>
      <w:lvlJc w:val="left"/>
      <w:pPr>
        <w:ind w:left="720" w:hanging="360"/>
      </w:pPr>
    </w:lvl>
    <w:lvl w:ilvl="1" w:tplc="5B9ABF5C">
      <w:start w:val="1"/>
      <w:numFmt w:val="lowerLetter"/>
      <w:lvlText w:val="%2."/>
      <w:lvlJc w:val="left"/>
      <w:pPr>
        <w:ind w:left="1440" w:hanging="360"/>
      </w:pPr>
    </w:lvl>
    <w:lvl w:ilvl="2" w:tplc="E6365000">
      <w:start w:val="1"/>
      <w:numFmt w:val="lowerLetter"/>
      <w:lvlText w:val="%3."/>
      <w:lvlJc w:val="left"/>
      <w:pPr>
        <w:ind w:left="2160" w:hanging="180"/>
      </w:pPr>
    </w:lvl>
    <w:lvl w:ilvl="3" w:tplc="04090017">
      <w:start w:val="1"/>
      <w:numFmt w:val="lowerLetter"/>
      <w:lvlText w:val="%4)"/>
      <w:lvlJc w:val="left"/>
      <w:pPr>
        <w:ind w:left="2880" w:hanging="360"/>
      </w:pPr>
    </w:lvl>
    <w:lvl w:ilvl="4" w:tplc="9E88651E">
      <w:start w:val="1"/>
      <w:numFmt w:val="lowerLetter"/>
      <w:lvlText w:val="%5."/>
      <w:lvlJc w:val="left"/>
      <w:pPr>
        <w:ind w:left="3600" w:hanging="360"/>
      </w:pPr>
    </w:lvl>
    <w:lvl w:ilvl="5" w:tplc="C4AA53BE">
      <w:start w:val="1"/>
      <w:numFmt w:val="lowerRoman"/>
      <w:lvlText w:val="%6."/>
      <w:lvlJc w:val="right"/>
      <w:pPr>
        <w:ind w:left="4320" w:hanging="180"/>
      </w:pPr>
    </w:lvl>
    <w:lvl w:ilvl="6" w:tplc="F976DD74">
      <w:start w:val="1"/>
      <w:numFmt w:val="decimal"/>
      <w:lvlText w:val="%7."/>
      <w:lvlJc w:val="left"/>
      <w:pPr>
        <w:ind w:left="5040" w:hanging="360"/>
      </w:pPr>
    </w:lvl>
    <w:lvl w:ilvl="7" w:tplc="2C484CBE">
      <w:start w:val="1"/>
      <w:numFmt w:val="lowerLetter"/>
      <w:lvlText w:val="%8."/>
      <w:lvlJc w:val="left"/>
      <w:pPr>
        <w:ind w:left="5760" w:hanging="360"/>
      </w:pPr>
    </w:lvl>
    <w:lvl w:ilvl="8" w:tplc="A0DA72E0">
      <w:start w:val="1"/>
      <w:numFmt w:val="lowerRoman"/>
      <w:lvlText w:val="%9."/>
      <w:lvlJc w:val="right"/>
      <w:pPr>
        <w:ind w:left="6480" w:hanging="180"/>
      </w:pPr>
    </w:lvl>
  </w:abstractNum>
  <w:abstractNum w:abstractNumId="41">
    <w:nsid w:val="708E3BDF"/>
    <w:multiLevelType w:val="hybridMultilevel"/>
    <w:tmpl w:val="20DCE322"/>
    <w:lvl w:ilvl="0" w:tplc="34090001">
      <w:start w:val="1"/>
      <w:numFmt w:val="bullet"/>
      <w:lvlText w:val=""/>
      <w:lvlJc w:val="left"/>
      <w:pPr>
        <w:ind w:left="360" w:hanging="360"/>
      </w:pPr>
      <w:rPr>
        <w:rFonts w:ascii="Symbol" w:hAnsi="Symbol" w:hint="default"/>
      </w:rPr>
    </w:lvl>
    <w:lvl w:ilvl="1" w:tplc="34090003">
      <w:start w:val="1"/>
      <w:numFmt w:val="bullet"/>
      <w:lvlText w:val="o"/>
      <w:lvlJc w:val="left"/>
      <w:pPr>
        <w:ind w:left="1080" w:hanging="360"/>
      </w:pPr>
      <w:rPr>
        <w:rFonts w:ascii="Courier New" w:hAnsi="Courier New" w:cs="Courier New" w:hint="default"/>
      </w:rPr>
    </w:lvl>
    <w:lvl w:ilvl="2" w:tplc="34090005">
      <w:start w:val="1"/>
      <w:numFmt w:val="bullet"/>
      <w:lvlText w:val=""/>
      <w:lvlJc w:val="left"/>
      <w:pPr>
        <w:ind w:left="1800" w:hanging="360"/>
      </w:pPr>
      <w:rPr>
        <w:rFonts w:ascii="Wingdings" w:hAnsi="Wingdings" w:hint="default"/>
      </w:rPr>
    </w:lvl>
    <w:lvl w:ilvl="3" w:tplc="34090001">
      <w:start w:val="1"/>
      <w:numFmt w:val="bullet"/>
      <w:lvlText w:val=""/>
      <w:lvlJc w:val="left"/>
      <w:pPr>
        <w:ind w:left="2520" w:hanging="360"/>
      </w:pPr>
      <w:rPr>
        <w:rFonts w:ascii="Symbol" w:hAnsi="Symbol" w:hint="default"/>
      </w:rPr>
    </w:lvl>
    <w:lvl w:ilvl="4" w:tplc="34090003">
      <w:start w:val="1"/>
      <w:numFmt w:val="bullet"/>
      <w:lvlText w:val="o"/>
      <w:lvlJc w:val="left"/>
      <w:pPr>
        <w:ind w:left="3240" w:hanging="360"/>
      </w:pPr>
      <w:rPr>
        <w:rFonts w:ascii="Courier New" w:hAnsi="Courier New" w:cs="Courier New" w:hint="default"/>
      </w:rPr>
    </w:lvl>
    <w:lvl w:ilvl="5" w:tplc="34090005">
      <w:start w:val="1"/>
      <w:numFmt w:val="bullet"/>
      <w:lvlText w:val=""/>
      <w:lvlJc w:val="left"/>
      <w:pPr>
        <w:ind w:left="3960" w:hanging="360"/>
      </w:pPr>
      <w:rPr>
        <w:rFonts w:ascii="Wingdings" w:hAnsi="Wingdings" w:hint="default"/>
      </w:rPr>
    </w:lvl>
    <w:lvl w:ilvl="6" w:tplc="34090001">
      <w:start w:val="1"/>
      <w:numFmt w:val="bullet"/>
      <w:lvlText w:val=""/>
      <w:lvlJc w:val="left"/>
      <w:pPr>
        <w:ind w:left="4680" w:hanging="360"/>
      </w:pPr>
      <w:rPr>
        <w:rFonts w:ascii="Symbol" w:hAnsi="Symbol" w:hint="default"/>
      </w:rPr>
    </w:lvl>
    <w:lvl w:ilvl="7" w:tplc="34090003">
      <w:start w:val="1"/>
      <w:numFmt w:val="bullet"/>
      <w:lvlText w:val="o"/>
      <w:lvlJc w:val="left"/>
      <w:pPr>
        <w:ind w:left="5400" w:hanging="360"/>
      </w:pPr>
      <w:rPr>
        <w:rFonts w:ascii="Courier New" w:hAnsi="Courier New" w:cs="Courier New" w:hint="default"/>
      </w:rPr>
    </w:lvl>
    <w:lvl w:ilvl="8" w:tplc="34090005">
      <w:start w:val="1"/>
      <w:numFmt w:val="bullet"/>
      <w:lvlText w:val=""/>
      <w:lvlJc w:val="left"/>
      <w:pPr>
        <w:ind w:left="6120" w:hanging="360"/>
      </w:pPr>
      <w:rPr>
        <w:rFonts w:ascii="Wingdings" w:hAnsi="Wingdings" w:hint="default"/>
      </w:rPr>
    </w:lvl>
  </w:abstractNum>
  <w:abstractNum w:abstractNumId="42">
    <w:nsid w:val="79A74351"/>
    <w:multiLevelType w:val="multilevel"/>
    <w:tmpl w:val="3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43">
    <w:nsid w:val="7BBE00EB"/>
    <w:multiLevelType w:val="hybridMultilevel"/>
    <w:tmpl w:val="C452FC8C"/>
    <w:lvl w:ilvl="0" w:tplc="3409000F">
      <w:start w:val="1"/>
      <w:numFmt w:val="decimal"/>
      <w:lvlText w:val="%1."/>
      <w:lvlJc w:val="left"/>
      <w:pPr>
        <w:ind w:left="720" w:hanging="360"/>
      </w:p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44">
    <w:nsid w:val="7BE37B5F"/>
    <w:multiLevelType w:val="hybridMultilevel"/>
    <w:tmpl w:val="9FA03390"/>
    <w:lvl w:ilvl="0" w:tplc="34090001">
      <w:start w:val="1"/>
      <w:numFmt w:val="bullet"/>
      <w:lvlText w:val=""/>
      <w:lvlJc w:val="left"/>
      <w:pPr>
        <w:ind w:left="720" w:hanging="360"/>
      </w:pPr>
      <w:rPr>
        <w:rFonts w:ascii="Symbol" w:hAnsi="Symbol" w:hint="default"/>
      </w:rPr>
    </w:lvl>
    <w:lvl w:ilvl="1" w:tplc="34090003">
      <w:start w:val="1"/>
      <w:numFmt w:val="bullet"/>
      <w:lvlText w:val="o"/>
      <w:lvlJc w:val="left"/>
      <w:pPr>
        <w:ind w:left="1440" w:hanging="360"/>
      </w:pPr>
      <w:rPr>
        <w:rFonts w:ascii="Courier New" w:hAnsi="Courier New" w:cs="Courier New" w:hint="default"/>
      </w:rPr>
    </w:lvl>
    <w:lvl w:ilvl="2" w:tplc="34090005">
      <w:start w:val="1"/>
      <w:numFmt w:val="bullet"/>
      <w:lvlText w:val=""/>
      <w:lvlJc w:val="left"/>
      <w:pPr>
        <w:ind w:left="2160" w:hanging="360"/>
      </w:pPr>
      <w:rPr>
        <w:rFonts w:ascii="Wingdings" w:hAnsi="Wingdings" w:hint="default"/>
      </w:rPr>
    </w:lvl>
    <w:lvl w:ilvl="3" w:tplc="34090001">
      <w:start w:val="1"/>
      <w:numFmt w:val="bullet"/>
      <w:lvlText w:val=""/>
      <w:lvlJc w:val="left"/>
      <w:pPr>
        <w:ind w:left="2880" w:hanging="360"/>
      </w:pPr>
      <w:rPr>
        <w:rFonts w:ascii="Symbol" w:hAnsi="Symbol" w:hint="default"/>
      </w:rPr>
    </w:lvl>
    <w:lvl w:ilvl="4" w:tplc="34090003">
      <w:start w:val="1"/>
      <w:numFmt w:val="bullet"/>
      <w:lvlText w:val="o"/>
      <w:lvlJc w:val="left"/>
      <w:pPr>
        <w:ind w:left="3600" w:hanging="360"/>
      </w:pPr>
      <w:rPr>
        <w:rFonts w:ascii="Courier New" w:hAnsi="Courier New" w:cs="Courier New" w:hint="default"/>
      </w:rPr>
    </w:lvl>
    <w:lvl w:ilvl="5" w:tplc="34090005">
      <w:start w:val="1"/>
      <w:numFmt w:val="bullet"/>
      <w:lvlText w:val=""/>
      <w:lvlJc w:val="left"/>
      <w:pPr>
        <w:ind w:left="4320" w:hanging="360"/>
      </w:pPr>
      <w:rPr>
        <w:rFonts w:ascii="Wingdings" w:hAnsi="Wingdings" w:hint="default"/>
      </w:rPr>
    </w:lvl>
    <w:lvl w:ilvl="6" w:tplc="34090001">
      <w:start w:val="1"/>
      <w:numFmt w:val="bullet"/>
      <w:lvlText w:val=""/>
      <w:lvlJc w:val="left"/>
      <w:pPr>
        <w:ind w:left="5040" w:hanging="360"/>
      </w:pPr>
      <w:rPr>
        <w:rFonts w:ascii="Symbol" w:hAnsi="Symbol" w:hint="default"/>
      </w:rPr>
    </w:lvl>
    <w:lvl w:ilvl="7" w:tplc="34090003">
      <w:start w:val="1"/>
      <w:numFmt w:val="bullet"/>
      <w:lvlText w:val="o"/>
      <w:lvlJc w:val="left"/>
      <w:pPr>
        <w:ind w:left="5760" w:hanging="360"/>
      </w:pPr>
      <w:rPr>
        <w:rFonts w:ascii="Courier New" w:hAnsi="Courier New" w:cs="Courier New" w:hint="default"/>
      </w:rPr>
    </w:lvl>
    <w:lvl w:ilvl="8" w:tplc="34090005">
      <w:start w:val="1"/>
      <w:numFmt w:val="bullet"/>
      <w:lvlText w:val=""/>
      <w:lvlJc w:val="left"/>
      <w:pPr>
        <w:ind w:left="6480" w:hanging="360"/>
      </w:pPr>
      <w:rPr>
        <w:rFonts w:ascii="Wingdings" w:hAnsi="Wingdings" w:hint="default"/>
      </w:rPr>
    </w:lvl>
  </w:abstractNum>
  <w:num w:numId="1">
    <w:abstractNumId w:val="25"/>
  </w:num>
  <w:num w:numId="2">
    <w:abstractNumId w:val="36"/>
  </w:num>
  <w:num w:numId="3">
    <w:abstractNumId w:val="2"/>
  </w:num>
  <w:num w:numId="4">
    <w:abstractNumId w:val="3"/>
  </w:num>
  <w:num w:numId="5">
    <w:abstractNumId w:val="12"/>
  </w:num>
  <w:num w:numId="6">
    <w:abstractNumId w:val="19"/>
  </w:num>
  <w:num w:numId="7">
    <w:abstractNumId w:val="22"/>
  </w:num>
  <w:num w:numId="8">
    <w:abstractNumId w:val="0"/>
  </w:num>
  <w:num w:numId="9">
    <w:abstractNumId w:val="30"/>
  </w:num>
  <w:num w:numId="10">
    <w:abstractNumId w:val="20"/>
  </w:num>
  <w:num w:numId="11">
    <w:abstractNumId w:val="8"/>
  </w:num>
  <w:num w:numId="12">
    <w:abstractNumId w:val="26"/>
  </w:num>
  <w:num w:numId="13">
    <w:abstractNumId w:val="32"/>
  </w:num>
  <w:num w:numId="14">
    <w:abstractNumId w:val="17"/>
  </w:num>
  <w:num w:numId="15">
    <w:abstractNumId w:val="29"/>
  </w:num>
  <w:num w:numId="16">
    <w:abstractNumId w:val="31"/>
  </w:num>
  <w:num w:numId="17">
    <w:abstractNumId w:val="34"/>
  </w:num>
  <w:num w:numId="18">
    <w:abstractNumId w:val="35"/>
  </w:num>
  <w:num w:numId="19">
    <w:abstractNumId w:val="15"/>
  </w:num>
  <w:num w:numId="20">
    <w:abstractNumId w:val="5"/>
  </w:num>
  <w:num w:numId="21">
    <w:abstractNumId w:val="7"/>
  </w:num>
  <w:num w:numId="22">
    <w:abstractNumId w:val="11"/>
  </w:num>
  <w:num w:numId="23">
    <w:abstractNumId w:val="28"/>
  </w:num>
  <w:num w:numId="24">
    <w:abstractNumId w:val="14"/>
  </w:num>
  <w:num w:numId="25">
    <w:abstractNumId w:val="1"/>
  </w:num>
  <w:num w:numId="26">
    <w:abstractNumId w:val="27"/>
  </w:num>
  <w:num w:numId="27">
    <w:abstractNumId w:val="4"/>
  </w:num>
  <w:num w:numId="28">
    <w:abstractNumId w:val="13"/>
  </w:num>
  <w:num w:numId="29">
    <w:abstractNumId w:val="39"/>
  </w:num>
  <w:num w:numId="30">
    <w:abstractNumId w:val="38"/>
  </w:num>
  <w:num w:numId="31">
    <w:abstractNumId w:val="41"/>
  </w:num>
  <w:num w:numId="32">
    <w:abstractNumId w:val="44"/>
  </w:num>
  <w:num w:numId="33">
    <w:abstractNumId w:val="33"/>
  </w:num>
  <w:num w:numId="34">
    <w:abstractNumId w:val="16"/>
  </w:num>
  <w:num w:numId="35">
    <w:abstractNumId w:val="9"/>
  </w:num>
  <w:num w:numId="36">
    <w:abstractNumId w:val="40"/>
  </w:num>
  <w:num w:numId="37">
    <w:abstractNumId w:val="23"/>
  </w:num>
  <w:num w:numId="38">
    <w:abstractNumId w:val="18"/>
  </w:num>
  <w:num w:numId="39">
    <w:abstractNumId w:val="43"/>
  </w:num>
  <w:num w:numId="40">
    <w:abstractNumId w:val="10"/>
  </w:num>
  <w:num w:numId="41">
    <w:abstractNumId w:val="37"/>
  </w:num>
  <w:num w:numId="42">
    <w:abstractNumId w:val="42"/>
  </w:num>
  <w:num w:numId="43">
    <w:abstractNumId w:val="21"/>
  </w:num>
  <w:num w:numId="44">
    <w:abstractNumId w:val="24"/>
  </w:num>
  <w:num w:numId="45">
    <w:abstractNumId w:val="6"/>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I3MbE0MzQwNjIFIiUdpeDU4uLM/DyQAmOLWgCFpO4RLQAAAA=="/>
  </w:docVars>
  <w:rsids>
    <w:rsidRoot w:val="002E2C86"/>
    <w:rsid w:val="00000976"/>
    <w:rsid w:val="000013BD"/>
    <w:rsid w:val="000014A8"/>
    <w:rsid w:val="0000211F"/>
    <w:rsid w:val="00002215"/>
    <w:rsid w:val="00002464"/>
    <w:rsid w:val="000026E1"/>
    <w:rsid w:val="0000279D"/>
    <w:rsid w:val="000027E4"/>
    <w:rsid w:val="00002DA3"/>
    <w:rsid w:val="0000306E"/>
    <w:rsid w:val="0000384B"/>
    <w:rsid w:val="000046FD"/>
    <w:rsid w:val="00004714"/>
    <w:rsid w:val="000048BD"/>
    <w:rsid w:val="0000541B"/>
    <w:rsid w:val="00006304"/>
    <w:rsid w:val="0000653F"/>
    <w:rsid w:val="00006654"/>
    <w:rsid w:val="0000766F"/>
    <w:rsid w:val="00007791"/>
    <w:rsid w:val="000077F4"/>
    <w:rsid w:val="00007B15"/>
    <w:rsid w:val="00007B91"/>
    <w:rsid w:val="00007C7A"/>
    <w:rsid w:val="0001023F"/>
    <w:rsid w:val="00010553"/>
    <w:rsid w:val="000107E6"/>
    <w:rsid w:val="00010F16"/>
    <w:rsid w:val="0001150A"/>
    <w:rsid w:val="000119BC"/>
    <w:rsid w:val="00012304"/>
    <w:rsid w:val="00012B03"/>
    <w:rsid w:val="000134A6"/>
    <w:rsid w:val="00013805"/>
    <w:rsid w:val="000146DB"/>
    <w:rsid w:val="000147CE"/>
    <w:rsid w:val="00014825"/>
    <w:rsid w:val="00015F54"/>
    <w:rsid w:val="000162CE"/>
    <w:rsid w:val="000167F7"/>
    <w:rsid w:val="00016C67"/>
    <w:rsid w:val="00016CC0"/>
    <w:rsid w:val="000170FA"/>
    <w:rsid w:val="0001748C"/>
    <w:rsid w:val="000200FF"/>
    <w:rsid w:val="0002074C"/>
    <w:rsid w:val="00020A2F"/>
    <w:rsid w:val="00020A94"/>
    <w:rsid w:val="00020AB3"/>
    <w:rsid w:val="000214D2"/>
    <w:rsid w:val="00021FD0"/>
    <w:rsid w:val="000222F9"/>
    <w:rsid w:val="00022778"/>
    <w:rsid w:val="000228F7"/>
    <w:rsid w:val="00023119"/>
    <w:rsid w:val="000234A2"/>
    <w:rsid w:val="00023573"/>
    <w:rsid w:val="00023837"/>
    <w:rsid w:val="000238B0"/>
    <w:rsid w:val="00024AC8"/>
    <w:rsid w:val="00024FC7"/>
    <w:rsid w:val="00025608"/>
    <w:rsid w:val="00025F8F"/>
    <w:rsid w:val="0002627C"/>
    <w:rsid w:val="00026497"/>
    <w:rsid w:val="00026774"/>
    <w:rsid w:val="00026DC3"/>
    <w:rsid w:val="00027334"/>
    <w:rsid w:val="00027EE8"/>
    <w:rsid w:val="00027EF5"/>
    <w:rsid w:val="0003038A"/>
    <w:rsid w:val="0003089A"/>
    <w:rsid w:val="00030A52"/>
    <w:rsid w:val="00030DB2"/>
    <w:rsid w:val="000316A6"/>
    <w:rsid w:val="000316BA"/>
    <w:rsid w:val="00031FD1"/>
    <w:rsid w:val="00032B74"/>
    <w:rsid w:val="000333A9"/>
    <w:rsid w:val="00034715"/>
    <w:rsid w:val="00034E42"/>
    <w:rsid w:val="000352D2"/>
    <w:rsid w:val="00035D38"/>
    <w:rsid w:val="00035D96"/>
    <w:rsid w:val="0003604C"/>
    <w:rsid w:val="000360D1"/>
    <w:rsid w:val="00036495"/>
    <w:rsid w:val="000370AD"/>
    <w:rsid w:val="0003730B"/>
    <w:rsid w:val="00037528"/>
    <w:rsid w:val="0003752D"/>
    <w:rsid w:val="00037547"/>
    <w:rsid w:val="000375DD"/>
    <w:rsid w:val="00037646"/>
    <w:rsid w:val="00037AE2"/>
    <w:rsid w:val="00037B15"/>
    <w:rsid w:val="0004002E"/>
    <w:rsid w:val="00040364"/>
    <w:rsid w:val="0004063D"/>
    <w:rsid w:val="000408CE"/>
    <w:rsid w:val="00042296"/>
    <w:rsid w:val="00042A36"/>
    <w:rsid w:val="00042AAE"/>
    <w:rsid w:val="00042BEF"/>
    <w:rsid w:val="00042C6E"/>
    <w:rsid w:val="00043323"/>
    <w:rsid w:val="00043603"/>
    <w:rsid w:val="00043ACD"/>
    <w:rsid w:val="00043FAB"/>
    <w:rsid w:val="0004496C"/>
    <w:rsid w:val="00044FC3"/>
    <w:rsid w:val="00045C01"/>
    <w:rsid w:val="00045C88"/>
    <w:rsid w:val="00045CF0"/>
    <w:rsid w:val="00045D8A"/>
    <w:rsid w:val="000469CD"/>
    <w:rsid w:val="00046AAA"/>
    <w:rsid w:val="00046AC3"/>
    <w:rsid w:val="00046DA1"/>
    <w:rsid w:val="0004702F"/>
    <w:rsid w:val="000477A2"/>
    <w:rsid w:val="000501AC"/>
    <w:rsid w:val="0005038A"/>
    <w:rsid w:val="00050E10"/>
    <w:rsid w:val="00051698"/>
    <w:rsid w:val="00051A8A"/>
    <w:rsid w:val="00051AE5"/>
    <w:rsid w:val="00051B58"/>
    <w:rsid w:val="00052475"/>
    <w:rsid w:val="00052648"/>
    <w:rsid w:val="000528B6"/>
    <w:rsid w:val="00052946"/>
    <w:rsid w:val="00052D84"/>
    <w:rsid w:val="000537CE"/>
    <w:rsid w:val="00053D92"/>
    <w:rsid w:val="0005408C"/>
    <w:rsid w:val="0005572A"/>
    <w:rsid w:val="00055E4B"/>
    <w:rsid w:val="000563AB"/>
    <w:rsid w:val="00056502"/>
    <w:rsid w:val="000569CE"/>
    <w:rsid w:val="0005760E"/>
    <w:rsid w:val="00057C5B"/>
    <w:rsid w:val="00057FFE"/>
    <w:rsid w:val="00060195"/>
    <w:rsid w:val="00060814"/>
    <w:rsid w:val="00060C84"/>
    <w:rsid w:val="00060E98"/>
    <w:rsid w:val="00061044"/>
    <w:rsid w:val="00061371"/>
    <w:rsid w:val="000614AC"/>
    <w:rsid w:val="00061689"/>
    <w:rsid w:val="000616DD"/>
    <w:rsid w:val="000618F8"/>
    <w:rsid w:val="00061AA9"/>
    <w:rsid w:val="00062BE6"/>
    <w:rsid w:val="00062BF0"/>
    <w:rsid w:val="00062EAD"/>
    <w:rsid w:val="00062FA3"/>
    <w:rsid w:val="0006330E"/>
    <w:rsid w:val="0006351E"/>
    <w:rsid w:val="00063552"/>
    <w:rsid w:val="00063793"/>
    <w:rsid w:val="000639E7"/>
    <w:rsid w:val="00063CE4"/>
    <w:rsid w:val="000644D6"/>
    <w:rsid w:val="00064E69"/>
    <w:rsid w:val="00065C67"/>
    <w:rsid w:val="0006652E"/>
    <w:rsid w:val="00066662"/>
    <w:rsid w:val="00066A22"/>
    <w:rsid w:val="00066B3C"/>
    <w:rsid w:val="00066CC3"/>
    <w:rsid w:val="00067222"/>
    <w:rsid w:val="00067E18"/>
    <w:rsid w:val="00067E21"/>
    <w:rsid w:val="00067FB8"/>
    <w:rsid w:val="0007063C"/>
    <w:rsid w:val="000707BC"/>
    <w:rsid w:val="00070A72"/>
    <w:rsid w:val="00071148"/>
    <w:rsid w:val="00071C6B"/>
    <w:rsid w:val="000720AF"/>
    <w:rsid w:val="000720F9"/>
    <w:rsid w:val="000725B9"/>
    <w:rsid w:val="00072922"/>
    <w:rsid w:val="00072C51"/>
    <w:rsid w:val="000730EA"/>
    <w:rsid w:val="000737A1"/>
    <w:rsid w:val="000740A9"/>
    <w:rsid w:val="000743E5"/>
    <w:rsid w:val="00075405"/>
    <w:rsid w:val="00075994"/>
    <w:rsid w:val="00075AC9"/>
    <w:rsid w:val="00075D82"/>
    <w:rsid w:val="00075FE6"/>
    <w:rsid w:val="000760B7"/>
    <w:rsid w:val="000768E9"/>
    <w:rsid w:val="00077D80"/>
    <w:rsid w:val="00077F8B"/>
    <w:rsid w:val="00077FD5"/>
    <w:rsid w:val="0008009F"/>
    <w:rsid w:val="00080606"/>
    <w:rsid w:val="000807B2"/>
    <w:rsid w:val="00080AE6"/>
    <w:rsid w:val="000816E0"/>
    <w:rsid w:val="00082044"/>
    <w:rsid w:val="000820E2"/>
    <w:rsid w:val="0008218A"/>
    <w:rsid w:val="0008238D"/>
    <w:rsid w:val="0008277E"/>
    <w:rsid w:val="000829A3"/>
    <w:rsid w:val="00082D93"/>
    <w:rsid w:val="0008335C"/>
    <w:rsid w:val="000835B0"/>
    <w:rsid w:val="00083936"/>
    <w:rsid w:val="00083A91"/>
    <w:rsid w:val="00083F5B"/>
    <w:rsid w:val="0008455C"/>
    <w:rsid w:val="00084574"/>
    <w:rsid w:val="00084CB9"/>
    <w:rsid w:val="00085518"/>
    <w:rsid w:val="0008575F"/>
    <w:rsid w:val="00085C91"/>
    <w:rsid w:val="000862EE"/>
    <w:rsid w:val="000865C0"/>
    <w:rsid w:val="00086A99"/>
    <w:rsid w:val="00086DA9"/>
    <w:rsid w:val="0008764D"/>
    <w:rsid w:val="00087B95"/>
    <w:rsid w:val="00087C3E"/>
    <w:rsid w:val="00087C4D"/>
    <w:rsid w:val="00087EAA"/>
    <w:rsid w:val="000900D6"/>
    <w:rsid w:val="000903BB"/>
    <w:rsid w:val="00090BC0"/>
    <w:rsid w:val="00090F82"/>
    <w:rsid w:val="00091785"/>
    <w:rsid w:val="000917A6"/>
    <w:rsid w:val="00091897"/>
    <w:rsid w:val="00092AFF"/>
    <w:rsid w:val="00092EFC"/>
    <w:rsid w:val="0009307B"/>
    <w:rsid w:val="00093356"/>
    <w:rsid w:val="00094512"/>
    <w:rsid w:val="00094978"/>
    <w:rsid w:val="00094F6C"/>
    <w:rsid w:val="0009504F"/>
    <w:rsid w:val="00095099"/>
    <w:rsid w:val="00095275"/>
    <w:rsid w:val="0009539F"/>
    <w:rsid w:val="000953FE"/>
    <w:rsid w:val="000955FA"/>
    <w:rsid w:val="00095910"/>
    <w:rsid w:val="00095F07"/>
    <w:rsid w:val="000963E5"/>
    <w:rsid w:val="00096794"/>
    <w:rsid w:val="00096E64"/>
    <w:rsid w:val="000974BF"/>
    <w:rsid w:val="00097E9F"/>
    <w:rsid w:val="000A0189"/>
    <w:rsid w:val="000A048D"/>
    <w:rsid w:val="000A0734"/>
    <w:rsid w:val="000A0CC6"/>
    <w:rsid w:val="000A0E2C"/>
    <w:rsid w:val="000A132E"/>
    <w:rsid w:val="000A14F0"/>
    <w:rsid w:val="000A24FE"/>
    <w:rsid w:val="000A256B"/>
    <w:rsid w:val="000A277B"/>
    <w:rsid w:val="000A28DA"/>
    <w:rsid w:val="000A2B10"/>
    <w:rsid w:val="000A2C68"/>
    <w:rsid w:val="000A2CB0"/>
    <w:rsid w:val="000A3879"/>
    <w:rsid w:val="000A4013"/>
    <w:rsid w:val="000A4282"/>
    <w:rsid w:val="000A488E"/>
    <w:rsid w:val="000A4ADF"/>
    <w:rsid w:val="000A4E88"/>
    <w:rsid w:val="000A4F01"/>
    <w:rsid w:val="000A4F56"/>
    <w:rsid w:val="000A5738"/>
    <w:rsid w:val="000A608A"/>
    <w:rsid w:val="000A613E"/>
    <w:rsid w:val="000A79C9"/>
    <w:rsid w:val="000A7DE8"/>
    <w:rsid w:val="000B0A27"/>
    <w:rsid w:val="000B0A7D"/>
    <w:rsid w:val="000B1015"/>
    <w:rsid w:val="000B156D"/>
    <w:rsid w:val="000B1627"/>
    <w:rsid w:val="000B201F"/>
    <w:rsid w:val="000B2F57"/>
    <w:rsid w:val="000B32B1"/>
    <w:rsid w:val="000B345C"/>
    <w:rsid w:val="000B34E3"/>
    <w:rsid w:val="000B3A46"/>
    <w:rsid w:val="000B3C65"/>
    <w:rsid w:val="000B3C84"/>
    <w:rsid w:val="000B49AF"/>
    <w:rsid w:val="000B4CC7"/>
    <w:rsid w:val="000B57A1"/>
    <w:rsid w:val="000B5B64"/>
    <w:rsid w:val="000B60A2"/>
    <w:rsid w:val="000B610F"/>
    <w:rsid w:val="000B64C6"/>
    <w:rsid w:val="000B6769"/>
    <w:rsid w:val="000B679A"/>
    <w:rsid w:val="000B71CD"/>
    <w:rsid w:val="000B7873"/>
    <w:rsid w:val="000C0442"/>
    <w:rsid w:val="000C1352"/>
    <w:rsid w:val="000C136B"/>
    <w:rsid w:val="000C13A6"/>
    <w:rsid w:val="000C1484"/>
    <w:rsid w:val="000C1C01"/>
    <w:rsid w:val="000C1DB9"/>
    <w:rsid w:val="000C2413"/>
    <w:rsid w:val="000C276C"/>
    <w:rsid w:val="000C2795"/>
    <w:rsid w:val="000C287E"/>
    <w:rsid w:val="000C2C95"/>
    <w:rsid w:val="000C3423"/>
    <w:rsid w:val="000C34DD"/>
    <w:rsid w:val="000C3553"/>
    <w:rsid w:val="000C391D"/>
    <w:rsid w:val="000C48B9"/>
    <w:rsid w:val="000C49C0"/>
    <w:rsid w:val="000C4A3D"/>
    <w:rsid w:val="000C4DCE"/>
    <w:rsid w:val="000C52EB"/>
    <w:rsid w:val="000C6876"/>
    <w:rsid w:val="000C6D41"/>
    <w:rsid w:val="000C6E21"/>
    <w:rsid w:val="000C7180"/>
    <w:rsid w:val="000C7274"/>
    <w:rsid w:val="000C753C"/>
    <w:rsid w:val="000C7551"/>
    <w:rsid w:val="000C77EC"/>
    <w:rsid w:val="000C797A"/>
    <w:rsid w:val="000D0097"/>
    <w:rsid w:val="000D09CA"/>
    <w:rsid w:val="000D0D51"/>
    <w:rsid w:val="000D11A0"/>
    <w:rsid w:val="000D176A"/>
    <w:rsid w:val="000D1770"/>
    <w:rsid w:val="000D17FC"/>
    <w:rsid w:val="000D1B82"/>
    <w:rsid w:val="000D1C83"/>
    <w:rsid w:val="000D1FD8"/>
    <w:rsid w:val="000D2532"/>
    <w:rsid w:val="000D257C"/>
    <w:rsid w:val="000D25C9"/>
    <w:rsid w:val="000D27D1"/>
    <w:rsid w:val="000D2968"/>
    <w:rsid w:val="000D29B0"/>
    <w:rsid w:val="000D2CAE"/>
    <w:rsid w:val="000D306C"/>
    <w:rsid w:val="000D3658"/>
    <w:rsid w:val="000D3C07"/>
    <w:rsid w:val="000D3E9A"/>
    <w:rsid w:val="000D4009"/>
    <w:rsid w:val="000D47DF"/>
    <w:rsid w:val="000D4A7A"/>
    <w:rsid w:val="000D55AE"/>
    <w:rsid w:val="000D5E3D"/>
    <w:rsid w:val="000D613D"/>
    <w:rsid w:val="000D668D"/>
    <w:rsid w:val="000D67E6"/>
    <w:rsid w:val="000D69EB"/>
    <w:rsid w:val="000D6C01"/>
    <w:rsid w:val="000D75CD"/>
    <w:rsid w:val="000D7EB8"/>
    <w:rsid w:val="000D7F84"/>
    <w:rsid w:val="000E040E"/>
    <w:rsid w:val="000E07B2"/>
    <w:rsid w:val="000E1604"/>
    <w:rsid w:val="000E1879"/>
    <w:rsid w:val="000E18DF"/>
    <w:rsid w:val="000E2596"/>
    <w:rsid w:val="000E36E2"/>
    <w:rsid w:val="000E373E"/>
    <w:rsid w:val="000E417A"/>
    <w:rsid w:val="000E4996"/>
    <w:rsid w:val="000E4BF8"/>
    <w:rsid w:val="000E523B"/>
    <w:rsid w:val="000E5ECC"/>
    <w:rsid w:val="000E5F5D"/>
    <w:rsid w:val="000E5FBF"/>
    <w:rsid w:val="000E6678"/>
    <w:rsid w:val="000E677C"/>
    <w:rsid w:val="000E76D3"/>
    <w:rsid w:val="000F0CD1"/>
    <w:rsid w:val="000F0E0E"/>
    <w:rsid w:val="000F0EF0"/>
    <w:rsid w:val="000F1000"/>
    <w:rsid w:val="000F16BA"/>
    <w:rsid w:val="000F184E"/>
    <w:rsid w:val="000F191B"/>
    <w:rsid w:val="000F199F"/>
    <w:rsid w:val="000F215E"/>
    <w:rsid w:val="000F2459"/>
    <w:rsid w:val="000F2550"/>
    <w:rsid w:val="000F2674"/>
    <w:rsid w:val="000F2981"/>
    <w:rsid w:val="000F2B80"/>
    <w:rsid w:val="000F2F7F"/>
    <w:rsid w:val="000F3139"/>
    <w:rsid w:val="000F377A"/>
    <w:rsid w:val="000F40D1"/>
    <w:rsid w:val="000F4370"/>
    <w:rsid w:val="000F45CB"/>
    <w:rsid w:val="000F47A5"/>
    <w:rsid w:val="000F4C6E"/>
    <w:rsid w:val="000F4DA6"/>
    <w:rsid w:val="000F51E2"/>
    <w:rsid w:val="000F5212"/>
    <w:rsid w:val="000F58DF"/>
    <w:rsid w:val="000F5A3A"/>
    <w:rsid w:val="000F5D4C"/>
    <w:rsid w:val="000F5F36"/>
    <w:rsid w:val="000F626A"/>
    <w:rsid w:val="000F6A13"/>
    <w:rsid w:val="000F7E1B"/>
    <w:rsid w:val="000F7E49"/>
    <w:rsid w:val="00100193"/>
    <w:rsid w:val="001001F6"/>
    <w:rsid w:val="00100912"/>
    <w:rsid w:val="001013CF"/>
    <w:rsid w:val="00101674"/>
    <w:rsid w:val="001019D2"/>
    <w:rsid w:val="00101E74"/>
    <w:rsid w:val="00102D8F"/>
    <w:rsid w:val="0010331B"/>
    <w:rsid w:val="00103791"/>
    <w:rsid w:val="00103B25"/>
    <w:rsid w:val="00103DF9"/>
    <w:rsid w:val="00104695"/>
    <w:rsid w:val="00104C9B"/>
    <w:rsid w:val="00104E96"/>
    <w:rsid w:val="0010533F"/>
    <w:rsid w:val="0010547D"/>
    <w:rsid w:val="0010569F"/>
    <w:rsid w:val="00105CAC"/>
    <w:rsid w:val="00105D92"/>
    <w:rsid w:val="00105EAF"/>
    <w:rsid w:val="00106305"/>
    <w:rsid w:val="00106378"/>
    <w:rsid w:val="00106ACF"/>
    <w:rsid w:val="00106B43"/>
    <w:rsid w:val="00106B7E"/>
    <w:rsid w:val="001073F3"/>
    <w:rsid w:val="001100FC"/>
    <w:rsid w:val="0011034C"/>
    <w:rsid w:val="001107F5"/>
    <w:rsid w:val="0011090E"/>
    <w:rsid w:val="0011094C"/>
    <w:rsid w:val="00111028"/>
    <w:rsid w:val="001111F9"/>
    <w:rsid w:val="00111754"/>
    <w:rsid w:val="0011180D"/>
    <w:rsid w:val="00111F71"/>
    <w:rsid w:val="00113951"/>
    <w:rsid w:val="00113B0A"/>
    <w:rsid w:val="00113B0E"/>
    <w:rsid w:val="00114A42"/>
    <w:rsid w:val="00114AF2"/>
    <w:rsid w:val="00114D76"/>
    <w:rsid w:val="00114FF7"/>
    <w:rsid w:val="001153FF"/>
    <w:rsid w:val="00115534"/>
    <w:rsid w:val="00115598"/>
    <w:rsid w:val="00115A7E"/>
    <w:rsid w:val="00115E49"/>
    <w:rsid w:val="00117CDC"/>
    <w:rsid w:val="00117FFA"/>
    <w:rsid w:val="001205D4"/>
    <w:rsid w:val="0012149E"/>
    <w:rsid w:val="00121559"/>
    <w:rsid w:val="00122BFE"/>
    <w:rsid w:val="00122EDD"/>
    <w:rsid w:val="00123B50"/>
    <w:rsid w:val="00124420"/>
    <w:rsid w:val="00124BCB"/>
    <w:rsid w:val="00124D72"/>
    <w:rsid w:val="00124E88"/>
    <w:rsid w:val="00124EF7"/>
    <w:rsid w:val="00125119"/>
    <w:rsid w:val="00125475"/>
    <w:rsid w:val="00125A65"/>
    <w:rsid w:val="00125C4F"/>
    <w:rsid w:val="00125DA9"/>
    <w:rsid w:val="00125DF7"/>
    <w:rsid w:val="00125F1D"/>
    <w:rsid w:val="00126EE9"/>
    <w:rsid w:val="001276EF"/>
    <w:rsid w:val="00127718"/>
    <w:rsid w:val="001300E3"/>
    <w:rsid w:val="00130B07"/>
    <w:rsid w:val="00131889"/>
    <w:rsid w:val="00131D14"/>
    <w:rsid w:val="00132581"/>
    <w:rsid w:val="001327F9"/>
    <w:rsid w:val="00132A7E"/>
    <w:rsid w:val="00132E86"/>
    <w:rsid w:val="0013346B"/>
    <w:rsid w:val="00133499"/>
    <w:rsid w:val="00133FB2"/>
    <w:rsid w:val="001347AD"/>
    <w:rsid w:val="00135313"/>
    <w:rsid w:val="00135C39"/>
    <w:rsid w:val="00136209"/>
    <w:rsid w:val="001369DE"/>
    <w:rsid w:val="00136BDE"/>
    <w:rsid w:val="00136C50"/>
    <w:rsid w:val="00136D02"/>
    <w:rsid w:val="00136D81"/>
    <w:rsid w:val="00137345"/>
    <w:rsid w:val="00137952"/>
    <w:rsid w:val="0013798F"/>
    <w:rsid w:val="001400A5"/>
    <w:rsid w:val="001402E9"/>
    <w:rsid w:val="0014068A"/>
    <w:rsid w:val="0014088C"/>
    <w:rsid w:val="00140B0F"/>
    <w:rsid w:val="001414B3"/>
    <w:rsid w:val="00141855"/>
    <w:rsid w:val="001418CD"/>
    <w:rsid w:val="00141D91"/>
    <w:rsid w:val="00142835"/>
    <w:rsid w:val="00142BFA"/>
    <w:rsid w:val="00142E0C"/>
    <w:rsid w:val="00142F3E"/>
    <w:rsid w:val="00143093"/>
    <w:rsid w:val="001436DB"/>
    <w:rsid w:val="0014383B"/>
    <w:rsid w:val="00143A34"/>
    <w:rsid w:val="00143BEC"/>
    <w:rsid w:val="00143C87"/>
    <w:rsid w:val="00143E3A"/>
    <w:rsid w:val="00144451"/>
    <w:rsid w:val="00144F13"/>
    <w:rsid w:val="00145264"/>
    <w:rsid w:val="00145E24"/>
    <w:rsid w:val="0014629F"/>
    <w:rsid w:val="00146441"/>
    <w:rsid w:val="001464D5"/>
    <w:rsid w:val="00146787"/>
    <w:rsid w:val="00146AA3"/>
    <w:rsid w:val="00146EAE"/>
    <w:rsid w:val="001474A5"/>
    <w:rsid w:val="00147AD5"/>
    <w:rsid w:val="00147C64"/>
    <w:rsid w:val="001502AF"/>
    <w:rsid w:val="00150AA6"/>
    <w:rsid w:val="00150B30"/>
    <w:rsid w:val="001510D2"/>
    <w:rsid w:val="00151C6B"/>
    <w:rsid w:val="00151EA8"/>
    <w:rsid w:val="001527C2"/>
    <w:rsid w:val="00153616"/>
    <w:rsid w:val="001537C4"/>
    <w:rsid w:val="001537C6"/>
    <w:rsid w:val="00153964"/>
    <w:rsid w:val="00153B43"/>
    <w:rsid w:val="00153DA5"/>
    <w:rsid w:val="00153E62"/>
    <w:rsid w:val="0015470D"/>
    <w:rsid w:val="001548B2"/>
    <w:rsid w:val="00154B1E"/>
    <w:rsid w:val="00154E21"/>
    <w:rsid w:val="0015502C"/>
    <w:rsid w:val="0015583C"/>
    <w:rsid w:val="00155CA5"/>
    <w:rsid w:val="00155FD1"/>
    <w:rsid w:val="00156611"/>
    <w:rsid w:val="001566DD"/>
    <w:rsid w:val="00156859"/>
    <w:rsid w:val="00156D41"/>
    <w:rsid w:val="001579F1"/>
    <w:rsid w:val="00157E0B"/>
    <w:rsid w:val="00157FE6"/>
    <w:rsid w:val="001601BF"/>
    <w:rsid w:val="00160281"/>
    <w:rsid w:val="0016038E"/>
    <w:rsid w:val="00160BFC"/>
    <w:rsid w:val="00160DBC"/>
    <w:rsid w:val="001615CA"/>
    <w:rsid w:val="00162A7C"/>
    <w:rsid w:val="001632DE"/>
    <w:rsid w:val="001633BE"/>
    <w:rsid w:val="00163A27"/>
    <w:rsid w:val="001640B6"/>
    <w:rsid w:val="0016425F"/>
    <w:rsid w:val="001643EC"/>
    <w:rsid w:val="001645AC"/>
    <w:rsid w:val="0016466A"/>
    <w:rsid w:val="00164C9D"/>
    <w:rsid w:val="001653F1"/>
    <w:rsid w:val="00165862"/>
    <w:rsid w:val="0016685B"/>
    <w:rsid w:val="00166F3F"/>
    <w:rsid w:val="00166FB9"/>
    <w:rsid w:val="001670C6"/>
    <w:rsid w:val="00167387"/>
    <w:rsid w:val="0016787C"/>
    <w:rsid w:val="00167B9D"/>
    <w:rsid w:val="00167ECE"/>
    <w:rsid w:val="001703E2"/>
    <w:rsid w:val="0017063D"/>
    <w:rsid w:val="00170690"/>
    <w:rsid w:val="00170E93"/>
    <w:rsid w:val="001710AF"/>
    <w:rsid w:val="00171EA9"/>
    <w:rsid w:val="001721BB"/>
    <w:rsid w:val="00172F30"/>
    <w:rsid w:val="00173788"/>
    <w:rsid w:val="00173827"/>
    <w:rsid w:val="00173AE0"/>
    <w:rsid w:val="00173EF4"/>
    <w:rsid w:val="00173FE6"/>
    <w:rsid w:val="0017424A"/>
    <w:rsid w:val="00174253"/>
    <w:rsid w:val="00174F1E"/>
    <w:rsid w:val="0017584E"/>
    <w:rsid w:val="0017660D"/>
    <w:rsid w:val="00176A0C"/>
    <w:rsid w:val="00176CD4"/>
    <w:rsid w:val="00177494"/>
    <w:rsid w:val="00177AB6"/>
    <w:rsid w:val="00180225"/>
    <w:rsid w:val="00180B92"/>
    <w:rsid w:val="00181454"/>
    <w:rsid w:val="0018187D"/>
    <w:rsid w:val="00181B7A"/>
    <w:rsid w:val="00181BB9"/>
    <w:rsid w:val="00181F18"/>
    <w:rsid w:val="001823B2"/>
    <w:rsid w:val="00182459"/>
    <w:rsid w:val="0018277F"/>
    <w:rsid w:val="001829FB"/>
    <w:rsid w:val="00182AB6"/>
    <w:rsid w:val="00182E85"/>
    <w:rsid w:val="001836E8"/>
    <w:rsid w:val="00183D1E"/>
    <w:rsid w:val="00184223"/>
    <w:rsid w:val="001845C1"/>
    <w:rsid w:val="00184676"/>
    <w:rsid w:val="00184741"/>
    <w:rsid w:val="00184873"/>
    <w:rsid w:val="00184BB9"/>
    <w:rsid w:val="00185B32"/>
    <w:rsid w:val="00185CEC"/>
    <w:rsid w:val="00185F07"/>
    <w:rsid w:val="001867A8"/>
    <w:rsid w:val="001870D6"/>
    <w:rsid w:val="00187375"/>
    <w:rsid w:val="00187479"/>
    <w:rsid w:val="0018DFEF"/>
    <w:rsid w:val="001903F0"/>
    <w:rsid w:val="0019050A"/>
    <w:rsid w:val="001905B5"/>
    <w:rsid w:val="001906CE"/>
    <w:rsid w:val="001912E0"/>
    <w:rsid w:val="00191564"/>
    <w:rsid w:val="001918FE"/>
    <w:rsid w:val="00191BF3"/>
    <w:rsid w:val="00191C73"/>
    <w:rsid w:val="0019225E"/>
    <w:rsid w:val="00192418"/>
    <w:rsid w:val="0019244E"/>
    <w:rsid w:val="001929E7"/>
    <w:rsid w:val="001937B0"/>
    <w:rsid w:val="0019404F"/>
    <w:rsid w:val="0019427A"/>
    <w:rsid w:val="00194966"/>
    <w:rsid w:val="00194CDD"/>
    <w:rsid w:val="00194F62"/>
    <w:rsid w:val="00194FE8"/>
    <w:rsid w:val="001954CC"/>
    <w:rsid w:val="00195D41"/>
    <w:rsid w:val="00196A71"/>
    <w:rsid w:val="00197220"/>
    <w:rsid w:val="00197228"/>
    <w:rsid w:val="00197522"/>
    <w:rsid w:val="001978F9"/>
    <w:rsid w:val="00197A9A"/>
    <w:rsid w:val="00197FBE"/>
    <w:rsid w:val="001A052A"/>
    <w:rsid w:val="001A0794"/>
    <w:rsid w:val="001A11DB"/>
    <w:rsid w:val="001A1D58"/>
    <w:rsid w:val="001A1E73"/>
    <w:rsid w:val="001A1FDF"/>
    <w:rsid w:val="001A23CC"/>
    <w:rsid w:val="001A2440"/>
    <w:rsid w:val="001A25BC"/>
    <w:rsid w:val="001A39FD"/>
    <w:rsid w:val="001A3EFC"/>
    <w:rsid w:val="001A4D71"/>
    <w:rsid w:val="001A51F6"/>
    <w:rsid w:val="001A595A"/>
    <w:rsid w:val="001A59FE"/>
    <w:rsid w:val="001A5ACA"/>
    <w:rsid w:val="001A5B14"/>
    <w:rsid w:val="001A5F80"/>
    <w:rsid w:val="001A6885"/>
    <w:rsid w:val="001A7084"/>
    <w:rsid w:val="001A73BF"/>
    <w:rsid w:val="001A7B87"/>
    <w:rsid w:val="001B048C"/>
    <w:rsid w:val="001B1086"/>
    <w:rsid w:val="001B160F"/>
    <w:rsid w:val="001B17A8"/>
    <w:rsid w:val="001B17B8"/>
    <w:rsid w:val="001B1909"/>
    <w:rsid w:val="001B1A3C"/>
    <w:rsid w:val="001B1F71"/>
    <w:rsid w:val="001B24A0"/>
    <w:rsid w:val="001B3075"/>
    <w:rsid w:val="001B3511"/>
    <w:rsid w:val="001B38AD"/>
    <w:rsid w:val="001B3901"/>
    <w:rsid w:val="001B431B"/>
    <w:rsid w:val="001B43A5"/>
    <w:rsid w:val="001B48F2"/>
    <w:rsid w:val="001B4C26"/>
    <w:rsid w:val="001B50D0"/>
    <w:rsid w:val="001B5AB3"/>
    <w:rsid w:val="001B5E62"/>
    <w:rsid w:val="001B5F4E"/>
    <w:rsid w:val="001B6DCE"/>
    <w:rsid w:val="001B6E69"/>
    <w:rsid w:val="001B7898"/>
    <w:rsid w:val="001B79C4"/>
    <w:rsid w:val="001B7ADB"/>
    <w:rsid w:val="001B7E70"/>
    <w:rsid w:val="001B7F98"/>
    <w:rsid w:val="001C0451"/>
    <w:rsid w:val="001C04F8"/>
    <w:rsid w:val="001C092A"/>
    <w:rsid w:val="001C0DCD"/>
    <w:rsid w:val="001C1033"/>
    <w:rsid w:val="001C206E"/>
    <w:rsid w:val="001C243B"/>
    <w:rsid w:val="001C2470"/>
    <w:rsid w:val="001C2BCF"/>
    <w:rsid w:val="001C2EF3"/>
    <w:rsid w:val="001C4171"/>
    <w:rsid w:val="001C4218"/>
    <w:rsid w:val="001C4243"/>
    <w:rsid w:val="001C42FE"/>
    <w:rsid w:val="001C481C"/>
    <w:rsid w:val="001C486C"/>
    <w:rsid w:val="001C489E"/>
    <w:rsid w:val="001C49F0"/>
    <w:rsid w:val="001C5105"/>
    <w:rsid w:val="001C5161"/>
    <w:rsid w:val="001C5436"/>
    <w:rsid w:val="001C55DB"/>
    <w:rsid w:val="001C5B29"/>
    <w:rsid w:val="001C6020"/>
    <w:rsid w:val="001C622C"/>
    <w:rsid w:val="001C66A5"/>
    <w:rsid w:val="001C7032"/>
    <w:rsid w:val="001D03E9"/>
    <w:rsid w:val="001D1332"/>
    <w:rsid w:val="001D1334"/>
    <w:rsid w:val="001D1361"/>
    <w:rsid w:val="001D1390"/>
    <w:rsid w:val="001D199C"/>
    <w:rsid w:val="001D23CB"/>
    <w:rsid w:val="001D266C"/>
    <w:rsid w:val="001D2701"/>
    <w:rsid w:val="001D276B"/>
    <w:rsid w:val="001D29FD"/>
    <w:rsid w:val="001D2E23"/>
    <w:rsid w:val="001D300C"/>
    <w:rsid w:val="001D3256"/>
    <w:rsid w:val="001D3330"/>
    <w:rsid w:val="001D3C28"/>
    <w:rsid w:val="001D460E"/>
    <w:rsid w:val="001D4CF8"/>
    <w:rsid w:val="001D5151"/>
    <w:rsid w:val="001D6870"/>
    <w:rsid w:val="001D69CD"/>
    <w:rsid w:val="001D6C94"/>
    <w:rsid w:val="001D6CB3"/>
    <w:rsid w:val="001D6DA2"/>
    <w:rsid w:val="001D7142"/>
    <w:rsid w:val="001D781A"/>
    <w:rsid w:val="001D7FAD"/>
    <w:rsid w:val="001E0129"/>
    <w:rsid w:val="001E0297"/>
    <w:rsid w:val="001E055F"/>
    <w:rsid w:val="001E10C0"/>
    <w:rsid w:val="001E12D0"/>
    <w:rsid w:val="001E1CCC"/>
    <w:rsid w:val="001E1EF2"/>
    <w:rsid w:val="001E259C"/>
    <w:rsid w:val="001E2D41"/>
    <w:rsid w:val="001E30B4"/>
    <w:rsid w:val="001E3A18"/>
    <w:rsid w:val="001E3C28"/>
    <w:rsid w:val="001E3CD3"/>
    <w:rsid w:val="001E41B5"/>
    <w:rsid w:val="001E4650"/>
    <w:rsid w:val="001E467A"/>
    <w:rsid w:val="001E4890"/>
    <w:rsid w:val="001E49AC"/>
    <w:rsid w:val="001E4A61"/>
    <w:rsid w:val="001E4B1D"/>
    <w:rsid w:val="001E52E1"/>
    <w:rsid w:val="001E531F"/>
    <w:rsid w:val="001E56F0"/>
    <w:rsid w:val="001E5D15"/>
    <w:rsid w:val="001E6429"/>
    <w:rsid w:val="001E65D2"/>
    <w:rsid w:val="001E667B"/>
    <w:rsid w:val="001E67E6"/>
    <w:rsid w:val="001E6941"/>
    <w:rsid w:val="001E6A00"/>
    <w:rsid w:val="001E6D0D"/>
    <w:rsid w:val="001E6E31"/>
    <w:rsid w:val="001E70AC"/>
    <w:rsid w:val="001E77A0"/>
    <w:rsid w:val="001E7BF0"/>
    <w:rsid w:val="001F01E2"/>
    <w:rsid w:val="001F07AB"/>
    <w:rsid w:val="001F0A0C"/>
    <w:rsid w:val="001F0F9A"/>
    <w:rsid w:val="001F1812"/>
    <w:rsid w:val="001F1AB7"/>
    <w:rsid w:val="001F1F5C"/>
    <w:rsid w:val="001F2643"/>
    <w:rsid w:val="001F272A"/>
    <w:rsid w:val="001F2946"/>
    <w:rsid w:val="001F3382"/>
    <w:rsid w:val="001F3436"/>
    <w:rsid w:val="001F355B"/>
    <w:rsid w:val="001F37C4"/>
    <w:rsid w:val="001F3F83"/>
    <w:rsid w:val="001F3FF9"/>
    <w:rsid w:val="001F4238"/>
    <w:rsid w:val="001F426B"/>
    <w:rsid w:val="001F46F3"/>
    <w:rsid w:val="001F4F81"/>
    <w:rsid w:val="001F4FEE"/>
    <w:rsid w:val="001F5091"/>
    <w:rsid w:val="001F56AE"/>
    <w:rsid w:val="001F5EBE"/>
    <w:rsid w:val="001F6747"/>
    <w:rsid w:val="001F7679"/>
    <w:rsid w:val="001F7B1A"/>
    <w:rsid w:val="001F7D59"/>
    <w:rsid w:val="00200417"/>
    <w:rsid w:val="002006A9"/>
    <w:rsid w:val="002010CC"/>
    <w:rsid w:val="00201D42"/>
    <w:rsid w:val="0020212A"/>
    <w:rsid w:val="00202BC9"/>
    <w:rsid w:val="00202E55"/>
    <w:rsid w:val="002037CD"/>
    <w:rsid w:val="002043F8"/>
    <w:rsid w:val="0020473C"/>
    <w:rsid w:val="002068D5"/>
    <w:rsid w:val="0020710D"/>
    <w:rsid w:val="00207D90"/>
    <w:rsid w:val="00210083"/>
    <w:rsid w:val="002107BB"/>
    <w:rsid w:val="00210852"/>
    <w:rsid w:val="00210A77"/>
    <w:rsid w:val="00210CEF"/>
    <w:rsid w:val="002119CB"/>
    <w:rsid w:val="002121D1"/>
    <w:rsid w:val="002122C9"/>
    <w:rsid w:val="00212565"/>
    <w:rsid w:val="00212B23"/>
    <w:rsid w:val="00212C56"/>
    <w:rsid w:val="00212C86"/>
    <w:rsid w:val="00212F4A"/>
    <w:rsid w:val="00213231"/>
    <w:rsid w:val="00213BC9"/>
    <w:rsid w:val="00213D3F"/>
    <w:rsid w:val="00214070"/>
    <w:rsid w:val="0021424E"/>
    <w:rsid w:val="00214437"/>
    <w:rsid w:val="00214875"/>
    <w:rsid w:val="00214D81"/>
    <w:rsid w:val="00214F8B"/>
    <w:rsid w:val="0021517A"/>
    <w:rsid w:val="0021562B"/>
    <w:rsid w:val="00215EE9"/>
    <w:rsid w:val="002161DD"/>
    <w:rsid w:val="00216412"/>
    <w:rsid w:val="00216B10"/>
    <w:rsid w:val="0021708E"/>
    <w:rsid w:val="00217A47"/>
    <w:rsid w:val="00220AD0"/>
    <w:rsid w:val="00221781"/>
    <w:rsid w:val="00221E46"/>
    <w:rsid w:val="00222574"/>
    <w:rsid w:val="00222C06"/>
    <w:rsid w:val="00222EC2"/>
    <w:rsid w:val="00222F0E"/>
    <w:rsid w:val="002230BD"/>
    <w:rsid w:val="002230E0"/>
    <w:rsid w:val="00223181"/>
    <w:rsid w:val="0022330B"/>
    <w:rsid w:val="002233C3"/>
    <w:rsid w:val="00223EE7"/>
    <w:rsid w:val="002242C0"/>
    <w:rsid w:val="0022591B"/>
    <w:rsid w:val="002269C3"/>
    <w:rsid w:val="002269F3"/>
    <w:rsid w:val="00226D68"/>
    <w:rsid w:val="00227234"/>
    <w:rsid w:val="00227AF4"/>
    <w:rsid w:val="00227D2F"/>
    <w:rsid w:val="0023008E"/>
    <w:rsid w:val="00230D2A"/>
    <w:rsid w:val="00231187"/>
    <w:rsid w:val="0023158C"/>
    <w:rsid w:val="00231A8E"/>
    <w:rsid w:val="00231C63"/>
    <w:rsid w:val="00232730"/>
    <w:rsid w:val="002332C0"/>
    <w:rsid w:val="002333E6"/>
    <w:rsid w:val="00233443"/>
    <w:rsid w:val="0023359D"/>
    <w:rsid w:val="002335D9"/>
    <w:rsid w:val="00233A1F"/>
    <w:rsid w:val="00233A53"/>
    <w:rsid w:val="00233B28"/>
    <w:rsid w:val="00234D9D"/>
    <w:rsid w:val="00234EE8"/>
    <w:rsid w:val="00235235"/>
    <w:rsid w:val="00235976"/>
    <w:rsid w:val="00235B51"/>
    <w:rsid w:val="00236DA3"/>
    <w:rsid w:val="00237BCB"/>
    <w:rsid w:val="00240025"/>
    <w:rsid w:val="00240C61"/>
    <w:rsid w:val="00240FD4"/>
    <w:rsid w:val="002417A8"/>
    <w:rsid w:val="00241F1C"/>
    <w:rsid w:val="00241FFF"/>
    <w:rsid w:val="0024313E"/>
    <w:rsid w:val="002439D5"/>
    <w:rsid w:val="00243A5A"/>
    <w:rsid w:val="00244D14"/>
    <w:rsid w:val="00245E6E"/>
    <w:rsid w:val="00246805"/>
    <w:rsid w:val="00246853"/>
    <w:rsid w:val="00246948"/>
    <w:rsid w:val="00246CE7"/>
    <w:rsid w:val="00246E43"/>
    <w:rsid w:val="00246E58"/>
    <w:rsid w:val="00247544"/>
    <w:rsid w:val="00247CD2"/>
    <w:rsid w:val="00247EDC"/>
    <w:rsid w:val="002503C1"/>
    <w:rsid w:val="002503DD"/>
    <w:rsid w:val="0025064E"/>
    <w:rsid w:val="00250716"/>
    <w:rsid w:val="002508A2"/>
    <w:rsid w:val="002510EC"/>
    <w:rsid w:val="00251250"/>
    <w:rsid w:val="00251569"/>
    <w:rsid w:val="00251743"/>
    <w:rsid w:val="00251ACE"/>
    <w:rsid w:val="002522B7"/>
    <w:rsid w:val="00252AC4"/>
    <w:rsid w:val="00252E73"/>
    <w:rsid w:val="00253644"/>
    <w:rsid w:val="00253AE9"/>
    <w:rsid w:val="00254241"/>
    <w:rsid w:val="00254AC7"/>
    <w:rsid w:val="00254F44"/>
    <w:rsid w:val="0025501D"/>
    <w:rsid w:val="00255DD4"/>
    <w:rsid w:val="00255F06"/>
    <w:rsid w:val="002562AD"/>
    <w:rsid w:val="0025664E"/>
    <w:rsid w:val="002567BE"/>
    <w:rsid w:val="0025683C"/>
    <w:rsid w:val="0025730D"/>
    <w:rsid w:val="00257382"/>
    <w:rsid w:val="002608EC"/>
    <w:rsid w:val="00260EB1"/>
    <w:rsid w:val="00261250"/>
    <w:rsid w:val="00261365"/>
    <w:rsid w:val="00261D30"/>
    <w:rsid w:val="00261EFB"/>
    <w:rsid w:val="00261F6E"/>
    <w:rsid w:val="002621BB"/>
    <w:rsid w:val="002624B6"/>
    <w:rsid w:val="002630E0"/>
    <w:rsid w:val="0026316A"/>
    <w:rsid w:val="00263194"/>
    <w:rsid w:val="002632ED"/>
    <w:rsid w:val="00263526"/>
    <w:rsid w:val="002635A8"/>
    <w:rsid w:val="00264189"/>
    <w:rsid w:val="00264AE2"/>
    <w:rsid w:val="00264CC7"/>
    <w:rsid w:val="00264EFE"/>
    <w:rsid w:val="00265C70"/>
    <w:rsid w:val="0026611B"/>
    <w:rsid w:val="002667DE"/>
    <w:rsid w:val="00266E67"/>
    <w:rsid w:val="0026726E"/>
    <w:rsid w:val="002675F1"/>
    <w:rsid w:val="00267A3C"/>
    <w:rsid w:val="00267B59"/>
    <w:rsid w:val="0027091B"/>
    <w:rsid w:val="00270B66"/>
    <w:rsid w:val="00270C62"/>
    <w:rsid w:val="00271448"/>
    <w:rsid w:val="00271976"/>
    <w:rsid w:val="00271F27"/>
    <w:rsid w:val="002721C6"/>
    <w:rsid w:val="0027236D"/>
    <w:rsid w:val="002732AA"/>
    <w:rsid w:val="002741C7"/>
    <w:rsid w:val="0027488D"/>
    <w:rsid w:val="00274890"/>
    <w:rsid w:val="0027519E"/>
    <w:rsid w:val="002759DB"/>
    <w:rsid w:val="002759F6"/>
    <w:rsid w:val="00275ECB"/>
    <w:rsid w:val="0027620B"/>
    <w:rsid w:val="00276A78"/>
    <w:rsid w:val="00277332"/>
    <w:rsid w:val="00277355"/>
    <w:rsid w:val="002776F6"/>
    <w:rsid w:val="00277868"/>
    <w:rsid w:val="00277B0D"/>
    <w:rsid w:val="0028003C"/>
    <w:rsid w:val="002806F4"/>
    <w:rsid w:val="0028097B"/>
    <w:rsid w:val="002809A0"/>
    <w:rsid w:val="00280CFC"/>
    <w:rsid w:val="00280F38"/>
    <w:rsid w:val="00281194"/>
    <w:rsid w:val="00281763"/>
    <w:rsid w:val="00281831"/>
    <w:rsid w:val="0028207A"/>
    <w:rsid w:val="00282403"/>
    <w:rsid w:val="00282A8F"/>
    <w:rsid w:val="00282C70"/>
    <w:rsid w:val="00282E9E"/>
    <w:rsid w:val="00283905"/>
    <w:rsid w:val="002839B9"/>
    <w:rsid w:val="002839F7"/>
    <w:rsid w:val="00283EC9"/>
    <w:rsid w:val="00284521"/>
    <w:rsid w:val="0028492C"/>
    <w:rsid w:val="00284AEC"/>
    <w:rsid w:val="00284D6A"/>
    <w:rsid w:val="002851CA"/>
    <w:rsid w:val="002851D2"/>
    <w:rsid w:val="002851D4"/>
    <w:rsid w:val="00285616"/>
    <w:rsid w:val="00285B80"/>
    <w:rsid w:val="00285C03"/>
    <w:rsid w:val="002862DE"/>
    <w:rsid w:val="00286952"/>
    <w:rsid w:val="00286B67"/>
    <w:rsid w:val="00286CDF"/>
    <w:rsid w:val="00286EC0"/>
    <w:rsid w:val="0028732A"/>
    <w:rsid w:val="00287822"/>
    <w:rsid w:val="00287BE7"/>
    <w:rsid w:val="00290BD1"/>
    <w:rsid w:val="00290CA0"/>
    <w:rsid w:val="002912CB"/>
    <w:rsid w:val="002929B2"/>
    <w:rsid w:val="00293223"/>
    <w:rsid w:val="00293226"/>
    <w:rsid w:val="00293B60"/>
    <w:rsid w:val="002943A6"/>
    <w:rsid w:val="00294453"/>
    <w:rsid w:val="0029474C"/>
    <w:rsid w:val="00294782"/>
    <w:rsid w:val="00294E8C"/>
    <w:rsid w:val="0029503B"/>
    <w:rsid w:val="0029651F"/>
    <w:rsid w:val="002965C3"/>
    <w:rsid w:val="00296B3F"/>
    <w:rsid w:val="002971C4"/>
    <w:rsid w:val="00297262"/>
    <w:rsid w:val="00297576"/>
    <w:rsid w:val="00297A62"/>
    <w:rsid w:val="002A046E"/>
    <w:rsid w:val="002A0959"/>
    <w:rsid w:val="002A12D4"/>
    <w:rsid w:val="002A1955"/>
    <w:rsid w:val="002A19FF"/>
    <w:rsid w:val="002A1ACB"/>
    <w:rsid w:val="002A1EAE"/>
    <w:rsid w:val="002A2ED6"/>
    <w:rsid w:val="002A2F0D"/>
    <w:rsid w:val="002A3114"/>
    <w:rsid w:val="002A3D8E"/>
    <w:rsid w:val="002A3DF8"/>
    <w:rsid w:val="002A3FCE"/>
    <w:rsid w:val="002A41D8"/>
    <w:rsid w:val="002A49C5"/>
    <w:rsid w:val="002A51FE"/>
    <w:rsid w:val="002A53D9"/>
    <w:rsid w:val="002A5977"/>
    <w:rsid w:val="002A5998"/>
    <w:rsid w:val="002A5E82"/>
    <w:rsid w:val="002A6AA0"/>
    <w:rsid w:val="002A6B6C"/>
    <w:rsid w:val="002A7008"/>
    <w:rsid w:val="002A73E3"/>
    <w:rsid w:val="002A7405"/>
    <w:rsid w:val="002A7ED1"/>
    <w:rsid w:val="002B0C2F"/>
    <w:rsid w:val="002B0FC4"/>
    <w:rsid w:val="002B1908"/>
    <w:rsid w:val="002B1A73"/>
    <w:rsid w:val="002B1BB5"/>
    <w:rsid w:val="002B311B"/>
    <w:rsid w:val="002B312D"/>
    <w:rsid w:val="002B33FE"/>
    <w:rsid w:val="002B38DF"/>
    <w:rsid w:val="002B3AF1"/>
    <w:rsid w:val="002B42B4"/>
    <w:rsid w:val="002B4626"/>
    <w:rsid w:val="002B4716"/>
    <w:rsid w:val="002B4EB2"/>
    <w:rsid w:val="002B4F0B"/>
    <w:rsid w:val="002B560E"/>
    <w:rsid w:val="002B5B25"/>
    <w:rsid w:val="002B60CC"/>
    <w:rsid w:val="002B63B8"/>
    <w:rsid w:val="002B64E7"/>
    <w:rsid w:val="002B69D0"/>
    <w:rsid w:val="002B6BC3"/>
    <w:rsid w:val="002B6E40"/>
    <w:rsid w:val="002B71D1"/>
    <w:rsid w:val="002B7240"/>
    <w:rsid w:val="002B73A9"/>
    <w:rsid w:val="002B7C73"/>
    <w:rsid w:val="002B7D31"/>
    <w:rsid w:val="002C036D"/>
    <w:rsid w:val="002C07F4"/>
    <w:rsid w:val="002C0E19"/>
    <w:rsid w:val="002C100F"/>
    <w:rsid w:val="002C15C6"/>
    <w:rsid w:val="002C1780"/>
    <w:rsid w:val="002C18A1"/>
    <w:rsid w:val="002C1AF3"/>
    <w:rsid w:val="002C210F"/>
    <w:rsid w:val="002C21ED"/>
    <w:rsid w:val="002C2391"/>
    <w:rsid w:val="002C3590"/>
    <w:rsid w:val="002C3601"/>
    <w:rsid w:val="002C3A25"/>
    <w:rsid w:val="002C4E40"/>
    <w:rsid w:val="002C50AE"/>
    <w:rsid w:val="002C5581"/>
    <w:rsid w:val="002C57A0"/>
    <w:rsid w:val="002C58EC"/>
    <w:rsid w:val="002C5C41"/>
    <w:rsid w:val="002C5E7C"/>
    <w:rsid w:val="002C633F"/>
    <w:rsid w:val="002C6835"/>
    <w:rsid w:val="002C6931"/>
    <w:rsid w:val="002C6BD8"/>
    <w:rsid w:val="002C6BFC"/>
    <w:rsid w:val="002C6D0B"/>
    <w:rsid w:val="002C70A1"/>
    <w:rsid w:val="002C7426"/>
    <w:rsid w:val="002C7973"/>
    <w:rsid w:val="002C7EE8"/>
    <w:rsid w:val="002D04DF"/>
    <w:rsid w:val="002D0556"/>
    <w:rsid w:val="002D0DA4"/>
    <w:rsid w:val="002D12E9"/>
    <w:rsid w:val="002D1515"/>
    <w:rsid w:val="002D168F"/>
    <w:rsid w:val="002D1779"/>
    <w:rsid w:val="002D19D3"/>
    <w:rsid w:val="002D20FC"/>
    <w:rsid w:val="002D25FF"/>
    <w:rsid w:val="002D27EB"/>
    <w:rsid w:val="002D2CC6"/>
    <w:rsid w:val="002D2D74"/>
    <w:rsid w:val="002D2DC8"/>
    <w:rsid w:val="002D3888"/>
    <w:rsid w:val="002D4507"/>
    <w:rsid w:val="002D4580"/>
    <w:rsid w:val="002D467C"/>
    <w:rsid w:val="002D4738"/>
    <w:rsid w:val="002D4F5F"/>
    <w:rsid w:val="002D518C"/>
    <w:rsid w:val="002D5623"/>
    <w:rsid w:val="002D565C"/>
    <w:rsid w:val="002D64C6"/>
    <w:rsid w:val="002D66C8"/>
    <w:rsid w:val="002D7153"/>
    <w:rsid w:val="002D73C2"/>
    <w:rsid w:val="002D76E8"/>
    <w:rsid w:val="002D771F"/>
    <w:rsid w:val="002D7DA6"/>
    <w:rsid w:val="002E0A23"/>
    <w:rsid w:val="002E0E86"/>
    <w:rsid w:val="002E16F8"/>
    <w:rsid w:val="002E249D"/>
    <w:rsid w:val="002E28CA"/>
    <w:rsid w:val="002E2C86"/>
    <w:rsid w:val="002E31C8"/>
    <w:rsid w:val="002E36D2"/>
    <w:rsid w:val="002E375C"/>
    <w:rsid w:val="002E3C4C"/>
    <w:rsid w:val="002E4916"/>
    <w:rsid w:val="002E4B14"/>
    <w:rsid w:val="002E4B27"/>
    <w:rsid w:val="002E4B64"/>
    <w:rsid w:val="002E5467"/>
    <w:rsid w:val="002E60DE"/>
    <w:rsid w:val="002E631F"/>
    <w:rsid w:val="002E7160"/>
    <w:rsid w:val="002E74C1"/>
    <w:rsid w:val="002E7570"/>
    <w:rsid w:val="002E75F5"/>
    <w:rsid w:val="002F0178"/>
    <w:rsid w:val="002F0676"/>
    <w:rsid w:val="002F06F0"/>
    <w:rsid w:val="002F0EE1"/>
    <w:rsid w:val="002F1145"/>
    <w:rsid w:val="002F14D0"/>
    <w:rsid w:val="002F14EB"/>
    <w:rsid w:val="002F1E9B"/>
    <w:rsid w:val="002F24B8"/>
    <w:rsid w:val="002F26E6"/>
    <w:rsid w:val="002F273A"/>
    <w:rsid w:val="002F28CF"/>
    <w:rsid w:val="002F28FB"/>
    <w:rsid w:val="002F2C7B"/>
    <w:rsid w:val="002F2D8B"/>
    <w:rsid w:val="002F4241"/>
    <w:rsid w:val="002F4739"/>
    <w:rsid w:val="002F659E"/>
    <w:rsid w:val="002F6925"/>
    <w:rsid w:val="002F699A"/>
    <w:rsid w:val="002F6F0D"/>
    <w:rsid w:val="002F7670"/>
    <w:rsid w:val="002F7709"/>
    <w:rsid w:val="002F7810"/>
    <w:rsid w:val="002F7D42"/>
    <w:rsid w:val="002F7F50"/>
    <w:rsid w:val="00300296"/>
    <w:rsid w:val="003002C3"/>
    <w:rsid w:val="00300418"/>
    <w:rsid w:val="003004D1"/>
    <w:rsid w:val="00300615"/>
    <w:rsid w:val="00300BE3"/>
    <w:rsid w:val="00300EAE"/>
    <w:rsid w:val="00300FB3"/>
    <w:rsid w:val="003012E5"/>
    <w:rsid w:val="00301C9E"/>
    <w:rsid w:val="00301E28"/>
    <w:rsid w:val="00301F05"/>
    <w:rsid w:val="003022D0"/>
    <w:rsid w:val="003023D0"/>
    <w:rsid w:val="00302709"/>
    <w:rsid w:val="0030270A"/>
    <w:rsid w:val="00302729"/>
    <w:rsid w:val="003029D9"/>
    <w:rsid w:val="0030315F"/>
    <w:rsid w:val="0030353A"/>
    <w:rsid w:val="003037FD"/>
    <w:rsid w:val="003039FB"/>
    <w:rsid w:val="00304123"/>
    <w:rsid w:val="00304B8B"/>
    <w:rsid w:val="00304DA9"/>
    <w:rsid w:val="00304FDA"/>
    <w:rsid w:val="0030581C"/>
    <w:rsid w:val="003060DB"/>
    <w:rsid w:val="00306181"/>
    <w:rsid w:val="00306EAB"/>
    <w:rsid w:val="00307003"/>
    <w:rsid w:val="00307774"/>
    <w:rsid w:val="00307B62"/>
    <w:rsid w:val="00307D0A"/>
    <w:rsid w:val="00310A79"/>
    <w:rsid w:val="00310AAE"/>
    <w:rsid w:val="003115E1"/>
    <w:rsid w:val="00311614"/>
    <w:rsid w:val="003116AA"/>
    <w:rsid w:val="00311A5D"/>
    <w:rsid w:val="003123D4"/>
    <w:rsid w:val="003125C1"/>
    <w:rsid w:val="0031299A"/>
    <w:rsid w:val="00312D37"/>
    <w:rsid w:val="0031314C"/>
    <w:rsid w:val="003136D2"/>
    <w:rsid w:val="003138E7"/>
    <w:rsid w:val="00313C63"/>
    <w:rsid w:val="0031404F"/>
    <w:rsid w:val="0031446B"/>
    <w:rsid w:val="00314F1F"/>
    <w:rsid w:val="00315C23"/>
    <w:rsid w:val="00315EF9"/>
    <w:rsid w:val="00315FCB"/>
    <w:rsid w:val="00316170"/>
    <w:rsid w:val="00316676"/>
    <w:rsid w:val="0031688A"/>
    <w:rsid w:val="00316943"/>
    <w:rsid w:val="00316C5E"/>
    <w:rsid w:val="003175C1"/>
    <w:rsid w:val="00317914"/>
    <w:rsid w:val="00317BE9"/>
    <w:rsid w:val="003206DE"/>
    <w:rsid w:val="0032098A"/>
    <w:rsid w:val="00321188"/>
    <w:rsid w:val="0032237D"/>
    <w:rsid w:val="003226C9"/>
    <w:rsid w:val="00322D36"/>
    <w:rsid w:val="003231D6"/>
    <w:rsid w:val="0032365D"/>
    <w:rsid w:val="00323EA8"/>
    <w:rsid w:val="00324179"/>
    <w:rsid w:val="0032484D"/>
    <w:rsid w:val="00324BA4"/>
    <w:rsid w:val="00325549"/>
    <w:rsid w:val="00325D3E"/>
    <w:rsid w:val="00325FEF"/>
    <w:rsid w:val="00326F55"/>
    <w:rsid w:val="00327653"/>
    <w:rsid w:val="00327CC1"/>
    <w:rsid w:val="003306EC"/>
    <w:rsid w:val="00330C08"/>
    <w:rsid w:val="0033114A"/>
    <w:rsid w:val="00331237"/>
    <w:rsid w:val="0033279D"/>
    <w:rsid w:val="00332E6E"/>
    <w:rsid w:val="00332FEA"/>
    <w:rsid w:val="00333CC3"/>
    <w:rsid w:val="00333D85"/>
    <w:rsid w:val="00334611"/>
    <w:rsid w:val="003348C9"/>
    <w:rsid w:val="00334C3B"/>
    <w:rsid w:val="00334EFF"/>
    <w:rsid w:val="0033582A"/>
    <w:rsid w:val="00335ECB"/>
    <w:rsid w:val="00335FB9"/>
    <w:rsid w:val="00335FCE"/>
    <w:rsid w:val="00336208"/>
    <w:rsid w:val="00336353"/>
    <w:rsid w:val="00336C94"/>
    <w:rsid w:val="0033729E"/>
    <w:rsid w:val="003374C0"/>
    <w:rsid w:val="00337F5B"/>
    <w:rsid w:val="00340819"/>
    <w:rsid w:val="003411BB"/>
    <w:rsid w:val="003413BA"/>
    <w:rsid w:val="00341799"/>
    <w:rsid w:val="00341F1E"/>
    <w:rsid w:val="003425E8"/>
    <w:rsid w:val="00342FF1"/>
    <w:rsid w:val="00343109"/>
    <w:rsid w:val="00343ED8"/>
    <w:rsid w:val="003448AE"/>
    <w:rsid w:val="00344C61"/>
    <w:rsid w:val="003451F4"/>
    <w:rsid w:val="003466B1"/>
    <w:rsid w:val="003468E9"/>
    <w:rsid w:val="00347247"/>
    <w:rsid w:val="00347384"/>
    <w:rsid w:val="0034739C"/>
    <w:rsid w:val="003473B0"/>
    <w:rsid w:val="00350353"/>
    <w:rsid w:val="00350431"/>
    <w:rsid w:val="0035066E"/>
    <w:rsid w:val="003509DC"/>
    <w:rsid w:val="00350A99"/>
    <w:rsid w:val="003512C9"/>
    <w:rsid w:val="003514BB"/>
    <w:rsid w:val="00351833"/>
    <w:rsid w:val="003519AD"/>
    <w:rsid w:val="00352768"/>
    <w:rsid w:val="003534FF"/>
    <w:rsid w:val="00354053"/>
    <w:rsid w:val="00354547"/>
    <w:rsid w:val="00354D8F"/>
    <w:rsid w:val="00354E32"/>
    <w:rsid w:val="00355113"/>
    <w:rsid w:val="00355209"/>
    <w:rsid w:val="00355B32"/>
    <w:rsid w:val="00355DC0"/>
    <w:rsid w:val="00356198"/>
    <w:rsid w:val="0035667A"/>
    <w:rsid w:val="00356680"/>
    <w:rsid w:val="00356CC4"/>
    <w:rsid w:val="003575C0"/>
    <w:rsid w:val="00357A96"/>
    <w:rsid w:val="00357EF8"/>
    <w:rsid w:val="003612FD"/>
    <w:rsid w:val="0036150D"/>
    <w:rsid w:val="003615E8"/>
    <w:rsid w:val="00361C03"/>
    <w:rsid w:val="00361E12"/>
    <w:rsid w:val="00361E71"/>
    <w:rsid w:val="003620DB"/>
    <w:rsid w:val="00363E74"/>
    <w:rsid w:val="00363F15"/>
    <w:rsid w:val="003641A3"/>
    <w:rsid w:val="00364382"/>
    <w:rsid w:val="00364AA1"/>
    <w:rsid w:val="00364C1A"/>
    <w:rsid w:val="00364D6B"/>
    <w:rsid w:val="00364DAB"/>
    <w:rsid w:val="00364EC4"/>
    <w:rsid w:val="00364F13"/>
    <w:rsid w:val="00365664"/>
    <w:rsid w:val="00365704"/>
    <w:rsid w:val="0036573B"/>
    <w:rsid w:val="00365B63"/>
    <w:rsid w:val="003662FA"/>
    <w:rsid w:val="00367072"/>
    <w:rsid w:val="003676A4"/>
    <w:rsid w:val="00367F96"/>
    <w:rsid w:val="0037007E"/>
    <w:rsid w:val="0037038C"/>
    <w:rsid w:val="003703B2"/>
    <w:rsid w:val="003705D6"/>
    <w:rsid w:val="003710DE"/>
    <w:rsid w:val="00371401"/>
    <w:rsid w:val="0037153E"/>
    <w:rsid w:val="003716ED"/>
    <w:rsid w:val="00371B7A"/>
    <w:rsid w:val="00371FEB"/>
    <w:rsid w:val="003728C0"/>
    <w:rsid w:val="00372958"/>
    <w:rsid w:val="00372A33"/>
    <w:rsid w:val="00372C0C"/>
    <w:rsid w:val="00372E07"/>
    <w:rsid w:val="00372EA0"/>
    <w:rsid w:val="0037398D"/>
    <w:rsid w:val="003742A0"/>
    <w:rsid w:val="003742D4"/>
    <w:rsid w:val="003752E0"/>
    <w:rsid w:val="003755FE"/>
    <w:rsid w:val="00375959"/>
    <w:rsid w:val="00375CEA"/>
    <w:rsid w:val="00375DBC"/>
    <w:rsid w:val="00375FF9"/>
    <w:rsid w:val="00376CE3"/>
    <w:rsid w:val="00377077"/>
    <w:rsid w:val="00377530"/>
    <w:rsid w:val="00377548"/>
    <w:rsid w:val="00380082"/>
    <w:rsid w:val="003800F2"/>
    <w:rsid w:val="0038055F"/>
    <w:rsid w:val="00380666"/>
    <w:rsid w:val="00380ACC"/>
    <w:rsid w:val="00381374"/>
    <w:rsid w:val="0038174C"/>
    <w:rsid w:val="00381BF3"/>
    <w:rsid w:val="00381D45"/>
    <w:rsid w:val="003826EF"/>
    <w:rsid w:val="00382890"/>
    <w:rsid w:val="003833EF"/>
    <w:rsid w:val="0038383F"/>
    <w:rsid w:val="0038397C"/>
    <w:rsid w:val="00384087"/>
    <w:rsid w:val="003843FB"/>
    <w:rsid w:val="00384889"/>
    <w:rsid w:val="00384FF6"/>
    <w:rsid w:val="003854E9"/>
    <w:rsid w:val="0038551F"/>
    <w:rsid w:val="00385661"/>
    <w:rsid w:val="003862F3"/>
    <w:rsid w:val="00386900"/>
    <w:rsid w:val="003873E2"/>
    <w:rsid w:val="00387D44"/>
    <w:rsid w:val="003900CF"/>
    <w:rsid w:val="003901F5"/>
    <w:rsid w:val="003906BC"/>
    <w:rsid w:val="00390954"/>
    <w:rsid w:val="00390E21"/>
    <w:rsid w:val="00391BF2"/>
    <w:rsid w:val="00393393"/>
    <w:rsid w:val="0039375A"/>
    <w:rsid w:val="00393B0F"/>
    <w:rsid w:val="003943E5"/>
    <w:rsid w:val="00394901"/>
    <w:rsid w:val="003949A2"/>
    <w:rsid w:val="00394B89"/>
    <w:rsid w:val="00395025"/>
    <w:rsid w:val="00395BCD"/>
    <w:rsid w:val="00395C1C"/>
    <w:rsid w:val="00395E2B"/>
    <w:rsid w:val="0039662F"/>
    <w:rsid w:val="00396680"/>
    <w:rsid w:val="0039692A"/>
    <w:rsid w:val="00396DCF"/>
    <w:rsid w:val="00396DF2"/>
    <w:rsid w:val="003973B6"/>
    <w:rsid w:val="003975B8"/>
    <w:rsid w:val="00397C64"/>
    <w:rsid w:val="00397D96"/>
    <w:rsid w:val="003A04D1"/>
    <w:rsid w:val="003A0543"/>
    <w:rsid w:val="003A0675"/>
    <w:rsid w:val="003A08B9"/>
    <w:rsid w:val="003A1058"/>
    <w:rsid w:val="003A113A"/>
    <w:rsid w:val="003A1344"/>
    <w:rsid w:val="003A1805"/>
    <w:rsid w:val="003A18A0"/>
    <w:rsid w:val="003A1E25"/>
    <w:rsid w:val="003A2095"/>
    <w:rsid w:val="003A2559"/>
    <w:rsid w:val="003A3183"/>
    <w:rsid w:val="003A34B0"/>
    <w:rsid w:val="003A3593"/>
    <w:rsid w:val="003A3669"/>
    <w:rsid w:val="003A386C"/>
    <w:rsid w:val="003A38D3"/>
    <w:rsid w:val="003A38FE"/>
    <w:rsid w:val="003A395E"/>
    <w:rsid w:val="003A3997"/>
    <w:rsid w:val="003A3EFE"/>
    <w:rsid w:val="003A422D"/>
    <w:rsid w:val="003A447E"/>
    <w:rsid w:val="003A45B7"/>
    <w:rsid w:val="003A4CA0"/>
    <w:rsid w:val="003A52C6"/>
    <w:rsid w:val="003A54A9"/>
    <w:rsid w:val="003A5B3D"/>
    <w:rsid w:val="003A6325"/>
    <w:rsid w:val="003A660C"/>
    <w:rsid w:val="003A6BEE"/>
    <w:rsid w:val="003A6D0A"/>
    <w:rsid w:val="003A6FCA"/>
    <w:rsid w:val="003A72BB"/>
    <w:rsid w:val="003A7BCB"/>
    <w:rsid w:val="003B03CA"/>
    <w:rsid w:val="003B08E8"/>
    <w:rsid w:val="003B09B4"/>
    <w:rsid w:val="003B0A31"/>
    <w:rsid w:val="003B1310"/>
    <w:rsid w:val="003B1F13"/>
    <w:rsid w:val="003B2499"/>
    <w:rsid w:val="003B249B"/>
    <w:rsid w:val="003B26DE"/>
    <w:rsid w:val="003B271C"/>
    <w:rsid w:val="003B36EB"/>
    <w:rsid w:val="003B3D9A"/>
    <w:rsid w:val="003B4029"/>
    <w:rsid w:val="003B406B"/>
    <w:rsid w:val="003B42F7"/>
    <w:rsid w:val="003B5258"/>
    <w:rsid w:val="003B5385"/>
    <w:rsid w:val="003B5579"/>
    <w:rsid w:val="003B6162"/>
    <w:rsid w:val="003B67BE"/>
    <w:rsid w:val="003B7389"/>
    <w:rsid w:val="003B76ED"/>
    <w:rsid w:val="003B7793"/>
    <w:rsid w:val="003B7995"/>
    <w:rsid w:val="003B7FCC"/>
    <w:rsid w:val="003C03EE"/>
    <w:rsid w:val="003C047D"/>
    <w:rsid w:val="003C0C9E"/>
    <w:rsid w:val="003C19EE"/>
    <w:rsid w:val="003C208F"/>
    <w:rsid w:val="003C2EB0"/>
    <w:rsid w:val="003C315B"/>
    <w:rsid w:val="003C3474"/>
    <w:rsid w:val="003C36F8"/>
    <w:rsid w:val="003C43A2"/>
    <w:rsid w:val="003C533C"/>
    <w:rsid w:val="003C562B"/>
    <w:rsid w:val="003C5A22"/>
    <w:rsid w:val="003C5CAC"/>
    <w:rsid w:val="003C6697"/>
    <w:rsid w:val="003C6E95"/>
    <w:rsid w:val="003C702B"/>
    <w:rsid w:val="003D0577"/>
    <w:rsid w:val="003D065E"/>
    <w:rsid w:val="003D08E1"/>
    <w:rsid w:val="003D104B"/>
    <w:rsid w:val="003D125F"/>
    <w:rsid w:val="003D14E4"/>
    <w:rsid w:val="003D178A"/>
    <w:rsid w:val="003D1FD9"/>
    <w:rsid w:val="003D2909"/>
    <w:rsid w:val="003D2BD7"/>
    <w:rsid w:val="003D309C"/>
    <w:rsid w:val="003D3F09"/>
    <w:rsid w:val="003D3FA3"/>
    <w:rsid w:val="003D4AA0"/>
    <w:rsid w:val="003D5090"/>
    <w:rsid w:val="003D5BF2"/>
    <w:rsid w:val="003D5C75"/>
    <w:rsid w:val="003D5D26"/>
    <w:rsid w:val="003D620A"/>
    <w:rsid w:val="003D63D3"/>
    <w:rsid w:val="003D6E98"/>
    <w:rsid w:val="003D6F5A"/>
    <w:rsid w:val="003D766D"/>
    <w:rsid w:val="003D7AFE"/>
    <w:rsid w:val="003D7BAB"/>
    <w:rsid w:val="003E0317"/>
    <w:rsid w:val="003E03F7"/>
    <w:rsid w:val="003E0729"/>
    <w:rsid w:val="003E09D2"/>
    <w:rsid w:val="003E0E1B"/>
    <w:rsid w:val="003E0FA9"/>
    <w:rsid w:val="003E0FF2"/>
    <w:rsid w:val="003E15BE"/>
    <w:rsid w:val="003E172D"/>
    <w:rsid w:val="003E1B97"/>
    <w:rsid w:val="003E1C7E"/>
    <w:rsid w:val="003E1D4E"/>
    <w:rsid w:val="003E1E43"/>
    <w:rsid w:val="003E21DC"/>
    <w:rsid w:val="003E2AA8"/>
    <w:rsid w:val="003E2C0B"/>
    <w:rsid w:val="003E32DA"/>
    <w:rsid w:val="003E365E"/>
    <w:rsid w:val="003E37A5"/>
    <w:rsid w:val="003E37B5"/>
    <w:rsid w:val="003E4083"/>
    <w:rsid w:val="003E4CEC"/>
    <w:rsid w:val="003E57AB"/>
    <w:rsid w:val="003E5EDF"/>
    <w:rsid w:val="003E66CF"/>
    <w:rsid w:val="003E6702"/>
    <w:rsid w:val="003E6755"/>
    <w:rsid w:val="003E69BE"/>
    <w:rsid w:val="003E7240"/>
    <w:rsid w:val="003E7FEA"/>
    <w:rsid w:val="003F007A"/>
    <w:rsid w:val="003F01BA"/>
    <w:rsid w:val="003F020D"/>
    <w:rsid w:val="003F021A"/>
    <w:rsid w:val="003F065A"/>
    <w:rsid w:val="003F06A3"/>
    <w:rsid w:val="003F0C6F"/>
    <w:rsid w:val="003F17D4"/>
    <w:rsid w:val="003F1EB7"/>
    <w:rsid w:val="003F22D9"/>
    <w:rsid w:val="003F2DF8"/>
    <w:rsid w:val="003F3F69"/>
    <w:rsid w:val="003F4053"/>
    <w:rsid w:val="003F45D5"/>
    <w:rsid w:val="003F46BF"/>
    <w:rsid w:val="003F5389"/>
    <w:rsid w:val="003F57A9"/>
    <w:rsid w:val="003F6288"/>
    <w:rsid w:val="003F6865"/>
    <w:rsid w:val="003F68D9"/>
    <w:rsid w:val="003F6C14"/>
    <w:rsid w:val="003F7243"/>
    <w:rsid w:val="003F77D7"/>
    <w:rsid w:val="003F7A08"/>
    <w:rsid w:val="003F7AB4"/>
    <w:rsid w:val="003F7B34"/>
    <w:rsid w:val="004002DD"/>
    <w:rsid w:val="00400C72"/>
    <w:rsid w:val="004017EC"/>
    <w:rsid w:val="00401A0D"/>
    <w:rsid w:val="00401F5C"/>
    <w:rsid w:val="00402007"/>
    <w:rsid w:val="0040203E"/>
    <w:rsid w:val="00402359"/>
    <w:rsid w:val="0040266F"/>
    <w:rsid w:val="0040333B"/>
    <w:rsid w:val="004034B4"/>
    <w:rsid w:val="00403560"/>
    <w:rsid w:val="004036B0"/>
    <w:rsid w:val="004036C0"/>
    <w:rsid w:val="004037C6"/>
    <w:rsid w:val="00403A95"/>
    <w:rsid w:val="00403BDD"/>
    <w:rsid w:val="00404321"/>
    <w:rsid w:val="004049D6"/>
    <w:rsid w:val="00404E69"/>
    <w:rsid w:val="00404ECE"/>
    <w:rsid w:val="004054E8"/>
    <w:rsid w:val="00405FC8"/>
    <w:rsid w:val="004066CA"/>
    <w:rsid w:val="004068FA"/>
    <w:rsid w:val="00406E5B"/>
    <w:rsid w:val="0040742D"/>
    <w:rsid w:val="004079C8"/>
    <w:rsid w:val="0041037F"/>
    <w:rsid w:val="00410BF0"/>
    <w:rsid w:val="00411495"/>
    <w:rsid w:val="0041153D"/>
    <w:rsid w:val="004115CF"/>
    <w:rsid w:val="004117B4"/>
    <w:rsid w:val="00411BEF"/>
    <w:rsid w:val="00411C42"/>
    <w:rsid w:val="00412312"/>
    <w:rsid w:val="00412647"/>
    <w:rsid w:val="004133CB"/>
    <w:rsid w:val="0041382E"/>
    <w:rsid w:val="004147C3"/>
    <w:rsid w:val="00414A64"/>
    <w:rsid w:val="00415166"/>
    <w:rsid w:val="004151C4"/>
    <w:rsid w:val="00415684"/>
    <w:rsid w:val="00415C31"/>
    <w:rsid w:val="0041631B"/>
    <w:rsid w:val="00416465"/>
    <w:rsid w:val="004168C9"/>
    <w:rsid w:val="00416A9D"/>
    <w:rsid w:val="00417542"/>
    <w:rsid w:val="00420147"/>
    <w:rsid w:val="00420F79"/>
    <w:rsid w:val="00421320"/>
    <w:rsid w:val="0042132B"/>
    <w:rsid w:val="00421385"/>
    <w:rsid w:val="0042144D"/>
    <w:rsid w:val="00421AE1"/>
    <w:rsid w:val="00421D60"/>
    <w:rsid w:val="004230DB"/>
    <w:rsid w:val="004230F4"/>
    <w:rsid w:val="004239C9"/>
    <w:rsid w:val="00423FDB"/>
    <w:rsid w:val="00425812"/>
    <w:rsid w:val="00425C56"/>
    <w:rsid w:val="00426473"/>
    <w:rsid w:val="004265FC"/>
    <w:rsid w:val="004273A8"/>
    <w:rsid w:val="00427A04"/>
    <w:rsid w:val="004309A7"/>
    <w:rsid w:val="00431506"/>
    <w:rsid w:val="004319CF"/>
    <w:rsid w:val="00431DC7"/>
    <w:rsid w:val="004322AE"/>
    <w:rsid w:val="00432824"/>
    <w:rsid w:val="00432EAA"/>
    <w:rsid w:val="004332F6"/>
    <w:rsid w:val="00433579"/>
    <w:rsid w:val="004337A5"/>
    <w:rsid w:val="0043390A"/>
    <w:rsid w:val="00433AC0"/>
    <w:rsid w:val="0043417E"/>
    <w:rsid w:val="00434A5B"/>
    <w:rsid w:val="00434E7C"/>
    <w:rsid w:val="00434F19"/>
    <w:rsid w:val="004358F2"/>
    <w:rsid w:val="00435BC1"/>
    <w:rsid w:val="00435F24"/>
    <w:rsid w:val="00435FF3"/>
    <w:rsid w:val="004369E1"/>
    <w:rsid w:val="00437114"/>
    <w:rsid w:val="00437DD1"/>
    <w:rsid w:val="00437E61"/>
    <w:rsid w:val="004401A7"/>
    <w:rsid w:val="00440235"/>
    <w:rsid w:val="00440C3A"/>
    <w:rsid w:val="00441201"/>
    <w:rsid w:val="00441637"/>
    <w:rsid w:val="0044163A"/>
    <w:rsid w:val="0044188F"/>
    <w:rsid w:val="00441ADB"/>
    <w:rsid w:val="0044220C"/>
    <w:rsid w:val="0044232F"/>
    <w:rsid w:val="004423CE"/>
    <w:rsid w:val="00442DE3"/>
    <w:rsid w:val="00442F4C"/>
    <w:rsid w:val="0044305C"/>
    <w:rsid w:val="00443D02"/>
    <w:rsid w:val="00444664"/>
    <w:rsid w:val="00444A33"/>
    <w:rsid w:val="00444B75"/>
    <w:rsid w:val="00444D7A"/>
    <w:rsid w:val="00444E39"/>
    <w:rsid w:val="00445268"/>
    <w:rsid w:val="004453CA"/>
    <w:rsid w:val="00445516"/>
    <w:rsid w:val="004458FF"/>
    <w:rsid w:val="0044621D"/>
    <w:rsid w:val="00446414"/>
    <w:rsid w:val="00446686"/>
    <w:rsid w:val="00446E82"/>
    <w:rsid w:val="0044712F"/>
    <w:rsid w:val="0044722B"/>
    <w:rsid w:val="0044784F"/>
    <w:rsid w:val="0045009C"/>
    <w:rsid w:val="004501C9"/>
    <w:rsid w:val="00450BE8"/>
    <w:rsid w:val="00450CC9"/>
    <w:rsid w:val="00452059"/>
    <w:rsid w:val="00452C93"/>
    <w:rsid w:val="00452F95"/>
    <w:rsid w:val="00453194"/>
    <w:rsid w:val="0045319D"/>
    <w:rsid w:val="00453D63"/>
    <w:rsid w:val="00454395"/>
    <w:rsid w:val="00454503"/>
    <w:rsid w:val="0045453E"/>
    <w:rsid w:val="00455106"/>
    <w:rsid w:val="004551D7"/>
    <w:rsid w:val="004559BD"/>
    <w:rsid w:val="004560C2"/>
    <w:rsid w:val="0045657A"/>
    <w:rsid w:val="00456F12"/>
    <w:rsid w:val="00457270"/>
    <w:rsid w:val="00457432"/>
    <w:rsid w:val="004574F9"/>
    <w:rsid w:val="00457CA3"/>
    <w:rsid w:val="00460BF7"/>
    <w:rsid w:val="00460E35"/>
    <w:rsid w:val="00460F0C"/>
    <w:rsid w:val="00461359"/>
    <w:rsid w:val="0046174A"/>
    <w:rsid w:val="00461BA9"/>
    <w:rsid w:val="00461E67"/>
    <w:rsid w:val="00461EBF"/>
    <w:rsid w:val="00462675"/>
    <w:rsid w:val="00462A71"/>
    <w:rsid w:val="00462B51"/>
    <w:rsid w:val="00462CF4"/>
    <w:rsid w:val="004635C0"/>
    <w:rsid w:val="004636EA"/>
    <w:rsid w:val="004637B2"/>
    <w:rsid w:val="0046399B"/>
    <w:rsid w:val="00464D92"/>
    <w:rsid w:val="00465143"/>
    <w:rsid w:val="00465161"/>
    <w:rsid w:val="004654D9"/>
    <w:rsid w:val="00465919"/>
    <w:rsid w:val="00465C46"/>
    <w:rsid w:val="00466F8A"/>
    <w:rsid w:val="00466FBA"/>
    <w:rsid w:val="00467245"/>
    <w:rsid w:val="00467B2F"/>
    <w:rsid w:val="00467EAD"/>
    <w:rsid w:val="00468E18"/>
    <w:rsid w:val="0047199E"/>
    <w:rsid w:val="00471A9E"/>
    <w:rsid w:val="00471FA0"/>
    <w:rsid w:val="00472149"/>
    <w:rsid w:val="004725D3"/>
    <w:rsid w:val="00472A3A"/>
    <w:rsid w:val="00472DEC"/>
    <w:rsid w:val="00472F6B"/>
    <w:rsid w:val="0047300A"/>
    <w:rsid w:val="00473205"/>
    <w:rsid w:val="004734A1"/>
    <w:rsid w:val="00473590"/>
    <w:rsid w:val="004736EA"/>
    <w:rsid w:val="00473933"/>
    <w:rsid w:val="00473CB1"/>
    <w:rsid w:val="00474EE7"/>
    <w:rsid w:val="00474F47"/>
    <w:rsid w:val="004751B1"/>
    <w:rsid w:val="00475406"/>
    <w:rsid w:val="004754F8"/>
    <w:rsid w:val="0047578F"/>
    <w:rsid w:val="00475CF0"/>
    <w:rsid w:val="00475E4E"/>
    <w:rsid w:val="0047627E"/>
    <w:rsid w:val="00476322"/>
    <w:rsid w:val="00476399"/>
    <w:rsid w:val="00476903"/>
    <w:rsid w:val="00476916"/>
    <w:rsid w:val="00476D8E"/>
    <w:rsid w:val="004770E2"/>
    <w:rsid w:val="004772A4"/>
    <w:rsid w:val="00477799"/>
    <w:rsid w:val="00477F55"/>
    <w:rsid w:val="0047FF9A"/>
    <w:rsid w:val="004801A7"/>
    <w:rsid w:val="00480D01"/>
    <w:rsid w:val="00481083"/>
    <w:rsid w:val="0048118C"/>
    <w:rsid w:val="0048128D"/>
    <w:rsid w:val="004814BD"/>
    <w:rsid w:val="004816DA"/>
    <w:rsid w:val="00481798"/>
    <w:rsid w:val="00482123"/>
    <w:rsid w:val="00482293"/>
    <w:rsid w:val="00482689"/>
    <w:rsid w:val="004827F9"/>
    <w:rsid w:val="00482878"/>
    <w:rsid w:val="00482B08"/>
    <w:rsid w:val="0048305E"/>
    <w:rsid w:val="00483201"/>
    <w:rsid w:val="004833E8"/>
    <w:rsid w:val="004836B4"/>
    <w:rsid w:val="00483A3F"/>
    <w:rsid w:val="00483F69"/>
    <w:rsid w:val="0048411A"/>
    <w:rsid w:val="00484426"/>
    <w:rsid w:val="00484622"/>
    <w:rsid w:val="00484AE7"/>
    <w:rsid w:val="00484D14"/>
    <w:rsid w:val="00484F1A"/>
    <w:rsid w:val="0048511E"/>
    <w:rsid w:val="00485812"/>
    <w:rsid w:val="004858CD"/>
    <w:rsid w:val="00485E12"/>
    <w:rsid w:val="00485FD3"/>
    <w:rsid w:val="00486AE6"/>
    <w:rsid w:val="0048731F"/>
    <w:rsid w:val="00487CC0"/>
    <w:rsid w:val="00487ED1"/>
    <w:rsid w:val="00487F8A"/>
    <w:rsid w:val="00490188"/>
    <w:rsid w:val="00490678"/>
    <w:rsid w:val="00490A4C"/>
    <w:rsid w:val="00491007"/>
    <w:rsid w:val="00491C5B"/>
    <w:rsid w:val="00491D01"/>
    <w:rsid w:val="00491E4E"/>
    <w:rsid w:val="00491FCF"/>
    <w:rsid w:val="004920B2"/>
    <w:rsid w:val="00492268"/>
    <w:rsid w:val="00492454"/>
    <w:rsid w:val="004924DC"/>
    <w:rsid w:val="004926A6"/>
    <w:rsid w:val="00492C49"/>
    <w:rsid w:val="00493297"/>
    <w:rsid w:val="00493304"/>
    <w:rsid w:val="004935B1"/>
    <w:rsid w:val="0049374E"/>
    <w:rsid w:val="0049384F"/>
    <w:rsid w:val="00493881"/>
    <w:rsid w:val="00493C7A"/>
    <w:rsid w:val="00494748"/>
    <w:rsid w:val="004953FC"/>
    <w:rsid w:val="0049557D"/>
    <w:rsid w:val="004958AC"/>
    <w:rsid w:val="004962C6"/>
    <w:rsid w:val="004963EE"/>
    <w:rsid w:val="004964C4"/>
    <w:rsid w:val="00496BE7"/>
    <w:rsid w:val="00496C26"/>
    <w:rsid w:val="004970E1"/>
    <w:rsid w:val="004970EE"/>
    <w:rsid w:val="0049713D"/>
    <w:rsid w:val="00497770"/>
    <w:rsid w:val="00497A47"/>
    <w:rsid w:val="00497AE0"/>
    <w:rsid w:val="00497CE1"/>
    <w:rsid w:val="00497ECA"/>
    <w:rsid w:val="004A0216"/>
    <w:rsid w:val="004A0762"/>
    <w:rsid w:val="004A1350"/>
    <w:rsid w:val="004A1819"/>
    <w:rsid w:val="004A1E76"/>
    <w:rsid w:val="004A2341"/>
    <w:rsid w:val="004A27FA"/>
    <w:rsid w:val="004A2A2C"/>
    <w:rsid w:val="004A2BA2"/>
    <w:rsid w:val="004A2BB2"/>
    <w:rsid w:val="004A2E2C"/>
    <w:rsid w:val="004A2F6B"/>
    <w:rsid w:val="004A331D"/>
    <w:rsid w:val="004A33AC"/>
    <w:rsid w:val="004A3AE9"/>
    <w:rsid w:val="004A3AEE"/>
    <w:rsid w:val="004A4278"/>
    <w:rsid w:val="004A4A5A"/>
    <w:rsid w:val="004A56EF"/>
    <w:rsid w:val="004A6496"/>
    <w:rsid w:val="004A6A77"/>
    <w:rsid w:val="004A6CD7"/>
    <w:rsid w:val="004A6E1C"/>
    <w:rsid w:val="004A71FC"/>
    <w:rsid w:val="004A73DC"/>
    <w:rsid w:val="004A757F"/>
    <w:rsid w:val="004A767C"/>
    <w:rsid w:val="004B01EC"/>
    <w:rsid w:val="004B0640"/>
    <w:rsid w:val="004B0D80"/>
    <w:rsid w:val="004B1FE2"/>
    <w:rsid w:val="004B25AB"/>
    <w:rsid w:val="004B29AD"/>
    <w:rsid w:val="004B2DCD"/>
    <w:rsid w:val="004B2F6C"/>
    <w:rsid w:val="004B33F9"/>
    <w:rsid w:val="004B4294"/>
    <w:rsid w:val="004B43DE"/>
    <w:rsid w:val="004B43E3"/>
    <w:rsid w:val="004B54D5"/>
    <w:rsid w:val="004B5EF5"/>
    <w:rsid w:val="004B6128"/>
    <w:rsid w:val="004B62CD"/>
    <w:rsid w:val="004B645F"/>
    <w:rsid w:val="004B69A7"/>
    <w:rsid w:val="004B72D6"/>
    <w:rsid w:val="004B7460"/>
    <w:rsid w:val="004B75FF"/>
    <w:rsid w:val="004B7DC3"/>
    <w:rsid w:val="004B7EA9"/>
    <w:rsid w:val="004C0145"/>
    <w:rsid w:val="004C095B"/>
    <w:rsid w:val="004C2057"/>
    <w:rsid w:val="004C240D"/>
    <w:rsid w:val="004C245D"/>
    <w:rsid w:val="004C283D"/>
    <w:rsid w:val="004C2B6B"/>
    <w:rsid w:val="004C310B"/>
    <w:rsid w:val="004C3198"/>
    <w:rsid w:val="004C31BC"/>
    <w:rsid w:val="004C3FD6"/>
    <w:rsid w:val="004C43AA"/>
    <w:rsid w:val="004C4B3C"/>
    <w:rsid w:val="004C53DD"/>
    <w:rsid w:val="004C577D"/>
    <w:rsid w:val="004C5B8A"/>
    <w:rsid w:val="004C5BAF"/>
    <w:rsid w:val="004C5CAC"/>
    <w:rsid w:val="004C6033"/>
    <w:rsid w:val="004C6653"/>
    <w:rsid w:val="004C67C3"/>
    <w:rsid w:val="004C67D1"/>
    <w:rsid w:val="004C6B37"/>
    <w:rsid w:val="004C6B9B"/>
    <w:rsid w:val="004C71C6"/>
    <w:rsid w:val="004C7551"/>
    <w:rsid w:val="004C7E56"/>
    <w:rsid w:val="004D035A"/>
    <w:rsid w:val="004D104B"/>
    <w:rsid w:val="004D1432"/>
    <w:rsid w:val="004D1EAA"/>
    <w:rsid w:val="004D1F1F"/>
    <w:rsid w:val="004D2CFD"/>
    <w:rsid w:val="004D4072"/>
    <w:rsid w:val="004D42D8"/>
    <w:rsid w:val="004D4D5E"/>
    <w:rsid w:val="004D5D03"/>
    <w:rsid w:val="004D611C"/>
    <w:rsid w:val="004D61F5"/>
    <w:rsid w:val="004D6989"/>
    <w:rsid w:val="004D71CD"/>
    <w:rsid w:val="004D742A"/>
    <w:rsid w:val="004E005F"/>
    <w:rsid w:val="004E05F8"/>
    <w:rsid w:val="004E0993"/>
    <w:rsid w:val="004E0B7D"/>
    <w:rsid w:val="004E1112"/>
    <w:rsid w:val="004E1F30"/>
    <w:rsid w:val="004E1F9F"/>
    <w:rsid w:val="004E23CB"/>
    <w:rsid w:val="004E23DC"/>
    <w:rsid w:val="004E268A"/>
    <w:rsid w:val="004E2AFE"/>
    <w:rsid w:val="004E312C"/>
    <w:rsid w:val="004E369E"/>
    <w:rsid w:val="004E3B85"/>
    <w:rsid w:val="004E3DBC"/>
    <w:rsid w:val="004E40BF"/>
    <w:rsid w:val="004E45BD"/>
    <w:rsid w:val="004E45DB"/>
    <w:rsid w:val="004E48B5"/>
    <w:rsid w:val="004E4E51"/>
    <w:rsid w:val="004E556C"/>
    <w:rsid w:val="004E59B5"/>
    <w:rsid w:val="004E5AD1"/>
    <w:rsid w:val="004E65B5"/>
    <w:rsid w:val="004E668C"/>
    <w:rsid w:val="004E6796"/>
    <w:rsid w:val="004E6F12"/>
    <w:rsid w:val="004E7516"/>
    <w:rsid w:val="004E7BB6"/>
    <w:rsid w:val="004E7DCD"/>
    <w:rsid w:val="004E7F73"/>
    <w:rsid w:val="004F0070"/>
    <w:rsid w:val="004F0B91"/>
    <w:rsid w:val="004F0F01"/>
    <w:rsid w:val="004F1B1C"/>
    <w:rsid w:val="004F266F"/>
    <w:rsid w:val="004F269E"/>
    <w:rsid w:val="004F2A80"/>
    <w:rsid w:val="004F2E8C"/>
    <w:rsid w:val="004F30B0"/>
    <w:rsid w:val="004F37C4"/>
    <w:rsid w:val="004F3B68"/>
    <w:rsid w:val="004F3C31"/>
    <w:rsid w:val="004F3DD4"/>
    <w:rsid w:val="004F4779"/>
    <w:rsid w:val="004F4985"/>
    <w:rsid w:val="004F4CC2"/>
    <w:rsid w:val="004F4E48"/>
    <w:rsid w:val="004F57C5"/>
    <w:rsid w:val="004F5C86"/>
    <w:rsid w:val="004F643A"/>
    <w:rsid w:val="004F64A0"/>
    <w:rsid w:val="004F6B53"/>
    <w:rsid w:val="004F6D6F"/>
    <w:rsid w:val="004F6E0D"/>
    <w:rsid w:val="004F6F82"/>
    <w:rsid w:val="004F71EC"/>
    <w:rsid w:val="004F74FC"/>
    <w:rsid w:val="004F75C5"/>
    <w:rsid w:val="004F78AE"/>
    <w:rsid w:val="004F794D"/>
    <w:rsid w:val="004F7CD4"/>
    <w:rsid w:val="004F7E2B"/>
    <w:rsid w:val="005002C1"/>
    <w:rsid w:val="00500372"/>
    <w:rsid w:val="00500884"/>
    <w:rsid w:val="00500D52"/>
    <w:rsid w:val="00501AD3"/>
    <w:rsid w:val="00501BD4"/>
    <w:rsid w:val="00502233"/>
    <w:rsid w:val="005027E4"/>
    <w:rsid w:val="0050318E"/>
    <w:rsid w:val="00503381"/>
    <w:rsid w:val="005037F1"/>
    <w:rsid w:val="00503959"/>
    <w:rsid w:val="00503AAC"/>
    <w:rsid w:val="00503D53"/>
    <w:rsid w:val="0050479F"/>
    <w:rsid w:val="0050499A"/>
    <w:rsid w:val="00504AD0"/>
    <w:rsid w:val="00504AFD"/>
    <w:rsid w:val="00504E02"/>
    <w:rsid w:val="00505020"/>
    <w:rsid w:val="00505BEE"/>
    <w:rsid w:val="00507032"/>
    <w:rsid w:val="00507042"/>
    <w:rsid w:val="00507422"/>
    <w:rsid w:val="00507A5A"/>
    <w:rsid w:val="005084EF"/>
    <w:rsid w:val="005101BB"/>
    <w:rsid w:val="0051135E"/>
    <w:rsid w:val="00511B15"/>
    <w:rsid w:val="00511E47"/>
    <w:rsid w:val="00512384"/>
    <w:rsid w:val="005128C7"/>
    <w:rsid w:val="00512F38"/>
    <w:rsid w:val="005144C6"/>
    <w:rsid w:val="005149D8"/>
    <w:rsid w:val="005149F9"/>
    <w:rsid w:val="00514AEA"/>
    <w:rsid w:val="00514B71"/>
    <w:rsid w:val="00515DC6"/>
    <w:rsid w:val="00515F1D"/>
    <w:rsid w:val="00516B73"/>
    <w:rsid w:val="00517593"/>
    <w:rsid w:val="00520554"/>
    <w:rsid w:val="00520D94"/>
    <w:rsid w:val="00520E32"/>
    <w:rsid w:val="00520E35"/>
    <w:rsid w:val="00521412"/>
    <w:rsid w:val="00521578"/>
    <w:rsid w:val="00521AC6"/>
    <w:rsid w:val="00521ED6"/>
    <w:rsid w:val="0052203E"/>
    <w:rsid w:val="005224DF"/>
    <w:rsid w:val="00522CDE"/>
    <w:rsid w:val="0052369F"/>
    <w:rsid w:val="00523AB4"/>
    <w:rsid w:val="00524894"/>
    <w:rsid w:val="00524A2F"/>
    <w:rsid w:val="00524AD5"/>
    <w:rsid w:val="00525098"/>
    <w:rsid w:val="00525215"/>
    <w:rsid w:val="005254BB"/>
    <w:rsid w:val="0052595E"/>
    <w:rsid w:val="00525D73"/>
    <w:rsid w:val="00526028"/>
    <w:rsid w:val="0052608F"/>
    <w:rsid w:val="00526304"/>
    <w:rsid w:val="00526855"/>
    <w:rsid w:val="00526EAB"/>
    <w:rsid w:val="0053053D"/>
    <w:rsid w:val="00530C64"/>
    <w:rsid w:val="00530F6A"/>
    <w:rsid w:val="005314C1"/>
    <w:rsid w:val="00531BEA"/>
    <w:rsid w:val="00531D8B"/>
    <w:rsid w:val="00531DD9"/>
    <w:rsid w:val="00532982"/>
    <w:rsid w:val="00532CD9"/>
    <w:rsid w:val="005333D8"/>
    <w:rsid w:val="00533A1E"/>
    <w:rsid w:val="005340C0"/>
    <w:rsid w:val="005342AB"/>
    <w:rsid w:val="0053440B"/>
    <w:rsid w:val="005344AD"/>
    <w:rsid w:val="00534A1D"/>
    <w:rsid w:val="00534B52"/>
    <w:rsid w:val="005356DF"/>
    <w:rsid w:val="00535EC3"/>
    <w:rsid w:val="005362CF"/>
    <w:rsid w:val="005364CD"/>
    <w:rsid w:val="00536B31"/>
    <w:rsid w:val="00537001"/>
    <w:rsid w:val="0053708D"/>
    <w:rsid w:val="00537370"/>
    <w:rsid w:val="0053738D"/>
    <w:rsid w:val="00540696"/>
    <w:rsid w:val="00540B96"/>
    <w:rsid w:val="00540FFB"/>
    <w:rsid w:val="00541824"/>
    <w:rsid w:val="0054294A"/>
    <w:rsid w:val="00542C55"/>
    <w:rsid w:val="00543473"/>
    <w:rsid w:val="00543E6E"/>
    <w:rsid w:val="00543F52"/>
    <w:rsid w:val="00544B3A"/>
    <w:rsid w:val="00544B8A"/>
    <w:rsid w:val="00545246"/>
    <w:rsid w:val="00545872"/>
    <w:rsid w:val="005458A9"/>
    <w:rsid w:val="00546073"/>
    <w:rsid w:val="0054763A"/>
    <w:rsid w:val="00547ADE"/>
    <w:rsid w:val="00547BFC"/>
    <w:rsid w:val="005504C6"/>
    <w:rsid w:val="005504D7"/>
    <w:rsid w:val="0055112E"/>
    <w:rsid w:val="00551398"/>
    <w:rsid w:val="005518E7"/>
    <w:rsid w:val="00551929"/>
    <w:rsid w:val="00551F43"/>
    <w:rsid w:val="00552193"/>
    <w:rsid w:val="005524F0"/>
    <w:rsid w:val="00552669"/>
    <w:rsid w:val="005529B2"/>
    <w:rsid w:val="00552D1C"/>
    <w:rsid w:val="00552FB2"/>
    <w:rsid w:val="00553603"/>
    <w:rsid w:val="00553650"/>
    <w:rsid w:val="00553B1C"/>
    <w:rsid w:val="00553D20"/>
    <w:rsid w:val="00553F7D"/>
    <w:rsid w:val="00553F8E"/>
    <w:rsid w:val="00554451"/>
    <w:rsid w:val="0055452A"/>
    <w:rsid w:val="0055463D"/>
    <w:rsid w:val="00554A36"/>
    <w:rsid w:val="00554FD3"/>
    <w:rsid w:val="0055598B"/>
    <w:rsid w:val="00556341"/>
    <w:rsid w:val="00556839"/>
    <w:rsid w:val="00556A9F"/>
    <w:rsid w:val="00557660"/>
    <w:rsid w:val="00557A71"/>
    <w:rsid w:val="005601C1"/>
    <w:rsid w:val="00560BDB"/>
    <w:rsid w:val="00560EA1"/>
    <w:rsid w:val="00560F83"/>
    <w:rsid w:val="0056158F"/>
    <w:rsid w:val="00562454"/>
    <w:rsid w:val="00562675"/>
    <w:rsid w:val="005627C6"/>
    <w:rsid w:val="00562942"/>
    <w:rsid w:val="00562BB8"/>
    <w:rsid w:val="00563192"/>
    <w:rsid w:val="005631EF"/>
    <w:rsid w:val="005634B7"/>
    <w:rsid w:val="00563A13"/>
    <w:rsid w:val="00563A4E"/>
    <w:rsid w:val="00564489"/>
    <w:rsid w:val="0056455E"/>
    <w:rsid w:val="00564884"/>
    <w:rsid w:val="00564E7A"/>
    <w:rsid w:val="005654BE"/>
    <w:rsid w:val="00565973"/>
    <w:rsid w:val="00565C55"/>
    <w:rsid w:val="00565DD4"/>
    <w:rsid w:val="00565ED6"/>
    <w:rsid w:val="00565FDE"/>
    <w:rsid w:val="005664B4"/>
    <w:rsid w:val="00567C2D"/>
    <w:rsid w:val="0056DDE3"/>
    <w:rsid w:val="00570053"/>
    <w:rsid w:val="00570278"/>
    <w:rsid w:val="0057127B"/>
    <w:rsid w:val="005713C9"/>
    <w:rsid w:val="0057188A"/>
    <w:rsid w:val="00571931"/>
    <w:rsid w:val="00571E0B"/>
    <w:rsid w:val="00572181"/>
    <w:rsid w:val="00572528"/>
    <w:rsid w:val="005731A1"/>
    <w:rsid w:val="005745E6"/>
    <w:rsid w:val="0057480A"/>
    <w:rsid w:val="0057483C"/>
    <w:rsid w:val="00574C1B"/>
    <w:rsid w:val="005753F9"/>
    <w:rsid w:val="00575C15"/>
    <w:rsid w:val="00575D2D"/>
    <w:rsid w:val="00575D8D"/>
    <w:rsid w:val="00575EE5"/>
    <w:rsid w:val="00576056"/>
    <w:rsid w:val="005766BB"/>
    <w:rsid w:val="00576752"/>
    <w:rsid w:val="00576E3A"/>
    <w:rsid w:val="00576FB9"/>
    <w:rsid w:val="005771AC"/>
    <w:rsid w:val="0057723A"/>
    <w:rsid w:val="005775AF"/>
    <w:rsid w:val="00577800"/>
    <w:rsid w:val="00577A00"/>
    <w:rsid w:val="0058011E"/>
    <w:rsid w:val="00580310"/>
    <w:rsid w:val="00580346"/>
    <w:rsid w:val="005803C1"/>
    <w:rsid w:val="0058064F"/>
    <w:rsid w:val="00580FC6"/>
    <w:rsid w:val="005813EF"/>
    <w:rsid w:val="0058151E"/>
    <w:rsid w:val="0058164D"/>
    <w:rsid w:val="00581DC3"/>
    <w:rsid w:val="00582174"/>
    <w:rsid w:val="00582FFC"/>
    <w:rsid w:val="0058341A"/>
    <w:rsid w:val="00583475"/>
    <w:rsid w:val="00584369"/>
    <w:rsid w:val="00584988"/>
    <w:rsid w:val="00584B0B"/>
    <w:rsid w:val="005853FC"/>
    <w:rsid w:val="0058562D"/>
    <w:rsid w:val="00585CBE"/>
    <w:rsid w:val="00585DA4"/>
    <w:rsid w:val="005860AF"/>
    <w:rsid w:val="0058625F"/>
    <w:rsid w:val="0058647B"/>
    <w:rsid w:val="005864C0"/>
    <w:rsid w:val="005865DC"/>
    <w:rsid w:val="0058667F"/>
    <w:rsid w:val="0058673B"/>
    <w:rsid w:val="00586BAC"/>
    <w:rsid w:val="00586F87"/>
    <w:rsid w:val="00587128"/>
    <w:rsid w:val="00587343"/>
    <w:rsid w:val="00587399"/>
    <w:rsid w:val="005874A5"/>
    <w:rsid w:val="005879F2"/>
    <w:rsid w:val="00590AAC"/>
    <w:rsid w:val="00590FCE"/>
    <w:rsid w:val="0059108E"/>
    <w:rsid w:val="005919C4"/>
    <w:rsid w:val="00592145"/>
    <w:rsid w:val="005924AA"/>
    <w:rsid w:val="00592C48"/>
    <w:rsid w:val="00592D59"/>
    <w:rsid w:val="00593199"/>
    <w:rsid w:val="0059360D"/>
    <w:rsid w:val="00594716"/>
    <w:rsid w:val="0059501F"/>
    <w:rsid w:val="005955A8"/>
    <w:rsid w:val="00595761"/>
    <w:rsid w:val="00596286"/>
    <w:rsid w:val="00596B1F"/>
    <w:rsid w:val="00596EDA"/>
    <w:rsid w:val="0059720B"/>
    <w:rsid w:val="005973AD"/>
    <w:rsid w:val="0059792B"/>
    <w:rsid w:val="00597CE2"/>
    <w:rsid w:val="00597E4E"/>
    <w:rsid w:val="005A01A9"/>
    <w:rsid w:val="005A110F"/>
    <w:rsid w:val="005A1501"/>
    <w:rsid w:val="005A1841"/>
    <w:rsid w:val="005A199B"/>
    <w:rsid w:val="005A2390"/>
    <w:rsid w:val="005A2422"/>
    <w:rsid w:val="005A2703"/>
    <w:rsid w:val="005A2D10"/>
    <w:rsid w:val="005A2D46"/>
    <w:rsid w:val="005A3020"/>
    <w:rsid w:val="005A32A1"/>
    <w:rsid w:val="005A3410"/>
    <w:rsid w:val="005A351D"/>
    <w:rsid w:val="005A3552"/>
    <w:rsid w:val="005A361D"/>
    <w:rsid w:val="005A38B9"/>
    <w:rsid w:val="005A3E66"/>
    <w:rsid w:val="005A55C0"/>
    <w:rsid w:val="005A5A75"/>
    <w:rsid w:val="005A647E"/>
    <w:rsid w:val="005A655F"/>
    <w:rsid w:val="005A683D"/>
    <w:rsid w:val="005A6841"/>
    <w:rsid w:val="005A6AB0"/>
    <w:rsid w:val="005B02BB"/>
    <w:rsid w:val="005B03FB"/>
    <w:rsid w:val="005B0668"/>
    <w:rsid w:val="005B1112"/>
    <w:rsid w:val="005B1802"/>
    <w:rsid w:val="005B1832"/>
    <w:rsid w:val="005B231C"/>
    <w:rsid w:val="005B24D1"/>
    <w:rsid w:val="005B2521"/>
    <w:rsid w:val="005B2DDC"/>
    <w:rsid w:val="005B38E3"/>
    <w:rsid w:val="005B3F93"/>
    <w:rsid w:val="005B42B1"/>
    <w:rsid w:val="005B4C2D"/>
    <w:rsid w:val="005B5346"/>
    <w:rsid w:val="005B579E"/>
    <w:rsid w:val="005B5887"/>
    <w:rsid w:val="005B5D6F"/>
    <w:rsid w:val="005B6281"/>
    <w:rsid w:val="005B6290"/>
    <w:rsid w:val="005B67BC"/>
    <w:rsid w:val="005B6A8B"/>
    <w:rsid w:val="005B6CFC"/>
    <w:rsid w:val="005B6F44"/>
    <w:rsid w:val="005B7A9B"/>
    <w:rsid w:val="005C0171"/>
    <w:rsid w:val="005C03ED"/>
    <w:rsid w:val="005C0474"/>
    <w:rsid w:val="005C08A0"/>
    <w:rsid w:val="005C0A7B"/>
    <w:rsid w:val="005C22FE"/>
    <w:rsid w:val="005C2353"/>
    <w:rsid w:val="005C23A5"/>
    <w:rsid w:val="005C29C5"/>
    <w:rsid w:val="005C2A7E"/>
    <w:rsid w:val="005C3121"/>
    <w:rsid w:val="005C313A"/>
    <w:rsid w:val="005C33A8"/>
    <w:rsid w:val="005C39F3"/>
    <w:rsid w:val="005C3C07"/>
    <w:rsid w:val="005C3C4A"/>
    <w:rsid w:val="005C3E58"/>
    <w:rsid w:val="005C4D59"/>
    <w:rsid w:val="005C508F"/>
    <w:rsid w:val="005C5192"/>
    <w:rsid w:val="005C551A"/>
    <w:rsid w:val="005C56A7"/>
    <w:rsid w:val="005C56E4"/>
    <w:rsid w:val="005C608D"/>
    <w:rsid w:val="005C61CE"/>
    <w:rsid w:val="005C65BD"/>
    <w:rsid w:val="005C6670"/>
    <w:rsid w:val="005C671F"/>
    <w:rsid w:val="005C685D"/>
    <w:rsid w:val="005C689C"/>
    <w:rsid w:val="005C68B4"/>
    <w:rsid w:val="005C692B"/>
    <w:rsid w:val="005C6BA4"/>
    <w:rsid w:val="005C6CA6"/>
    <w:rsid w:val="005C6E4B"/>
    <w:rsid w:val="005C7BC9"/>
    <w:rsid w:val="005C7D3D"/>
    <w:rsid w:val="005D0687"/>
    <w:rsid w:val="005D082E"/>
    <w:rsid w:val="005D0CC9"/>
    <w:rsid w:val="005D0DE6"/>
    <w:rsid w:val="005D310F"/>
    <w:rsid w:val="005D336B"/>
    <w:rsid w:val="005D3544"/>
    <w:rsid w:val="005D5A8F"/>
    <w:rsid w:val="005D5AAF"/>
    <w:rsid w:val="005D5B95"/>
    <w:rsid w:val="005D624B"/>
    <w:rsid w:val="005D669C"/>
    <w:rsid w:val="005D68C8"/>
    <w:rsid w:val="005D6C13"/>
    <w:rsid w:val="005D6CDB"/>
    <w:rsid w:val="005D7DF3"/>
    <w:rsid w:val="005E1CA9"/>
    <w:rsid w:val="005E1EFE"/>
    <w:rsid w:val="005E2A7C"/>
    <w:rsid w:val="005E2D81"/>
    <w:rsid w:val="005E34BB"/>
    <w:rsid w:val="005E3895"/>
    <w:rsid w:val="005E3BF3"/>
    <w:rsid w:val="005E3CE9"/>
    <w:rsid w:val="005E3F6F"/>
    <w:rsid w:val="005E405A"/>
    <w:rsid w:val="005E481C"/>
    <w:rsid w:val="005E4D30"/>
    <w:rsid w:val="005E5049"/>
    <w:rsid w:val="005E5268"/>
    <w:rsid w:val="005E55A7"/>
    <w:rsid w:val="005E64E8"/>
    <w:rsid w:val="005E7500"/>
    <w:rsid w:val="005E7D6C"/>
    <w:rsid w:val="005F005D"/>
    <w:rsid w:val="005F0791"/>
    <w:rsid w:val="005F0B9D"/>
    <w:rsid w:val="005F0F4A"/>
    <w:rsid w:val="005F19B2"/>
    <w:rsid w:val="005F266E"/>
    <w:rsid w:val="005F2C1F"/>
    <w:rsid w:val="005F37E0"/>
    <w:rsid w:val="005F3C3A"/>
    <w:rsid w:val="005F41B0"/>
    <w:rsid w:val="005F48A5"/>
    <w:rsid w:val="005F589E"/>
    <w:rsid w:val="005F5977"/>
    <w:rsid w:val="005F5A33"/>
    <w:rsid w:val="005F5FE8"/>
    <w:rsid w:val="005F651D"/>
    <w:rsid w:val="005F6AD9"/>
    <w:rsid w:val="005F7054"/>
    <w:rsid w:val="005F7944"/>
    <w:rsid w:val="005F7A9E"/>
    <w:rsid w:val="005F7FDB"/>
    <w:rsid w:val="00600602"/>
    <w:rsid w:val="00600CB6"/>
    <w:rsid w:val="00600F3D"/>
    <w:rsid w:val="00600FE2"/>
    <w:rsid w:val="006010EC"/>
    <w:rsid w:val="006013E1"/>
    <w:rsid w:val="0060165F"/>
    <w:rsid w:val="00601BA7"/>
    <w:rsid w:val="00601DAE"/>
    <w:rsid w:val="006027A7"/>
    <w:rsid w:val="0060285B"/>
    <w:rsid w:val="00602CD6"/>
    <w:rsid w:val="006037CF"/>
    <w:rsid w:val="006039B8"/>
    <w:rsid w:val="006039BA"/>
    <w:rsid w:val="00603BFC"/>
    <w:rsid w:val="00604594"/>
    <w:rsid w:val="0060484F"/>
    <w:rsid w:val="00604A1C"/>
    <w:rsid w:val="00604B85"/>
    <w:rsid w:val="00604BBB"/>
    <w:rsid w:val="00604E78"/>
    <w:rsid w:val="00604FC1"/>
    <w:rsid w:val="006053E5"/>
    <w:rsid w:val="00605CCA"/>
    <w:rsid w:val="00605F76"/>
    <w:rsid w:val="00606128"/>
    <w:rsid w:val="006063DA"/>
    <w:rsid w:val="00606D54"/>
    <w:rsid w:val="00610567"/>
    <w:rsid w:val="0061062C"/>
    <w:rsid w:val="00610BE0"/>
    <w:rsid w:val="00610E16"/>
    <w:rsid w:val="006114C1"/>
    <w:rsid w:val="006118FF"/>
    <w:rsid w:val="00611963"/>
    <w:rsid w:val="0061216C"/>
    <w:rsid w:val="006121A5"/>
    <w:rsid w:val="006139DA"/>
    <w:rsid w:val="00613B2A"/>
    <w:rsid w:val="00614C98"/>
    <w:rsid w:val="00614F01"/>
    <w:rsid w:val="0061546F"/>
    <w:rsid w:val="00616849"/>
    <w:rsid w:val="00616899"/>
    <w:rsid w:val="00616934"/>
    <w:rsid w:val="00616E18"/>
    <w:rsid w:val="006179D6"/>
    <w:rsid w:val="00617B9E"/>
    <w:rsid w:val="00617E24"/>
    <w:rsid w:val="00617FB7"/>
    <w:rsid w:val="0061C723"/>
    <w:rsid w:val="0062012D"/>
    <w:rsid w:val="00620349"/>
    <w:rsid w:val="00620957"/>
    <w:rsid w:val="00621094"/>
    <w:rsid w:val="00621423"/>
    <w:rsid w:val="006214CE"/>
    <w:rsid w:val="006216AB"/>
    <w:rsid w:val="00621CF7"/>
    <w:rsid w:val="006224F1"/>
    <w:rsid w:val="006229EB"/>
    <w:rsid w:val="00622B30"/>
    <w:rsid w:val="00622C79"/>
    <w:rsid w:val="0062312E"/>
    <w:rsid w:val="00623286"/>
    <w:rsid w:val="0062363B"/>
    <w:rsid w:val="00623D13"/>
    <w:rsid w:val="006252E6"/>
    <w:rsid w:val="006255EF"/>
    <w:rsid w:val="006256D8"/>
    <w:rsid w:val="00625B68"/>
    <w:rsid w:val="00625F4E"/>
    <w:rsid w:val="006262E7"/>
    <w:rsid w:val="006269EA"/>
    <w:rsid w:val="00626CF8"/>
    <w:rsid w:val="00627125"/>
    <w:rsid w:val="006304E8"/>
    <w:rsid w:val="006305E9"/>
    <w:rsid w:val="006307F1"/>
    <w:rsid w:val="00630DD3"/>
    <w:rsid w:val="006312D8"/>
    <w:rsid w:val="00631691"/>
    <w:rsid w:val="00631F0A"/>
    <w:rsid w:val="00631F9B"/>
    <w:rsid w:val="006322D8"/>
    <w:rsid w:val="0063275C"/>
    <w:rsid w:val="00632B0B"/>
    <w:rsid w:val="00632FCD"/>
    <w:rsid w:val="00633123"/>
    <w:rsid w:val="00633985"/>
    <w:rsid w:val="006348CE"/>
    <w:rsid w:val="00634B29"/>
    <w:rsid w:val="00634F44"/>
    <w:rsid w:val="0063633B"/>
    <w:rsid w:val="00637322"/>
    <w:rsid w:val="00637BB7"/>
    <w:rsid w:val="00637DF0"/>
    <w:rsid w:val="00637FBA"/>
    <w:rsid w:val="006416AC"/>
    <w:rsid w:val="00641FBC"/>
    <w:rsid w:val="0064279A"/>
    <w:rsid w:val="006433F7"/>
    <w:rsid w:val="006435BB"/>
    <w:rsid w:val="00643FA1"/>
    <w:rsid w:val="0064448B"/>
    <w:rsid w:val="00644CE3"/>
    <w:rsid w:val="00644E8D"/>
    <w:rsid w:val="006454C8"/>
    <w:rsid w:val="006455C7"/>
    <w:rsid w:val="00645FCE"/>
    <w:rsid w:val="0064627A"/>
    <w:rsid w:val="006462D0"/>
    <w:rsid w:val="00646436"/>
    <w:rsid w:val="00646460"/>
    <w:rsid w:val="0064690B"/>
    <w:rsid w:val="006477CF"/>
    <w:rsid w:val="006478C0"/>
    <w:rsid w:val="00647A44"/>
    <w:rsid w:val="00647B2E"/>
    <w:rsid w:val="00650C67"/>
    <w:rsid w:val="006528CD"/>
    <w:rsid w:val="00653386"/>
    <w:rsid w:val="00653683"/>
    <w:rsid w:val="00654539"/>
    <w:rsid w:val="00654F51"/>
    <w:rsid w:val="0065538D"/>
    <w:rsid w:val="006553AE"/>
    <w:rsid w:val="00655C79"/>
    <w:rsid w:val="00655DD0"/>
    <w:rsid w:val="00656303"/>
    <w:rsid w:val="0065646A"/>
    <w:rsid w:val="00656B56"/>
    <w:rsid w:val="00656F3A"/>
    <w:rsid w:val="006570B1"/>
    <w:rsid w:val="0065789A"/>
    <w:rsid w:val="00657932"/>
    <w:rsid w:val="00657E9C"/>
    <w:rsid w:val="00657EBC"/>
    <w:rsid w:val="0066005D"/>
    <w:rsid w:val="00660970"/>
    <w:rsid w:val="00660ACC"/>
    <w:rsid w:val="00660C8D"/>
    <w:rsid w:val="00660DE7"/>
    <w:rsid w:val="0066120D"/>
    <w:rsid w:val="006623BE"/>
    <w:rsid w:val="006629E4"/>
    <w:rsid w:val="00664B75"/>
    <w:rsid w:val="00664CDE"/>
    <w:rsid w:val="00665499"/>
    <w:rsid w:val="006654C5"/>
    <w:rsid w:val="00665EB1"/>
    <w:rsid w:val="00666688"/>
    <w:rsid w:val="006666EB"/>
    <w:rsid w:val="00667065"/>
    <w:rsid w:val="006671A9"/>
    <w:rsid w:val="006673E2"/>
    <w:rsid w:val="00667EAB"/>
    <w:rsid w:val="006702FC"/>
    <w:rsid w:val="00670926"/>
    <w:rsid w:val="00670F00"/>
    <w:rsid w:val="006714D3"/>
    <w:rsid w:val="00671528"/>
    <w:rsid w:val="006718D2"/>
    <w:rsid w:val="00671B70"/>
    <w:rsid w:val="00672001"/>
    <w:rsid w:val="006723A8"/>
    <w:rsid w:val="00672481"/>
    <w:rsid w:val="006725F6"/>
    <w:rsid w:val="00672951"/>
    <w:rsid w:val="00673FB2"/>
    <w:rsid w:val="0067451F"/>
    <w:rsid w:val="0067463B"/>
    <w:rsid w:val="006751A7"/>
    <w:rsid w:val="00675434"/>
    <w:rsid w:val="0067557A"/>
    <w:rsid w:val="006757DE"/>
    <w:rsid w:val="00676353"/>
    <w:rsid w:val="006764C4"/>
    <w:rsid w:val="006768FB"/>
    <w:rsid w:val="00676FB9"/>
    <w:rsid w:val="00676FD8"/>
    <w:rsid w:val="00677181"/>
    <w:rsid w:val="00677AFA"/>
    <w:rsid w:val="00680159"/>
    <w:rsid w:val="0068076F"/>
    <w:rsid w:val="00680B60"/>
    <w:rsid w:val="00680D8A"/>
    <w:rsid w:val="00680F5A"/>
    <w:rsid w:val="006813EF"/>
    <w:rsid w:val="006818E0"/>
    <w:rsid w:val="00681B5F"/>
    <w:rsid w:val="00681D41"/>
    <w:rsid w:val="00681DAE"/>
    <w:rsid w:val="00682886"/>
    <w:rsid w:val="00683253"/>
    <w:rsid w:val="00683277"/>
    <w:rsid w:val="00683310"/>
    <w:rsid w:val="00683388"/>
    <w:rsid w:val="0068363A"/>
    <w:rsid w:val="0068430F"/>
    <w:rsid w:val="00684A2C"/>
    <w:rsid w:val="00684F6D"/>
    <w:rsid w:val="00685704"/>
    <w:rsid w:val="006866F0"/>
    <w:rsid w:val="006868D9"/>
    <w:rsid w:val="00686D0A"/>
    <w:rsid w:val="00686DE4"/>
    <w:rsid w:val="00686EFA"/>
    <w:rsid w:val="006873A0"/>
    <w:rsid w:val="00687E18"/>
    <w:rsid w:val="00690179"/>
    <w:rsid w:val="006901DA"/>
    <w:rsid w:val="0069054F"/>
    <w:rsid w:val="00690880"/>
    <w:rsid w:val="00690AE0"/>
    <w:rsid w:val="00690D61"/>
    <w:rsid w:val="00690DCD"/>
    <w:rsid w:val="00692587"/>
    <w:rsid w:val="006925DA"/>
    <w:rsid w:val="006926D9"/>
    <w:rsid w:val="00692862"/>
    <w:rsid w:val="006928EC"/>
    <w:rsid w:val="006936B9"/>
    <w:rsid w:val="00693F4A"/>
    <w:rsid w:val="00694597"/>
    <w:rsid w:val="00694CEC"/>
    <w:rsid w:val="00695238"/>
    <w:rsid w:val="00695B84"/>
    <w:rsid w:val="006960FE"/>
    <w:rsid w:val="00696474"/>
    <w:rsid w:val="006964D3"/>
    <w:rsid w:val="006968CA"/>
    <w:rsid w:val="00696929"/>
    <w:rsid w:val="006973FD"/>
    <w:rsid w:val="00697539"/>
    <w:rsid w:val="00697AC6"/>
    <w:rsid w:val="006A02BE"/>
    <w:rsid w:val="006A0C9E"/>
    <w:rsid w:val="006A117A"/>
    <w:rsid w:val="006A12C3"/>
    <w:rsid w:val="006A1924"/>
    <w:rsid w:val="006A1F57"/>
    <w:rsid w:val="006A20C3"/>
    <w:rsid w:val="006A20C8"/>
    <w:rsid w:val="006A25EE"/>
    <w:rsid w:val="006A2FDD"/>
    <w:rsid w:val="006A2FF4"/>
    <w:rsid w:val="006A3425"/>
    <w:rsid w:val="006A4C7D"/>
    <w:rsid w:val="006A4D0E"/>
    <w:rsid w:val="006A4E6B"/>
    <w:rsid w:val="006A544B"/>
    <w:rsid w:val="006A5F99"/>
    <w:rsid w:val="006A6002"/>
    <w:rsid w:val="006A61F2"/>
    <w:rsid w:val="006A6267"/>
    <w:rsid w:val="006A69D1"/>
    <w:rsid w:val="006A736D"/>
    <w:rsid w:val="006A7F64"/>
    <w:rsid w:val="006B09DD"/>
    <w:rsid w:val="006B0A9D"/>
    <w:rsid w:val="006B0D15"/>
    <w:rsid w:val="006B18E8"/>
    <w:rsid w:val="006B1B55"/>
    <w:rsid w:val="006B1D0A"/>
    <w:rsid w:val="006B251A"/>
    <w:rsid w:val="006B264A"/>
    <w:rsid w:val="006B2A6E"/>
    <w:rsid w:val="006B3A7A"/>
    <w:rsid w:val="006B3F2A"/>
    <w:rsid w:val="006B3FC5"/>
    <w:rsid w:val="006B3FD6"/>
    <w:rsid w:val="006B41EE"/>
    <w:rsid w:val="006B42C6"/>
    <w:rsid w:val="006B4655"/>
    <w:rsid w:val="006B46EF"/>
    <w:rsid w:val="006B49CD"/>
    <w:rsid w:val="006B56A3"/>
    <w:rsid w:val="006B6113"/>
    <w:rsid w:val="006B644E"/>
    <w:rsid w:val="006B656D"/>
    <w:rsid w:val="006B6D50"/>
    <w:rsid w:val="006B6E0F"/>
    <w:rsid w:val="006B71BF"/>
    <w:rsid w:val="006B7722"/>
    <w:rsid w:val="006C0585"/>
    <w:rsid w:val="006C0980"/>
    <w:rsid w:val="006C09F2"/>
    <w:rsid w:val="006C0AFA"/>
    <w:rsid w:val="006C14E1"/>
    <w:rsid w:val="006C2828"/>
    <w:rsid w:val="006C2832"/>
    <w:rsid w:val="006C3003"/>
    <w:rsid w:val="006C3137"/>
    <w:rsid w:val="006C3224"/>
    <w:rsid w:val="006C42B2"/>
    <w:rsid w:val="006C445B"/>
    <w:rsid w:val="006C4464"/>
    <w:rsid w:val="006C46FF"/>
    <w:rsid w:val="006C47DE"/>
    <w:rsid w:val="006C4805"/>
    <w:rsid w:val="006C50A4"/>
    <w:rsid w:val="006C637C"/>
    <w:rsid w:val="006C63F0"/>
    <w:rsid w:val="006C666C"/>
    <w:rsid w:val="006C6691"/>
    <w:rsid w:val="006C6AFA"/>
    <w:rsid w:val="006C6CB4"/>
    <w:rsid w:val="006C70A5"/>
    <w:rsid w:val="006C717E"/>
    <w:rsid w:val="006C74ED"/>
    <w:rsid w:val="006C78F2"/>
    <w:rsid w:val="006C7CF0"/>
    <w:rsid w:val="006C7D6F"/>
    <w:rsid w:val="006D0124"/>
    <w:rsid w:val="006D0961"/>
    <w:rsid w:val="006D09BF"/>
    <w:rsid w:val="006D0E66"/>
    <w:rsid w:val="006D1331"/>
    <w:rsid w:val="006D18CC"/>
    <w:rsid w:val="006D1BE9"/>
    <w:rsid w:val="006D1BFC"/>
    <w:rsid w:val="006D1E91"/>
    <w:rsid w:val="006D2237"/>
    <w:rsid w:val="006D2CD6"/>
    <w:rsid w:val="006D2E20"/>
    <w:rsid w:val="006D32C2"/>
    <w:rsid w:val="006D3850"/>
    <w:rsid w:val="006D3A1F"/>
    <w:rsid w:val="006D3A71"/>
    <w:rsid w:val="006D3C8E"/>
    <w:rsid w:val="006D3D4F"/>
    <w:rsid w:val="006D3E6E"/>
    <w:rsid w:val="006D3FEE"/>
    <w:rsid w:val="006D4283"/>
    <w:rsid w:val="006D4621"/>
    <w:rsid w:val="006D4B12"/>
    <w:rsid w:val="006D568E"/>
    <w:rsid w:val="006D6710"/>
    <w:rsid w:val="006D6E7C"/>
    <w:rsid w:val="006D7C0A"/>
    <w:rsid w:val="006D7E59"/>
    <w:rsid w:val="006E0613"/>
    <w:rsid w:val="006E09B3"/>
    <w:rsid w:val="006E0AA1"/>
    <w:rsid w:val="006E0C39"/>
    <w:rsid w:val="006E0D11"/>
    <w:rsid w:val="006E2DFB"/>
    <w:rsid w:val="006E306A"/>
    <w:rsid w:val="006E36DC"/>
    <w:rsid w:val="006E3E1B"/>
    <w:rsid w:val="006E44ED"/>
    <w:rsid w:val="006E474E"/>
    <w:rsid w:val="006E49A4"/>
    <w:rsid w:val="006E4C31"/>
    <w:rsid w:val="006E4F78"/>
    <w:rsid w:val="006E5A71"/>
    <w:rsid w:val="006E6D81"/>
    <w:rsid w:val="006E6DC9"/>
    <w:rsid w:val="006E6F5E"/>
    <w:rsid w:val="006E700A"/>
    <w:rsid w:val="006E78AF"/>
    <w:rsid w:val="006F00DA"/>
    <w:rsid w:val="006F03EB"/>
    <w:rsid w:val="006F040B"/>
    <w:rsid w:val="006F069C"/>
    <w:rsid w:val="006F07DF"/>
    <w:rsid w:val="006F0B02"/>
    <w:rsid w:val="006F0B46"/>
    <w:rsid w:val="006F0D73"/>
    <w:rsid w:val="006F118E"/>
    <w:rsid w:val="006F1538"/>
    <w:rsid w:val="006F1CF5"/>
    <w:rsid w:val="006F265B"/>
    <w:rsid w:val="006F2A2D"/>
    <w:rsid w:val="006F2A4F"/>
    <w:rsid w:val="006F34AD"/>
    <w:rsid w:val="006F380D"/>
    <w:rsid w:val="006F4737"/>
    <w:rsid w:val="006F4A33"/>
    <w:rsid w:val="006F4B2F"/>
    <w:rsid w:val="006F4B85"/>
    <w:rsid w:val="006F4BD0"/>
    <w:rsid w:val="006F500C"/>
    <w:rsid w:val="006F661A"/>
    <w:rsid w:val="006F6C6E"/>
    <w:rsid w:val="006F6DE9"/>
    <w:rsid w:val="006F7819"/>
    <w:rsid w:val="007001A0"/>
    <w:rsid w:val="0070098D"/>
    <w:rsid w:val="00700E2C"/>
    <w:rsid w:val="007011C7"/>
    <w:rsid w:val="007016E2"/>
    <w:rsid w:val="0070192F"/>
    <w:rsid w:val="00701A59"/>
    <w:rsid w:val="00701E15"/>
    <w:rsid w:val="0070247B"/>
    <w:rsid w:val="007025B3"/>
    <w:rsid w:val="00702BCF"/>
    <w:rsid w:val="00702C88"/>
    <w:rsid w:val="00702D54"/>
    <w:rsid w:val="00703926"/>
    <w:rsid w:val="00703A7A"/>
    <w:rsid w:val="0070450E"/>
    <w:rsid w:val="00704E6A"/>
    <w:rsid w:val="00705876"/>
    <w:rsid w:val="00705AAB"/>
    <w:rsid w:val="00705C57"/>
    <w:rsid w:val="007061C1"/>
    <w:rsid w:val="007061F0"/>
    <w:rsid w:val="0070635E"/>
    <w:rsid w:val="00707346"/>
    <w:rsid w:val="007076FB"/>
    <w:rsid w:val="00710627"/>
    <w:rsid w:val="00710860"/>
    <w:rsid w:val="007108A8"/>
    <w:rsid w:val="00710CC4"/>
    <w:rsid w:val="0071157B"/>
    <w:rsid w:val="00711D5C"/>
    <w:rsid w:val="00711DAC"/>
    <w:rsid w:val="0071284E"/>
    <w:rsid w:val="007128DD"/>
    <w:rsid w:val="00712C5C"/>
    <w:rsid w:val="00712E90"/>
    <w:rsid w:val="00713C80"/>
    <w:rsid w:val="007145E7"/>
    <w:rsid w:val="007148C5"/>
    <w:rsid w:val="0071640D"/>
    <w:rsid w:val="00716CE9"/>
    <w:rsid w:val="00716DFE"/>
    <w:rsid w:val="00716E01"/>
    <w:rsid w:val="0071756F"/>
    <w:rsid w:val="007175E8"/>
    <w:rsid w:val="007178F1"/>
    <w:rsid w:val="007202C0"/>
    <w:rsid w:val="0072080F"/>
    <w:rsid w:val="00720ABB"/>
    <w:rsid w:val="00720AF8"/>
    <w:rsid w:val="00720B1C"/>
    <w:rsid w:val="0072153B"/>
    <w:rsid w:val="007226F4"/>
    <w:rsid w:val="0072288D"/>
    <w:rsid w:val="00722993"/>
    <w:rsid w:val="007231AD"/>
    <w:rsid w:val="00723B2B"/>
    <w:rsid w:val="007245D6"/>
    <w:rsid w:val="00724705"/>
    <w:rsid w:val="007249D1"/>
    <w:rsid w:val="00724BA3"/>
    <w:rsid w:val="00724C53"/>
    <w:rsid w:val="00725227"/>
    <w:rsid w:val="00725230"/>
    <w:rsid w:val="007254F7"/>
    <w:rsid w:val="007256BA"/>
    <w:rsid w:val="0072575D"/>
    <w:rsid w:val="00726039"/>
    <w:rsid w:val="007265A4"/>
    <w:rsid w:val="00726EFC"/>
    <w:rsid w:val="007273EA"/>
    <w:rsid w:val="00727C07"/>
    <w:rsid w:val="00730192"/>
    <w:rsid w:val="00730920"/>
    <w:rsid w:val="00730BD9"/>
    <w:rsid w:val="00730C5A"/>
    <w:rsid w:val="00730F27"/>
    <w:rsid w:val="00730F98"/>
    <w:rsid w:val="007311FC"/>
    <w:rsid w:val="00731475"/>
    <w:rsid w:val="0073191F"/>
    <w:rsid w:val="00731975"/>
    <w:rsid w:val="007324D6"/>
    <w:rsid w:val="00733866"/>
    <w:rsid w:val="00733B7E"/>
    <w:rsid w:val="00733FB2"/>
    <w:rsid w:val="00733FF7"/>
    <w:rsid w:val="007341DB"/>
    <w:rsid w:val="0073445F"/>
    <w:rsid w:val="0073505E"/>
    <w:rsid w:val="00735457"/>
    <w:rsid w:val="007356A8"/>
    <w:rsid w:val="00736180"/>
    <w:rsid w:val="0074031B"/>
    <w:rsid w:val="00740567"/>
    <w:rsid w:val="007407C6"/>
    <w:rsid w:val="007407E0"/>
    <w:rsid w:val="00740858"/>
    <w:rsid w:val="00740F3E"/>
    <w:rsid w:val="0074100E"/>
    <w:rsid w:val="00741609"/>
    <w:rsid w:val="00741866"/>
    <w:rsid w:val="00741898"/>
    <w:rsid w:val="007420F3"/>
    <w:rsid w:val="00742258"/>
    <w:rsid w:val="0074242A"/>
    <w:rsid w:val="0074266A"/>
    <w:rsid w:val="007427C4"/>
    <w:rsid w:val="00742A27"/>
    <w:rsid w:val="00742BC1"/>
    <w:rsid w:val="00742F48"/>
    <w:rsid w:val="007430A4"/>
    <w:rsid w:val="00743448"/>
    <w:rsid w:val="0074366E"/>
    <w:rsid w:val="00743B78"/>
    <w:rsid w:val="00743DA9"/>
    <w:rsid w:val="00744412"/>
    <w:rsid w:val="0074449D"/>
    <w:rsid w:val="00744B18"/>
    <w:rsid w:val="007452AA"/>
    <w:rsid w:val="00745379"/>
    <w:rsid w:val="00745F1F"/>
    <w:rsid w:val="0074604D"/>
    <w:rsid w:val="007466B0"/>
    <w:rsid w:val="00746A6F"/>
    <w:rsid w:val="00746B90"/>
    <w:rsid w:val="00746FA1"/>
    <w:rsid w:val="00747648"/>
    <w:rsid w:val="0074787B"/>
    <w:rsid w:val="00747CCE"/>
    <w:rsid w:val="00750066"/>
    <w:rsid w:val="0075027F"/>
    <w:rsid w:val="0075043D"/>
    <w:rsid w:val="007512ED"/>
    <w:rsid w:val="00751735"/>
    <w:rsid w:val="0075176B"/>
    <w:rsid w:val="007517F0"/>
    <w:rsid w:val="00751A53"/>
    <w:rsid w:val="0075202D"/>
    <w:rsid w:val="00752759"/>
    <w:rsid w:val="00752F53"/>
    <w:rsid w:val="00753002"/>
    <w:rsid w:val="007539BF"/>
    <w:rsid w:val="00753F39"/>
    <w:rsid w:val="007540E0"/>
    <w:rsid w:val="00754402"/>
    <w:rsid w:val="00754536"/>
    <w:rsid w:val="00755066"/>
    <w:rsid w:val="0075557B"/>
    <w:rsid w:val="007555B8"/>
    <w:rsid w:val="007555D9"/>
    <w:rsid w:val="00755709"/>
    <w:rsid w:val="00755BD6"/>
    <w:rsid w:val="007565C9"/>
    <w:rsid w:val="0075676A"/>
    <w:rsid w:val="007569C9"/>
    <w:rsid w:val="007577E7"/>
    <w:rsid w:val="00757B9C"/>
    <w:rsid w:val="00760CB7"/>
    <w:rsid w:val="00760D02"/>
    <w:rsid w:val="00762678"/>
    <w:rsid w:val="007628D5"/>
    <w:rsid w:val="00762C9E"/>
    <w:rsid w:val="00762D44"/>
    <w:rsid w:val="00763A30"/>
    <w:rsid w:val="007647A9"/>
    <w:rsid w:val="00764D8E"/>
    <w:rsid w:val="0076535E"/>
    <w:rsid w:val="00765AB7"/>
    <w:rsid w:val="00765B12"/>
    <w:rsid w:val="00765D26"/>
    <w:rsid w:val="00765D28"/>
    <w:rsid w:val="007660CF"/>
    <w:rsid w:val="007661F4"/>
    <w:rsid w:val="007663C3"/>
    <w:rsid w:val="00766613"/>
    <w:rsid w:val="007669F7"/>
    <w:rsid w:val="00766C3F"/>
    <w:rsid w:val="00767083"/>
    <w:rsid w:val="00767206"/>
    <w:rsid w:val="00767401"/>
    <w:rsid w:val="007676EB"/>
    <w:rsid w:val="00767B4E"/>
    <w:rsid w:val="00770605"/>
    <w:rsid w:val="007706D6"/>
    <w:rsid w:val="007710E5"/>
    <w:rsid w:val="007718BD"/>
    <w:rsid w:val="007720E6"/>
    <w:rsid w:val="0077282E"/>
    <w:rsid w:val="00773B8D"/>
    <w:rsid w:val="00773CCC"/>
    <w:rsid w:val="00773F7B"/>
    <w:rsid w:val="00773F94"/>
    <w:rsid w:val="00774377"/>
    <w:rsid w:val="00774518"/>
    <w:rsid w:val="0077453F"/>
    <w:rsid w:val="0077455F"/>
    <w:rsid w:val="007746CB"/>
    <w:rsid w:val="00774C86"/>
    <w:rsid w:val="0077567C"/>
    <w:rsid w:val="0077598E"/>
    <w:rsid w:val="00776005"/>
    <w:rsid w:val="00776107"/>
    <w:rsid w:val="00776942"/>
    <w:rsid w:val="00776992"/>
    <w:rsid w:val="00776C7F"/>
    <w:rsid w:val="00776D2D"/>
    <w:rsid w:val="00777017"/>
    <w:rsid w:val="0077717D"/>
    <w:rsid w:val="007772DB"/>
    <w:rsid w:val="00777333"/>
    <w:rsid w:val="00777D36"/>
    <w:rsid w:val="00777D67"/>
    <w:rsid w:val="0077D13E"/>
    <w:rsid w:val="007807A8"/>
    <w:rsid w:val="007808F7"/>
    <w:rsid w:val="00780F99"/>
    <w:rsid w:val="007814E6"/>
    <w:rsid w:val="00781BB8"/>
    <w:rsid w:val="00782245"/>
    <w:rsid w:val="00782261"/>
    <w:rsid w:val="0078274A"/>
    <w:rsid w:val="00782CFC"/>
    <w:rsid w:val="00783001"/>
    <w:rsid w:val="007838BC"/>
    <w:rsid w:val="00784357"/>
    <w:rsid w:val="007843D9"/>
    <w:rsid w:val="0078520E"/>
    <w:rsid w:val="007856D9"/>
    <w:rsid w:val="0078571B"/>
    <w:rsid w:val="0078602C"/>
    <w:rsid w:val="00786205"/>
    <w:rsid w:val="0078635D"/>
    <w:rsid w:val="00787604"/>
    <w:rsid w:val="00787706"/>
    <w:rsid w:val="00787C1B"/>
    <w:rsid w:val="00787CAA"/>
    <w:rsid w:val="00790072"/>
    <w:rsid w:val="007900C0"/>
    <w:rsid w:val="0079020C"/>
    <w:rsid w:val="007907FE"/>
    <w:rsid w:val="0079091D"/>
    <w:rsid w:val="00790C62"/>
    <w:rsid w:val="00790C67"/>
    <w:rsid w:val="00791005"/>
    <w:rsid w:val="00791134"/>
    <w:rsid w:val="00791567"/>
    <w:rsid w:val="00791933"/>
    <w:rsid w:val="00792673"/>
    <w:rsid w:val="00792C07"/>
    <w:rsid w:val="00792E09"/>
    <w:rsid w:val="00792FD5"/>
    <w:rsid w:val="0079325B"/>
    <w:rsid w:val="00793EE8"/>
    <w:rsid w:val="0079401B"/>
    <w:rsid w:val="007940D7"/>
    <w:rsid w:val="007946B5"/>
    <w:rsid w:val="00795022"/>
    <w:rsid w:val="00795CEB"/>
    <w:rsid w:val="007960DC"/>
    <w:rsid w:val="007960F3"/>
    <w:rsid w:val="007964A1"/>
    <w:rsid w:val="00796776"/>
    <w:rsid w:val="00796E2C"/>
    <w:rsid w:val="00796EAB"/>
    <w:rsid w:val="007A09BC"/>
    <w:rsid w:val="007A0B6C"/>
    <w:rsid w:val="007A1311"/>
    <w:rsid w:val="007A1555"/>
    <w:rsid w:val="007A2086"/>
    <w:rsid w:val="007A24D1"/>
    <w:rsid w:val="007A25FC"/>
    <w:rsid w:val="007A26F0"/>
    <w:rsid w:val="007A2EC8"/>
    <w:rsid w:val="007A2ED0"/>
    <w:rsid w:val="007A30CA"/>
    <w:rsid w:val="007A36FC"/>
    <w:rsid w:val="007A3B10"/>
    <w:rsid w:val="007A4667"/>
    <w:rsid w:val="007A56D1"/>
    <w:rsid w:val="007A5A0E"/>
    <w:rsid w:val="007A5CB5"/>
    <w:rsid w:val="007A60F7"/>
    <w:rsid w:val="007A6BA0"/>
    <w:rsid w:val="007A6D02"/>
    <w:rsid w:val="007A7289"/>
    <w:rsid w:val="007A7BA8"/>
    <w:rsid w:val="007A7D28"/>
    <w:rsid w:val="007B0E24"/>
    <w:rsid w:val="007B1334"/>
    <w:rsid w:val="007B162B"/>
    <w:rsid w:val="007B1927"/>
    <w:rsid w:val="007B1FEE"/>
    <w:rsid w:val="007B20C5"/>
    <w:rsid w:val="007B20FB"/>
    <w:rsid w:val="007B2C89"/>
    <w:rsid w:val="007B3D54"/>
    <w:rsid w:val="007B3F82"/>
    <w:rsid w:val="007B40DA"/>
    <w:rsid w:val="007B42D0"/>
    <w:rsid w:val="007B44ED"/>
    <w:rsid w:val="007B4856"/>
    <w:rsid w:val="007B502E"/>
    <w:rsid w:val="007B534B"/>
    <w:rsid w:val="007B5445"/>
    <w:rsid w:val="007B54B6"/>
    <w:rsid w:val="007B58D1"/>
    <w:rsid w:val="007B5CA4"/>
    <w:rsid w:val="007B628C"/>
    <w:rsid w:val="007B68B2"/>
    <w:rsid w:val="007B6CCD"/>
    <w:rsid w:val="007B6D62"/>
    <w:rsid w:val="007B737C"/>
    <w:rsid w:val="007B74AE"/>
    <w:rsid w:val="007B752B"/>
    <w:rsid w:val="007B75ED"/>
    <w:rsid w:val="007B781A"/>
    <w:rsid w:val="007B7B5E"/>
    <w:rsid w:val="007B7FE2"/>
    <w:rsid w:val="007C0114"/>
    <w:rsid w:val="007C02B3"/>
    <w:rsid w:val="007C03F4"/>
    <w:rsid w:val="007C09D1"/>
    <w:rsid w:val="007C0B4A"/>
    <w:rsid w:val="007C0EE8"/>
    <w:rsid w:val="007C13EE"/>
    <w:rsid w:val="007C1B47"/>
    <w:rsid w:val="007C1EFC"/>
    <w:rsid w:val="007C2018"/>
    <w:rsid w:val="007C2583"/>
    <w:rsid w:val="007C25A7"/>
    <w:rsid w:val="007C27D7"/>
    <w:rsid w:val="007C28C3"/>
    <w:rsid w:val="007C2D87"/>
    <w:rsid w:val="007C32E1"/>
    <w:rsid w:val="007C3E44"/>
    <w:rsid w:val="007C433E"/>
    <w:rsid w:val="007C44E3"/>
    <w:rsid w:val="007C4A34"/>
    <w:rsid w:val="007C4FED"/>
    <w:rsid w:val="007C501C"/>
    <w:rsid w:val="007C50E8"/>
    <w:rsid w:val="007C52B5"/>
    <w:rsid w:val="007C553B"/>
    <w:rsid w:val="007C55CB"/>
    <w:rsid w:val="007C564D"/>
    <w:rsid w:val="007C59C9"/>
    <w:rsid w:val="007C5BDF"/>
    <w:rsid w:val="007C5C7B"/>
    <w:rsid w:val="007C68E1"/>
    <w:rsid w:val="007C6B6B"/>
    <w:rsid w:val="007C6BDC"/>
    <w:rsid w:val="007C70BD"/>
    <w:rsid w:val="007C7DBB"/>
    <w:rsid w:val="007C7EAB"/>
    <w:rsid w:val="007C7F6D"/>
    <w:rsid w:val="007C7F76"/>
    <w:rsid w:val="007D081F"/>
    <w:rsid w:val="007D0F4A"/>
    <w:rsid w:val="007D1582"/>
    <w:rsid w:val="007D1641"/>
    <w:rsid w:val="007D1C46"/>
    <w:rsid w:val="007D22A9"/>
    <w:rsid w:val="007D2DAC"/>
    <w:rsid w:val="007D2EF1"/>
    <w:rsid w:val="007D2FCD"/>
    <w:rsid w:val="007D3484"/>
    <w:rsid w:val="007D352B"/>
    <w:rsid w:val="007D3F35"/>
    <w:rsid w:val="007D4043"/>
    <w:rsid w:val="007D41CA"/>
    <w:rsid w:val="007D4F08"/>
    <w:rsid w:val="007D54C5"/>
    <w:rsid w:val="007D55D5"/>
    <w:rsid w:val="007D57A3"/>
    <w:rsid w:val="007D5969"/>
    <w:rsid w:val="007D62C8"/>
    <w:rsid w:val="007D6ACC"/>
    <w:rsid w:val="007D6F79"/>
    <w:rsid w:val="007D7AF9"/>
    <w:rsid w:val="007D7B6A"/>
    <w:rsid w:val="007D7CE0"/>
    <w:rsid w:val="007E0866"/>
    <w:rsid w:val="007E09B9"/>
    <w:rsid w:val="007E0F22"/>
    <w:rsid w:val="007E20ED"/>
    <w:rsid w:val="007E24A7"/>
    <w:rsid w:val="007E290C"/>
    <w:rsid w:val="007E2922"/>
    <w:rsid w:val="007E2B34"/>
    <w:rsid w:val="007E2C5B"/>
    <w:rsid w:val="007E4604"/>
    <w:rsid w:val="007E4ACA"/>
    <w:rsid w:val="007E4FE4"/>
    <w:rsid w:val="007E588D"/>
    <w:rsid w:val="007E592D"/>
    <w:rsid w:val="007E59CD"/>
    <w:rsid w:val="007E5F49"/>
    <w:rsid w:val="007E6886"/>
    <w:rsid w:val="007E69B5"/>
    <w:rsid w:val="007E716A"/>
    <w:rsid w:val="007E751C"/>
    <w:rsid w:val="007E7F72"/>
    <w:rsid w:val="007F0073"/>
    <w:rsid w:val="007F0810"/>
    <w:rsid w:val="007F08E4"/>
    <w:rsid w:val="007F129B"/>
    <w:rsid w:val="007F16C8"/>
    <w:rsid w:val="007F18A0"/>
    <w:rsid w:val="007F1D11"/>
    <w:rsid w:val="007F2091"/>
    <w:rsid w:val="007F2119"/>
    <w:rsid w:val="007F21BF"/>
    <w:rsid w:val="007F2400"/>
    <w:rsid w:val="007F272F"/>
    <w:rsid w:val="007F2767"/>
    <w:rsid w:val="007F2995"/>
    <w:rsid w:val="007F2E01"/>
    <w:rsid w:val="007F2E07"/>
    <w:rsid w:val="007F2EDF"/>
    <w:rsid w:val="007F3057"/>
    <w:rsid w:val="007F36C9"/>
    <w:rsid w:val="007F3E88"/>
    <w:rsid w:val="007F46D7"/>
    <w:rsid w:val="007F49B2"/>
    <w:rsid w:val="007F49E1"/>
    <w:rsid w:val="007F50CD"/>
    <w:rsid w:val="007F5136"/>
    <w:rsid w:val="007F52B2"/>
    <w:rsid w:val="007F5520"/>
    <w:rsid w:val="007F5919"/>
    <w:rsid w:val="007F5B30"/>
    <w:rsid w:val="007F5BDC"/>
    <w:rsid w:val="007F5C30"/>
    <w:rsid w:val="007F6912"/>
    <w:rsid w:val="007F698E"/>
    <w:rsid w:val="007F6DD9"/>
    <w:rsid w:val="007F743D"/>
    <w:rsid w:val="007F756D"/>
    <w:rsid w:val="007F7902"/>
    <w:rsid w:val="007F7FEF"/>
    <w:rsid w:val="0080003E"/>
    <w:rsid w:val="0080023E"/>
    <w:rsid w:val="00800EA0"/>
    <w:rsid w:val="00800F70"/>
    <w:rsid w:val="0080202C"/>
    <w:rsid w:val="008020B6"/>
    <w:rsid w:val="00802B42"/>
    <w:rsid w:val="00802FAE"/>
    <w:rsid w:val="00803194"/>
    <w:rsid w:val="00803E89"/>
    <w:rsid w:val="00803FA3"/>
    <w:rsid w:val="008043F0"/>
    <w:rsid w:val="0080508E"/>
    <w:rsid w:val="00805E3C"/>
    <w:rsid w:val="0080657B"/>
    <w:rsid w:val="0080665C"/>
    <w:rsid w:val="00807600"/>
    <w:rsid w:val="00807821"/>
    <w:rsid w:val="00807832"/>
    <w:rsid w:val="00807EEF"/>
    <w:rsid w:val="00810367"/>
    <w:rsid w:val="0081092D"/>
    <w:rsid w:val="00810A89"/>
    <w:rsid w:val="00810D67"/>
    <w:rsid w:val="0081114B"/>
    <w:rsid w:val="0081121D"/>
    <w:rsid w:val="00811C20"/>
    <w:rsid w:val="00812328"/>
    <w:rsid w:val="00812CF8"/>
    <w:rsid w:val="0081347E"/>
    <w:rsid w:val="00813598"/>
    <w:rsid w:val="00813C88"/>
    <w:rsid w:val="00814727"/>
    <w:rsid w:val="00814C58"/>
    <w:rsid w:val="008150E1"/>
    <w:rsid w:val="0081556E"/>
    <w:rsid w:val="00815574"/>
    <w:rsid w:val="0081675C"/>
    <w:rsid w:val="00816D5B"/>
    <w:rsid w:val="00817D09"/>
    <w:rsid w:val="00817DD3"/>
    <w:rsid w:val="00820099"/>
    <w:rsid w:val="00820101"/>
    <w:rsid w:val="00820815"/>
    <w:rsid w:val="008211F2"/>
    <w:rsid w:val="0082127A"/>
    <w:rsid w:val="00821434"/>
    <w:rsid w:val="008227EA"/>
    <w:rsid w:val="008240A7"/>
    <w:rsid w:val="0082425B"/>
    <w:rsid w:val="00824E85"/>
    <w:rsid w:val="008251C0"/>
    <w:rsid w:val="00826184"/>
    <w:rsid w:val="00826523"/>
    <w:rsid w:val="00826FA1"/>
    <w:rsid w:val="008273A3"/>
    <w:rsid w:val="00827AA6"/>
    <w:rsid w:val="00827BCF"/>
    <w:rsid w:val="0083038B"/>
    <w:rsid w:val="00830577"/>
    <w:rsid w:val="00830842"/>
    <w:rsid w:val="00830A04"/>
    <w:rsid w:val="008318A4"/>
    <w:rsid w:val="008318D0"/>
    <w:rsid w:val="008320BA"/>
    <w:rsid w:val="00832242"/>
    <w:rsid w:val="00832545"/>
    <w:rsid w:val="0083298A"/>
    <w:rsid w:val="00833601"/>
    <w:rsid w:val="0083383A"/>
    <w:rsid w:val="00833DAB"/>
    <w:rsid w:val="0083417D"/>
    <w:rsid w:val="0083508F"/>
    <w:rsid w:val="0083562E"/>
    <w:rsid w:val="00835C27"/>
    <w:rsid w:val="00835D0C"/>
    <w:rsid w:val="00835E4D"/>
    <w:rsid w:val="00836047"/>
    <w:rsid w:val="008365C3"/>
    <w:rsid w:val="00836EDC"/>
    <w:rsid w:val="0083708F"/>
    <w:rsid w:val="0083787E"/>
    <w:rsid w:val="00837A91"/>
    <w:rsid w:val="00837C90"/>
    <w:rsid w:val="0084019A"/>
    <w:rsid w:val="00840293"/>
    <w:rsid w:val="00840BDA"/>
    <w:rsid w:val="00841282"/>
    <w:rsid w:val="0084184F"/>
    <w:rsid w:val="00842040"/>
    <w:rsid w:val="0084223D"/>
    <w:rsid w:val="008424E6"/>
    <w:rsid w:val="00842AAD"/>
    <w:rsid w:val="00842B90"/>
    <w:rsid w:val="00842EC6"/>
    <w:rsid w:val="00842F79"/>
    <w:rsid w:val="008430BB"/>
    <w:rsid w:val="00843304"/>
    <w:rsid w:val="0084353B"/>
    <w:rsid w:val="008435F7"/>
    <w:rsid w:val="0084386B"/>
    <w:rsid w:val="00843BDA"/>
    <w:rsid w:val="00844053"/>
    <w:rsid w:val="00844114"/>
    <w:rsid w:val="00844E35"/>
    <w:rsid w:val="00845269"/>
    <w:rsid w:val="00845620"/>
    <w:rsid w:val="00845BF6"/>
    <w:rsid w:val="00845C2C"/>
    <w:rsid w:val="00845C89"/>
    <w:rsid w:val="00845FD5"/>
    <w:rsid w:val="008465CD"/>
    <w:rsid w:val="00846CCE"/>
    <w:rsid w:val="00846F5A"/>
    <w:rsid w:val="008471E6"/>
    <w:rsid w:val="00847602"/>
    <w:rsid w:val="00847D0E"/>
    <w:rsid w:val="00847ECC"/>
    <w:rsid w:val="0084D38B"/>
    <w:rsid w:val="0085062E"/>
    <w:rsid w:val="00851141"/>
    <w:rsid w:val="008514D2"/>
    <w:rsid w:val="00851873"/>
    <w:rsid w:val="00851CA8"/>
    <w:rsid w:val="00851F6F"/>
    <w:rsid w:val="00852E13"/>
    <w:rsid w:val="0085328C"/>
    <w:rsid w:val="008536B6"/>
    <w:rsid w:val="0085431A"/>
    <w:rsid w:val="0085483B"/>
    <w:rsid w:val="00854A7E"/>
    <w:rsid w:val="00854DC3"/>
    <w:rsid w:val="00854ED2"/>
    <w:rsid w:val="00855B31"/>
    <w:rsid w:val="00856711"/>
    <w:rsid w:val="008567BE"/>
    <w:rsid w:val="008567D1"/>
    <w:rsid w:val="0085680C"/>
    <w:rsid w:val="00856AC1"/>
    <w:rsid w:val="00857202"/>
    <w:rsid w:val="00857310"/>
    <w:rsid w:val="008577AB"/>
    <w:rsid w:val="0085781A"/>
    <w:rsid w:val="00857D5E"/>
    <w:rsid w:val="00860438"/>
    <w:rsid w:val="008604CE"/>
    <w:rsid w:val="0086064B"/>
    <w:rsid w:val="00860688"/>
    <w:rsid w:val="00860F95"/>
    <w:rsid w:val="0086189F"/>
    <w:rsid w:val="00861933"/>
    <w:rsid w:val="00861A33"/>
    <w:rsid w:val="00861CCA"/>
    <w:rsid w:val="008624CF"/>
    <w:rsid w:val="00862689"/>
    <w:rsid w:val="00862B35"/>
    <w:rsid w:val="00862D86"/>
    <w:rsid w:val="00863580"/>
    <w:rsid w:val="0086386C"/>
    <w:rsid w:val="008639B9"/>
    <w:rsid w:val="00863B9C"/>
    <w:rsid w:val="00864012"/>
    <w:rsid w:val="00864385"/>
    <w:rsid w:val="008651B2"/>
    <w:rsid w:val="0086543F"/>
    <w:rsid w:val="0086566D"/>
    <w:rsid w:val="00865B1C"/>
    <w:rsid w:val="00865E4B"/>
    <w:rsid w:val="00866040"/>
    <w:rsid w:val="008660F6"/>
    <w:rsid w:val="008661A4"/>
    <w:rsid w:val="008661BD"/>
    <w:rsid w:val="00866629"/>
    <w:rsid w:val="00866824"/>
    <w:rsid w:val="00866CEF"/>
    <w:rsid w:val="00866D79"/>
    <w:rsid w:val="0086799D"/>
    <w:rsid w:val="00867A44"/>
    <w:rsid w:val="00867B68"/>
    <w:rsid w:val="00870417"/>
    <w:rsid w:val="00870641"/>
    <w:rsid w:val="00870BF2"/>
    <w:rsid w:val="00870D3F"/>
    <w:rsid w:val="00871F76"/>
    <w:rsid w:val="0087205B"/>
    <w:rsid w:val="00872065"/>
    <w:rsid w:val="00872188"/>
    <w:rsid w:val="00872340"/>
    <w:rsid w:val="00872CBF"/>
    <w:rsid w:val="00874082"/>
    <w:rsid w:val="00874737"/>
    <w:rsid w:val="0087485F"/>
    <w:rsid w:val="00874E26"/>
    <w:rsid w:val="00874F92"/>
    <w:rsid w:val="00874FCB"/>
    <w:rsid w:val="00875019"/>
    <w:rsid w:val="008754B5"/>
    <w:rsid w:val="00875768"/>
    <w:rsid w:val="00875BEA"/>
    <w:rsid w:val="00876A3A"/>
    <w:rsid w:val="00876B99"/>
    <w:rsid w:val="00876D70"/>
    <w:rsid w:val="008773F9"/>
    <w:rsid w:val="00877680"/>
    <w:rsid w:val="00877A48"/>
    <w:rsid w:val="00880B80"/>
    <w:rsid w:val="00880C68"/>
    <w:rsid w:val="00881A8D"/>
    <w:rsid w:val="0088245B"/>
    <w:rsid w:val="00882563"/>
    <w:rsid w:val="00882722"/>
    <w:rsid w:val="008827A1"/>
    <w:rsid w:val="0088299E"/>
    <w:rsid w:val="00883817"/>
    <w:rsid w:val="00883B97"/>
    <w:rsid w:val="00883D20"/>
    <w:rsid w:val="00883E6F"/>
    <w:rsid w:val="0088439D"/>
    <w:rsid w:val="00884C02"/>
    <w:rsid w:val="00884E8E"/>
    <w:rsid w:val="0088576F"/>
    <w:rsid w:val="00885D7A"/>
    <w:rsid w:val="00886700"/>
    <w:rsid w:val="00886979"/>
    <w:rsid w:val="00886B6E"/>
    <w:rsid w:val="00886BC3"/>
    <w:rsid w:val="0088735C"/>
    <w:rsid w:val="008873BF"/>
    <w:rsid w:val="0088788A"/>
    <w:rsid w:val="00887A0F"/>
    <w:rsid w:val="00887F52"/>
    <w:rsid w:val="0089011D"/>
    <w:rsid w:val="008909DA"/>
    <w:rsid w:val="00890C2C"/>
    <w:rsid w:val="00890DC5"/>
    <w:rsid w:val="00890F0D"/>
    <w:rsid w:val="00890F31"/>
    <w:rsid w:val="00891D72"/>
    <w:rsid w:val="00892013"/>
    <w:rsid w:val="00892819"/>
    <w:rsid w:val="008929F1"/>
    <w:rsid w:val="00892B15"/>
    <w:rsid w:val="00892E42"/>
    <w:rsid w:val="0089306D"/>
    <w:rsid w:val="008931CB"/>
    <w:rsid w:val="00893840"/>
    <w:rsid w:val="008938C1"/>
    <w:rsid w:val="00893983"/>
    <w:rsid w:val="00893C2A"/>
    <w:rsid w:val="00894E9B"/>
    <w:rsid w:val="00895186"/>
    <w:rsid w:val="008952E3"/>
    <w:rsid w:val="008955E5"/>
    <w:rsid w:val="00895B84"/>
    <w:rsid w:val="008963F8"/>
    <w:rsid w:val="00896791"/>
    <w:rsid w:val="008969DF"/>
    <w:rsid w:val="00896B94"/>
    <w:rsid w:val="00896BA1"/>
    <w:rsid w:val="00897381"/>
    <w:rsid w:val="00897577"/>
    <w:rsid w:val="008A0749"/>
    <w:rsid w:val="008A0984"/>
    <w:rsid w:val="008A0B28"/>
    <w:rsid w:val="008A125D"/>
    <w:rsid w:val="008A1CE5"/>
    <w:rsid w:val="008A23E8"/>
    <w:rsid w:val="008A2485"/>
    <w:rsid w:val="008A2BC9"/>
    <w:rsid w:val="008A2DE9"/>
    <w:rsid w:val="008A3381"/>
    <w:rsid w:val="008A39FE"/>
    <w:rsid w:val="008A3B6E"/>
    <w:rsid w:val="008A3BB1"/>
    <w:rsid w:val="008A3D2D"/>
    <w:rsid w:val="008A413E"/>
    <w:rsid w:val="008A418B"/>
    <w:rsid w:val="008A44AE"/>
    <w:rsid w:val="008A4543"/>
    <w:rsid w:val="008A500E"/>
    <w:rsid w:val="008A55F1"/>
    <w:rsid w:val="008A5603"/>
    <w:rsid w:val="008A566C"/>
    <w:rsid w:val="008A5A4E"/>
    <w:rsid w:val="008A61C3"/>
    <w:rsid w:val="008A6430"/>
    <w:rsid w:val="008A6D1C"/>
    <w:rsid w:val="008A7971"/>
    <w:rsid w:val="008A7BEB"/>
    <w:rsid w:val="008B00F0"/>
    <w:rsid w:val="008B09BE"/>
    <w:rsid w:val="008B0A57"/>
    <w:rsid w:val="008B0BD4"/>
    <w:rsid w:val="008B1105"/>
    <w:rsid w:val="008B179C"/>
    <w:rsid w:val="008B1900"/>
    <w:rsid w:val="008B1C84"/>
    <w:rsid w:val="008B1E72"/>
    <w:rsid w:val="008B20BB"/>
    <w:rsid w:val="008B2D44"/>
    <w:rsid w:val="008B2D7D"/>
    <w:rsid w:val="008B2E2B"/>
    <w:rsid w:val="008B30D1"/>
    <w:rsid w:val="008B4DF7"/>
    <w:rsid w:val="008B4F46"/>
    <w:rsid w:val="008B572E"/>
    <w:rsid w:val="008B5EDD"/>
    <w:rsid w:val="008B5EE2"/>
    <w:rsid w:val="008B5EEB"/>
    <w:rsid w:val="008B703C"/>
    <w:rsid w:val="008B76A9"/>
    <w:rsid w:val="008B7F6C"/>
    <w:rsid w:val="008C00D5"/>
    <w:rsid w:val="008C0175"/>
    <w:rsid w:val="008C06E4"/>
    <w:rsid w:val="008C0A60"/>
    <w:rsid w:val="008C0DBC"/>
    <w:rsid w:val="008C119C"/>
    <w:rsid w:val="008C13DE"/>
    <w:rsid w:val="008C1E43"/>
    <w:rsid w:val="008C1F4E"/>
    <w:rsid w:val="008C2301"/>
    <w:rsid w:val="008C235D"/>
    <w:rsid w:val="008C267A"/>
    <w:rsid w:val="008C2A07"/>
    <w:rsid w:val="008C3E50"/>
    <w:rsid w:val="008C4575"/>
    <w:rsid w:val="008C4887"/>
    <w:rsid w:val="008C53CE"/>
    <w:rsid w:val="008C5B33"/>
    <w:rsid w:val="008C5D84"/>
    <w:rsid w:val="008C5FF4"/>
    <w:rsid w:val="008C62B7"/>
    <w:rsid w:val="008C63AE"/>
    <w:rsid w:val="008C69B2"/>
    <w:rsid w:val="008C6A45"/>
    <w:rsid w:val="008C6E39"/>
    <w:rsid w:val="008C725D"/>
    <w:rsid w:val="008C7D66"/>
    <w:rsid w:val="008D0B33"/>
    <w:rsid w:val="008D0B5E"/>
    <w:rsid w:val="008D0E0F"/>
    <w:rsid w:val="008D10D2"/>
    <w:rsid w:val="008D14AE"/>
    <w:rsid w:val="008D1628"/>
    <w:rsid w:val="008D197F"/>
    <w:rsid w:val="008D1C6C"/>
    <w:rsid w:val="008D1EA2"/>
    <w:rsid w:val="008D20E9"/>
    <w:rsid w:val="008D20FE"/>
    <w:rsid w:val="008D2164"/>
    <w:rsid w:val="008D24A1"/>
    <w:rsid w:val="008D2518"/>
    <w:rsid w:val="008D26E3"/>
    <w:rsid w:val="008D2B33"/>
    <w:rsid w:val="008D2BA9"/>
    <w:rsid w:val="008D30C7"/>
    <w:rsid w:val="008D3801"/>
    <w:rsid w:val="008D3A89"/>
    <w:rsid w:val="008D3AF2"/>
    <w:rsid w:val="008D468A"/>
    <w:rsid w:val="008D4F47"/>
    <w:rsid w:val="008D4F5E"/>
    <w:rsid w:val="008D52A6"/>
    <w:rsid w:val="008D5416"/>
    <w:rsid w:val="008D61B8"/>
    <w:rsid w:val="008D745B"/>
    <w:rsid w:val="008E08B1"/>
    <w:rsid w:val="008E08C2"/>
    <w:rsid w:val="008E0C36"/>
    <w:rsid w:val="008E11BA"/>
    <w:rsid w:val="008E13E4"/>
    <w:rsid w:val="008E1449"/>
    <w:rsid w:val="008E16B4"/>
    <w:rsid w:val="008E1A40"/>
    <w:rsid w:val="008E202D"/>
    <w:rsid w:val="008E20E5"/>
    <w:rsid w:val="008E234A"/>
    <w:rsid w:val="008E2A03"/>
    <w:rsid w:val="008E39FC"/>
    <w:rsid w:val="008E4018"/>
    <w:rsid w:val="008E4150"/>
    <w:rsid w:val="008E4340"/>
    <w:rsid w:val="008E49E7"/>
    <w:rsid w:val="008E6649"/>
    <w:rsid w:val="008E6BFE"/>
    <w:rsid w:val="008E6F46"/>
    <w:rsid w:val="008E7B3A"/>
    <w:rsid w:val="008F0839"/>
    <w:rsid w:val="008F0E51"/>
    <w:rsid w:val="008F0F36"/>
    <w:rsid w:val="008F1369"/>
    <w:rsid w:val="008F1A67"/>
    <w:rsid w:val="008F1CD1"/>
    <w:rsid w:val="008F2493"/>
    <w:rsid w:val="008F29FE"/>
    <w:rsid w:val="008F2EA6"/>
    <w:rsid w:val="008F2EB2"/>
    <w:rsid w:val="008F376A"/>
    <w:rsid w:val="008F3824"/>
    <w:rsid w:val="008F418E"/>
    <w:rsid w:val="008F427E"/>
    <w:rsid w:val="008F4FF9"/>
    <w:rsid w:val="008F514D"/>
    <w:rsid w:val="008F53B3"/>
    <w:rsid w:val="008F584F"/>
    <w:rsid w:val="008F5857"/>
    <w:rsid w:val="008F5B36"/>
    <w:rsid w:val="008F5F09"/>
    <w:rsid w:val="008F6781"/>
    <w:rsid w:val="008F67A3"/>
    <w:rsid w:val="008F67C1"/>
    <w:rsid w:val="008F6B4D"/>
    <w:rsid w:val="008F6D82"/>
    <w:rsid w:val="008F7588"/>
    <w:rsid w:val="008F78CB"/>
    <w:rsid w:val="008F790E"/>
    <w:rsid w:val="009001D4"/>
    <w:rsid w:val="00900612"/>
    <w:rsid w:val="00900D68"/>
    <w:rsid w:val="0090109D"/>
    <w:rsid w:val="00901270"/>
    <w:rsid w:val="009018A0"/>
    <w:rsid w:val="00901D8B"/>
    <w:rsid w:val="00901F51"/>
    <w:rsid w:val="00901F6A"/>
    <w:rsid w:val="009022B6"/>
    <w:rsid w:val="00902752"/>
    <w:rsid w:val="00902976"/>
    <w:rsid w:val="00902BCB"/>
    <w:rsid w:val="00902F14"/>
    <w:rsid w:val="00902F80"/>
    <w:rsid w:val="00903795"/>
    <w:rsid w:val="009040A3"/>
    <w:rsid w:val="009041DC"/>
    <w:rsid w:val="00904439"/>
    <w:rsid w:val="00904720"/>
    <w:rsid w:val="00904DE2"/>
    <w:rsid w:val="00905090"/>
    <w:rsid w:val="009055C3"/>
    <w:rsid w:val="00905613"/>
    <w:rsid w:val="00905762"/>
    <w:rsid w:val="0090598C"/>
    <w:rsid w:val="00905A03"/>
    <w:rsid w:val="00905F17"/>
    <w:rsid w:val="0090639D"/>
    <w:rsid w:val="009067FB"/>
    <w:rsid w:val="00906C4C"/>
    <w:rsid w:val="00906C8A"/>
    <w:rsid w:val="00906DDA"/>
    <w:rsid w:val="00906F30"/>
    <w:rsid w:val="00907887"/>
    <w:rsid w:val="00910566"/>
    <w:rsid w:val="00910981"/>
    <w:rsid w:val="00911113"/>
    <w:rsid w:val="0091161A"/>
    <w:rsid w:val="009118A8"/>
    <w:rsid w:val="00911912"/>
    <w:rsid w:val="00911CDD"/>
    <w:rsid w:val="009123BD"/>
    <w:rsid w:val="009129E0"/>
    <w:rsid w:val="0091316C"/>
    <w:rsid w:val="009135FC"/>
    <w:rsid w:val="009135FF"/>
    <w:rsid w:val="0091453A"/>
    <w:rsid w:val="009147E9"/>
    <w:rsid w:val="009149F7"/>
    <w:rsid w:val="00914C36"/>
    <w:rsid w:val="009151B2"/>
    <w:rsid w:val="00915D2B"/>
    <w:rsid w:val="00916255"/>
    <w:rsid w:val="00916784"/>
    <w:rsid w:val="0091691E"/>
    <w:rsid w:val="00916A80"/>
    <w:rsid w:val="00917463"/>
    <w:rsid w:val="00917674"/>
    <w:rsid w:val="0091794C"/>
    <w:rsid w:val="00917C49"/>
    <w:rsid w:val="009206C8"/>
    <w:rsid w:val="0092078D"/>
    <w:rsid w:val="0092096C"/>
    <w:rsid w:val="00920A4B"/>
    <w:rsid w:val="00920DB3"/>
    <w:rsid w:val="00921861"/>
    <w:rsid w:val="00921BE2"/>
    <w:rsid w:val="00922331"/>
    <w:rsid w:val="00922F70"/>
    <w:rsid w:val="0092311C"/>
    <w:rsid w:val="0092315C"/>
    <w:rsid w:val="0092482E"/>
    <w:rsid w:val="00924B11"/>
    <w:rsid w:val="00924D09"/>
    <w:rsid w:val="009251B4"/>
    <w:rsid w:val="00925250"/>
    <w:rsid w:val="0092564A"/>
    <w:rsid w:val="0092574F"/>
    <w:rsid w:val="0092580B"/>
    <w:rsid w:val="009258F5"/>
    <w:rsid w:val="009259D7"/>
    <w:rsid w:val="00925C70"/>
    <w:rsid w:val="0092657F"/>
    <w:rsid w:val="00926775"/>
    <w:rsid w:val="009271DB"/>
    <w:rsid w:val="009274C9"/>
    <w:rsid w:val="00927646"/>
    <w:rsid w:val="009279B0"/>
    <w:rsid w:val="00927C10"/>
    <w:rsid w:val="00927E78"/>
    <w:rsid w:val="009302A4"/>
    <w:rsid w:val="0093085A"/>
    <w:rsid w:val="0093085B"/>
    <w:rsid w:val="00930A4F"/>
    <w:rsid w:val="00930DF4"/>
    <w:rsid w:val="00931529"/>
    <w:rsid w:val="009319E6"/>
    <w:rsid w:val="009319E8"/>
    <w:rsid w:val="009320C6"/>
    <w:rsid w:val="0093217A"/>
    <w:rsid w:val="009326E4"/>
    <w:rsid w:val="00932DBE"/>
    <w:rsid w:val="00932F47"/>
    <w:rsid w:val="00933057"/>
    <w:rsid w:val="009330D8"/>
    <w:rsid w:val="00933595"/>
    <w:rsid w:val="00934023"/>
    <w:rsid w:val="00934118"/>
    <w:rsid w:val="009341DA"/>
    <w:rsid w:val="009342B1"/>
    <w:rsid w:val="00934A72"/>
    <w:rsid w:val="00935629"/>
    <w:rsid w:val="00935B9A"/>
    <w:rsid w:val="009360D7"/>
    <w:rsid w:val="009362FC"/>
    <w:rsid w:val="00936841"/>
    <w:rsid w:val="00936A5B"/>
    <w:rsid w:val="0093720D"/>
    <w:rsid w:val="00937397"/>
    <w:rsid w:val="00937E0C"/>
    <w:rsid w:val="009383A0"/>
    <w:rsid w:val="00940DBA"/>
    <w:rsid w:val="0094131C"/>
    <w:rsid w:val="009414EF"/>
    <w:rsid w:val="009425C6"/>
    <w:rsid w:val="00942DEA"/>
    <w:rsid w:val="0094357B"/>
    <w:rsid w:val="00943B6C"/>
    <w:rsid w:val="00943E15"/>
    <w:rsid w:val="00943E99"/>
    <w:rsid w:val="00944F6C"/>
    <w:rsid w:val="0094528C"/>
    <w:rsid w:val="0094595F"/>
    <w:rsid w:val="00945A56"/>
    <w:rsid w:val="00945D59"/>
    <w:rsid w:val="00945EDB"/>
    <w:rsid w:val="0094663A"/>
    <w:rsid w:val="00946DED"/>
    <w:rsid w:val="00947BAD"/>
    <w:rsid w:val="00950027"/>
    <w:rsid w:val="00950404"/>
    <w:rsid w:val="0095040F"/>
    <w:rsid w:val="00950C23"/>
    <w:rsid w:val="00951054"/>
    <w:rsid w:val="00952ED5"/>
    <w:rsid w:val="00952F50"/>
    <w:rsid w:val="009533AD"/>
    <w:rsid w:val="00953984"/>
    <w:rsid w:val="00953C9B"/>
    <w:rsid w:val="009547E2"/>
    <w:rsid w:val="0095497C"/>
    <w:rsid w:val="00954BE7"/>
    <w:rsid w:val="00954BF9"/>
    <w:rsid w:val="009559AD"/>
    <w:rsid w:val="00955B59"/>
    <w:rsid w:val="00955CD9"/>
    <w:rsid w:val="00956134"/>
    <w:rsid w:val="00956CCE"/>
    <w:rsid w:val="00957DE4"/>
    <w:rsid w:val="00960141"/>
    <w:rsid w:val="00960698"/>
    <w:rsid w:val="009607CD"/>
    <w:rsid w:val="0096089A"/>
    <w:rsid w:val="00960C4A"/>
    <w:rsid w:val="00961139"/>
    <w:rsid w:val="009613BB"/>
    <w:rsid w:val="0096175B"/>
    <w:rsid w:val="00961827"/>
    <w:rsid w:val="00961F73"/>
    <w:rsid w:val="009620F1"/>
    <w:rsid w:val="0096256E"/>
    <w:rsid w:val="00962740"/>
    <w:rsid w:val="00962B7E"/>
    <w:rsid w:val="00962EB4"/>
    <w:rsid w:val="0096302F"/>
    <w:rsid w:val="009630CC"/>
    <w:rsid w:val="00963A0B"/>
    <w:rsid w:val="00963E5D"/>
    <w:rsid w:val="00964DF0"/>
    <w:rsid w:val="00965890"/>
    <w:rsid w:val="00965B7E"/>
    <w:rsid w:val="00965C3D"/>
    <w:rsid w:val="00965CE7"/>
    <w:rsid w:val="009660AE"/>
    <w:rsid w:val="009660F2"/>
    <w:rsid w:val="0096655F"/>
    <w:rsid w:val="00966583"/>
    <w:rsid w:val="00967390"/>
    <w:rsid w:val="009673CA"/>
    <w:rsid w:val="00967811"/>
    <w:rsid w:val="009705AF"/>
    <w:rsid w:val="00970781"/>
    <w:rsid w:val="009709E2"/>
    <w:rsid w:val="00970A40"/>
    <w:rsid w:val="00970A62"/>
    <w:rsid w:val="00970BF1"/>
    <w:rsid w:val="00970CC1"/>
    <w:rsid w:val="00971240"/>
    <w:rsid w:val="00971350"/>
    <w:rsid w:val="00971374"/>
    <w:rsid w:val="009715CD"/>
    <w:rsid w:val="0097244B"/>
    <w:rsid w:val="0097275B"/>
    <w:rsid w:val="00972F7F"/>
    <w:rsid w:val="009737AB"/>
    <w:rsid w:val="009737D6"/>
    <w:rsid w:val="00973D6D"/>
    <w:rsid w:val="0097491D"/>
    <w:rsid w:val="00974A45"/>
    <w:rsid w:val="00974D51"/>
    <w:rsid w:val="009762AF"/>
    <w:rsid w:val="0097662B"/>
    <w:rsid w:val="009768CA"/>
    <w:rsid w:val="009772F4"/>
    <w:rsid w:val="009778D4"/>
    <w:rsid w:val="00977C85"/>
    <w:rsid w:val="0098037D"/>
    <w:rsid w:val="00980814"/>
    <w:rsid w:val="009809FE"/>
    <w:rsid w:val="00980D3A"/>
    <w:rsid w:val="0098173F"/>
    <w:rsid w:val="00981F1E"/>
    <w:rsid w:val="009823CB"/>
    <w:rsid w:val="00982D13"/>
    <w:rsid w:val="00983AEC"/>
    <w:rsid w:val="00983BEF"/>
    <w:rsid w:val="00984DB9"/>
    <w:rsid w:val="00985435"/>
    <w:rsid w:val="00986BBE"/>
    <w:rsid w:val="009872EC"/>
    <w:rsid w:val="0098795F"/>
    <w:rsid w:val="00987AA7"/>
    <w:rsid w:val="00990AF7"/>
    <w:rsid w:val="009910FF"/>
    <w:rsid w:val="0099112B"/>
    <w:rsid w:val="009913C0"/>
    <w:rsid w:val="00991D17"/>
    <w:rsid w:val="00992347"/>
    <w:rsid w:val="00992872"/>
    <w:rsid w:val="0099342D"/>
    <w:rsid w:val="009936CE"/>
    <w:rsid w:val="009937B5"/>
    <w:rsid w:val="009939A0"/>
    <w:rsid w:val="009940B8"/>
    <w:rsid w:val="00994185"/>
    <w:rsid w:val="00995766"/>
    <w:rsid w:val="00996071"/>
    <w:rsid w:val="00996095"/>
    <w:rsid w:val="00996430"/>
    <w:rsid w:val="00996D32"/>
    <w:rsid w:val="00996DD8"/>
    <w:rsid w:val="009972E0"/>
    <w:rsid w:val="00997739"/>
    <w:rsid w:val="0099783E"/>
    <w:rsid w:val="00997944"/>
    <w:rsid w:val="00997AA8"/>
    <w:rsid w:val="00997F3C"/>
    <w:rsid w:val="009A0A5C"/>
    <w:rsid w:val="009A129E"/>
    <w:rsid w:val="009A1628"/>
    <w:rsid w:val="009A170B"/>
    <w:rsid w:val="009A1AA9"/>
    <w:rsid w:val="009A2096"/>
    <w:rsid w:val="009A2160"/>
    <w:rsid w:val="009A2485"/>
    <w:rsid w:val="009A27D1"/>
    <w:rsid w:val="009A2D9B"/>
    <w:rsid w:val="009A3069"/>
    <w:rsid w:val="009A3292"/>
    <w:rsid w:val="009A39B7"/>
    <w:rsid w:val="009A4F28"/>
    <w:rsid w:val="009A52E7"/>
    <w:rsid w:val="009A53E0"/>
    <w:rsid w:val="009A5553"/>
    <w:rsid w:val="009A577A"/>
    <w:rsid w:val="009A5ED2"/>
    <w:rsid w:val="009A6B4F"/>
    <w:rsid w:val="009A6C2D"/>
    <w:rsid w:val="009A7846"/>
    <w:rsid w:val="009A7D85"/>
    <w:rsid w:val="009B04E2"/>
    <w:rsid w:val="009B07CE"/>
    <w:rsid w:val="009B0E92"/>
    <w:rsid w:val="009B147C"/>
    <w:rsid w:val="009B182C"/>
    <w:rsid w:val="009B1F45"/>
    <w:rsid w:val="009B1FF0"/>
    <w:rsid w:val="009B293D"/>
    <w:rsid w:val="009B2A35"/>
    <w:rsid w:val="009B2E31"/>
    <w:rsid w:val="009B3F27"/>
    <w:rsid w:val="009B40A3"/>
    <w:rsid w:val="009B46A9"/>
    <w:rsid w:val="009B4CC1"/>
    <w:rsid w:val="009B4D3B"/>
    <w:rsid w:val="009B5353"/>
    <w:rsid w:val="009B5671"/>
    <w:rsid w:val="009B5A71"/>
    <w:rsid w:val="009B5C91"/>
    <w:rsid w:val="009B5C93"/>
    <w:rsid w:val="009B5ED4"/>
    <w:rsid w:val="009B5FEC"/>
    <w:rsid w:val="009B6639"/>
    <w:rsid w:val="009B6666"/>
    <w:rsid w:val="009B6BC3"/>
    <w:rsid w:val="009B6DDB"/>
    <w:rsid w:val="009B6FF7"/>
    <w:rsid w:val="009B72D2"/>
    <w:rsid w:val="009B76F3"/>
    <w:rsid w:val="009B7A65"/>
    <w:rsid w:val="009C0280"/>
    <w:rsid w:val="009C0563"/>
    <w:rsid w:val="009C060C"/>
    <w:rsid w:val="009C095D"/>
    <w:rsid w:val="009C1762"/>
    <w:rsid w:val="009C1D56"/>
    <w:rsid w:val="009C1EBF"/>
    <w:rsid w:val="009C2141"/>
    <w:rsid w:val="009C27A5"/>
    <w:rsid w:val="009C344E"/>
    <w:rsid w:val="009C38E3"/>
    <w:rsid w:val="009C3A51"/>
    <w:rsid w:val="009C3D42"/>
    <w:rsid w:val="009C4224"/>
    <w:rsid w:val="009C4312"/>
    <w:rsid w:val="009C4524"/>
    <w:rsid w:val="009C4A63"/>
    <w:rsid w:val="009C5494"/>
    <w:rsid w:val="009C5765"/>
    <w:rsid w:val="009C5BDA"/>
    <w:rsid w:val="009C5D4E"/>
    <w:rsid w:val="009C634E"/>
    <w:rsid w:val="009C6C10"/>
    <w:rsid w:val="009C7328"/>
    <w:rsid w:val="009C7EB4"/>
    <w:rsid w:val="009D0A49"/>
    <w:rsid w:val="009D108F"/>
    <w:rsid w:val="009D12F7"/>
    <w:rsid w:val="009D16C6"/>
    <w:rsid w:val="009D1767"/>
    <w:rsid w:val="009D1976"/>
    <w:rsid w:val="009D1E38"/>
    <w:rsid w:val="009D1E9E"/>
    <w:rsid w:val="009D20DD"/>
    <w:rsid w:val="009D228B"/>
    <w:rsid w:val="009D26C8"/>
    <w:rsid w:val="009D2ADC"/>
    <w:rsid w:val="009D3341"/>
    <w:rsid w:val="009D3B88"/>
    <w:rsid w:val="009D4E96"/>
    <w:rsid w:val="009D51BB"/>
    <w:rsid w:val="009D5440"/>
    <w:rsid w:val="009D6131"/>
    <w:rsid w:val="009D66AC"/>
    <w:rsid w:val="009D670E"/>
    <w:rsid w:val="009D682E"/>
    <w:rsid w:val="009D6AFB"/>
    <w:rsid w:val="009D7542"/>
    <w:rsid w:val="009D7908"/>
    <w:rsid w:val="009D7945"/>
    <w:rsid w:val="009E0267"/>
    <w:rsid w:val="009E037A"/>
    <w:rsid w:val="009E042D"/>
    <w:rsid w:val="009E0976"/>
    <w:rsid w:val="009E0F5E"/>
    <w:rsid w:val="009E100C"/>
    <w:rsid w:val="009E1038"/>
    <w:rsid w:val="009E12B7"/>
    <w:rsid w:val="009E1693"/>
    <w:rsid w:val="009E1F22"/>
    <w:rsid w:val="009E1F7C"/>
    <w:rsid w:val="009E22AD"/>
    <w:rsid w:val="009E2E0A"/>
    <w:rsid w:val="009E3271"/>
    <w:rsid w:val="009E32CC"/>
    <w:rsid w:val="009E332E"/>
    <w:rsid w:val="009E4A89"/>
    <w:rsid w:val="009E5011"/>
    <w:rsid w:val="009E65CE"/>
    <w:rsid w:val="009E6ABC"/>
    <w:rsid w:val="009E6C8C"/>
    <w:rsid w:val="009E71DE"/>
    <w:rsid w:val="009E7960"/>
    <w:rsid w:val="009E7F26"/>
    <w:rsid w:val="009F17A6"/>
    <w:rsid w:val="009F1FCA"/>
    <w:rsid w:val="009F22A4"/>
    <w:rsid w:val="009F27FE"/>
    <w:rsid w:val="009F2B05"/>
    <w:rsid w:val="009F3A25"/>
    <w:rsid w:val="009F3B69"/>
    <w:rsid w:val="009F409A"/>
    <w:rsid w:val="009F40E8"/>
    <w:rsid w:val="009F41E7"/>
    <w:rsid w:val="009F5274"/>
    <w:rsid w:val="009F567C"/>
    <w:rsid w:val="009F744B"/>
    <w:rsid w:val="00A00482"/>
    <w:rsid w:val="00A00F5D"/>
    <w:rsid w:val="00A01258"/>
    <w:rsid w:val="00A017F7"/>
    <w:rsid w:val="00A02A21"/>
    <w:rsid w:val="00A0315C"/>
    <w:rsid w:val="00A034D9"/>
    <w:rsid w:val="00A03DB8"/>
    <w:rsid w:val="00A03F32"/>
    <w:rsid w:val="00A040C9"/>
    <w:rsid w:val="00A04526"/>
    <w:rsid w:val="00A04736"/>
    <w:rsid w:val="00A0496C"/>
    <w:rsid w:val="00A04BC6"/>
    <w:rsid w:val="00A04C55"/>
    <w:rsid w:val="00A04CDA"/>
    <w:rsid w:val="00A052C7"/>
    <w:rsid w:val="00A05C84"/>
    <w:rsid w:val="00A0620A"/>
    <w:rsid w:val="00A06390"/>
    <w:rsid w:val="00A06CA5"/>
    <w:rsid w:val="00A06D13"/>
    <w:rsid w:val="00A07258"/>
    <w:rsid w:val="00A07A10"/>
    <w:rsid w:val="00A07EC9"/>
    <w:rsid w:val="00A1002B"/>
    <w:rsid w:val="00A10537"/>
    <w:rsid w:val="00A1071C"/>
    <w:rsid w:val="00A108CD"/>
    <w:rsid w:val="00A11365"/>
    <w:rsid w:val="00A1144C"/>
    <w:rsid w:val="00A1177F"/>
    <w:rsid w:val="00A11D1B"/>
    <w:rsid w:val="00A11E46"/>
    <w:rsid w:val="00A121D9"/>
    <w:rsid w:val="00A12400"/>
    <w:rsid w:val="00A124C5"/>
    <w:rsid w:val="00A12657"/>
    <w:rsid w:val="00A12750"/>
    <w:rsid w:val="00A128A0"/>
    <w:rsid w:val="00A12A67"/>
    <w:rsid w:val="00A13A0D"/>
    <w:rsid w:val="00A13B76"/>
    <w:rsid w:val="00A13F1C"/>
    <w:rsid w:val="00A14B99"/>
    <w:rsid w:val="00A14F13"/>
    <w:rsid w:val="00A15396"/>
    <w:rsid w:val="00A153D2"/>
    <w:rsid w:val="00A1586A"/>
    <w:rsid w:val="00A160E5"/>
    <w:rsid w:val="00A16178"/>
    <w:rsid w:val="00A162C0"/>
    <w:rsid w:val="00A16413"/>
    <w:rsid w:val="00A1691B"/>
    <w:rsid w:val="00A16EE5"/>
    <w:rsid w:val="00A16FF6"/>
    <w:rsid w:val="00A170BC"/>
    <w:rsid w:val="00A20286"/>
    <w:rsid w:val="00A209CE"/>
    <w:rsid w:val="00A21714"/>
    <w:rsid w:val="00A21B9A"/>
    <w:rsid w:val="00A22902"/>
    <w:rsid w:val="00A235AF"/>
    <w:rsid w:val="00A2361F"/>
    <w:rsid w:val="00A23FA3"/>
    <w:rsid w:val="00A252C3"/>
    <w:rsid w:val="00A255C6"/>
    <w:rsid w:val="00A258C9"/>
    <w:rsid w:val="00A261FA"/>
    <w:rsid w:val="00A267C3"/>
    <w:rsid w:val="00A26ADF"/>
    <w:rsid w:val="00A26DD0"/>
    <w:rsid w:val="00A26F75"/>
    <w:rsid w:val="00A27356"/>
    <w:rsid w:val="00A31413"/>
    <w:rsid w:val="00A315F2"/>
    <w:rsid w:val="00A31649"/>
    <w:rsid w:val="00A317C3"/>
    <w:rsid w:val="00A31967"/>
    <w:rsid w:val="00A31CC2"/>
    <w:rsid w:val="00A31F01"/>
    <w:rsid w:val="00A32231"/>
    <w:rsid w:val="00A323A0"/>
    <w:rsid w:val="00A329F9"/>
    <w:rsid w:val="00A329FD"/>
    <w:rsid w:val="00A32CAE"/>
    <w:rsid w:val="00A333EE"/>
    <w:rsid w:val="00A335D2"/>
    <w:rsid w:val="00A33973"/>
    <w:rsid w:val="00A33D2C"/>
    <w:rsid w:val="00A34672"/>
    <w:rsid w:val="00A3478B"/>
    <w:rsid w:val="00A34862"/>
    <w:rsid w:val="00A34DB7"/>
    <w:rsid w:val="00A35111"/>
    <w:rsid w:val="00A35142"/>
    <w:rsid w:val="00A35148"/>
    <w:rsid w:val="00A3581F"/>
    <w:rsid w:val="00A35985"/>
    <w:rsid w:val="00A35B06"/>
    <w:rsid w:val="00A365B8"/>
    <w:rsid w:val="00A368A9"/>
    <w:rsid w:val="00A36CFC"/>
    <w:rsid w:val="00A376E5"/>
    <w:rsid w:val="00A3786B"/>
    <w:rsid w:val="00A37CC7"/>
    <w:rsid w:val="00A37E91"/>
    <w:rsid w:val="00A40629"/>
    <w:rsid w:val="00A40781"/>
    <w:rsid w:val="00A40E67"/>
    <w:rsid w:val="00A40F1F"/>
    <w:rsid w:val="00A4109C"/>
    <w:rsid w:val="00A41954"/>
    <w:rsid w:val="00A41A80"/>
    <w:rsid w:val="00A42E51"/>
    <w:rsid w:val="00A4316C"/>
    <w:rsid w:val="00A43EA4"/>
    <w:rsid w:val="00A43EE7"/>
    <w:rsid w:val="00A441ED"/>
    <w:rsid w:val="00A44424"/>
    <w:rsid w:val="00A445C6"/>
    <w:rsid w:val="00A44810"/>
    <w:rsid w:val="00A44A0B"/>
    <w:rsid w:val="00A451BF"/>
    <w:rsid w:val="00A45A8C"/>
    <w:rsid w:val="00A45B77"/>
    <w:rsid w:val="00A45FD0"/>
    <w:rsid w:val="00A460B3"/>
    <w:rsid w:val="00A47A9E"/>
    <w:rsid w:val="00A502E5"/>
    <w:rsid w:val="00A50313"/>
    <w:rsid w:val="00A50454"/>
    <w:rsid w:val="00A510AB"/>
    <w:rsid w:val="00A512F8"/>
    <w:rsid w:val="00A51813"/>
    <w:rsid w:val="00A51A77"/>
    <w:rsid w:val="00A51D7D"/>
    <w:rsid w:val="00A51E8A"/>
    <w:rsid w:val="00A5266E"/>
    <w:rsid w:val="00A52974"/>
    <w:rsid w:val="00A5299D"/>
    <w:rsid w:val="00A5366D"/>
    <w:rsid w:val="00A54A5D"/>
    <w:rsid w:val="00A54C8B"/>
    <w:rsid w:val="00A54DBC"/>
    <w:rsid w:val="00A55427"/>
    <w:rsid w:val="00A55C80"/>
    <w:rsid w:val="00A55D98"/>
    <w:rsid w:val="00A56771"/>
    <w:rsid w:val="00A56E38"/>
    <w:rsid w:val="00A56E42"/>
    <w:rsid w:val="00A57384"/>
    <w:rsid w:val="00A57820"/>
    <w:rsid w:val="00A60B6B"/>
    <w:rsid w:val="00A61002"/>
    <w:rsid w:val="00A61948"/>
    <w:rsid w:val="00A61D14"/>
    <w:rsid w:val="00A62096"/>
    <w:rsid w:val="00A62551"/>
    <w:rsid w:val="00A632B5"/>
    <w:rsid w:val="00A6395C"/>
    <w:rsid w:val="00A6450D"/>
    <w:rsid w:val="00A64596"/>
    <w:rsid w:val="00A64EDE"/>
    <w:rsid w:val="00A6559E"/>
    <w:rsid w:val="00A658FE"/>
    <w:rsid w:val="00A65953"/>
    <w:rsid w:val="00A66613"/>
    <w:rsid w:val="00A66D58"/>
    <w:rsid w:val="00A66F2D"/>
    <w:rsid w:val="00A66FC5"/>
    <w:rsid w:val="00A671AC"/>
    <w:rsid w:val="00A672FF"/>
    <w:rsid w:val="00A67980"/>
    <w:rsid w:val="00A67B46"/>
    <w:rsid w:val="00A67C3C"/>
    <w:rsid w:val="00A67D80"/>
    <w:rsid w:val="00A70230"/>
    <w:rsid w:val="00A70402"/>
    <w:rsid w:val="00A71328"/>
    <w:rsid w:val="00A713C0"/>
    <w:rsid w:val="00A71842"/>
    <w:rsid w:val="00A719DE"/>
    <w:rsid w:val="00A71C15"/>
    <w:rsid w:val="00A71D36"/>
    <w:rsid w:val="00A72E4D"/>
    <w:rsid w:val="00A7332F"/>
    <w:rsid w:val="00A733BB"/>
    <w:rsid w:val="00A736ED"/>
    <w:rsid w:val="00A73ECD"/>
    <w:rsid w:val="00A74200"/>
    <w:rsid w:val="00A745BA"/>
    <w:rsid w:val="00A745F2"/>
    <w:rsid w:val="00A74B8A"/>
    <w:rsid w:val="00A74C6A"/>
    <w:rsid w:val="00A74FEA"/>
    <w:rsid w:val="00A757F3"/>
    <w:rsid w:val="00A75E7A"/>
    <w:rsid w:val="00A76036"/>
    <w:rsid w:val="00A760FE"/>
    <w:rsid w:val="00A761EB"/>
    <w:rsid w:val="00A766B4"/>
    <w:rsid w:val="00A770FD"/>
    <w:rsid w:val="00A771F9"/>
    <w:rsid w:val="00A777AB"/>
    <w:rsid w:val="00A77E43"/>
    <w:rsid w:val="00A80724"/>
    <w:rsid w:val="00A8107A"/>
    <w:rsid w:val="00A813D3"/>
    <w:rsid w:val="00A81557"/>
    <w:rsid w:val="00A817E6"/>
    <w:rsid w:val="00A818A0"/>
    <w:rsid w:val="00A8220D"/>
    <w:rsid w:val="00A8254A"/>
    <w:rsid w:val="00A825AC"/>
    <w:rsid w:val="00A82A72"/>
    <w:rsid w:val="00A82C92"/>
    <w:rsid w:val="00A838E6"/>
    <w:rsid w:val="00A83971"/>
    <w:rsid w:val="00A83FC1"/>
    <w:rsid w:val="00A84915"/>
    <w:rsid w:val="00A85251"/>
    <w:rsid w:val="00A85771"/>
    <w:rsid w:val="00A85A59"/>
    <w:rsid w:val="00A85BE1"/>
    <w:rsid w:val="00A85D41"/>
    <w:rsid w:val="00A866FE"/>
    <w:rsid w:val="00A8677F"/>
    <w:rsid w:val="00A867B4"/>
    <w:rsid w:val="00A86EBB"/>
    <w:rsid w:val="00A86F13"/>
    <w:rsid w:val="00A87472"/>
    <w:rsid w:val="00A879AC"/>
    <w:rsid w:val="00A87A64"/>
    <w:rsid w:val="00A90584"/>
    <w:rsid w:val="00A9099B"/>
    <w:rsid w:val="00A90A79"/>
    <w:rsid w:val="00A9146B"/>
    <w:rsid w:val="00A914BB"/>
    <w:rsid w:val="00A9175D"/>
    <w:rsid w:val="00A91808"/>
    <w:rsid w:val="00A91EC1"/>
    <w:rsid w:val="00A91FCB"/>
    <w:rsid w:val="00A91FE4"/>
    <w:rsid w:val="00A92112"/>
    <w:rsid w:val="00A92359"/>
    <w:rsid w:val="00A925D5"/>
    <w:rsid w:val="00A929F2"/>
    <w:rsid w:val="00A92A17"/>
    <w:rsid w:val="00A92BA3"/>
    <w:rsid w:val="00A93124"/>
    <w:rsid w:val="00A934A8"/>
    <w:rsid w:val="00A938C6"/>
    <w:rsid w:val="00A95243"/>
    <w:rsid w:val="00A95890"/>
    <w:rsid w:val="00A95CD5"/>
    <w:rsid w:val="00A96A53"/>
    <w:rsid w:val="00A96C20"/>
    <w:rsid w:val="00A96C6B"/>
    <w:rsid w:val="00A96E4A"/>
    <w:rsid w:val="00A979C2"/>
    <w:rsid w:val="00AA0712"/>
    <w:rsid w:val="00AA0C72"/>
    <w:rsid w:val="00AA0C98"/>
    <w:rsid w:val="00AA2160"/>
    <w:rsid w:val="00AA2AE6"/>
    <w:rsid w:val="00AA2BBF"/>
    <w:rsid w:val="00AA2DA2"/>
    <w:rsid w:val="00AA33DF"/>
    <w:rsid w:val="00AA3912"/>
    <w:rsid w:val="00AA3A75"/>
    <w:rsid w:val="00AA40C1"/>
    <w:rsid w:val="00AA4665"/>
    <w:rsid w:val="00AA4B6D"/>
    <w:rsid w:val="00AA4D0F"/>
    <w:rsid w:val="00AA5604"/>
    <w:rsid w:val="00AA58D2"/>
    <w:rsid w:val="00AA619E"/>
    <w:rsid w:val="00AA6A6D"/>
    <w:rsid w:val="00AA72A6"/>
    <w:rsid w:val="00AA73A3"/>
    <w:rsid w:val="00AA7D3A"/>
    <w:rsid w:val="00AA7D60"/>
    <w:rsid w:val="00AB0365"/>
    <w:rsid w:val="00AB1237"/>
    <w:rsid w:val="00AB15BF"/>
    <w:rsid w:val="00AB1EF9"/>
    <w:rsid w:val="00AB22FF"/>
    <w:rsid w:val="00AB231A"/>
    <w:rsid w:val="00AB2565"/>
    <w:rsid w:val="00AB2B42"/>
    <w:rsid w:val="00AB3366"/>
    <w:rsid w:val="00AB3415"/>
    <w:rsid w:val="00AB3A6C"/>
    <w:rsid w:val="00AB3C53"/>
    <w:rsid w:val="00AB4AED"/>
    <w:rsid w:val="00AB5762"/>
    <w:rsid w:val="00AB6592"/>
    <w:rsid w:val="00AB69E9"/>
    <w:rsid w:val="00AB6DC4"/>
    <w:rsid w:val="00AB6E8F"/>
    <w:rsid w:val="00AB6F01"/>
    <w:rsid w:val="00AB70AE"/>
    <w:rsid w:val="00AB722B"/>
    <w:rsid w:val="00AC0160"/>
    <w:rsid w:val="00AC0839"/>
    <w:rsid w:val="00AC11D9"/>
    <w:rsid w:val="00AC138C"/>
    <w:rsid w:val="00AC1D3B"/>
    <w:rsid w:val="00AC25CD"/>
    <w:rsid w:val="00AC29CA"/>
    <w:rsid w:val="00AC340A"/>
    <w:rsid w:val="00AC3E5A"/>
    <w:rsid w:val="00AC4740"/>
    <w:rsid w:val="00AC491E"/>
    <w:rsid w:val="00AC4F59"/>
    <w:rsid w:val="00AC4F90"/>
    <w:rsid w:val="00AC5350"/>
    <w:rsid w:val="00AC5816"/>
    <w:rsid w:val="00AC584E"/>
    <w:rsid w:val="00AC59A8"/>
    <w:rsid w:val="00AC5C71"/>
    <w:rsid w:val="00AC5E5E"/>
    <w:rsid w:val="00AC6EC9"/>
    <w:rsid w:val="00AC71DC"/>
    <w:rsid w:val="00AC7773"/>
    <w:rsid w:val="00AC7E6C"/>
    <w:rsid w:val="00AD01CE"/>
    <w:rsid w:val="00AD09AC"/>
    <w:rsid w:val="00AD0E5B"/>
    <w:rsid w:val="00AD100F"/>
    <w:rsid w:val="00AD15CD"/>
    <w:rsid w:val="00AD1BFD"/>
    <w:rsid w:val="00AD1CE1"/>
    <w:rsid w:val="00AD253A"/>
    <w:rsid w:val="00AD2545"/>
    <w:rsid w:val="00AD2B13"/>
    <w:rsid w:val="00AD36B1"/>
    <w:rsid w:val="00AD36E1"/>
    <w:rsid w:val="00AD3866"/>
    <w:rsid w:val="00AD3ED4"/>
    <w:rsid w:val="00AD426A"/>
    <w:rsid w:val="00AD489A"/>
    <w:rsid w:val="00AD4BA2"/>
    <w:rsid w:val="00AD50D0"/>
    <w:rsid w:val="00AD54E4"/>
    <w:rsid w:val="00AD6305"/>
    <w:rsid w:val="00AD66DF"/>
    <w:rsid w:val="00AD6E0E"/>
    <w:rsid w:val="00AD6E90"/>
    <w:rsid w:val="00AD70C1"/>
    <w:rsid w:val="00AD7263"/>
    <w:rsid w:val="00AE0AC6"/>
    <w:rsid w:val="00AE14D5"/>
    <w:rsid w:val="00AE1667"/>
    <w:rsid w:val="00AE1922"/>
    <w:rsid w:val="00AE1DD3"/>
    <w:rsid w:val="00AE233B"/>
    <w:rsid w:val="00AE2E10"/>
    <w:rsid w:val="00AE2F49"/>
    <w:rsid w:val="00AE356C"/>
    <w:rsid w:val="00AE3785"/>
    <w:rsid w:val="00AE3B4E"/>
    <w:rsid w:val="00AE3BF2"/>
    <w:rsid w:val="00AE40B1"/>
    <w:rsid w:val="00AE58BC"/>
    <w:rsid w:val="00AE5904"/>
    <w:rsid w:val="00AE5909"/>
    <w:rsid w:val="00AE59BF"/>
    <w:rsid w:val="00AE60AD"/>
    <w:rsid w:val="00AE6282"/>
    <w:rsid w:val="00AE6348"/>
    <w:rsid w:val="00AE6AA4"/>
    <w:rsid w:val="00AE702A"/>
    <w:rsid w:val="00AE7340"/>
    <w:rsid w:val="00AE74FD"/>
    <w:rsid w:val="00AF08E2"/>
    <w:rsid w:val="00AF0E2B"/>
    <w:rsid w:val="00AF163E"/>
    <w:rsid w:val="00AF1647"/>
    <w:rsid w:val="00AF2963"/>
    <w:rsid w:val="00AF34D5"/>
    <w:rsid w:val="00AF38AD"/>
    <w:rsid w:val="00AF3C3B"/>
    <w:rsid w:val="00AF3C5E"/>
    <w:rsid w:val="00AF3F80"/>
    <w:rsid w:val="00AF45B3"/>
    <w:rsid w:val="00AF461A"/>
    <w:rsid w:val="00AF4717"/>
    <w:rsid w:val="00AF4AD2"/>
    <w:rsid w:val="00AF4C76"/>
    <w:rsid w:val="00AF4D8B"/>
    <w:rsid w:val="00AF50ED"/>
    <w:rsid w:val="00AF51B7"/>
    <w:rsid w:val="00AF58B4"/>
    <w:rsid w:val="00AF5F60"/>
    <w:rsid w:val="00AF6196"/>
    <w:rsid w:val="00AF6A89"/>
    <w:rsid w:val="00AF6B84"/>
    <w:rsid w:val="00AF7057"/>
    <w:rsid w:val="00AF71EF"/>
    <w:rsid w:val="00AF7551"/>
    <w:rsid w:val="00AF7EA2"/>
    <w:rsid w:val="00B00057"/>
    <w:rsid w:val="00B000FE"/>
    <w:rsid w:val="00B00403"/>
    <w:rsid w:val="00B00ACE"/>
    <w:rsid w:val="00B0130E"/>
    <w:rsid w:val="00B01ECE"/>
    <w:rsid w:val="00B020B9"/>
    <w:rsid w:val="00B0273F"/>
    <w:rsid w:val="00B02776"/>
    <w:rsid w:val="00B02ACD"/>
    <w:rsid w:val="00B02BA7"/>
    <w:rsid w:val="00B02F12"/>
    <w:rsid w:val="00B030DC"/>
    <w:rsid w:val="00B0358A"/>
    <w:rsid w:val="00B03B82"/>
    <w:rsid w:val="00B048A5"/>
    <w:rsid w:val="00B04D88"/>
    <w:rsid w:val="00B0548B"/>
    <w:rsid w:val="00B058B6"/>
    <w:rsid w:val="00B05A1E"/>
    <w:rsid w:val="00B05EB3"/>
    <w:rsid w:val="00B06155"/>
    <w:rsid w:val="00B0632D"/>
    <w:rsid w:val="00B06B97"/>
    <w:rsid w:val="00B078F7"/>
    <w:rsid w:val="00B07904"/>
    <w:rsid w:val="00B10920"/>
    <w:rsid w:val="00B11424"/>
    <w:rsid w:val="00B117A5"/>
    <w:rsid w:val="00B120E0"/>
    <w:rsid w:val="00B1210F"/>
    <w:rsid w:val="00B125BC"/>
    <w:rsid w:val="00B12A82"/>
    <w:rsid w:val="00B12BD8"/>
    <w:rsid w:val="00B12CCE"/>
    <w:rsid w:val="00B13F61"/>
    <w:rsid w:val="00B146BD"/>
    <w:rsid w:val="00B14CDA"/>
    <w:rsid w:val="00B14DEA"/>
    <w:rsid w:val="00B1542E"/>
    <w:rsid w:val="00B15B5D"/>
    <w:rsid w:val="00B15E35"/>
    <w:rsid w:val="00B1680F"/>
    <w:rsid w:val="00B16854"/>
    <w:rsid w:val="00B16E24"/>
    <w:rsid w:val="00B16E7D"/>
    <w:rsid w:val="00B16FD3"/>
    <w:rsid w:val="00B175CB"/>
    <w:rsid w:val="00B202E0"/>
    <w:rsid w:val="00B21551"/>
    <w:rsid w:val="00B2156C"/>
    <w:rsid w:val="00B216E7"/>
    <w:rsid w:val="00B21A36"/>
    <w:rsid w:val="00B21C55"/>
    <w:rsid w:val="00B220E9"/>
    <w:rsid w:val="00B223DF"/>
    <w:rsid w:val="00B22552"/>
    <w:rsid w:val="00B233DB"/>
    <w:rsid w:val="00B2345F"/>
    <w:rsid w:val="00B24031"/>
    <w:rsid w:val="00B240FA"/>
    <w:rsid w:val="00B2416E"/>
    <w:rsid w:val="00B2429F"/>
    <w:rsid w:val="00B24369"/>
    <w:rsid w:val="00B244F7"/>
    <w:rsid w:val="00B24528"/>
    <w:rsid w:val="00B24CB6"/>
    <w:rsid w:val="00B25327"/>
    <w:rsid w:val="00B25668"/>
    <w:rsid w:val="00B266DF"/>
    <w:rsid w:val="00B27B1B"/>
    <w:rsid w:val="00B30560"/>
    <w:rsid w:val="00B305D0"/>
    <w:rsid w:val="00B305E9"/>
    <w:rsid w:val="00B306D4"/>
    <w:rsid w:val="00B30AD2"/>
    <w:rsid w:val="00B30D9A"/>
    <w:rsid w:val="00B31118"/>
    <w:rsid w:val="00B31536"/>
    <w:rsid w:val="00B31A2E"/>
    <w:rsid w:val="00B31EBC"/>
    <w:rsid w:val="00B3228F"/>
    <w:rsid w:val="00B323A9"/>
    <w:rsid w:val="00B3284D"/>
    <w:rsid w:val="00B3311B"/>
    <w:rsid w:val="00B333FE"/>
    <w:rsid w:val="00B336B2"/>
    <w:rsid w:val="00B33A0B"/>
    <w:rsid w:val="00B33CF3"/>
    <w:rsid w:val="00B33EB6"/>
    <w:rsid w:val="00B3457B"/>
    <w:rsid w:val="00B34856"/>
    <w:rsid w:val="00B34E47"/>
    <w:rsid w:val="00B34FCB"/>
    <w:rsid w:val="00B3524B"/>
    <w:rsid w:val="00B35538"/>
    <w:rsid w:val="00B35EB1"/>
    <w:rsid w:val="00B3641B"/>
    <w:rsid w:val="00B379AC"/>
    <w:rsid w:val="00B40372"/>
    <w:rsid w:val="00B40E4F"/>
    <w:rsid w:val="00B40F5F"/>
    <w:rsid w:val="00B40F7B"/>
    <w:rsid w:val="00B41AD7"/>
    <w:rsid w:val="00B41F06"/>
    <w:rsid w:val="00B424C5"/>
    <w:rsid w:val="00B428E4"/>
    <w:rsid w:val="00B42E6E"/>
    <w:rsid w:val="00B43564"/>
    <w:rsid w:val="00B43E32"/>
    <w:rsid w:val="00B43FBA"/>
    <w:rsid w:val="00B440EC"/>
    <w:rsid w:val="00B45B50"/>
    <w:rsid w:val="00B45F91"/>
    <w:rsid w:val="00B460EA"/>
    <w:rsid w:val="00B464F4"/>
    <w:rsid w:val="00B47E17"/>
    <w:rsid w:val="00B50153"/>
    <w:rsid w:val="00B5018F"/>
    <w:rsid w:val="00B5037D"/>
    <w:rsid w:val="00B50E34"/>
    <w:rsid w:val="00B522A3"/>
    <w:rsid w:val="00B52C43"/>
    <w:rsid w:val="00B52C70"/>
    <w:rsid w:val="00B52CAC"/>
    <w:rsid w:val="00B52D87"/>
    <w:rsid w:val="00B53077"/>
    <w:rsid w:val="00B53108"/>
    <w:rsid w:val="00B53540"/>
    <w:rsid w:val="00B53622"/>
    <w:rsid w:val="00B54DF2"/>
    <w:rsid w:val="00B5511A"/>
    <w:rsid w:val="00B55EAF"/>
    <w:rsid w:val="00B563F5"/>
    <w:rsid w:val="00B57604"/>
    <w:rsid w:val="00B576E6"/>
    <w:rsid w:val="00B57C5B"/>
    <w:rsid w:val="00B57C98"/>
    <w:rsid w:val="00B57D9C"/>
    <w:rsid w:val="00B58F62"/>
    <w:rsid w:val="00B6002A"/>
    <w:rsid w:val="00B60156"/>
    <w:rsid w:val="00B602AB"/>
    <w:rsid w:val="00B605F5"/>
    <w:rsid w:val="00B606E5"/>
    <w:rsid w:val="00B6086E"/>
    <w:rsid w:val="00B60BE0"/>
    <w:rsid w:val="00B61025"/>
    <w:rsid w:val="00B6166E"/>
    <w:rsid w:val="00B61789"/>
    <w:rsid w:val="00B6189C"/>
    <w:rsid w:val="00B61D82"/>
    <w:rsid w:val="00B61F6E"/>
    <w:rsid w:val="00B6270B"/>
    <w:rsid w:val="00B62B71"/>
    <w:rsid w:val="00B62FC3"/>
    <w:rsid w:val="00B63530"/>
    <w:rsid w:val="00B63AAD"/>
    <w:rsid w:val="00B64719"/>
    <w:rsid w:val="00B648E3"/>
    <w:rsid w:val="00B6509F"/>
    <w:rsid w:val="00B658AD"/>
    <w:rsid w:val="00B65BF5"/>
    <w:rsid w:val="00B65C86"/>
    <w:rsid w:val="00B65DD0"/>
    <w:rsid w:val="00B675F9"/>
    <w:rsid w:val="00B67E83"/>
    <w:rsid w:val="00B67F4B"/>
    <w:rsid w:val="00B70270"/>
    <w:rsid w:val="00B70372"/>
    <w:rsid w:val="00B70F1D"/>
    <w:rsid w:val="00B71AAF"/>
    <w:rsid w:val="00B71DF4"/>
    <w:rsid w:val="00B72302"/>
    <w:rsid w:val="00B726DC"/>
    <w:rsid w:val="00B72897"/>
    <w:rsid w:val="00B72BB8"/>
    <w:rsid w:val="00B73049"/>
    <w:rsid w:val="00B73C49"/>
    <w:rsid w:val="00B74DBF"/>
    <w:rsid w:val="00B75000"/>
    <w:rsid w:val="00B75064"/>
    <w:rsid w:val="00B75304"/>
    <w:rsid w:val="00B75495"/>
    <w:rsid w:val="00B75B75"/>
    <w:rsid w:val="00B760F1"/>
    <w:rsid w:val="00B760FB"/>
    <w:rsid w:val="00B76227"/>
    <w:rsid w:val="00B762BA"/>
    <w:rsid w:val="00B76545"/>
    <w:rsid w:val="00B76E0D"/>
    <w:rsid w:val="00B76E86"/>
    <w:rsid w:val="00B7703E"/>
    <w:rsid w:val="00B77433"/>
    <w:rsid w:val="00B774E7"/>
    <w:rsid w:val="00B77761"/>
    <w:rsid w:val="00B801F7"/>
    <w:rsid w:val="00B808E5"/>
    <w:rsid w:val="00B813A9"/>
    <w:rsid w:val="00B817ED"/>
    <w:rsid w:val="00B81A34"/>
    <w:rsid w:val="00B81B72"/>
    <w:rsid w:val="00B82828"/>
    <w:rsid w:val="00B82CE6"/>
    <w:rsid w:val="00B82F50"/>
    <w:rsid w:val="00B8306A"/>
    <w:rsid w:val="00B8307B"/>
    <w:rsid w:val="00B8309A"/>
    <w:rsid w:val="00B83576"/>
    <w:rsid w:val="00B83A73"/>
    <w:rsid w:val="00B83CE7"/>
    <w:rsid w:val="00B84273"/>
    <w:rsid w:val="00B8432E"/>
    <w:rsid w:val="00B844BA"/>
    <w:rsid w:val="00B8462A"/>
    <w:rsid w:val="00B85336"/>
    <w:rsid w:val="00B85746"/>
    <w:rsid w:val="00B85A73"/>
    <w:rsid w:val="00B85D12"/>
    <w:rsid w:val="00B85EAA"/>
    <w:rsid w:val="00B867DF"/>
    <w:rsid w:val="00B869F0"/>
    <w:rsid w:val="00B86AFD"/>
    <w:rsid w:val="00B86F95"/>
    <w:rsid w:val="00B8702F"/>
    <w:rsid w:val="00B871F6"/>
    <w:rsid w:val="00B8735C"/>
    <w:rsid w:val="00B8788D"/>
    <w:rsid w:val="00B90012"/>
    <w:rsid w:val="00B90615"/>
    <w:rsid w:val="00B90666"/>
    <w:rsid w:val="00B906B5"/>
    <w:rsid w:val="00B9080E"/>
    <w:rsid w:val="00B908DD"/>
    <w:rsid w:val="00B90EC6"/>
    <w:rsid w:val="00B90F33"/>
    <w:rsid w:val="00B924BC"/>
    <w:rsid w:val="00B9279E"/>
    <w:rsid w:val="00B92C04"/>
    <w:rsid w:val="00B92C0F"/>
    <w:rsid w:val="00B92C4B"/>
    <w:rsid w:val="00B93740"/>
    <w:rsid w:val="00B948C8"/>
    <w:rsid w:val="00B94AF6"/>
    <w:rsid w:val="00B95685"/>
    <w:rsid w:val="00B95DF0"/>
    <w:rsid w:val="00B960CB"/>
    <w:rsid w:val="00B96A30"/>
    <w:rsid w:val="00B96A8E"/>
    <w:rsid w:val="00B96B15"/>
    <w:rsid w:val="00B96C19"/>
    <w:rsid w:val="00B9707F"/>
    <w:rsid w:val="00B97829"/>
    <w:rsid w:val="00B97891"/>
    <w:rsid w:val="00B97BE0"/>
    <w:rsid w:val="00B97C4C"/>
    <w:rsid w:val="00B97F3D"/>
    <w:rsid w:val="00B97F72"/>
    <w:rsid w:val="00BA0236"/>
    <w:rsid w:val="00BA0407"/>
    <w:rsid w:val="00BA04D4"/>
    <w:rsid w:val="00BA0658"/>
    <w:rsid w:val="00BA070A"/>
    <w:rsid w:val="00BA0AA3"/>
    <w:rsid w:val="00BA0AE2"/>
    <w:rsid w:val="00BA12F7"/>
    <w:rsid w:val="00BA1A42"/>
    <w:rsid w:val="00BA1BFA"/>
    <w:rsid w:val="00BA1D28"/>
    <w:rsid w:val="00BA2A02"/>
    <w:rsid w:val="00BA2C86"/>
    <w:rsid w:val="00BA2E8C"/>
    <w:rsid w:val="00BA36C2"/>
    <w:rsid w:val="00BA3A05"/>
    <w:rsid w:val="00BA3A09"/>
    <w:rsid w:val="00BA4B08"/>
    <w:rsid w:val="00BA4E77"/>
    <w:rsid w:val="00BA4FF6"/>
    <w:rsid w:val="00BA5299"/>
    <w:rsid w:val="00BA5941"/>
    <w:rsid w:val="00BA66A0"/>
    <w:rsid w:val="00BA68A2"/>
    <w:rsid w:val="00BA69C1"/>
    <w:rsid w:val="00BA70C7"/>
    <w:rsid w:val="00BA7455"/>
    <w:rsid w:val="00BA775F"/>
    <w:rsid w:val="00BB0077"/>
    <w:rsid w:val="00BB050E"/>
    <w:rsid w:val="00BB07F3"/>
    <w:rsid w:val="00BB08F8"/>
    <w:rsid w:val="00BB0A11"/>
    <w:rsid w:val="00BB0A5F"/>
    <w:rsid w:val="00BB11CF"/>
    <w:rsid w:val="00BB1374"/>
    <w:rsid w:val="00BB2E1E"/>
    <w:rsid w:val="00BB3058"/>
    <w:rsid w:val="00BB322B"/>
    <w:rsid w:val="00BB36A0"/>
    <w:rsid w:val="00BB3785"/>
    <w:rsid w:val="00BB3909"/>
    <w:rsid w:val="00BB3E00"/>
    <w:rsid w:val="00BB4EA1"/>
    <w:rsid w:val="00BB511A"/>
    <w:rsid w:val="00BB53AD"/>
    <w:rsid w:val="00BB5876"/>
    <w:rsid w:val="00BB7664"/>
    <w:rsid w:val="00BB7716"/>
    <w:rsid w:val="00BB777B"/>
    <w:rsid w:val="00BC01AB"/>
    <w:rsid w:val="00BC06AC"/>
    <w:rsid w:val="00BC084F"/>
    <w:rsid w:val="00BC08A1"/>
    <w:rsid w:val="00BC0B61"/>
    <w:rsid w:val="00BC0EB4"/>
    <w:rsid w:val="00BC0FC0"/>
    <w:rsid w:val="00BC15FA"/>
    <w:rsid w:val="00BC191B"/>
    <w:rsid w:val="00BC1CFA"/>
    <w:rsid w:val="00BC235C"/>
    <w:rsid w:val="00BC2912"/>
    <w:rsid w:val="00BC2C0B"/>
    <w:rsid w:val="00BC2DA5"/>
    <w:rsid w:val="00BC2F9E"/>
    <w:rsid w:val="00BC3F1D"/>
    <w:rsid w:val="00BC420B"/>
    <w:rsid w:val="00BC4500"/>
    <w:rsid w:val="00BC53AC"/>
    <w:rsid w:val="00BC556E"/>
    <w:rsid w:val="00BC55FF"/>
    <w:rsid w:val="00BC612F"/>
    <w:rsid w:val="00BC7145"/>
    <w:rsid w:val="00BC73F6"/>
    <w:rsid w:val="00BC75F8"/>
    <w:rsid w:val="00BC7923"/>
    <w:rsid w:val="00BC7C06"/>
    <w:rsid w:val="00BC7F27"/>
    <w:rsid w:val="00BD02A6"/>
    <w:rsid w:val="00BD1474"/>
    <w:rsid w:val="00BD15BA"/>
    <w:rsid w:val="00BD16DA"/>
    <w:rsid w:val="00BD173C"/>
    <w:rsid w:val="00BD1764"/>
    <w:rsid w:val="00BD186B"/>
    <w:rsid w:val="00BD1B75"/>
    <w:rsid w:val="00BD1D94"/>
    <w:rsid w:val="00BD2323"/>
    <w:rsid w:val="00BD2326"/>
    <w:rsid w:val="00BD2861"/>
    <w:rsid w:val="00BD2E79"/>
    <w:rsid w:val="00BD327B"/>
    <w:rsid w:val="00BD38C7"/>
    <w:rsid w:val="00BD39CA"/>
    <w:rsid w:val="00BD3AA9"/>
    <w:rsid w:val="00BD40F6"/>
    <w:rsid w:val="00BD493B"/>
    <w:rsid w:val="00BD4C41"/>
    <w:rsid w:val="00BD4FA5"/>
    <w:rsid w:val="00BD4FD8"/>
    <w:rsid w:val="00BD5061"/>
    <w:rsid w:val="00BD5259"/>
    <w:rsid w:val="00BD589B"/>
    <w:rsid w:val="00BD5D84"/>
    <w:rsid w:val="00BD625C"/>
    <w:rsid w:val="00BD63E6"/>
    <w:rsid w:val="00BD64EC"/>
    <w:rsid w:val="00BD68FB"/>
    <w:rsid w:val="00BD6961"/>
    <w:rsid w:val="00BD7154"/>
    <w:rsid w:val="00BD7376"/>
    <w:rsid w:val="00BD76F5"/>
    <w:rsid w:val="00BD7DA8"/>
    <w:rsid w:val="00BE01C9"/>
    <w:rsid w:val="00BE0235"/>
    <w:rsid w:val="00BE02CF"/>
    <w:rsid w:val="00BE08AA"/>
    <w:rsid w:val="00BE090C"/>
    <w:rsid w:val="00BE0F98"/>
    <w:rsid w:val="00BE1050"/>
    <w:rsid w:val="00BE1642"/>
    <w:rsid w:val="00BE1D23"/>
    <w:rsid w:val="00BE1D98"/>
    <w:rsid w:val="00BE1FEF"/>
    <w:rsid w:val="00BE233A"/>
    <w:rsid w:val="00BE2546"/>
    <w:rsid w:val="00BE2DD3"/>
    <w:rsid w:val="00BE38AD"/>
    <w:rsid w:val="00BE3F31"/>
    <w:rsid w:val="00BE4071"/>
    <w:rsid w:val="00BE4645"/>
    <w:rsid w:val="00BE53A3"/>
    <w:rsid w:val="00BE5E10"/>
    <w:rsid w:val="00BE6103"/>
    <w:rsid w:val="00BE610F"/>
    <w:rsid w:val="00BE62A4"/>
    <w:rsid w:val="00BE6365"/>
    <w:rsid w:val="00BE63F1"/>
    <w:rsid w:val="00BE6CF2"/>
    <w:rsid w:val="00BE6E59"/>
    <w:rsid w:val="00BF01AF"/>
    <w:rsid w:val="00BF0932"/>
    <w:rsid w:val="00BF0BF8"/>
    <w:rsid w:val="00BF0D1F"/>
    <w:rsid w:val="00BF1067"/>
    <w:rsid w:val="00BF1925"/>
    <w:rsid w:val="00BF1A4A"/>
    <w:rsid w:val="00BF1CAF"/>
    <w:rsid w:val="00BF27B4"/>
    <w:rsid w:val="00BF2EBF"/>
    <w:rsid w:val="00BF30BD"/>
    <w:rsid w:val="00BF4245"/>
    <w:rsid w:val="00BF43A9"/>
    <w:rsid w:val="00BF4661"/>
    <w:rsid w:val="00BF4FCB"/>
    <w:rsid w:val="00BF5302"/>
    <w:rsid w:val="00BF54AA"/>
    <w:rsid w:val="00BF54BD"/>
    <w:rsid w:val="00BF5E46"/>
    <w:rsid w:val="00BF5E8A"/>
    <w:rsid w:val="00BF5FC4"/>
    <w:rsid w:val="00BF67BE"/>
    <w:rsid w:val="00BF6A59"/>
    <w:rsid w:val="00BF6D7B"/>
    <w:rsid w:val="00C00A5A"/>
    <w:rsid w:val="00C00AA9"/>
    <w:rsid w:val="00C01392"/>
    <w:rsid w:val="00C01655"/>
    <w:rsid w:val="00C0167D"/>
    <w:rsid w:val="00C01750"/>
    <w:rsid w:val="00C01F0D"/>
    <w:rsid w:val="00C0290E"/>
    <w:rsid w:val="00C02B6F"/>
    <w:rsid w:val="00C02DF3"/>
    <w:rsid w:val="00C0379C"/>
    <w:rsid w:val="00C03D04"/>
    <w:rsid w:val="00C03E7C"/>
    <w:rsid w:val="00C04634"/>
    <w:rsid w:val="00C05555"/>
    <w:rsid w:val="00C05859"/>
    <w:rsid w:val="00C05E15"/>
    <w:rsid w:val="00C061BC"/>
    <w:rsid w:val="00C078E5"/>
    <w:rsid w:val="00C07927"/>
    <w:rsid w:val="00C07C11"/>
    <w:rsid w:val="00C07C35"/>
    <w:rsid w:val="00C07EEF"/>
    <w:rsid w:val="00C10B92"/>
    <w:rsid w:val="00C11026"/>
    <w:rsid w:val="00C11806"/>
    <w:rsid w:val="00C11A8B"/>
    <w:rsid w:val="00C11B93"/>
    <w:rsid w:val="00C11E16"/>
    <w:rsid w:val="00C12197"/>
    <w:rsid w:val="00C1282E"/>
    <w:rsid w:val="00C133D3"/>
    <w:rsid w:val="00C13C68"/>
    <w:rsid w:val="00C13CC4"/>
    <w:rsid w:val="00C13E5F"/>
    <w:rsid w:val="00C140F8"/>
    <w:rsid w:val="00C14753"/>
    <w:rsid w:val="00C14AAE"/>
    <w:rsid w:val="00C15B4E"/>
    <w:rsid w:val="00C15C5C"/>
    <w:rsid w:val="00C15D60"/>
    <w:rsid w:val="00C161DD"/>
    <w:rsid w:val="00C16227"/>
    <w:rsid w:val="00C16377"/>
    <w:rsid w:val="00C17804"/>
    <w:rsid w:val="00C1780C"/>
    <w:rsid w:val="00C17B63"/>
    <w:rsid w:val="00C17DD1"/>
    <w:rsid w:val="00C20AFF"/>
    <w:rsid w:val="00C212CC"/>
    <w:rsid w:val="00C214A9"/>
    <w:rsid w:val="00C215F3"/>
    <w:rsid w:val="00C216F6"/>
    <w:rsid w:val="00C21F12"/>
    <w:rsid w:val="00C223AE"/>
    <w:rsid w:val="00C22DB6"/>
    <w:rsid w:val="00C22DC8"/>
    <w:rsid w:val="00C2306A"/>
    <w:rsid w:val="00C230F1"/>
    <w:rsid w:val="00C23155"/>
    <w:rsid w:val="00C232D0"/>
    <w:rsid w:val="00C23F00"/>
    <w:rsid w:val="00C24843"/>
    <w:rsid w:val="00C25F11"/>
    <w:rsid w:val="00C26613"/>
    <w:rsid w:val="00C2731E"/>
    <w:rsid w:val="00C27836"/>
    <w:rsid w:val="00C27CE9"/>
    <w:rsid w:val="00C27CF3"/>
    <w:rsid w:val="00C27F7A"/>
    <w:rsid w:val="00C302DA"/>
    <w:rsid w:val="00C302F0"/>
    <w:rsid w:val="00C313F5"/>
    <w:rsid w:val="00C31ABB"/>
    <w:rsid w:val="00C31AE3"/>
    <w:rsid w:val="00C32202"/>
    <w:rsid w:val="00C331F0"/>
    <w:rsid w:val="00C33344"/>
    <w:rsid w:val="00C333D4"/>
    <w:rsid w:val="00C33AA6"/>
    <w:rsid w:val="00C34A19"/>
    <w:rsid w:val="00C34A55"/>
    <w:rsid w:val="00C35679"/>
    <w:rsid w:val="00C3567C"/>
    <w:rsid w:val="00C35FCA"/>
    <w:rsid w:val="00C36102"/>
    <w:rsid w:val="00C367B4"/>
    <w:rsid w:val="00C372DD"/>
    <w:rsid w:val="00C40A32"/>
    <w:rsid w:val="00C40C5B"/>
    <w:rsid w:val="00C4103E"/>
    <w:rsid w:val="00C4106B"/>
    <w:rsid w:val="00C413B7"/>
    <w:rsid w:val="00C41977"/>
    <w:rsid w:val="00C41A91"/>
    <w:rsid w:val="00C41B95"/>
    <w:rsid w:val="00C4214E"/>
    <w:rsid w:val="00C42380"/>
    <w:rsid w:val="00C42783"/>
    <w:rsid w:val="00C4280C"/>
    <w:rsid w:val="00C43934"/>
    <w:rsid w:val="00C43B80"/>
    <w:rsid w:val="00C44176"/>
    <w:rsid w:val="00C4464E"/>
    <w:rsid w:val="00C454D6"/>
    <w:rsid w:val="00C45A2C"/>
    <w:rsid w:val="00C45AC4"/>
    <w:rsid w:val="00C471C5"/>
    <w:rsid w:val="00C47395"/>
    <w:rsid w:val="00C478E9"/>
    <w:rsid w:val="00C47D6D"/>
    <w:rsid w:val="00C47F29"/>
    <w:rsid w:val="00C504C8"/>
    <w:rsid w:val="00C50631"/>
    <w:rsid w:val="00C50EB5"/>
    <w:rsid w:val="00C50F38"/>
    <w:rsid w:val="00C51077"/>
    <w:rsid w:val="00C51722"/>
    <w:rsid w:val="00C51BEB"/>
    <w:rsid w:val="00C51FBB"/>
    <w:rsid w:val="00C525FC"/>
    <w:rsid w:val="00C52732"/>
    <w:rsid w:val="00C52EC2"/>
    <w:rsid w:val="00C531D4"/>
    <w:rsid w:val="00C53A36"/>
    <w:rsid w:val="00C53F4B"/>
    <w:rsid w:val="00C53FD1"/>
    <w:rsid w:val="00C54806"/>
    <w:rsid w:val="00C54A6B"/>
    <w:rsid w:val="00C54CDE"/>
    <w:rsid w:val="00C54FB7"/>
    <w:rsid w:val="00C55239"/>
    <w:rsid w:val="00C555E4"/>
    <w:rsid w:val="00C557E2"/>
    <w:rsid w:val="00C56626"/>
    <w:rsid w:val="00C56CEC"/>
    <w:rsid w:val="00C574DA"/>
    <w:rsid w:val="00C57696"/>
    <w:rsid w:val="00C579C9"/>
    <w:rsid w:val="00C6040B"/>
    <w:rsid w:val="00C611BB"/>
    <w:rsid w:val="00C611D2"/>
    <w:rsid w:val="00C61262"/>
    <w:rsid w:val="00C6265C"/>
    <w:rsid w:val="00C62845"/>
    <w:rsid w:val="00C62927"/>
    <w:rsid w:val="00C62BE2"/>
    <w:rsid w:val="00C63437"/>
    <w:rsid w:val="00C63664"/>
    <w:rsid w:val="00C64197"/>
    <w:rsid w:val="00C650E2"/>
    <w:rsid w:val="00C65222"/>
    <w:rsid w:val="00C65F77"/>
    <w:rsid w:val="00C66165"/>
    <w:rsid w:val="00C664B0"/>
    <w:rsid w:val="00C66CF2"/>
    <w:rsid w:val="00C67580"/>
    <w:rsid w:val="00C676DF"/>
    <w:rsid w:val="00C70268"/>
    <w:rsid w:val="00C703BD"/>
    <w:rsid w:val="00C70474"/>
    <w:rsid w:val="00C70A56"/>
    <w:rsid w:val="00C70CA2"/>
    <w:rsid w:val="00C710C8"/>
    <w:rsid w:val="00C71231"/>
    <w:rsid w:val="00C71483"/>
    <w:rsid w:val="00C714D6"/>
    <w:rsid w:val="00C71558"/>
    <w:rsid w:val="00C71E0E"/>
    <w:rsid w:val="00C72001"/>
    <w:rsid w:val="00C72336"/>
    <w:rsid w:val="00C7275D"/>
    <w:rsid w:val="00C72FE5"/>
    <w:rsid w:val="00C7350D"/>
    <w:rsid w:val="00C73744"/>
    <w:rsid w:val="00C73F7F"/>
    <w:rsid w:val="00C7498F"/>
    <w:rsid w:val="00C7499E"/>
    <w:rsid w:val="00C74DEF"/>
    <w:rsid w:val="00C75170"/>
    <w:rsid w:val="00C754C2"/>
    <w:rsid w:val="00C75981"/>
    <w:rsid w:val="00C75A18"/>
    <w:rsid w:val="00C75AC3"/>
    <w:rsid w:val="00C75D98"/>
    <w:rsid w:val="00C75EF1"/>
    <w:rsid w:val="00C76893"/>
    <w:rsid w:val="00C770C4"/>
    <w:rsid w:val="00C77C09"/>
    <w:rsid w:val="00C77DD9"/>
    <w:rsid w:val="00C8018A"/>
    <w:rsid w:val="00C8032D"/>
    <w:rsid w:val="00C809D7"/>
    <w:rsid w:val="00C80AAD"/>
    <w:rsid w:val="00C822F5"/>
    <w:rsid w:val="00C82434"/>
    <w:rsid w:val="00C82853"/>
    <w:rsid w:val="00C83FCC"/>
    <w:rsid w:val="00C83FF7"/>
    <w:rsid w:val="00C84A41"/>
    <w:rsid w:val="00C84B2C"/>
    <w:rsid w:val="00C8517E"/>
    <w:rsid w:val="00C8520A"/>
    <w:rsid w:val="00C852DA"/>
    <w:rsid w:val="00C85957"/>
    <w:rsid w:val="00C85ECC"/>
    <w:rsid w:val="00C8611B"/>
    <w:rsid w:val="00C861B9"/>
    <w:rsid w:val="00C86574"/>
    <w:rsid w:val="00C86B8A"/>
    <w:rsid w:val="00C87672"/>
    <w:rsid w:val="00C905D5"/>
    <w:rsid w:val="00C90C41"/>
    <w:rsid w:val="00C90D88"/>
    <w:rsid w:val="00C910EE"/>
    <w:rsid w:val="00C9119C"/>
    <w:rsid w:val="00C91410"/>
    <w:rsid w:val="00C91638"/>
    <w:rsid w:val="00C917DC"/>
    <w:rsid w:val="00C921A4"/>
    <w:rsid w:val="00C9267F"/>
    <w:rsid w:val="00C926CA"/>
    <w:rsid w:val="00C92A53"/>
    <w:rsid w:val="00C92ACB"/>
    <w:rsid w:val="00C92D6B"/>
    <w:rsid w:val="00C93409"/>
    <w:rsid w:val="00C93F6A"/>
    <w:rsid w:val="00C9424E"/>
    <w:rsid w:val="00C943B8"/>
    <w:rsid w:val="00C94467"/>
    <w:rsid w:val="00C947A7"/>
    <w:rsid w:val="00C94B02"/>
    <w:rsid w:val="00C94D59"/>
    <w:rsid w:val="00C95F8E"/>
    <w:rsid w:val="00C96021"/>
    <w:rsid w:val="00C9608E"/>
    <w:rsid w:val="00C9620C"/>
    <w:rsid w:val="00C96347"/>
    <w:rsid w:val="00C964AD"/>
    <w:rsid w:val="00C96B81"/>
    <w:rsid w:val="00C96BD4"/>
    <w:rsid w:val="00C96CAE"/>
    <w:rsid w:val="00C96EA8"/>
    <w:rsid w:val="00C9794C"/>
    <w:rsid w:val="00C9798C"/>
    <w:rsid w:val="00CA02B4"/>
    <w:rsid w:val="00CA0B6C"/>
    <w:rsid w:val="00CA1080"/>
    <w:rsid w:val="00CA1419"/>
    <w:rsid w:val="00CA1644"/>
    <w:rsid w:val="00CA16D4"/>
    <w:rsid w:val="00CA174F"/>
    <w:rsid w:val="00CA1F37"/>
    <w:rsid w:val="00CA240D"/>
    <w:rsid w:val="00CA2CFE"/>
    <w:rsid w:val="00CA336E"/>
    <w:rsid w:val="00CA351F"/>
    <w:rsid w:val="00CA3EE8"/>
    <w:rsid w:val="00CA47DA"/>
    <w:rsid w:val="00CA49ED"/>
    <w:rsid w:val="00CA4B36"/>
    <w:rsid w:val="00CA5179"/>
    <w:rsid w:val="00CA5349"/>
    <w:rsid w:val="00CA601B"/>
    <w:rsid w:val="00CA6264"/>
    <w:rsid w:val="00CA62AE"/>
    <w:rsid w:val="00CA6301"/>
    <w:rsid w:val="00CA6457"/>
    <w:rsid w:val="00CA6A84"/>
    <w:rsid w:val="00CA73B5"/>
    <w:rsid w:val="00CA7C24"/>
    <w:rsid w:val="00CA7E3C"/>
    <w:rsid w:val="00CB028D"/>
    <w:rsid w:val="00CB0628"/>
    <w:rsid w:val="00CB07BD"/>
    <w:rsid w:val="00CB0AF4"/>
    <w:rsid w:val="00CB130E"/>
    <w:rsid w:val="00CB133F"/>
    <w:rsid w:val="00CB1597"/>
    <w:rsid w:val="00CB1802"/>
    <w:rsid w:val="00CB1C55"/>
    <w:rsid w:val="00CB1DA4"/>
    <w:rsid w:val="00CB273A"/>
    <w:rsid w:val="00CB314A"/>
    <w:rsid w:val="00CB32D7"/>
    <w:rsid w:val="00CB37B0"/>
    <w:rsid w:val="00CB3B41"/>
    <w:rsid w:val="00CB414F"/>
    <w:rsid w:val="00CB45CB"/>
    <w:rsid w:val="00CB4973"/>
    <w:rsid w:val="00CB499C"/>
    <w:rsid w:val="00CB4A39"/>
    <w:rsid w:val="00CB4E66"/>
    <w:rsid w:val="00CB5325"/>
    <w:rsid w:val="00CB5425"/>
    <w:rsid w:val="00CB5783"/>
    <w:rsid w:val="00CB6133"/>
    <w:rsid w:val="00CB61F1"/>
    <w:rsid w:val="00CB64AF"/>
    <w:rsid w:val="00CB65BC"/>
    <w:rsid w:val="00CB66EB"/>
    <w:rsid w:val="00CB6C05"/>
    <w:rsid w:val="00CB6F5C"/>
    <w:rsid w:val="00CB7965"/>
    <w:rsid w:val="00CB7EAA"/>
    <w:rsid w:val="00CC00EB"/>
    <w:rsid w:val="00CC0196"/>
    <w:rsid w:val="00CC05CE"/>
    <w:rsid w:val="00CC0968"/>
    <w:rsid w:val="00CC15E4"/>
    <w:rsid w:val="00CC2738"/>
    <w:rsid w:val="00CC2BC5"/>
    <w:rsid w:val="00CC2C4A"/>
    <w:rsid w:val="00CC319D"/>
    <w:rsid w:val="00CC3A08"/>
    <w:rsid w:val="00CC3B8A"/>
    <w:rsid w:val="00CC45B5"/>
    <w:rsid w:val="00CC59A8"/>
    <w:rsid w:val="00CC5A1A"/>
    <w:rsid w:val="00CC5B2B"/>
    <w:rsid w:val="00CC5D45"/>
    <w:rsid w:val="00CC605F"/>
    <w:rsid w:val="00CC624A"/>
    <w:rsid w:val="00CC65BD"/>
    <w:rsid w:val="00CC6856"/>
    <w:rsid w:val="00CC6D78"/>
    <w:rsid w:val="00CC7460"/>
    <w:rsid w:val="00CC7CA5"/>
    <w:rsid w:val="00CC7F77"/>
    <w:rsid w:val="00CC7FAA"/>
    <w:rsid w:val="00CD01A3"/>
    <w:rsid w:val="00CD062C"/>
    <w:rsid w:val="00CD0FDC"/>
    <w:rsid w:val="00CD1322"/>
    <w:rsid w:val="00CD1543"/>
    <w:rsid w:val="00CD1CB7"/>
    <w:rsid w:val="00CD1E63"/>
    <w:rsid w:val="00CD1E80"/>
    <w:rsid w:val="00CD205E"/>
    <w:rsid w:val="00CD2730"/>
    <w:rsid w:val="00CD301F"/>
    <w:rsid w:val="00CD325F"/>
    <w:rsid w:val="00CD3FB9"/>
    <w:rsid w:val="00CD44AE"/>
    <w:rsid w:val="00CD45BB"/>
    <w:rsid w:val="00CD4837"/>
    <w:rsid w:val="00CD4874"/>
    <w:rsid w:val="00CD4A2C"/>
    <w:rsid w:val="00CD4D7B"/>
    <w:rsid w:val="00CD4D8E"/>
    <w:rsid w:val="00CD5AFA"/>
    <w:rsid w:val="00CD6996"/>
    <w:rsid w:val="00CD6CC5"/>
    <w:rsid w:val="00CD71A8"/>
    <w:rsid w:val="00CD7C15"/>
    <w:rsid w:val="00CE03BA"/>
    <w:rsid w:val="00CE068A"/>
    <w:rsid w:val="00CE0AB0"/>
    <w:rsid w:val="00CE2072"/>
    <w:rsid w:val="00CE2518"/>
    <w:rsid w:val="00CE283C"/>
    <w:rsid w:val="00CE290F"/>
    <w:rsid w:val="00CE292B"/>
    <w:rsid w:val="00CE2B39"/>
    <w:rsid w:val="00CE40E8"/>
    <w:rsid w:val="00CE4902"/>
    <w:rsid w:val="00CE4A2B"/>
    <w:rsid w:val="00CE4F77"/>
    <w:rsid w:val="00CE5030"/>
    <w:rsid w:val="00CE5080"/>
    <w:rsid w:val="00CE5EBD"/>
    <w:rsid w:val="00CE6523"/>
    <w:rsid w:val="00CE65F7"/>
    <w:rsid w:val="00CE6B72"/>
    <w:rsid w:val="00CE6CE7"/>
    <w:rsid w:val="00CE6E10"/>
    <w:rsid w:val="00CE7007"/>
    <w:rsid w:val="00CE77BC"/>
    <w:rsid w:val="00CE78B5"/>
    <w:rsid w:val="00CE7AE8"/>
    <w:rsid w:val="00CE7FDF"/>
    <w:rsid w:val="00CF0478"/>
    <w:rsid w:val="00CF1176"/>
    <w:rsid w:val="00CF1585"/>
    <w:rsid w:val="00CF1D2C"/>
    <w:rsid w:val="00CF27C4"/>
    <w:rsid w:val="00CF2B7D"/>
    <w:rsid w:val="00CF30EA"/>
    <w:rsid w:val="00CF31C4"/>
    <w:rsid w:val="00CF3A95"/>
    <w:rsid w:val="00CF3E5A"/>
    <w:rsid w:val="00CF4028"/>
    <w:rsid w:val="00CF404E"/>
    <w:rsid w:val="00CF4197"/>
    <w:rsid w:val="00CF446D"/>
    <w:rsid w:val="00CF4BCA"/>
    <w:rsid w:val="00CF53C5"/>
    <w:rsid w:val="00CF5547"/>
    <w:rsid w:val="00CF57A4"/>
    <w:rsid w:val="00CF623A"/>
    <w:rsid w:val="00CF6630"/>
    <w:rsid w:val="00CF67BA"/>
    <w:rsid w:val="00CF69B4"/>
    <w:rsid w:val="00CF6CF1"/>
    <w:rsid w:val="00CF6E80"/>
    <w:rsid w:val="00CF76BD"/>
    <w:rsid w:val="00CF78F5"/>
    <w:rsid w:val="00CF7AD5"/>
    <w:rsid w:val="00CF7F99"/>
    <w:rsid w:val="00D004F1"/>
    <w:rsid w:val="00D00565"/>
    <w:rsid w:val="00D0075A"/>
    <w:rsid w:val="00D00992"/>
    <w:rsid w:val="00D00A37"/>
    <w:rsid w:val="00D00B10"/>
    <w:rsid w:val="00D010F1"/>
    <w:rsid w:val="00D014EC"/>
    <w:rsid w:val="00D01733"/>
    <w:rsid w:val="00D0183D"/>
    <w:rsid w:val="00D01AB7"/>
    <w:rsid w:val="00D026C3"/>
    <w:rsid w:val="00D02C02"/>
    <w:rsid w:val="00D033F7"/>
    <w:rsid w:val="00D034DE"/>
    <w:rsid w:val="00D049B1"/>
    <w:rsid w:val="00D04B8C"/>
    <w:rsid w:val="00D04F91"/>
    <w:rsid w:val="00D051F4"/>
    <w:rsid w:val="00D05AAD"/>
    <w:rsid w:val="00D0648C"/>
    <w:rsid w:val="00D06F6C"/>
    <w:rsid w:val="00D07A2B"/>
    <w:rsid w:val="00D109EF"/>
    <w:rsid w:val="00D1146D"/>
    <w:rsid w:val="00D119C4"/>
    <w:rsid w:val="00D11A8E"/>
    <w:rsid w:val="00D11AD7"/>
    <w:rsid w:val="00D11EAB"/>
    <w:rsid w:val="00D1207A"/>
    <w:rsid w:val="00D12F89"/>
    <w:rsid w:val="00D130BB"/>
    <w:rsid w:val="00D13172"/>
    <w:rsid w:val="00D13732"/>
    <w:rsid w:val="00D1411B"/>
    <w:rsid w:val="00D14607"/>
    <w:rsid w:val="00D14EE9"/>
    <w:rsid w:val="00D15646"/>
    <w:rsid w:val="00D15C47"/>
    <w:rsid w:val="00D16342"/>
    <w:rsid w:val="00D16496"/>
    <w:rsid w:val="00D165C8"/>
    <w:rsid w:val="00D17546"/>
    <w:rsid w:val="00D175FD"/>
    <w:rsid w:val="00D179A1"/>
    <w:rsid w:val="00D17CF2"/>
    <w:rsid w:val="00D202A8"/>
    <w:rsid w:val="00D20371"/>
    <w:rsid w:val="00D204E8"/>
    <w:rsid w:val="00D2095D"/>
    <w:rsid w:val="00D20F26"/>
    <w:rsid w:val="00D2172D"/>
    <w:rsid w:val="00D21874"/>
    <w:rsid w:val="00D21AA7"/>
    <w:rsid w:val="00D21BB6"/>
    <w:rsid w:val="00D22A0E"/>
    <w:rsid w:val="00D22C04"/>
    <w:rsid w:val="00D231A1"/>
    <w:rsid w:val="00D2329B"/>
    <w:rsid w:val="00D232BE"/>
    <w:rsid w:val="00D233C0"/>
    <w:rsid w:val="00D23DDB"/>
    <w:rsid w:val="00D2487A"/>
    <w:rsid w:val="00D24FD6"/>
    <w:rsid w:val="00D26457"/>
    <w:rsid w:val="00D2649A"/>
    <w:rsid w:val="00D26826"/>
    <w:rsid w:val="00D26949"/>
    <w:rsid w:val="00D26A96"/>
    <w:rsid w:val="00D270E9"/>
    <w:rsid w:val="00D27335"/>
    <w:rsid w:val="00D27718"/>
    <w:rsid w:val="00D278D5"/>
    <w:rsid w:val="00D27A0C"/>
    <w:rsid w:val="00D27E0F"/>
    <w:rsid w:val="00D300F8"/>
    <w:rsid w:val="00D309D7"/>
    <w:rsid w:val="00D31388"/>
    <w:rsid w:val="00D314F5"/>
    <w:rsid w:val="00D316E7"/>
    <w:rsid w:val="00D31954"/>
    <w:rsid w:val="00D3198E"/>
    <w:rsid w:val="00D31D4B"/>
    <w:rsid w:val="00D322AB"/>
    <w:rsid w:val="00D32FEE"/>
    <w:rsid w:val="00D3341F"/>
    <w:rsid w:val="00D33774"/>
    <w:rsid w:val="00D33DCB"/>
    <w:rsid w:val="00D3417D"/>
    <w:rsid w:val="00D34B25"/>
    <w:rsid w:val="00D34DDE"/>
    <w:rsid w:val="00D3540B"/>
    <w:rsid w:val="00D35984"/>
    <w:rsid w:val="00D36000"/>
    <w:rsid w:val="00D360B8"/>
    <w:rsid w:val="00D36185"/>
    <w:rsid w:val="00D36862"/>
    <w:rsid w:val="00D36B43"/>
    <w:rsid w:val="00D36FF9"/>
    <w:rsid w:val="00D3750D"/>
    <w:rsid w:val="00D37DDD"/>
    <w:rsid w:val="00D37F99"/>
    <w:rsid w:val="00D4105A"/>
    <w:rsid w:val="00D41509"/>
    <w:rsid w:val="00D418BC"/>
    <w:rsid w:val="00D429C8"/>
    <w:rsid w:val="00D42A4E"/>
    <w:rsid w:val="00D43883"/>
    <w:rsid w:val="00D43A92"/>
    <w:rsid w:val="00D43E71"/>
    <w:rsid w:val="00D440A7"/>
    <w:rsid w:val="00D44738"/>
    <w:rsid w:val="00D44D7B"/>
    <w:rsid w:val="00D44EE3"/>
    <w:rsid w:val="00D45F7A"/>
    <w:rsid w:val="00D462F0"/>
    <w:rsid w:val="00D466B3"/>
    <w:rsid w:val="00D470A5"/>
    <w:rsid w:val="00D471F9"/>
    <w:rsid w:val="00D47212"/>
    <w:rsid w:val="00D47E81"/>
    <w:rsid w:val="00D47F96"/>
    <w:rsid w:val="00D506FE"/>
    <w:rsid w:val="00D50B39"/>
    <w:rsid w:val="00D51402"/>
    <w:rsid w:val="00D51C73"/>
    <w:rsid w:val="00D5226A"/>
    <w:rsid w:val="00D53817"/>
    <w:rsid w:val="00D53CAD"/>
    <w:rsid w:val="00D54040"/>
    <w:rsid w:val="00D5406E"/>
    <w:rsid w:val="00D54392"/>
    <w:rsid w:val="00D543C9"/>
    <w:rsid w:val="00D54A9B"/>
    <w:rsid w:val="00D558A9"/>
    <w:rsid w:val="00D55F45"/>
    <w:rsid w:val="00D57192"/>
    <w:rsid w:val="00D572DF"/>
    <w:rsid w:val="00D57510"/>
    <w:rsid w:val="00D579B2"/>
    <w:rsid w:val="00D60B95"/>
    <w:rsid w:val="00D6146E"/>
    <w:rsid w:val="00D618DF"/>
    <w:rsid w:val="00D61AA0"/>
    <w:rsid w:val="00D620B0"/>
    <w:rsid w:val="00D62280"/>
    <w:rsid w:val="00D62781"/>
    <w:rsid w:val="00D627E2"/>
    <w:rsid w:val="00D62841"/>
    <w:rsid w:val="00D62E58"/>
    <w:rsid w:val="00D62F6B"/>
    <w:rsid w:val="00D63A5A"/>
    <w:rsid w:val="00D63CBD"/>
    <w:rsid w:val="00D64D88"/>
    <w:rsid w:val="00D651C0"/>
    <w:rsid w:val="00D65482"/>
    <w:rsid w:val="00D660E8"/>
    <w:rsid w:val="00D66AFE"/>
    <w:rsid w:val="00D67169"/>
    <w:rsid w:val="00D6735F"/>
    <w:rsid w:val="00D67611"/>
    <w:rsid w:val="00D67D8D"/>
    <w:rsid w:val="00D70E5A"/>
    <w:rsid w:val="00D711D2"/>
    <w:rsid w:val="00D7120A"/>
    <w:rsid w:val="00D71747"/>
    <w:rsid w:val="00D71B13"/>
    <w:rsid w:val="00D72271"/>
    <w:rsid w:val="00D72556"/>
    <w:rsid w:val="00D726B4"/>
    <w:rsid w:val="00D728C7"/>
    <w:rsid w:val="00D72C2A"/>
    <w:rsid w:val="00D73308"/>
    <w:rsid w:val="00D73B3D"/>
    <w:rsid w:val="00D74394"/>
    <w:rsid w:val="00D7463A"/>
    <w:rsid w:val="00D7468F"/>
    <w:rsid w:val="00D74FCD"/>
    <w:rsid w:val="00D7522F"/>
    <w:rsid w:val="00D75382"/>
    <w:rsid w:val="00D761DD"/>
    <w:rsid w:val="00D76A9B"/>
    <w:rsid w:val="00D76B46"/>
    <w:rsid w:val="00D76D0D"/>
    <w:rsid w:val="00D76D36"/>
    <w:rsid w:val="00D76FA4"/>
    <w:rsid w:val="00D7738B"/>
    <w:rsid w:val="00D77659"/>
    <w:rsid w:val="00D80548"/>
    <w:rsid w:val="00D80567"/>
    <w:rsid w:val="00D80667"/>
    <w:rsid w:val="00D80F2C"/>
    <w:rsid w:val="00D814DA"/>
    <w:rsid w:val="00D82210"/>
    <w:rsid w:val="00D82289"/>
    <w:rsid w:val="00D829F1"/>
    <w:rsid w:val="00D83E44"/>
    <w:rsid w:val="00D8403B"/>
    <w:rsid w:val="00D84B71"/>
    <w:rsid w:val="00D853C8"/>
    <w:rsid w:val="00D85924"/>
    <w:rsid w:val="00D85C14"/>
    <w:rsid w:val="00D867C0"/>
    <w:rsid w:val="00D86988"/>
    <w:rsid w:val="00D86B1C"/>
    <w:rsid w:val="00D86BCB"/>
    <w:rsid w:val="00D86C41"/>
    <w:rsid w:val="00D86CCD"/>
    <w:rsid w:val="00D870A6"/>
    <w:rsid w:val="00D87605"/>
    <w:rsid w:val="00D87718"/>
    <w:rsid w:val="00D90901"/>
    <w:rsid w:val="00D913A6"/>
    <w:rsid w:val="00D9163A"/>
    <w:rsid w:val="00D919C7"/>
    <w:rsid w:val="00D91D66"/>
    <w:rsid w:val="00D91E5D"/>
    <w:rsid w:val="00D921D2"/>
    <w:rsid w:val="00D9234E"/>
    <w:rsid w:val="00D92E03"/>
    <w:rsid w:val="00D93478"/>
    <w:rsid w:val="00D93C0A"/>
    <w:rsid w:val="00D93E6D"/>
    <w:rsid w:val="00D944F7"/>
    <w:rsid w:val="00D9484C"/>
    <w:rsid w:val="00D95206"/>
    <w:rsid w:val="00D95E1A"/>
    <w:rsid w:val="00D95FCC"/>
    <w:rsid w:val="00D96111"/>
    <w:rsid w:val="00D96327"/>
    <w:rsid w:val="00D9653F"/>
    <w:rsid w:val="00D969FD"/>
    <w:rsid w:val="00D9756E"/>
    <w:rsid w:val="00DA07A2"/>
    <w:rsid w:val="00DA0895"/>
    <w:rsid w:val="00DA0C57"/>
    <w:rsid w:val="00DA0C8A"/>
    <w:rsid w:val="00DA0D69"/>
    <w:rsid w:val="00DA12A5"/>
    <w:rsid w:val="00DA1421"/>
    <w:rsid w:val="00DA16DD"/>
    <w:rsid w:val="00DA1987"/>
    <w:rsid w:val="00DA1AD4"/>
    <w:rsid w:val="00DA1CFC"/>
    <w:rsid w:val="00DA1D87"/>
    <w:rsid w:val="00DA20B1"/>
    <w:rsid w:val="00DA339D"/>
    <w:rsid w:val="00DA3574"/>
    <w:rsid w:val="00DA41FE"/>
    <w:rsid w:val="00DA42A1"/>
    <w:rsid w:val="00DA48D7"/>
    <w:rsid w:val="00DA4F0A"/>
    <w:rsid w:val="00DA56AC"/>
    <w:rsid w:val="00DA58C8"/>
    <w:rsid w:val="00DA5B73"/>
    <w:rsid w:val="00DA5D50"/>
    <w:rsid w:val="00DA64C6"/>
    <w:rsid w:val="00DA6B8D"/>
    <w:rsid w:val="00DA6C44"/>
    <w:rsid w:val="00DA72FF"/>
    <w:rsid w:val="00DA771F"/>
    <w:rsid w:val="00DA7905"/>
    <w:rsid w:val="00DB01C5"/>
    <w:rsid w:val="00DB0837"/>
    <w:rsid w:val="00DB0953"/>
    <w:rsid w:val="00DB0DDD"/>
    <w:rsid w:val="00DB12B8"/>
    <w:rsid w:val="00DB21F2"/>
    <w:rsid w:val="00DB2860"/>
    <w:rsid w:val="00DB29C7"/>
    <w:rsid w:val="00DB2A4A"/>
    <w:rsid w:val="00DB2C0B"/>
    <w:rsid w:val="00DB34C1"/>
    <w:rsid w:val="00DB35C5"/>
    <w:rsid w:val="00DB3664"/>
    <w:rsid w:val="00DB375B"/>
    <w:rsid w:val="00DB4296"/>
    <w:rsid w:val="00DB49E1"/>
    <w:rsid w:val="00DB4DF0"/>
    <w:rsid w:val="00DB58B8"/>
    <w:rsid w:val="00DB5D6C"/>
    <w:rsid w:val="00DB62E5"/>
    <w:rsid w:val="00DB6318"/>
    <w:rsid w:val="00DB63C6"/>
    <w:rsid w:val="00DB653F"/>
    <w:rsid w:val="00DB73E4"/>
    <w:rsid w:val="00DB7483"/>
    <w:rsid w:val="00DB7607"/>
    <w:rsid w:val="00DC00C5"/>
    <w:rsid w:val="00DC01A6"/>
    <w:rsid w:val="00DC028A"/>
    <w:rsid w:val="00DC05A9"/>
    <w:rsid w:val="00DC10D4"/>
    <w:rsid w:val="00DC11B4"/>
    <w:rsid w:val="00DC142A"/>
    <w:rsid w:val="00DC15E6"/>
    <w:rsid w:val="00DC16A5"/>
    <w:rsid w:val="00DC1F43"/>
    <w:rsid w:val="00DC251B"/>
    <w:rsid w:val="00DC25D8"/>
    <w:rsid w:val="00DC2A32"/>
    <w:rsid w:val="00DC3222"/>
    <w:rsid w:val="00DC34D9"/>
    <w:rsid w:val="00DC4054"/>
    <w:rsid w:val="00DC4645"/>
    <w:rsid w:val="00DC4795"/>
    <w:rsid w:val="00DC4DFD"/>
    <w:rsid w:val="00DC5150"/>
    <w:rsid w:val="00DC54DC"/>
    <w:rsid w:val="00DC63DD"/>
    <w:rsid w:val="00DC6768"/>
    <w:rsid w:val="00DC6C07"/>
    <w:rsid w:val="00DC6E1B"/>
    <w:rsid w:val="00DC7596"/>
    <w:rsid w:val="00DC7975"/>
    <w:rsid w:val="00DC7C4F"/>
    <w:rsid w:val="00DD0477"/>
    <w:rsid w:val="00DD10E0"/>
    <w:rsid w:val="00DD13DD"/>
    <w:rsid w:val="00DD162E"/>
    <w:rsid w:val="00DD20E0"/>
    <w:rsid w:val="00DD231F"/>
    <w:rsid w:val="00DD2AED"/>
    <w:rsid w:val="00DD2CAF"/>
    <w:rsid w:val="00DD2E8D"/>
    <w:rsid w:val="00DD3656"/>
    <w:rsid w:val="00DD3850"/>
    <w:rsid w:val="00DD3C77"/>
    <w:rsid w:val="00DD3C7D"/>
    <w:rsid w:val="00DD46FF"/>
    <w:rsid w:val="00DD4F78"/>
    <w:rsid w:val="00DD53A8"/>
    <w:rsid w:val="00DD5577"/>
    <w:rsid w:val="00DD55A6"/>
    <w:rsid w:val="00DD591B"/>
    <w:rsid w:val="00DD59E0"/>
    <w:rsid w:val="00DD5D81"/>
    <w:rsid w:val="00DD5DF5"/>
    <w:rsid w:val="00DD6562"/>
    <w:rsid w:val="00DD6B6B"/>
    <w:rsid w:val="00DD6F44"/>
    <w:rsid w:val="00DD705B"/>
    <w:rsid w:val="00DD7683"/>
    <w:rsid w:val="00DD7917"/>
    <w:rsid w:val="00DD7ECB"/>
    <w:rsid w:val="00DD7FE4"/>
    <w:rsid w:val="00DE0BC7"/>
    <w:rsid w:val="00DE0BC8"/>
    <w:rsid w:val="00DE0C5B"/>
    <w:rsid w:val="00DE12F1"/>
    <w:rsid w:val="00DE132B"/>
    <w:rsid w:val="00DE1798"/>
    <w:rsid w:val="00DE1B76"/>
    <w:rsid w:val="00DE1C18"/>
    <w:rsid w:val="00DE254C"/>
    <w:rsid w:val="00DE2AFC"/>
    <w:rsid w:val="00DE2B60"/>
    <w:rsid w:val="00DE2BA8"/>
    <w:rsid w:val="00DE38F3"/>
    <w:rsid w:val="00DE3AEE"/>
    <w:rsid w:val="00DE4246"/>
    <w:rsid w:val="00DE43D3"/>
    <w:rsid w:val="00DE44F1"/>
    <w:rsid w:val="00DE46FD"/>
    <w:rsid w:val="00DE489A"/>
    <w:rsid w:val="00DE5251"/>
    <w:rsid w:val="00DE5D93"/>
    <w:rsid w:val="00DE611A"/>
    <w:rsid w:val="00DE6160"/>
    <w:rsid w:val="00DE6681"/>
    <w:rsid w:val="00DE68FB"/>
    <w:rsid w:val="00DE6DA0"/>
    <w:rsid w:val="00DE708D"/>
    <w:rsid w:val="00DE7154"/>
    <w:rsid w:val="00DE76EC"/>
    <w:rsid w:val="00DE77FD"/>
    <w:rsid w:val="00DE7CAD"/>
    <w:rsid w:val="00DE7CD5"/>
    <w:rsid w:val="00DE7D43"/>
    <w:rsid w:val="00DE7F4D"/>
    <w:rsid w:val="00DF057B"/>
    <w:rsid w:val="00DF0D47"/>
    <w:rsid w:val="00DF135C"/>
    <w:rsid w:val="00DF142E"/>
    <w:rsid w:val="00DF16D6"/>
    <w:rsid w:val="00DF1C33"/>
    <w:rsid w:val="00DF2863"/>
    <w:rsid w:val="00DF3143"/>
    <w:rsid w:val="00DF3A19"/>
    <w:rsid w:val="00DF3EAB"/>
    <w:rsid w:val="00DF4451"/>
    <w:rsid w:val="00DF45F4"/>
    <w:rsid w:val="00DF4B99"/>
    <w:rsid w:val="00DF4FF7"/>
    <w:rsid w:val="00DF55B9"/>
    <w:rsid w:val="00DF5921"/>
    <w:rsid w:val="00DF6586"/>
    <w:rsid w:val="00DF74FA"/>
    <w:rsid w:val="00E00787"/>
    <w:rsid w:val="00E00B6D"/>
    <w:rsid w:val="00E014B4"/>
    <w:rsid w:val="00E0174F"/>
    <w:rsid w:val="00E01789"/>
    <w:rsid w:val="00E019E2"/>
    <w:rsid w:val="00E01A7E"/>
    <w:rsid w:val="00E02073"/>
    <w:rsid w:val="00E0242F"/>
    <w:rsid w:val="00E028ED"/>
    <w:rsid w:val="00E0332D"/>
    <w:rsid w:val="00E03D5C"/>
    <w:rsid w:val="00E0406F"/>
    <w:rsid w:val="00E0415A"/>
    <w:rsid w:val="00E0417B"/>
    <w:rsid w:val="00E04314"/>
    <w:rsid w:val="00E04B6F"/>
    <w:rsid w:val="00E04BB4"/>
    <w:rsid w:val="00E04FD4"/>
    <w:rsid w:val="00E055B3"/>
    <w:rsid w:val="00E057ED"/>
    <w:rsid w:val="00E0587B"/>
    <w:rsid w:val="00E06220"/>
    <w:rsid w:val="00E065BE"/>
    <w:rsid w:val="00E07741"/>
    <w:rsid w:val="00E07851"/>
    <w:rsid w:val="00E0795C"/>
    <w:rsid w:val="00E10072"/>
    <w:rsid w:val="00E10546"/>
    <w:rsid w:val="00E105C4"/>
    <w:rsid w:val="00E10C69"/>
    <w:rsid w:val="00E11111"/>
    <w:rsid w:val="00E11B22"/>
    <w:rsid w:val="00E11CED"/>
    <w:rsid w:val="00E11D5E"/>
    <w:rsid w:val="00E12005"/>
    <w:rsid w:val="00E12748"/>
    <w:rsid w:val="00E13247"/>
    <w:rsid w:val="00E13D43"/>
    <w:rsid w:val="00E13D6B"/>
    <w:rsid w:val="00E14529"/>
    <w:rsid w:val="00E15262"/>
    <w:rsid w:val="00E15A6D"/>
    <w:rsid w:val="00E15C32"/>
    <w:rsid w:val="00E15F90"/>
    <w:rsid w:val="00E160A8"/>
    <w:rsid w:val="00E165DD"/>
    <w:rsid w:val="00E16614"/>
    <w:rsid w:val="00E17145"/>
    <w:rsid w:val="00E175AA"/>
    <w:rsid w:val="00E17B7A"/>
    <w:rsid w:val="00E17CB1"/>
    <w:rsid w:val="00E17F61"/>
    <w:rsid w:val="00E1BFB1"/>
    <w:rsid w:val="00E20208"/>
    <w:rsid w:val="00E203D4"/>
    <w:rsid w:val="00E20741"/>
    <w:rsid w:val="00E208D7"/>
    <w:rsid w:val="00E20D87"/>
    <w:rsid w:val="00E20EBC"/>
    <w:rsid w:val="00E21287"/>
    <w:rsid w:val="00E2196F"/>
    <w:rsid w:val="00E219D5"/>
    <w:rsid w:val="00E21FF9"/>
    <w:rsid w:val="00E22481"/>
    <w:rsid w:val="00E22BC2"/>
    <w:rsid w:val="00E23879"/>
    <w:rsid w:val="00E23B56"/>
    <w:rsid w:val="00E23F04"/>
    <w:rsid w:val="00E23F07"/>
    <w:rsid w:val="00E24EA8"/>
    <w:rsid w:val="00E24EC7"/>
    <w:rsid w:val="00E250A8"/>
    <w:rsid w:val="00E2515F"/>
    <w:rsid w:val="00E259FE"/>
    <w:rsid w:val="00E263A9"/>
    <w:rsid w:val="00E2672C"/>
    <w:rsid w:val="00E26D2D"/>
    <w:rsid w:val="00E272C5"/>
    <w:rsid w:val="00E2780F"/>
    <w:rsid w:val="00E278A4"/>
    <w:rsid w:val="00E27E2D"/>
    <w:rsid w:val="00E27EF5"/>
    <w:rsid w:val="00E30259"/>
    <w:rsid w:val="00E3055D"/>
    <w:rsid w:val="00E309BB"/>
    <w:rsid w:val="00E30F69"/>
    <w:rsid w:val="00E31320"/>
    <w:rsid w:val="00E31A9D"/>
    <w:rsid w:val="00E31CCC"/>
    <w:rsid w:val="00E31D80"/>
    <w:rsid w:val="00E31DA5"/>
    <w:rsid w:val="00E32281"/>
    <w:rsid w:val="00E329ED"/>
    <w:rsid w:val="00E32C5B"/>
    <w:rsid w:val="00E32F6B"/>
    <w:rsid w:val="00E3305D"/>
    <w:rsid w:val="00E338A2"/>
    <w:rsid w:val="00E338BC"/>
    <w:rsid w:val="00E33BBC"/>
    <w:rsid w:val="00E34BC1"/>
    <w:rsid w:val="00E3577E"/>
    <w:rsid w:val="00E35882"/>
    <w:rsid w:val="00E35B7C"/>
    <w:rsid w:val="00E35DE2"/>
    <w:rsid w:val="00E35F9C"/>
    <w:rsid w:val="00E3689D"/>
    <w:rsid w:val="00E37388"/>
    <w:rsid w:val="00E37434"/>
    <w:rsid w:val="00E37B0F"/>
    <w:rsid w:val="00E4074D"/>
    <w:rsid w:val="00E40998"/>
    <w:rsid w:val="00E40E90"/>
    <w:rsid w:val="00E410F6"/>
    <w:rsid w:val="00E41194"/>
    <w:rsid w:val="00E4121F"/>
    <w:rsid w:val="00E419B4"/>
    <w:rsid w:val="00E42122"/>
    <w:rsid w:val="00E423C5"/>
    <w:rsid w:val="00E42492"/>
    <w:rsid w:val="00E43134"/>
    <w:rsid w:val="00E4385E"/>
    <w:rsid w:val="00E43C8D"/>
    <w:rsid w:val="00E44365"/>
    <w:rsid w:val="00E44376"/>
    <w:rsid w:val="00E446C9"/>
    <w:rsid w:val="00E44767"/>
    <w:rsid w:val="00E4500F"/>
    <w:rsid w:val="00E455AB"/>
    <w:rsid w:val="00E4566C"/>
    <w:rsid w:val="00E46012"/>
    <w:rsid w:val="00E4606C"/>
    <w:rsid w:val="00E46562"/>
    <w:rsid w:val="00E474F6"/>
    <w:rsid w:val="00E5032B"/>
    <w:rsid w:val="00E50A21"/>
    <w:rsid w:val="00E50A23"/>
    <w:rsid w:val="00E5201D"/>
    <w:rsid w:val="00E52483"/>
    <w:rsid w:val="00E525F4"/>
    <w:rsid w:val="00E52797"/>
    <w:rsid w:val="00E52B15"/>
    <w:rsid w:val="00E52BDF"/>
    <w:rsid w:val="00E52C72"/>
    <w:rsid w:val="00E52F74"/>
    <w:rsid w:val="00E534DF"/>
    <w:rsid w:val="00E5388E"/>
    <w:rsid w:val="00E53DE2"/>
    <w:rsid w:val="00E546CB"/>
    <w:rsid w:val="00E553B8"/>
    <w:rsid w:val="00E56A06"/>
    <w:rsid w:val="00E56ADF"/>
    <w:rsid w:val="00E56E41"/>
    <w:rsid w:val="00E56F4C"/>
    <w:rsid w:val="00E57497"/>
    <w:rsid w:val="00E576AA"/>
    <w:rsid w:val="00E5779F"/>
    <w:rsid w:val="00E57B26"/>
    <w:rsid w:val="00E57CD5"/>
    <w:rsid w:val="00E60371"/>
    <w:rsid w:val="00E604AD"/>
    <w:rsid w:val="00E61A15"/>
    <w:rsid w:val="00E61FD9"/>
    <w:rsid w:val="00E62182"/>
    <w:rsid w:val="00E62443"/>
    <w:rsid w:val="00E624DB"/>
    <w:rsid w:val="00E62607"/>
    <w:rsid w:val="00E62757"/>
    <w:rsid w:val="00E62782"/>
    <w:rsid w:val="00E63526"/>
    <w:rsid w:val="00E63AD4"/>
    <w:rsid w:val="00E63E0F"/>
    <w:rsid w:val="00E64864"/>
    <w:rsid w:val="00E64BF7"/>
    <w:rsid w:val="00E64C1A"/>
    <w:rsid w:val="00E65929"/>
    <w:rsid w:val="00E65A09"/>
    <w:rsid w:val="00E65E4E"/>
    <w:rsid w:val="00E66301"/>
    <w:rsid w:val="00E66C55"/>
    <w:rsid w:val="00E66FC4"/>
    <w:rsid w:val="00E67540"/>
    <w:rsid w:val="00E67A1B"/>
    <w:rsid w:val="00E67C52"/>
    <w:rsid w:val="00E7059E"/>
    <w:rsid w:val="00E705E5"/>
    <w:rsid w:val="00E7072F"/>
    <w:rsid w:val="00E71E0B"/>
    <w:rsid w:val="00E722E2"/>
    <w:rsid w:val="00E724F4"/>
    <w:rsid w:val="00E72528"/>
    <w:rsid w:val="00E725BA"/>
    <w:rsid w:val="00E729EF"/>
    <w:rsid w:val="00E72BDB"/>
    <w:rsid w:val="00E72DBA"/>
    <w:rsid w:val="00E72FEB"/>
    <w:rsid w:val="00E73F4A"/>
    <w:rsid w:val="00E7594C"/>
    <w:rsid w:val="00E75A5E"/>
    <w:rsid w:val="00E76165"/>
    <w:rsid w:val="00E763D2"/>
    <w:rsid w:val="00E765BD"/>
    <w:rsid w:val="00E7670D"/>
    <w:rsid w:val="00E7693D"/>
    <w:rsid w:val="00E76E2C"/>
    <w:rsid w:val="00E774AD"/>
    <w:rsid w:val="00E779A6"/>
    <w:rsid w:val="00E77E88"/>
    <w:rsid w:val="00E8031D"/>
    <w:rsid w:val="00E80384"/>
    <w:rsid w:val="00E80573"/>
    <w:rsid w:val="00E805D8"/>
    <w:rsid w:val="00E807A7"/>
    <w:rsid w:val="00E80872"/>
    <w:rsid w:val="00E80A97"/>
    <w:rsid w:val="00E81592"/>
    <w:rsid w:val="00E816DF"/>
    <w:rsid w:val="00E81BFC"/>
    <w:rsid w:val="00E81D09"/>
    <w:rsid w:val="00E82741"/>
    <w:rsid w:val="00E82C9A"/>
    <w:rsid w:val="00E830C8"/>
    <w:rsid w:val="00E83810"/>
    <w:rsid w:val="00E83F8E"/>
    <w:rsid w:val="00E84222"/>
    <w:rsid w:val="00E84262"/>
    <w:rsid w:val="00E84337"/>
    <w:rsid w:val="00E84A7C"/>
    <w:rsid w:val="00E86A72"/>
    <w:rsid w:val="00E8716D"/>
    <w:rsid w:val="00E87288"/>
    <w:rsid w:val="00E8771A"/>
    <w:rsid w:val="00E90466"/>
    <w:rsid w:val="00E90615"/>
    <w:rsid w:val="00E90BCC"/>
    <w:rsid w:val="00E90EE1"/>
    <w:rsid w:val="00E912BE"/>
    <w:rsid w:val="00E914DB"/>
    <w:rsid w:val="00E91541"/>
    <w:rsid w:val="00E91579"/>
    <w:rsid w:val="00E91B92"/>
    <w:rsid w:val="00E92C29"/>
    <w:rsid w:val="00E93077"/>
    <w:rsid w:val="00E93089"/>
    <w:rsid w:val="00E936BD"/>
    <w:rsid w:val="00E937DB"/>
    <w:rsid w:val="00E93BDD"/>
    <w:rsid w:val="00E93C3E"/>
    <w:rsid w:val="00E93EAD"/>
    <w:rsid w:val="00E94062"/>
    <w:rsid w:val="00E94768"/>
    <w:rsid w:val="00E948BE"/>
    <w:rsid w:val="00E94E71"/>
    <w:rsid w:val="00E95A3B"/>
    <w:rsid w:val="00E95CA5"/>
    <w:rsid w:val="00E95E1F"/>
    <w:rsid w:val="00E96046"/>
    <w:rsid w:val="00E963A1"/>
    <w:rsid w:val="00E96C36"/>
    <w:rsid w:val="00E97095"/>
    <w:rsid w:val="00E97518"/>
    <w:rsid w:val="00E97EDF"/>
    <w:rsid w:val="00EA0A7A"/>
    <w:rsid w:val="00EA10FA"/>
    <w:rsid w:val="00EA150A"/>
    <w:rsid w:val="00EA16C9"/>
    <w:rsid w:val="00EA1763"/>
    <w:rsid w:val="00EA1845"/>
    <w:rsid w:val="00EA25DE"/>
    <w:rsid w:val="00EA2CFD"/>
    <w:rsid w:val="00EA3859"/>
    <w:rsid w:val="00EA46BA"/>
    <w:rsid w:val="00EA4B79"/>
    <w:rsid w:val="00EA4BCC"/>
    <w:rsid w:val="00EA5ED7"/>
    <w:rsid w:val="00EA6536"/>
    <w:rsid w:val="00EA656E"/>
    <w:rsid w:val="00EA682C"/>
    <w:rsid w:val="00EA6887"/>
    <w:rsid w:val="00EA6BF7"/>
    <w:rsid w:val="00EA7399"/>
    <w:rsid w:val="00EA78B5"/>
    <w:rsid w:val="00EA7A7D"/>
    <w:rsid w:val="00EA7E5F"/>
    <w:rsid w:val="00EAFC8F"/>
    <w:rsid w:val="00EB0A45"/>
    <w:rsid w:val="00EB1565"/>
    <w:rsid w:val="00EB1A6F"/>
    <w:rsid w:val="00EB2A4E"/>
    <w:rsid w:val="00EB2E5F"/>
    <w:rsid w:val="00EB312E"/>
    <w:rsid w:val="00EB333D"/>
    <w:rsid w:val="00EB3646"/>
    <w:rsid w:val="00EB3769"/>
    <w:rsid w:val="00EB4014"/>
    <w:rsid w:val="00EB41CC"/>
    <w:rsid w:val="00EB42AB"/>
    <w:rsid w:val="00EB43FE"/>
    <w:rsid w:val="00EB48F2"/>
    <w:rsid w:val="00EB49DF"/>
    <w:rsid w:val="00EB4C7F"/>
    <w:rsid w:val="00EB4E7A"/>
    <w:rsid w:val="00EB5E03"/>
    <w:rsid w:val="00EB5E40"/>
    <w:rsid w:val="00EB61CA"/>
    <w:rsid w:val="00EB634B"/>
    <w:rsid w:val="00EB647C"/>
    <w:rsid w:val="00EB6549"/>
    <w:rsid w:val="00EB684B"/>
    <w:rsid w:val="00EB69BC"/>
    <w:rsid w:val="00EB6C42"/>
    <w:rsid w:val="00EB6EC6"/>
    <w:rsid w:val="00EB6ECB"/>
    <w:rsid w:val="00EB7295"/>
    <w:rsid w:val="00EB781B"/>
    <w:rsid w:val="00EB7C64"/>
    <w:rsid w:val="00EC02A8"/>
    <w:rsid w:val="00EC0CAD"/>
    <w:rsid w:val="00EC1492"/>
    <w:rsid w:val="00EC14A5"/>
    <w:rsid w:val="00EC1AFE"/>
    <w:rsid w:val="00EC2726"/>
    <w:rsid w:val="00EC3170"/>
    <w:rsid w:val="00EC321A"/>
    <w:rsid w:val="00EC3389"/>
    <w:rsid w:val="00EC3B0F"/>
    <w:rsid w:val="00EC3BA5"/>
    <w:rsid w:val="00EC47E0"/>
    <w:rsid w:val="00EC4B32"/>
    <w:rsid w:val="00EC51F9"/>
    <w:rsid w:val="00EC5812"/>
    <w:rsid w:val="00EC61CE"/>
    <w:rsid w:val="00EC6FD7"/>
    <w:rsid w:val="00EC77A4"/>
    <w:rsid w:val="00ED0484"/>
    <w:rsid w:val="00ED0B1A"/>
    <w:rsid w:val="00ED0EB0"/>
    <w:rsid w:val="00ED0F9D"/>
    <w:rsid w:val="00ED18B0"/>
    <w:rsid w:val="00ED1AC3"/>
    <w:rsid w:val="00ED1AC5"/>
    <w:rsid w:val="00ED21B9"/>
    <w:rsid w:val="00ED26CB"/>
    <w:rsid w:val="00ED313D"/>
    <w:rsid w:val="00ED3154"/>
    <w:rsid w:val="00ED3413"/>
    <w:rsid w:val="00ED372A"/>
    <w:rsid w:val="00ED37A9"/>
    <w:rsid w:val="00ED3972"/>
    <w:rsid w:val="00ED3B81"/>
    <w:rsid w:val="00ED3D8C"/>
    <w:rsid w:val="00ED451C"/>
    <w:rsid w:val="00ED4558"/>
    <w:rsid w:val="00ED4A12"/>
    <w:rsid w:val="00ED4E33"/>
    <w:rsid w:val="00ED5105"/>
    <w:rsid w:val="00ED5157"/>
    <w:rsid w:val="00ED55BB"/>
    <w:rsid w:val="00ED56DF"/>
    <w:rsid w:val="00ED5DD8"/>
    <w:rsid w:val="00ED61E6"/>
    <w:rsid w:val="00ED6630"/>
    <w:rsid w:val="00ED68B9"/>
    <w:rsid w:val="00ED6B15"/>
    <w:rsid w:val="00ED7243"/>
    <w:rsid w:val="00ED747A"/>
    <w:rsid w:val="00ED78BD"/>
    <w:rsid w:val="00EE02A9"/>
    <w:rsid w:val="00EE043D"/>
    <w:rsid w:val="00EE079A"/>
    <w:rsid w:val="00EE0ECF"/>
    <w:rsid w:val="00EE0FDF"/>
    <w:rsid w:val="00EE166F"/>
    <w:rsid w:val="00EE17B2"/>
    <w:rsid w:val="00EE19B0"/>
    <w:rsid w:val="00EE1AE4"/>
    <w:rsid w:val="00EE1E41"/>
    <w:rsid w:val="00EE2B92"/>
    <w:rsid w:val="00EE2FCA"/>
    <w:rsid w:val="00EE335B"/>
    <w:rsid w:val="00EE3991"/>
    <w:rsid w:val="00EE4028"/>
    <w:rsid w:val="00EE47D6"/>
    <w:rsid w:val="00EE481E"/>
    <w:rsid w:val="00EE4BD4"/>
    <w:rsid w:val="00EE4F5E"/>
    <w:rsid w:val="00EE5294"/>
    <w:rsid w:val="00EE5478"/>
    <w:rsid w:val="00EE5669"/>
    <w:rsid w:val="00EE589F"/>
    <w:rsid w:val="00EE6204"/>
    <w:rsid w:val="00EE6639"/>
    <w:rsid w:val="00EE741F"/>
    <w:rsid w:val="00EE7745"/>
    <w:rsid w:val="00EE79E1"/>
    <w:rsid w:val="00EE7BF3"/>
    <w:rsid w:val="00EEAC42"/>
    <w:rsid w:val="00EF01CD"/>
    <w:rsid w:val="00EF0910"/>
    <w:rsid w:val="00EF170C"/>
    <w:rsid w:val="00EF18F2"/>
    <w:rsid w:val="00EF19CA"/>
    <w:rsid w:val="00EF2338"/>
    <w:rsid w:val="00EF2723"/>
    <w:rsid w:val="00EF2B96"/>
    <w:rsid w:val="00EF3312"/>
    <w:rsid w:val="00EF335E"/>
    <w:rsid w:val="00EF386C"/>
    <w:rsid w:val="00EF3AD4"/>
    <w:rsid w:val="00EF4607"/>
    <w:rsid w:val="00EF4787"/>
    <w:rsid w:val="00EF4812"/>
    <w:rsid w:val="00EF4866"/>
    <w:rsid w:val="00EF4CE5"/>
    <w:rsid w:val="00EF4E26"/>
    <w:rsid w:val="00EF4ECF"/>
    <w:rsid w:val="00EF5116"/>
    <w:rsid w:val="00EF5131"/>
    <w:rsid w:val="00EF5355"/>
    <w:rsid w:val="00EF6BB1"/>
    <w:rsid w:val="00EF6CCC"/>
    <w:rsid w:val="00EF704A"/>
    <w:rsid w:val="00EF786F"/>
    <w:rsid w:val="00EF7D42"/>
    <w:rsid w:val="00EF7D69"/>
    <w:rsid w:val="00F00BA1"/>
    <w:rsid w:val="00F00C2B"/>
    <w:rsid w:val="00F01467"/>
    <w:rsid w:val="00F01861"/>
    <w:rsid w:val="00F018EA"/>
    <w:rsid w:val="00F0235E"/>
    <w:rsid w:val="00F0326C"/>
    <w:rsid w:val="00F036F7"/>
    <w:rsid w:val="00F03E2B"/>
    <w:rsid w:val="00F0407A"/>
    <w:rsid w:val="00F0414E"/>
    <w:rsid w:val="00F04792"/>
    <w:rsid w:val="00F04E12"/>
    <w:rsid w:val="00F04FF0"/>
    <w:rsid w:val="00F05229"/>
    <w:rsid w:val="00F0544F"/>
    <w:rsid w:val="00F05AB3"/>
    <w:rsid w:val="00F05BE7"/>
    <w:rsid w:val="00F060E3"/>
    <w:rsid w:val="00F063E2"/>
    <w:rsid w:val="00F06435"/>
    <w:rsid w:val="00F0651B"/>
    <w:rsid w:val="00F074DB"/>
    <w:rsid w:val="00F0755B"/>
    <w:rsid w:val="00F101A3"/>
    <w:rsid w:val="00F10835"/>
    <w:rsid w:val="00F10A78"/>
    <w:rsid w:val="00F10AF6"/>
    <w:rsid w:val="00F10B02"/>
    <w:rsid w:val="00F117BD"/>
    <w:rsid w:val="00F11C24"/>
    <w:rsid w:val="00F11D38"/>
    <w:rsid w:val="00F11E68"/>
    <w:rsid w:val="00F11FDB"/>
    <w:rsid w:val="00F1202C"/>
    <w:rsid w:val="00F12096"/>
    <w:rsid w:val="00F123B9"/>
    <w:rsid w:val="00F12595"/>
    <w:rsid w:val="00F12F89"/>
    <w:rsid w:val="00F133CD"/>
    <w:rsid w:val="00F1350B"/>
    <w:rsid w:val="00F13737"/>
    <w:rsid w:val="00F13906"/>
    <w:rsid w:val="00F141DA"/>
    <w:rsid w:val="00F14738"/>
    <w:rsid w:val="00F1532B"/>
    <w:rsid w:val="00F156CA"/>
    <w:rsid w:val="00F15CA2"/>
    <w:rsid w:val="00F15CB4"/>
    <w:rsid w:val="00F1600C"/>
    <w:rsid w:val="00F163AB"/>
    <w:rsid w:val="00F16760"/>
    <w:rsid w:val="00F16AEF"/>
    <w:rsid w:val="00F17078"/>
    <w:rsid w:val="00F172A9"/>
    <w:rsid w:val="00F1778E"/>
    <w:rsid w:val="00F17BAB"/>
    <w:rsid w:val="00F208A7"/>
    <w:rsid w:val="00F209D8"/>
    <w:rsid w:val="00F21180"/>
    <w:rsid w:val="00F21419"/>
    <w:rsid w:val="00F22035"/>
    <w:rsid w:val="00F223C1"/>
    <w:rsid w:val="00F224C6"/>
    <w:rsid w:val="00F226FB"/>
    <w:rsid w:val="00F22919"/>
    <w:rsid w:val="00F22964"/>
    <w:rsid w:val="00F23077"/>
    <w:rsid w:val="00F2361A"/>
    <w:rsid w:val="00F23836"/>
    <w:rsid w:val="00F23AB1"/>
    <w:rsid w:val="00F2486B"/>
    <w:rsid w:val="00F24F09"/>
    <w:rsid w:val="00F25189"/>
    <w:rsid w:val="00F25975"/>
    <w:rsid w:val="00F2610C"/>
    <w:rsid w:val="00F26422"/>
    <w:rsid w:val="00F266F7"/>
    <w:rsid w:val="00F26718"/>
    <w:rsid w:val="00F27AB7"/>
    <w:rsid w:val="00F27B52"/>
    <w:rsid w:val="00F3049F"/>
    <w:rsid w:val="00F305B3"/>
    <w:rsid w:val="00F306F8"/>
    <w:rsid w:val="00F307C1"/>
    <w:rsid w:val="00F3159F"/>
    <w:rsid w:val="00F31BDC"/>
    <w:rsid w:val="00F31C33"/>
    <w:rsid w:val="00F3201D"/>
    <w:rsid w:val="00F32A9F"/>
    <w:rsid w:val="00F3375A"/>
    <w:rsid w:val="00F3396B"/>
    <w:rsid w:val="00F339A0"/>
    <w:rsid w:val="00F33EA4"/>
    <w:rsid w:val="00F34063"/>
    <w:rsid w:val="00F347A3"/>
    <w:rsid w:val="00F34879"/>
    <w:rsid w:val="00F35502"/>
    <w:rsid w:val="00F355D4"/>
    <w:rsid w:val="00F35EE4"/>
    <w:rsid w:val="00F36312"/>
    <w:rsid w:val="00F363A9"/>
    <w:rsid w:val="00F36940"/>
    <w:rsid w:val="00F36A70"/>
    <w:rsid w:val="00F36B43"/>
    <w:rsid w:val="00F36FE2"/>
    <w:rsid w:val="00F37237"/>
    <w:rsid w:val="00F40483"/>
    <w:rsid w:val="00F40A96"/>
    <w:rsid w:val="00F41407"/>
    <w:rsid w:val="00F4176A"/>
    <w:rsid w:val="00F41A9D"/>
    <w:rsid w:val="00F41AB4"/>
    <w:rsid w:val="00F42279"/>
    <w:rsid w:val="00F42449"/>
    <w:rsid w:val="00F426C9"/>
    <w:rsid w:val="00F42905"/>
    <w:rsid w:val="00F42B56"/>
    <w:rsid w:val="00F4312E"/>
    <w:rsid w:val="00F4408A"/>
    <w:rsid w:val="00F4434C"/>
    <w:rsid w:val="00F44414"/>
    <w:rsid w:val="00F446DC"/>
    <w:rsid w:val="00F44771"/>
    <w:rsid w:val="00F451FA"/>
    <w:rsid w:val="00F4561F"/>
    <w:rsid w:val="00F457CF"/>
    <w:rsid w:val="00F4620E"/>
    <w:rsid w:val="00F46E28"/>
    <w:rsid w:val="00F473ED"/>
    <w:rsid w:val="00F477C4"/>
    <w:rsid w:val="00F478C2"/>
    <w:rsid w:val="00F47A45"/>
    <w:rsid w:val="00F47B25"/>
    <w:rsid w:val="00F500EC"/>
    <w:rsid w:val="00F501CB"/>
    <w:rsid w:val="00F502EA"/>
    <w:rsid w:val="00F506F9"/>
    <w:rsid w:val="00F50AD1"/>
    <w:rsid w:val="00F50AFA"/>
    <w:rsid w:val="00F5183C"/>
    <w:rsid w:val="00F518FF"/>
    <w:rsid w:val="00F51CDB"/>
    <w:rsid w:val="00F52225"/>
    <w:rsid w:val="00F5271A"/>
    <w:rsid w:val="00F537F0"/>
    <w:rsid w:val="00F537F9"/>
    <w:rsid w:val="00F53997"/>
    <w:rsid w:val="00F53F53"/>
    <w:rsid w:val="00F5461B"/>
    <w:rsid w:val="00F55156"/>
    <w:rsid w:val="00F55530"/>
    <w:rsid w:val="00F55FC8"/>
    <w:rsid w:val="00F55FE4"/>
    <w:rsid w:val="00F567EF"/>
    <w:rsid w:val="00F56DA8"/>
    <w:rsid w:val="00F56F26"/>
    <w:rsid w:val="00F56FE5"/>
    <w:rsid w:val="00F5728C"/>
    <w:rsid w:val="00F57661"/>
    <w:rsid w:val="00F57853"/>
    <w:rsid w:val="00F57984"/>
    <w:rsid w:val="00F579F8"/>
    <w:rsid w:val="00F608C8"/>
    <w:rsid w:val="00F61249"/>
    <w:rsid w:val="00F612CF"/>
    <w:rsid w:val="00F61653"/>
    <w:rsid w:val="00F61877"/>
    <w:rsid w:val="00F61C45"/>
    <w:rsid w:val="00F61CEF"/>
    <w:rsid w:val="00F62405"/>
    <w:rsid w:val="00F6287A"/>
    <w:rsid w:val="00F62AE0"/>
    <w:rsid w:val="00F62E54"/>
    <w:rsid w:val="00F62FF2"/>
    <w:rsid w:val="00F6314B"/>
    <w:rsid w:val="00F638AE"/>
    <w:rsid w:val="00F63B16"/>
    <w:rsid w:val="00F63EDA"/>
    <w:rsid w:val="00F644E0"/>
    <w:rsid w:val="00F65001"/>
    <w:rsid w:val="00F656EE"/>
    <w:rsid w:val="00F66A59"/>
    <w:rsid w:val="00F66D6B"/>
    <w:rsid w:val="00F67005"/>
    <w:rsid w:val="00F671E0"/>
    <w:rsid w:val="00F67411"/>
    <w:rsid w:val="00F6759D"/>
    <w:rsid w:val="00F676F9"/>
    <w:rsid w:val="00F6787F"/>
    <w:rsid w:val="00F67ABB"/>
    <w:rsid w:val="00F67C4C"/>
    <w:rsid w:val="00F67D2C"/>
    <w:rsid w:val="00F67E07"/>
    <w:rsid w:val="00F67F83"/>
    <w:rsid w:val="00F700F4"/>
    <w:rsid w:val="00F70BE0"/>
    <w:rsid w:val="00F71769"/>
    <w:rsid w:val="00F71CA5"/>
    <w:rsid w:val="00F71DB8"/>
    <w:rsid w:val="00F72836"/>
    <w:rsid w:val="00F72B30"/>
    <w:rsid w:val="00F736FA"/>
    <w:rsid w:val="00F738A5"/>
    <w:rsid w:val="00F73A35"/>
    <w:rsid w:val="00F73A6B"/>
    <w:rsid w:val="00F73F77"/>
    <w:rsid w:val="00F7457C"/>
    <w:rsid w:val="00F745DF"/>
    <w:rsid w:val="00F7476B"/>
    <w:rsid w:val="00F75065"/>
    <w:rsid w:val="00F7578D"/>
    <w:rsid w:val="00F77AEB"/>
    <w:rsid w:val="00F8079A"/>
    <w:rsid w:val="00F82494"/>
    <w:rsid w:val="00F82CBF"/>
    <w:rsid w:val="00F82DAE"/>
    <w:rsid w:val="00F8342B"/>
    <w:rsid w:val="00F83B65"/>
    <w:rsid w:val="00F83C07"/>
    <w:rsid w:val="00F84009"/>
    <w:rsid w:val="00F8433F"/>
    <w:rsid w:val="00F84E6C"/>
    <w:rsid w:val="00F854E2"/>
    <w:rsid w:val="00F85560"/>
    <w:rsid w:val="00F857DE"/>
    <w:rsid w:val="00F85D6F"/>
    <w:rsid w:val="00F86B87"/>
    <w:rsid w:val="00F86F67"/>
    <w:rsid w:val="00F86FE7"/>
    <w:rsid w:val="00F87205"/>
    <w:rsid w:val="00F87D68"/>
    <w:rsid w:val="00F903B0"/>
    <w:rsid w:val="00F909A9"/>
    <w:rsid w:val="00F90F5E"/>
    <w:rsid w:val="00F911D2"/>
    <w:rsid w:val="00F912E6"/>
    <w:rsid w:val="00F91725"/>
    <w:rsid w:val="00F91D96"/>
    <w:rsid w:val="00F92B25"/>
    <w:rsid w:val="00F92C15"/>
    <w:rsid w:val="00F92C19"/>
    <w:rsid w:val="00F930EB"/>
    <w:rsid w:val="00F9314D"/>
    <w:rsid w:val="00F93380"/>
    <w:rsid w:val="00F93641"/>
    <w:rsid w:val="00F93908"/>
    <w:rsid w:val="00F93EF7"/>
    <w:rsid w:val="00F94B1D"/>
    <w:rsid w:val="00F94DE9"/>
    <w:rsid w:val="00F96589"/>
    <w:rsid w:val="00F96AF2"/>
    <w:rsid w:val="00F97408"/>
    <w:rsid w:val="00F97BE6"/>
    <w:rsid w:val="00F97D41"/>
    <w:rsid w:val="00F97D95"/>
    <w:rsid w:val="00FA1837"/>
    <w:rsid w:val="00FA1B24"/>
    <w:rsid w:val="00FA232B"/>
    <w:rsid w:val="00FA273C"/>
    <w:rsid w:val="00FA2A6D"/>
    <w:rsid w:val="00FA2EB6"/>
    <w:rsid w:val="00FA30ED"/>
    <w:rsid w:val="00FA3719"/>
    <w:rsid w:val="00FA3D4C"/>
    <w:rsid w:val="00FA4251"/>
    <w:rsid w:val="00FA4B2C"/>
    <w:rsid w:val="00FA4DCC"/>
    <w:rsid w:val="00FA52A0"/>
    <w:rsid w:val="00FA52C1"/>
    <w:rsid w:val="00FA5A0D"/>
    <w:rsid w:val="00FA5EDF"/>
    <w:rsid w:val="00FA5FD0"/>
    <w:rsid w:val="00FA63DA"/>
    <w:rsid w:val="00FA696A"/>
    <w:rsid w:val="00FA6B2D"/>
    <w:rsid w:val="00FA78D6"/>
    <w:rsid w:val="00FA799A"/>
    <w:rsid w:val="00FA7DFB"/>
    <w:rsid w:val="00FB0457"/>
    <w:rsid w:val="00FB0AB0"/>
    <w:rsid w:val="00FB0F94"/>
    <w:rsid w:val="00FB112A"/>
    <w:rsid w:val="00FB148E"/>
    <w:rsid w:val="00FB1CE8"/>
    <w:rsid w:val="00FB209F"/>
    <w:rsid w:val="00FB2145"/>
    <w:rsid w:val="00FB276D"/>
    <w:rsid w:val="00FB3067"/>
    <w:rsid w:val="00FB313F"/>
    <w:rsid w:val="00FB3527"/>
    <w:rsid w:val="00FB3915"/>
    <w:rsid w:val="00FB3F67"/>
    <w:rsid w:val="00FB4B3A"/>
    <w:rsid w:val="00FB567A"/>
    <w:rsid w:val="00FB5A2A"/>
    <w:rsid w:val="00FB5B0D"/>
    <w:rsid w:val="00FB6500"/>
    <w:rsid w:val="00FB675E"/>
    <w:rsid w:val="00FB67C0"/>
    <w:rsid w:val="00FB67E3"/>
    <w:rsid w:val="00FB69D3"/>
    <w:rsid w:val="00FB74A9"/>
    <w:rsid w:val="00FB76CA"/>
    <w:rsid w:val="00FB789F"/>
    <w:rsid w:val="00FB79C4"/>
    <w:rsid w:val="00FB7A15"/>
    <w:rsid w:val="00FC03CB"/>
    <w:rsid w:val="00FC086F"/>
    <w:rsid w:val="00FC1815"/>
    <w:rsid w:val="00FC2B10"/>
    <w:rsid w:val="00FC330C"/>
    <w:rsid w:val="00FC38E4"/>
    <w:rsid w:val="00FC3A26"/>
    <w:rsid w:val="00FC44CC"/>
    <w:rsid w:val="00FC4694"/>
    <w:rsid w:val="00FC52AE"/>
    <w:rsid w:val="00FC579A"/>
    <w:rsid w:val="00FC5D01"/>
    <w:rsid w:val="00FC5DB4"/>
    <w:rsid w:val="00FC65B7"/>
    <w:rsid w:val="00FC6AC5"/>
    <w:rsid w:val="00FC6C91"/>
    <w:rsid w:val="00FC7047"/>
    <w:rsid w:val="00FC7ADB"/>
    <w:rsid w:val="00FC7D9B"/>
    <w:rsid w:val="00FD0227"/>
    <w:rsid w:val="00FD06BE"/>
    <w:rsid w:val="00FD07E9"/>
    <w:rsid w:val="00FD0821"/>
    <w:rsid w:val="00FD0B67"/>
    <w:rsid w:val="00FD0BED"/>
    <w:rsid w:val="00FD10D9"/>
    <w:rsid w:val="00FD1386"/>
    <w:rsid w:val="00FD1897"/>
    <w:rsid w:val="00FD1C1F"/>
    <w:rsid w:val="00FD2214"/>
    <w:rsid w:val="00FD287A"/>
    <w:rsid w:val="00FD2A77"/>
    <w:rsid w:val="00FD2EE8"/>
    <w:rsid w:val="00FD431A"/>
    <w:rsid w:val="00FD487A"/>
    <w:rsid w:val="00FD4F85"/>
    <w:rsid w:val="00FD5010"/>
    <w:rsid w:val="00FD504F"/>
    <w:rsid w:val="00FD57E0"/>
    <w:rsid w:val="00FD5DD6"/>
    <w:rsid w:val="00FD6435"/>
    <w:rsid w:val="00FD6758"/>
    <w:rsid w:val="00FD692A"/>
    <w:rsid w:val="00FD6950"/>
    <w:rsid w:val="00FD78AB"/>
    <w:rsid w:val="00FD7F71"/>
    <w:rsid w:val="00FE052D"/>
    <w:rsid w:val="00FE0701"/>
    <w:rsid w:val="00FE177D"/>
    <w:rsid w:val="00FE1ED4"/>
    <w:rsid w:val="00FE1EDB"/>
    <w:rsid w:val="00FE1F7A"/>
    <w:rsid w:val="00FE2698"/>
    <w:rsid w:val="00FE33D7"/>
    <w:rsid w:val="00FE3836"/>
    <w:rsid w:val="00FE3A79"/>
    <w:rsid w:val="00FE3B47"/>
    <w:rsid w:val="00FE3CC0"/>
    <w:rsid w:val="00FE4C16"/>
    <w:rsid w:val="00FE4CF9"/>
    <w:rsid w:val="00FE4D8E"/>
    <w:rsid w:val="00FE4EDC"/>
    <w:rsid w:val="00FE502D"/>
    <w:rsid w:val="00FE5693"/>
    <w:rsid w:val="00FE56A2"/>
    <w:rsid w:val="00FE57A4"/>
    <w:rsid w:val="00FE5BD1"/>
    <w:rsid w:val="00FE702B"/>
    <w:rsid w:val="00FF0BE1"/>
    <w:rsid w:val="00FF10DB"/>
    <w:rsid w:val="00FF1D32"/>
    <w:rsid w:val="00FF1FD3"/>
    <w:rsid w:val="00FF2110"/>
    <w:rsid w:val="00FF225D"/>
    <w:rsid w:val="00FF23CF"/>
    <w:rsid w:val="00FF297B"/>
    <w:rsid w:val="00FF2C21"/>
    <w:rsid w:val="00FF3517"/>
    <w:rsid w:val="00FF39F1"/>
    <w:rsid w:val="00FF3B98"/>
    <w:rsid w:val="00FF3EEE"/>
    <w:rsid w:val="00FF43BD"/>
    <w:rsid w:val="00FF57E0"/>
    <w:rsid w:val="00FF5A20"/>
    <w:rsid w:val="00FF5F1F"/>
    <w:rsid w:val="00FF618B"/>
    <w:rsid w:val="00FF65E3"/>
    <w:rsid w:val="00FF6EEC"/>
    <w:rsid w:val="00FF749D"/>
    <w:rsid w:val="00FF7AAB"/>
    <w:rsid w:val="00FF7C83"/>
    <w:rsid w:val="00FF7C90"/>
    <w:rsid w:val="010A6311"/>
    <w:rsid w:val="0114A224"/>
    <w:rsid w:val="0118A6B0"/>
    <w:rsid w:val="012A2E44"/>
    <w:rsid w:val="01395608"/>
    <w:rsid w:val="01474651"/>
    <w:rsid w:val="015FFC71"/>
    <w:rsid w:val="016BE88F"/>
    <w:rsid w:val="018B902F"/>
    <w:rsid w:val="019A8FC7"/>
    <w:rsid w:val="01A1189E"/>
    <w:rsid w:val="01AC8FDB"/>
    <w:rsid w:val="01D02BE9"/>
    <w:rsid w:val="01FA7B07"/>
    <w:rsid w:val="020F3AB2"/>
    <w:rsid w:val="02308457"/>
    <w:rsid w:val="0271517B"/>
    <w:rsid w:val="02AD2D1C"/>
    <w:rsid w:val="02B1D69C"/>
    <w:rsid w:val="02BB4647"/>
    <w:rsid w:val="02C28B13"/>
    <w:rsid w:val="02C52104"/>
    <w:rsid w:val="02C6BF96"/>
    <w:rsid w:val="02E95FFB"/>
    <w:rsid w:val="0312A4E5"/>
    <w:rsid w:val="033AD41B"/>
    <w:rsid w:val="035F630D"/>
    <w:rsid w:val="03600CD3"/>
    <w:rsid w:val="036D9B3C"/>
    <w:rsid w:val="03712446"/>
    <w:rsid w:val="0377D4EB"/>
    <w:rsid w:val="03819DCD"/>
    <w:rsid w:val="038DCCA5"/>
    <w:rsid w:val="03961262"/>
    <w:rsid w:val="03970D8B"/>
    <w:rsid w:val="039BBF8B"/>
    <w:rsid w:val="03B540CF"/>
    <w:rsid w:val="03D01A1F"/>
    <w:rsid w:val="03D08EB0"/>
    <w:rsid w:val="03EAD789"/>
    <w:rsid w:val="03ECA6ED"/>
    <w:rsid w:val="03FCBB72"/>
    <w:rsid w:val="03FF81C1"/>
    <w:rsid w:val="04106312"/>
    <w:rsid w:val="041664F4"/>
    <w:rsid w:val="04280FA6"/>
    <w:rsid w:val="042DD4E8"/>
    <w:rsid w:val="0432C4F3"/>
    <w:rsid w:val="043B39E5"/>
    <w:rsid w:val="043B4E4E"/>
    <w:rsid w:val="043CB1DF"/>
    <w:rsid w:val="043D18D3"/>
    <w:rsid w:val="045716A8"/>
    <w:rsid w:val="046C0E93"/>
    <w:rsid w:val="048A94C9"/>
    <w:rsid w:val="048E9F56"/>
    <w:rsid w:val="0492A113"/>
    <w:rsid w:val="04A98400"/>
    <w:rsid w:val="04AD3C44"/>
    <w:rsid w:val="04B127BE"/>
    <w:rsid w:val="04CBFC92"/>
    <w:rsid w:val="04D022FD"/>
    <w:rsid w:val="04D9D2C1"/>
    <w:rsid w:val="04E3E6B4"/>
    <w:rsid w:val="04E4C048"/>
    <w:rsid w:val="04E71A09"/>
    <w:rsid w:val="04E98307"/>
    <w:rsid w:val="05004266"/>
    <w:rsid w:val="05014D0D"/>
    <w:rsid w:val="0512B1C6"/>
    <w:rsid w:val="05179F80"/>
    <w:rsid w:val="052A975F"/>
    <w:rsid w:val="052EAB9F"/>
    <w:rsid w:val="05427B44"/>
    <w:rsid w:val="05456C17"/>
    <w:rsid w:val="0551008D"/>
    <w:rsid w:val="05590DAB"/>
    <w:rsid w:val="0577FCC9"/>
    <w:rsid w:val="058297E4"/>
    <w:rsid w:val="058E883B"/>
    <w:rsid w:val="05A7B78D"/>
    <w:rsid w:val="05ADF0E9"/>
    <w:rsid w:val="05B10245"/>
    <w:rsid w:val="05D551CC"/>
    <w:rsid w:val="05DADCFC"/>
    <w:rsid w:val="05E0A96C"/>
    <w:rsid w:val="05E27C87"/>
    <w:rsid w:val="05E8C24A"/>
    <w:rsid w:val="05F43660"/>
    <w:rsid w:val="05F97768"/>
    <w:rsid w:val="0603ED7D"/>
    <w:rsid w:val="0604F9F7"/>
    <w:rsid w:val="060E9F46"/>
    <w:rsid w:val="0610F652"/>
    <w:rsid w:val="06163CBC"/>
    <w:rsid w:val="061D2D28"/>
    <w:rsid w:val="061D792F"/>
    <w:rsid w:val="06292767"/>
    <w:rsid w:val="063DEF77"/>
    <w:rsid w:val="063F061E"/>
    <w:rsid w:val="0645E577"/>
    <w:rsid w:val="067914C7"/>
    <w:rsid w:val="0684F44D"/>
    <w:rsid w:val="068B3D1D"/>
    <w:rsid w:val="068BD885"/>
    <w:rsid w:val="06952160"/>
    <w:rsid w:val="06A27B28"/>
    <w:rsid w:val="06B58B9F"/>
    <w:rsid w:val="06C016A6"/>
    <w:rsid w:val="06C52E12"/>
    <w:rsid w:val="06D0975E"/>
    <w:rsid w:val="06D2819F"/>
    <w:rsid w:val="06ED3113"/>
    <w:rsid w:val="06F48FBD"/>
    <w:rsid w:val="0704EB1B"/>
    <w:rsid w:val="0709A682"/>
    <w:rsid w:val="070D810C"/>
    <w:rsid w:val="070E3D84"/>
    <w:rsid w:val="0722FDB5"/>
    <w:rsid w:val="072AD771"/>
    <w:rsid w:val="072B7F8C"/>
    <w:rsid w:val="073441B0"/>
    <w:rsid w:val="073D6A75"/>
    <w:rsid w:val="07526C48"/>
    <w:rsid w:val="07658E4A"/>
    <w:rsid w:val="077403A2"/>
    <w:rsid w:val="0777AD66"/>
    <w:rsid w:val="079BF847"/>
    <w:rsid w:val="07B7AED1"/>
    <w:rsid w:val="07BFD6A7"/>
    <w:rsid w:val="07CB3101"/>
    <w:rsid w:val="07D0873E"/>
    <w:rsid w:val="07D5E63B"/>
    <w:rsid w:val="07E54AF3"/>
    <w:rsid w:val="07ED9D20"/>
    <w:rsid w:val="0808881F"/>
    <w:rsid w:val="08130433"/>
    <w:rsid w:val="081B542F"/>
    <w:rsid w:val="082A4794"/>
    <w:rsid w:val="082BD579"/>
    <w:rsid w:val="083F6F82"/>
    <w:rsid w:val="084AB72F"/>
    <w:rsid w:val="085A545A"/>
    <w:rsid w:val="085E05C7"/>
    <w:rsid w:val="0860FE73"/>
    <w:rsid w:val="08654E62"/>
    <w:rsid w:val="0884E0EA"/>
    <w:rsid w:val="08868D0A"/>
    <w:rsid w:val="08897A17"/>
    <w:rsid w:val="08981AD3"/>
    <w:rsid w:val="08A1F507"/>
    <w:rsid w:val="08AECC62"/>
    <w:rsid w:val="08BB9E6E"/>
    <w:rsid w:val="08BC56E9"/>
    <w:rsid w:val="08C85E46"/>
    <w:rsid w:val="08D02176"/>
    <w:rsid w:val="08D444C3"/>
    <w:rsid w:val="08E41ED4"/>
    <w:rsid w:val="08F98B56"/>
    <w:rsid w:val="08FE476D"/>
    <w:rsid w:val="09033D3D"/>
    <w:rsid w:val="090A3BDD"/>
    <w:rsid w:val="090C9EFA"/>
    <w:rsid w:val="0913C237"/>
    <w:rsid w:val="0914B92E"/>
    <w:rsid w:val="0917548A"/>
    <w:rsid w:val="0920A574"/>
    <w:rsid w:val="09276D2F"/>
    <w:rsid w:val="092BF239"/>
    <w:rsid w:val="0934326D"/>
    <w:rsid w:val="093986F4"/>
    <w:rsid w:val="093C4F10"/>
    <w:rsid w:val="09649CD7"/>
    <w:rsid w:val="096B2D4D"/>
    <w:rsid w:val="09934F7F"/>
    <w:rsid w:val="09AA7F60"/>
    <w:rsid w:val="09AF58C5"/>
    <w:rsid w:val="09B3045A"/>
    <w:rsid w:val="09B68D18"/>
    <w:rsid w:val="09C4DA0D"/>
    <w:rsid w:val="09E536BA"/>
    <w:rsid w:val="0A06A9CE"/>
    <w:rsid w:val="0A0E3B81"/>
    <w:rsid w:val="0A10D376"/>
    <w:rsid w:val="0A1AFEE0"/>
    <w:rsid w:val="0A1CCB68"/>
    <w:rsid w:val="0A242105"/>
    <w:rsid w:val="0A3EBC18"/>
    <w:rsid w:val="0A4850D8"/>
    <w:rsid w:val="0A5FED35"/>
    <w:rsid w:val="0A6DFBB9"/>
    <w:rsid w:val="0A753532"/>
    <w:rsid w:val="0A7FEF35"/>
    <w:rsid w:val="0A84EB80"/>
    <w:rsid w:val="0A932762"/>
    <w:rsid w:val="0AA36F60"/>
    <w:rsid w:val="0AA7EAE7"/>
    <w:rsid w:val="0AAFFF1C"/>
    <w:rsid w:val="0AB9BE85"/>
    <w:rsid w:val="0B14C683"/>
    <w:rsid w:val="0B2175F6"/>
    <w:rsid w:val="0B2C7761"/>
    <w:rsid w:val="0B3A3F2C"/>
    <w:rsid w:val="0B3A826D"/>
    <w:rsid w:val="0B4DBCFF"/>
    <w:rsid w:val="0B5789AE"/>
    <w:rsid w:val="0B5B8B02"/>
    <w:rsid w:val="0B5C5450"/>
    <w:rsid w:val="0B68B9DA"/>
    <w:rsid w:val="0B6EC2AC"/>
    <w:rsid w:val="0B7D3667"/>
    <w:rsid w:val="0B953EF4"/>
    <w:rsid w:val="0BAAFE32"/>
    <w:rsid w:val="0BBF27C6"/>
    <w:rsid w:val="0BC8F3D1"/>
    <w:rsid w:val="0BCD7E21"/>
    <w:rsid w:val="0BCE5EAC"/>
    <w:rsid w:val="0BEA0B6C"/>
    <w:rsid w:val="0BF22AC8"/>
    <w:rsid w:val="0C078B0A"/>
    <w:rsid w:val="0C0B91F4"/>
    <w:rsid w:val="0C143BCF"/>
    <w:rsid w:val="0C19B5D0"/>
    <w:rsid w:val="0C2EA303"/>
    <w:rsid w:val="0C39AD50"/>
    <w:rsid w:val="0C492ADF"/>
    <w:rsid w:val="0C4D1309"/>
    <w:rsid w:val="0C525441"/>
    <w:rsid w:val="0C543DB4"/>
    <w:rsid w:val="0C560A3E"/>
    <w:rsid w:val="0C569F03"/>
    <w:rsid w:val="0C5B102D"/>
    <w:rsid w:val="0C5FF263"/>
    <w:rsid w:val="0C693916"/>
    <w:rsid w:val="0C6C2EBE"/>
    <w:rsid w:val="0C730A24"/>
    <w:rsid w:val="0C88BA5D"/>
    <w:rsid w:val="0C8DD76B"/>
    <w:rsid w:val="0CB533F4"/>
    <w:rsid w:val="0CB73CD9"/>
    <w:rsid w:val="0CBB547B"/>
    <w:rsid w:val="0CBCE336"/>
    <w:rsid w:val="0CC61978"/>
    <w:rsid w:val="0CDD2333"/>
    <w:rsid w:val="0CDFFFE9"/>
    <w:rsid w:val="0CEA75AF"/>
    <w:rsid w:val="0D128D11"/>
    <w:rsid w:val="0D1CD101"/>
    <w:rsid w:val="0D313FFF"/>
    <w:rsid w:val="0D379340"/>
    <w:rsid w:val="0D5135A4"/>
    <w:rsid w:val="0D7C5DC9"/>
    <w:rsid w:val="0D8546B6"/>
    <w:rsid w:val="0D8A3EA1"/>
    <w:rsid w:val="0D9581BB"/>
    <w:rsid w:val="0D9D60B6"/>
    <w:rsid w:val="0D9DD53A"/>
    <w:rsid w:val="0DA7CC11"/>
    <w:rsid w:val="0DAF53F5"/>
    <w:rsid w:val="0DB1427D"/>
    <w:rsid w:val="0DB8F090"/>
    <w:rsid w:val="0DC768E0"/>
    <w:rsid w:val="0DD4EA56"/>
    <w:rsid w:val="0DDDC071"/>
    <w:rsid w:val="0DE35A2C"/>
    <w:rsid w:val="0DFC5FAB"/>
    <w:rsid w:val="0E0EE895"/>
    <w:rsid w:val="0E14E4FA"/>
    <w:rsid w:val="0E209FDB"/>
    <w:rsid w:val="0E21CB12"/>
    <w:rsid w:val="0E368179"/>
    <w:rsid w:val="0E4C72CD"/>
    <w:rsid w:val="0E4FF774"/>
    <w:rsid w:val="0E51181F"/>
    <w:rsid w:val="0E6CA5D4"/>
    <w:rsid w:val="0E6D502D"/>
    <w:rsid w:val="0E704097"/>
    <w:rsid w:val="0E764D5A"/>
    <w:rsid w:val="0E8D17D7"/>
    <w:rsid w:val="0E8D5747"/>
    <w:rsid w:val="0E8F5D41"/>
    <w:rsid w:val="0E9C55F4"/>
    <w:rsid w:val="0E9D50B3"/>
    <w:rsid w:val="0E9E6D92"/>
    <w:rsid w:val="0EA03345"/>
    <w:rsid w:val="0EB93788"/>
    <w:rsid w:val="0EBC291A"/>
    <w:rsid w:val="0ED81D9B"/>
    <w:rsid w:val="0EEEE3BB"/>
    <w:rsid w:val="0EFB13B4"/>
    <w:rsid w:val="0F004828"/>
    <w:rsid w:val="0F1B3561"/>
    <w:rsid w:val="0F293F52"/>
    <w:rsid w:val="0F3B8A4F"/>
    <w:rsid w:val="0F4801D1"/>
    <w:rsid w:val="0F53732C"/>
    <w:rsid w:val="0F6ABFE1"/>
    <w:rsid w:val="0F6D2166"/>
    <w:rsid w:val="0F7B3614"/>
    <w:rsid w:val="0F7E3AD5"/>
    <w:rsid w:val="0F818CCA"/>
    <w:rsid w:val="0F839EFF"/>
    <w:rsid w:val="0F849051"/>
    <w:rsid w:val="0F858381"/>
    <w:rsid w:val="0F8884C0"/>
    <w:rsid w:val="0FACA106"/>
    <w:rsid w:val="0FB7E456"/>
    <w:rsid w:val="0FBC7E5E"/>
    <w:rsid w:val="0FC5B513"/>
    <w:rsid w:val="0FC9DA6F"/>
    <w:rsid w:val="0FF78015"/>
    <w:rsid w:val="0FFADC53"/>
    <w:rsid w:val="0FFB091F"/>
    <w:rsid w:val="0FFE32E8"/>
    <w:rsid w:val="1000DF4A"/>
    <w:rsid w:val="100A4BB8"/>
    <w:rsid w:val="101233E6"/>
    <w:rsid w:val="103C03A6"/>
    <w:rsid w:val="1041331B"/>
    <w:rsid w:val="10419E3D"/>
    <w:rsid w:val="106661AE"/>
    <w:rsid w:val="106F31BE"/>
    <w:rsid w:val="106FCE46"/>
    <w:rsid w:val="1077DF1A"/>
    <w:rsid w:val="10D27E87"/>
    <w:rsid w:val="10D2CA9D"/>
    <w:rsid w:val="110108EB"/>
    <w:rsid w:val="111D8FA3"/>
    <w:rsid w:val="1131701D"/>
    <w:rsid w:val="113D9803"/>
    <w:rsid w:val="1161EE4B"/>
    <w:rsid w:val="1174FB4A"/>
    <w:rsid w:val="118F630E"/>
    <w:rsid w:val="119460EB"/>
    <w:rsid w:val="119534C7"/>
    <w:rsid w:val="11B873D2"/>
    <w:rsid w:val="11D5DDBB"/>
    <w:rsid w:val="11D6DE7C"/>
    <w:rsid w:val="11E96D20"/>
    <w:rsid w:val="11F87117"/>
    <w:rsid w:val="11F898B1"/>
    <w:rsid w:val="1201DD85"/>
    <w:rsid w:val="120EE1EF"/>
    <w:rsid w:val="1210B011"/>
    <w:rsid w:val="1223CC7D"/>
    <w:rsid w:val="123962FF"/>
    <w:rsid w:val="12481894"/>
    <w:rsid w:val="12518F46"/>
    <w:rsid w:val="1254E374"/>
    <w:rsid w:val="1257D034"/>
    <w:rsid w:val="125B4CA4"/>
    <w:rsid w:val="126204E7"/>
    <w:rsid w:val="1273D0CE"/>
    <w:rsid w:val="1279E779"/>
    <w:rsid w:val="12881110"/>
    <w:rsid w:val="12889E4C"/>
    <w:rsid w:val="12897E4A"/>
    <w:rsid w:val="129327B2"/>
    <w:rsid w:val="129860A5"/>
    <w:rsid w:val="12A037A7"/>
    <w:rsid w:val="12AF1413"/>
    <w:rsid w:val="12CA0E54"/>
    <w:rsid w:val="12D8E086"/>
    <w:rsid w:val="12DAE524"/>
    <w:rsid w:val="12E155EB"/>
    <w:rsid w:val="1320B054"/>
    <w:rsid w:val="13220A9F"/>
    <w:rsid w:val="1327BD39"/>
    <w:rsid w:val="132AD6A8"/>
    <w:rsid w:val="1331786D"/>
    <w:rsid w:val="13350699"/>
    <w:rsid w:val="13422368"/>
    <w:rsid w:val="1350C514"/>
    <w:rsid w:val="135758FC"/>
    <w:rsid w:val="13589B38"/>
    <w:rsid w:val="136123F7"/>
    <w:rsid w:val="13674572"/>
    <w:rsid w:val="136868CF"/>
    <w:rsid w:val="136DB6AF"/>
    <w:rsid w:val="1376ECB2"/>
    <w:rsid w:val="137A0CDF"/>
    <w:rsid w:val="1380FA31"/>
    <w:rsid w:val="1385B5EF"/>
    <w:rsid w:val="139E8902"/>
    <w:rsid w:val="13A5107C"/>
    <w:rsid w:val="13B15BCD"/>
    <w:rsid w:val="13B6E871"/>
    <w:rsid w:val="13BD9698"/>
    <w:rsid w:val="13CE167D"/>
    <w:rsid w:val="13E90DBF"/>
    <w:rsid w:val="13F6390D"/>
    <w:rsid w:val="13FDE3BC"/>
    <w:rsid w:val="14044A16"/>
    <w:rsid w:val="14045543"/>
    <w:rsid w:val="1406C215"/>
    <w:rsid w:val="14071EB9"/>
    <w:rsid w:val="140F8773"/>
    <w:rsid w:val="1415FB4B"/>
    <w:rsid w:val="143CA89A"/>
    <w:rsid w:val="1450E31D"/>
    <w:rsid w:val="14546AD6"/>
    <w:rsid w:val="14569E9A"/>
    <w:rsid w:val="14673FED"/>
    <w:rsid w:val="147E0EE9"/>
    <w:rsid w:val="14838210"/>
    <w:rsid w:val="148F8581"/>
    <w:rsid w:val="1491AE29"/>
    <w:rsid w:val="1493294D"/>
    <w:rsid w:val="14988EBE"/>
    <w:rsid w:val="14991FCE"/>
    <w:rsid w:val="14992636"/>
    <w:rsid w:val="149DE17E"/>
    <w:rsid w:val="14AD6977"/>
    <w:rsid w:val="14B155A9"/>
    <w:rsid w:val="14B5FF88"/>
    <w:rsid w:val="14B68C4F"/>
    <w:rsid w:val="14CC5AC6"/>
    <w:rsid w:val="14D2C646"/>
    <w:rsid w:val="14DC898E"/>
    <w:rsid w:val="14DCC44C"/>
    <w:rsid w:val="14F2DD56"/>
    <w:rsid w:val="150274F1"/>
    <w:rsid w:val="1505D116"/>
    <w:rsid w:val="1522B3CA"/>
    <w:rsid w:val="1526E641"/>
    <w:rsid w:val="152F36A7"/>
    <w:rsid w:val="1539DE91"/>
    <w:rsid w:val="155DCC51"/>
    <w:rsid w:val="15718D24"/>
    <w:rsid w:val="15754DFB"/>
    <w:rsid w:val="157D2B62"/>
    <w:rsid w:val="1581DDEA"/>
    <w:rsid w:val="158A9B39"/>
    <w:rsid w:val="158E9748"/>
    <w:rsid w:val="159898FB"/>
    <w:rsid w:val="15A844F9"/>
    <w:rsid w:val="15ADCF70"/>
    <w:rsid w:val="15B15C14"/>
    <w:rsid w:val="15BCBEA5"/>
    <w:rsid w:val="15BED77C"/>
    <w:rsid w:val="15C35B50"/>
    <w:rsid w:val="15C86B4B"/>
    <w:rsid w:val="15D061F4"/>
    <w:rsid w:val="15E86F2B"/>
    <w:rsid w:val="15FE9212"/>
    <w:rsid w:val="16051CA6"/>
    <w:rsid w:val="160E94F7"/>
    <w:rsid w:val="16431FDF"/>
    <w:rsid w:val="1645DA9C"/>
    <w:rsid w:val="1654179E"/>
    <w:rsid w:val="16576456"/>
    <w:rsid w:val="166429C0"/>
    <w:rsid w:val="1680F881"/>
    <w:rsid w:val="169B39BF"/>
    <w:rsid w:val="16A96370"/>
    <w:rsid w:val="16B23691"/>
    <w:rsid w:val="16B5151F"/>
    <w:rsid w:val="16B6FC47"/>
    <w:rsid w:val="16C5C4B3"/>
    <w:rsid w:val="16D4B730"/>
    <w:rsid w:val="16E58C38"/>
    <w:rsid w:val="16E8407A"/>
    <w:rsid w:val="16ECB4BA"/>
    <w:rsid w:val="16F5A507"/>
    <w:rsid w:val="17051949"/>
    <w:rsid w:val="170F35FB"/>
    <w:rsid w:val="1710E78B"/>
    <w:rsid w:val="172039E4"/>
    <w:rsid w:val="1722D432"/>
    <w:rsid w:val="1745B39F"/>
    <w:rsid w:val="17566294"/>
    <w:rsid w:val="175B6E73"/>
    <w:rsid w:val="175C74A7"/>
    <w:rsid w:val="176541E9"/>
    <w:rsid w:val="176A2D1E"/>
    <w:rsid w:val="1775D54E"/>
    <w:rsid w:val="177FD3CF"/>
    <w:rsid w:val="179BF935"/>
    <w:rsid w:val="17B677CE"/>
    <w:rsid w:val="17B87107"/>
    <w:rsid w:val="17BA43D2"/>
    <w:rsid w:val="17DF3533"/>
    <w:rsid w:val="17F54DC5"/>
    <w:rsid w:val="17FA411F"/>
    <w:rsid w:val="1801630A"/>
    <w:rsid w:val="18047B00"/>
    <w:rsid w:val="18110B30"/>
    <w:rsid w:val="181336AB"/>
    <w:rsid w:val="182DED5A"/>
    <w:rsid w:val="1831FB08"/>
    <w:rsid w:val="18339358"/>
    <w:rsid w:val="18385BF8"/>
    <w:rsid w:val="183B4C91"/>
    <w:rsid w:val="18541F68"/>
    <w:rsid w:val="185762FA"/>
    <w:rsid w:val="18746D3D"/>
    <w:rsid w:val="187F04F9"/>
    <w:rsid w:val="189FAD4B"/>
    <w:rsid w:val="18AA46F1"/>
    <w:rsid w:val="18AB050A"/>
    <w:rsid w:val="18B37889"/>
    <w:rsid w:val="18D16EA4"/>
    <w:rsid w:val="18D46731"/>
    <w:rsid w:val="18D86733"/>
    <w:rsid w:val="18DEF6AB"/>
    <w:rsid w:val="18E1BD33"/>
    <w:rsid w:val="191E3D71"/>
    <w:rsid w:val="19209639"/>
    <w:rsid w:val="1926DB79"/>
    <w:rsid w:val="192BA602"/>
    <w:rsid w:val="192BFCCB"/>
    <w:rsid w:val="192D9E2C"/>
    <w:rsid w:val="19460784"/>
    <w:rsid w:val="19523823"/>
    <w:rsid w:val="197DB12D"/>
    <w:rsid w:val="198058D4"/>
    <w:rsid w:val="1982ADB8"/>
    <w:rsid w:val="1999663A"/>
    <w:rsid w:val="19AEF382"/>
    <w:rsid w:val="19CF381E"/>
    <w:rsid w:val="19D72729"/>
    <w:rsid w:val="19E1062A"/>
    <w:rsid w:val="19E168D9"/>
    <w:rsid w:val="19F42F7A"/>
    <w:rsid w:val="1A11BAAC"/>
    <w:rsid w:val="1A1B63BD"/>
    <w:rsid w:val="1A283E56"/>
    <w:rsid w:val="1A289E9F"/>
    <w:rsid w:val="1A307DE0"/>
    <w:rsid w:val="1A4AAB93"/>
    <w:rsid w:val="1A510188"/>
    <w:rsid w:val="1A640727"/>
    <w:rsid w:val="1A6E95B6"/>
    <w:rsid w:val="1A7A91DA"/>
    <w:rsid w:val="1A7CFA3A"/>
    <w:rsid w:val="1A83475C"/>
    <w:rsid w:val="1A88A7E4"/>
    <w:rsid w:val="1A8B0363"/>
    <w:rsid w:val="1A8B37EC"/>
    <w:rsid w:val="1A9289F5"/>
    <w:rsid w:val="1A97133B"/>
    <w:rsid w:val="1AAB498C"/>
    <w:rsid w:val="1ABA061C"/>
    <w:rsid w:val="1ABE1D7F"/>
    <w:rsid w:val="1AC7B984"/>
    <w:rsid w:val="1ADA7DF0"/>
    <w:rsid w:val="1ADED681"/>
    <w:rsid w:val="1ADF52D0"/>
    <w:rsid w:val="1AEE08CF"/>
    <w:rsid w:val="1AF7355D"/>
    <w:rsid w:val="1AFA1E68"/>
    <w:rsid w:val="1B073262"/>
    <w:rsid w:val="1B4DBF19"/>
    <w:rsid w:val="1B5F0E17"/>
    <w:rsid w:val="1B645FB5"/>
    <w:rsid w:val="1B7A07A1"/>
    <w:rsid w:val="1B7E8A10"/>
    <w:rsid w:val="1B7EBF3D"/>
    <w:rsid w:val="1BA1A726"/>
    <w:rsid w:val="1BA8DCBB"/>
    <w:rsid w:val="1BC97E3B"/>
    <w:rsid w:val="1BDEAB0F"/>
    <w:rsid w:val="1BF05232"/>
    <w:rsid w:val="1BF1BEC8"/>
    <w:rsid w:val="1BF63EDA"/>
    <w:rsid w:val="1C006207"/>
    <w:rsid w:val="1C3114BA"/>
    <w:rsid w:val="1C5FEF12"/>
    <w:rsid w:val="1C6AC407"/>
    <w:rsid w:val="1C722A22"/>
    <w:rsid w:val="1C72B9CD"/>
    <w:rsid w:val="1C8E1F9E"/>
    <w:rsid w:val="1C961A79"/>
    <w:rsid w:val="1CA0304C"/>
    <w:rsid w:val="1CA60D78"/>
    <w:rsid w:val="1CA775B7"/>
    <w:rsid w:val="1CAB9042"/>
    <w:rsid w:val="1CC0AAF4"/>
    <w:rsid w:val="1CC70D83"/>
    <w:rsid w:val="1CC74A46"/>
    <w:rsid w:val="1CDA5548"/>
    <w:rsid w:val="1CDEE390"/>
    <w:rsid w:val="1CF2CF3C"/>
    <w:rsid w:val="1CF81576"/>
    <w:rsid w:val="1D048A91"/>
    <w:rsid w:val="1D062B80"/>
    <w:rsid w:val="1D0E55D0"/>
    <w:rsid w:val="1D22B4C1"/>
    <w:rsid w:val="1D2DC9CC"/>
    <w:rsid w:val="1D34955B"/>
    <w:rsid w:val="1D464D65"/>
    <w:rsid w:val="1D4B226F"/>
    <w:rsid w:val="1D65B277"/>
    <w:rsid w:val="1D65E8FB"/>
    <w:rsid w:val="1D686283"/>
    <w:rsid w:val="1D6CD706"/>
    <w:rsid w:val="1D7139DA"/>
    <w:rsid w:val="1D713A1D"/>
    <w:rsid w:val="1D74F510"/>
    <w:rsid w:val="1D76E241"/>
    <w:rsid w:val="1D798C4A"/>
    <w:rsid w:val="1D8B4C5B"/>
    <w:rsid w:val="1D91962B"/>
    <w:rsid w:val="1DAD8048"/>
    <w:rsid w:val="1DDB350A"/>
    <w:rsid w:val="1DE044D0"/>
    <w:rsid w:val="1DE23689"/>
    <w:rsid w:val="1DE538DA"/>
    <w:rsid w:val="1DFB77B4"/>
    <w:rsid w:val="1E069118"/>
    <w:rsid w:val="1E2601CB"/>
    <w:rsid w:val="1E3A241F"/>
    <w:rsid w:val="1E42D59B"/>
    <w:rsid w:val="1E4566AB"/>
    <w:rsid w:val="1E547A35"/>
    <w:rsid w:val="1E5C6190"/>
    <w:rsid w:val="1E5D21D8"/>
    <w:rsid w:val="1E61B90C"/>
    <w:rsid w:val="1E7E9A87"/>
    <w:rsid w:val="1E90508D"/>
    <w:rsid w:val="1E94C34E"/>
    <w:rsid w:val="1E975EC4"/>
    <w:rsid w:val="1EA13032"/>
    <w:rsid w:val="1EA218C7"/>
    <w:rsid w:val="1EACBC41"/>
    <w:rsid w:val="1EB928A4"/>
    <w:rsid w:val="1EBE4495"/>
    <w:rsid w:val="1EDD0AAB"/>
    <w:rsid w:val="1EF6368F"/>
    <w:rsid w:val="1EFCFDF8"/>
    <w:rsid w:val="1F008785"/>
    <w:rsid w:val="1F07FE69"/>
    <w:rsid w:val="1F11395E"/>
    <w:rsid w:val="1F140EB4"/>
    <w:rsid w:val="1F233D83"/>
    <w:rsid w:val="1F265E33"/>
    <w:rsid w:val="1F28E989"/>
    <w:rsid w:val="1F3269AE"/>
    <w:rsid w:val="1F327F4D"/>
    <w:rsid w:val="1F336B25"/>
    <w:rsid w:val="1F3EE9C0"/>
    <w:rsid w:val="1F4B68AF"/>
    <w:rsid w:val="1F58D3CD"/>
    <w:rsid w:val="1F5A6764"/>
    <w:rsid w:val="1F6E4522"/>
    <w:rsid w:val="1F74DC68"/>
    <w:rsid w:val="1F905AE2"/>
    <w:rsid w:val="1F9220C1"/>
    <w:rsid w:val="1FA24631"/>
    <w:rsid w:val="1FA9E9E6"/>
    <w:rsid w:val="1FAC5037"/>
    <w:rsid w:val="1FCB93BD"/>
    <w:rsid w:val="1FD5CA7D"/>
    <w:rsid w:val="1FDC0BAE"/>
    <w:rsid w:val="1FF5E7A1"/>
    <w:rsid w:val="1FFBC84A"/>
    <w:rsid w:val="1FFE5185"/>
    <w:rsid w:val="1FFEAF98"/>
    <w:rsid w:val="20002900"/>
    <w:rsid w:val="200C62B7"/>
    <w:rsid w:val="20175824"/>
    <w:rsid w:val="203694AA"/>
    <w:rsid w:val="20465FF2"/>
    <w:rsid w:val="204E6D40"/>
    <w:rsid w:val="20502EEF"/>
    <w:rsid w:val="2062108F"/>
    <w:rsid w:val="206901F6"/>
    <w:rsid w:val="2069981C"/>
    <w:rsid w:val="2069DD52"/>
    <w:rsid w:val="20724EF0"/>
    <w:rsid w:val="2078A7E4"/>
    <w:rsid w:val="208ADAE7"/>
    <w:rsid w:val="2091843A"/>
    <w:rsid w:val="20958AF4"/>
    <w:rsid w:val="20A0CC26"/>
    <w:rsid w:val="20AE686A"/>
    <w:rsid w:val="20B72156"/>
    <w:rsid w:val="20B72573"/>
    <w:rsid w:val="20D9B160"/>
    <w:rsid w:val="20DA4180"/>
    <w:rsid w:val="20E015D3"/>
    <w:rsid w:val="20E6FDC5"/>
    <w:rsid w:val="20F12FE7"/>
    <w:rsid w:val="20F71321"/>
    <w:rsid w:val="20F9A3FA"/>
    <w:rsid w:val="21046E8F"/>
    <w:rsid w:val="21057737"/>
    <w:rsid w:val="211A8B10"/>
    <w:rsid w:val="211BCFB3"/>
    <w:rsid w:val="2136354B"/>
    <w:rsid w:val="21428F41"/>
    <w:rsid w:val="214F3433"/>
    <w:rsid w:val="2153CB67"/>
    <w:rsid w:val="215615EA"/>
    <w:rsid w:val="215CD9EB"/>
    <w:rsid w:val="2169D0E0"/>
    <w:rsid w:val="217497AF"/>
    <w:rsid w:val="21875903"/>
    <w:rsid w:val="2187936C"/>
    <w:rsid w:val="219EDCAB"/>
    <w:rsid w:val="21A5A70F"/>
    <w:rsid w:val="21B08E37"/>
    <w:rsid w:val="21B4B1DE"/>
    <w:rsid w:val="21C94800"/>
    <w:rsid w:val="21CBF4EA"/>
    <w:rsid w:val="21CCEBBA"/>
    <w:rsid w:val="21DD78A8"/>
    <w:rsid w:val="21EDD3B7"/>
    <w:rsid w:val="2223BC30"/>
    <w:rsid w:val="22280EC9"/>
    <w:rsid w:val="22336FCA"/>
    <w:rsid w:val="2243A88A"/>
    <w:rsid w:val="22563FE3"/>
    <w:rsid w:val="225C0D35"/>
    <w:rsid w:val="22642A8F"/>
    <w:rsid w:val="226E7349"/>
    <w:rsid w:val="226F82C8"/>
    <w:rsid w:val="2281FD75"/>
    <w:rsid w:val="228C448B"/>
    <w:rsid w:val="228D5D22"/>
    <w:rsid w:val="229C3BE0"/>
    <w:rsid w:val="22A9A8BA"/>
    <w:rsid w:val="22AB3C51"/>
    <w:rsid w:val="22B65B71"/>
    <w:rsid w:val="22BE48F7"/>
    <w:rsid w:val="22C5442B"/>
    <w:rsid w:val="22D8AD05"/>
    <w:rsid w:val="22E53126"/>
    <w:rsid w:val="22F107F8"/>
    <w:rsid w:val="22F6D0B6"/>
    <w:rsid w:val="22F7BBF3"/>
    <w:rsid w:val="22F8F97E"/>
    <w:rsid w:val="230FC46E"/>
    <w:rsid w:val="233637FE"/>
    <w:rsid w:val="233EAA51"/>
    <w:rsid w:val="2346C600"/>
    <w:rsid w:val="236141EA"/>
    <w:rsid w:val="2364B0CD"/>
    <w:rsid w:val="238D107C"/>
    <w:rsid w:val="23AB3FBC"/>
    <w:rsid w:val="23B60B74"/>
    <w:rsid w:val="23C15CF5"/>
    <w:rsid w:val="23C5CAFD"/>
    <w:rsid w:val="23D7E82E"/>
    <w:rsid w:val="23F93163"/>
    <w:rsid w:val="2416FC7A"/>
    <w:rsid w:val="24191311"/>
    <w:rsid w:val="241B70BC"/>
    <w:rsid w:val="241FED91"/>
    <w:rsid w:val="24347142"/>
    <w:rsid w:val="243A3E51"/>
    <w:rsid w:val="2452D2B7"/>
    <w:rsid w:val="2454AC90"/>
    <w:rsid w:val="246B542F"/>
    <w:rsid w:val="247999DA"/>
    <w:rsid w:val="247FF813"/>
    <w:rsid w:val="248BB36D"/>
    <w:rsid w:val="24926ED3"/>
    <w:rsid w:val="24A798C0"/>
    <w:rsid w:val="24AC90EE"/>
    <w:rsid w:val="24E850DF"/>
    <w:rsid w:val="24ECD393"/>
    <w:rsid w:val="24ED3B8E"/>
    <w:rsid w:val="24F45B77"/>
    <w:rsid w:val="24FB28C2"/>
    <w:rsid w:val="2510D65D"/>
    <w:rsid w:val="2510F951"/>
    <w:rsid w:val="251F7270"/>
    <w:rsid w:val="2523E495"/>
    <w:rsid w:val="2529964D"/>
    <w:rsid w:val="2538A8E0"/>
    <w:rsid w:val="2547E5E0"/>
    <w:rsid w:val="255B4BB6"/>
    <w:rsid w:val="255CCA68"/>
    <w:rsid w:val="256424D9"/>
    <w:rsid w:val="259C763A"/>
    <w:rsid w:val="25A3D69A"/>
    <w:rsid w:val="25A4D75F"/>
    <w:rsid w:val="25C1FF46"/>
    <w:rsid w:val="25D7CDA4"/>
    <w:rsid w:val="25E26EFB"/>
    <w:rsid w:val="25F22B6C"/>
    <w:rsid w:val="260C81BE"/>
    <w:rsid w:val="2613B3F3"/>
    <w:rsid w:val="2664BAEC"/>
    <w:rsid w:val="266E08C3"/>
    <w:rsid w:val="266F0E3A"/>
    <w:rsid w:val="26722D0B"/>
    <w:rsid w:val="26890BEF"/>
    <w:rsid w:val="2692A5C2"/>
    <w:rsid w:val="269640E8"/>
    <w:rsid w:val="26C0AA17"/>
    <w:rsid w:val="26C8A718"/>
    <w:rsid w:val="26C9567A"/>
    <w:rsid w:val="26CC280F"/>
    <w:rsid w:val="26D43A20"/>
    <w:rsid w:val="26D7F329"/>
    <w:rsid w:val="26F77C2B"/>
    <w:rsid w:val="26F8879A"/>
    <w:rsid w:val="27177A53"/>
    <w:rsid w:val="271BFA50"/>
    <w:rsid w:val="271E437E"/>
    <w:rsid w:val="2726E3E4"/>
    <w:rsid w:val="273A1BF2"/>
    <w:rsid w:val="27501C5B"/>
    <w:rsid w:val="276232AC"/>
    <w:rsid w:val="2770C9DA"/>
    <w:rsid w:val="278B5C27"/>
    <w:rsid w:val="27954C83"/>
    <w:rsid w:val="27ABF07B"/>
    <w:rsid w:val="27ABFB3D"/>
    <w:rsid w:val="27B9528F"/>
    <w:rsid w:val="27CF3933"/>
    <w:rsid w:val="27DCF3EB"/>
    <w:rsid w:val="27E53AC8"/>
    <w:rsid w:val="27E65CBF"/>
    <w:rsid w:val="280C76CE"/>
    <w:rsid w:val="2814359D"/>
    <w:rsid w:val="281D71DB"/>
    <w:rsid w:val="282DCF81"/>
    <w:rsid w:val="2843AA4C"/>
    <w:rsid w:val="2844B071"/>
    <w:rsid w:val="2853868E"/>
    <w:rsid w:val="286A1276"/>
    <w:rsid w:val="28769183"/>
    <w:rsid w:val="28801E1A"/>
    <w:rsid w:val="289C8B2B"/>
    <w:rsid w:val="289D871A"/>
    <w:rsid w:val="28AB23B2"/>
    <w:rsid w:val="28D4C400"/>
    <w:rsid w:val="28E096F6"/>
    <w:rsid w:val="28E73224"/>
    <w:rsid w:val="28E80D83"/>
    <w:rsid w:val="28EC8984"/>
    <w:rsid w:val="29058485"/>
    <w:rsid w:val="2924BDD8"/>
    <w:rsid w:val="292EF3FB"/>
    <w:rsid w:val="29315EAA"/>
    <w:rsid w:val="2932BF73"/>
    <w:rsid w:val="293EC483"/>
    <w:rsid w:val="293EC5AB"/>
    <w:rsid w:val="29425058"/>
    <w:rsid w:val="29458319"/>
    <w:rsid w:val="2953AD1A"/>
    <w:rsid w:val="29549826"/>
    <w:rsid w:val="296E5960"/>
    <w:rsid w:val="29727C6B"/>
    <w:rsid w:val="29B75BFD"/>
    <w:rsid w:val="29BDA2F2"/>
    <w:rsid w:val="29BE4E52"/>
    <w:rsid w:val="29DABDE9"/>
    <w:rsid w:val="29F2F772"/>
    <w:rsid w:val="2A01E6CE"/>
    <w:rsid w:val="2A098CAE"/>
    <w:rsid w:val="2A107A62"/>
    <w:rsid w:val="2A1FB935"/>
    <w:rsid w:val="2A24BCF6"/>
    <w:rsid w:val="2A3072BF"/>
    <w:rsid w:val="2A3E8668"/>
    <w:rsid w:val="2A444F1A"/>
    <w:rsid w:val="2A4B365B"/>
    <w:rsid w:val="2A540F90"/>
    <w:rsid w:val="2A686E9D"/>
    <w:rsid w:val="2A782A31"/>
    <w:rsid w:val="2A7CED78"/>
    <w:rsid w:val="2A9314EF"/>
    <w:rsid w:val="2AC029F1"/>
    <w:rsid w:val="2AD925D9"/>
    <w:rsid w:val="2ADA7CF9"/>
    <w:rsid w:val="2AF06887"/>
    <w:rsid w:val="2B02038F"/>
    <w:rsid w:val="2B0454DB"/>
    <w:rsid w:val="2B05137A"/>
    <w:rsid w:val="2B10E71A"/>
    <w:rsid w:val="2B15F4D1"/>
    <w:rsid w:val="2B2E1DF7"/>
    <w:rsid w:val="2B2FB677"/>
    <w:rsid w:val="2B348FE8"/>
    <w:rsid w:val="2B393DCD"/>
    <w:rsid w:val="2B395A33"/>
    <w:rsid w:val="2B440820"/>
    <w:rsid w:val="2B4E4714"/>
    <w:rsid w:val="2B66EC18"/>
    <w:rsid w:val="2B70BC35"/>
    <w:rsid w:val="2B724289"/>
    <w:rsid w:val="2B7AE20E"/>
    <w:rsid w:val="2B9528EF"/>
    <w:rsid w:val="2B9BC702"/>
    <w:rsid w:val="2BAA1129"/>
    <w:rsid w:val="2BADD637"/>
    <w:rsid w:val="2BB1990D"/>
    <w:rsid w:val="2BC16A75"/>
    <w:rsid w:val="2BC67C8F"/>
    <w:rsid w:val="2BD66C88"/>
    <w:rsid w:val="2BE7EEB0"/>
    <w:rsid w:val="2BF88EA2"/>
    <w:rsid w:val="2C04DE9D"/>
    <w:rsid w:val="2C1C059A"/>
    <w:rsid w:val="2C201348"/>
    <w:rsid w:val="2C2828FF"/>
    <w:rsid w:val="2C2AF11C"/>
    <w:rsid w:val="2C339FB9"/>
    <w:rsid w:val="2C39DB33"/>
    <w:rsid w:val="2C3F1D58"/>
    <w:rsid w:val="2C4407AD"/>
    <w:rsid w:val="2C5D74FE"/>
    <w:rsid w:val="2C6856E1"/>
    <w:rsid w:val="2C68846D"/>
    <w:rsid w:val="2C8026C3"/>
    <w:rsid w:val="2C81764C"/>
    <w:rsid w:val="2C87D955"/>
    <w:rsid w:val="2C9D7467"/>
    <w:rsid w:val="2CAA4964"/>
    <w:rsid w:val="2CC90B36"/>
    <w:rsid w:val="2CCF66DF"/>
    <w:rsid w:val="2CF814DD"/>
    <w:rsid w:val="2CFFAC87"/>
    <w:rsid w:val="2D03369A"/>
    <w:rsid w:val="2D0766B3"/>
    <w:rsid w:val="2D103756"/>
    <w:rsid w:val="2D115D75"/>
    <w:rsid w:val="2D28E477"/>
    <w:rsid w:val="2D4095F8"/>
    <w:rsid w:val="2D496B2E"/>
    <w:rsid w:val="2D57ED12"/>
    <w:rsid w:val="2D75B818"/>
    <w:rsid w:val="2D7D49D4"/>
    <w:rsid w:val="2D7DAF0E"/>
    <w:rsid w:val="2D80BFE4"/>
    <w:rsid w:val="2D8BDF5D"/>
    <w:rsid w:val="2D910D27"/>
    <w:rsid w:val="2DA29453"/>
    <w:rsid w:val="2DADBD66"/>
    <w:rsid w:val="2DC1E308"/>
    <w:rsid w:val="2DC5B6D3"/>
    <w:rsid w:val="2DCAE61C"/>
    <w:rsid w:val="2DD2800E"/>
    <w:rsid w:val="2DD839D6"/>
    <w:rsid w:val="2DD848C0"/>
    <w:rsid w:val="2DDE2BC7"/>
    <w:rsid w:val="2DEF4C11"/>
    <w:rsid w:val="2DF2B455"/>
    <w:rsid w:val="2DFC639B"/>
    <w:rsid w:val="2DFE0DE9"/>
    <w:rsid w:val="2E0C3169"/>
    <w:rsid w:val="2E10B867"/>
    <w:rsid w:val="2E129A96"/>
    <w:rsid w:val="2E2930FE"/>
    <w:rsid w:val="2E2D2F30"/>
    <w:rsid w:val="2E42706B"/>
    <w:rsid w:val="2E4A0DF9"/>
    <w:rsid w:val="2E4A4E44"/>
    <w:rsid w:val="2E641F61"/>
    <w:rsid w:val="2E648D48"/>
    <w:rsid w:val="2E64AE0B"/>
    <w:rsid w:val="2E6DB88B"/>
    <w:rsid w:val="2EC7477F"/>
    <w:rsid w:val="2ED1EF14"/>
    <w:rsid w:val="2ED46D1A"/>
    <w:rsid w:val="2ED57AE9"/>
    <w:rsid w:val="2EFEB9DE"/>
    <w:rsid w:val="2F12EF4D"/>
    <w:rsid w:val="2F159FD9"/>
    <w:rsid w:val="2F1FE2C1"/>
    <w:rsid w:val="2F2A5423"/>
    <w:rsid w:val="2F2DAB84"/>
    <w:rsid w:val="2F596D1D"/>
    <w:rsid w:val="2F5B2FC8"/>
    <w:rsid w:val="2F5EA775"/>
    <w:rsid w:val="2F706DBF"/>
    <w:rsid w:val="2F77AF4F"/>
    <w:rsid w:val="2F7F5DDF"/>
    <w:rsid w:val="2F84C31F"/>
    <w:rsid w:val="2FB25070"/>
    <w:rsid w:val="2FB754DF"/>
    <w:rsid w:val="2FBEE29F"/>
    <w:rsid w:val="2FD1C0FD"/>
    <w:rsid w:val="2FD3AFC5"/>
    <w:rsid w:val="2FDCA5AB"/>
    <w:rsid w:val="2FF3C50E"/>
    <w:rsid w:val="2FFBE01C"/>
    <w:rsid w:val="3034C887"/>
    <w:rsid w:val="303611FF"/>
    <w:rsid w:val="303E7FAA"/>
    <w:rsid w:val="3046AB18"/>
    <w:rsid w:val="304C9353"/>
    <w:rsid w:val="304DDF19"/>
    <w:rsid w:val="304E1891"/>
    <w:rsid w:val="305BD5EC"/>
    <w:rsid w:val="3060E2F6"/>
    <w:rsid w:val="30703E59"/>
    <w:rsid w:val="307AC4A2"/>
    <w:rsid w:val="30A09894"/>
    <w:rsid w:val="30B3515D"/>
    <w:rsid w:val="30BC6EF0"/>
    <w:rsid w:val="30C2793B"/>
    <w:rsid w:val="30CFD1F2"/>
    <w:rsid w:val="30E49A1F"/>
    <w:rsid w:val="30EBFC87"/>
    <w:rsid w:val="30F11B97"/>
    <w:rsid w:val="310F631D"/>
    <w:rsid w:val="312B8FC7"/>
    <w:rsid w:val="312E7032"/>
    <w:rsid w:val="3130AEDA"/>
    <w:rsid w:val="3135B8A3"/>
    <w:rsid w:val="3141E9DD"/>
    <w:rsid w:val="3145E619"/>
    <w:rsid w:val="314D5A91"/>
    <w:rsid w:val="316570B7"/>
    <w:rsid w:val="317315CB"/>
    <w:rsid w:val="317B0714"/>
    <w:rsid w:val="3185B1DC"/>
    <w:rsid w:val="3188EF62"/>
    <w:rsid w:val="31BCCE5B"/>
    <w:rsid w:val="31BFFE03"/>
    <w:rsid w:val="31CC61A1"/>
    <w:rsid w:val="31D62CEB"/>
    <w:rsid w:val="31DA28FA"/>
    <w:rsid w:val="31E19BE5"/>
    <w:rsid w:val="31FEC6B1"/>
    <w:rsid w:val="3212C5ED"/>
    <w:rsid w:val="32175FDB"/>
    <w:rsid w:val="32270C74"/>
    <w:rsid w:val="32328172"/>
    <w:rsid w:val="3236EAA2"/>
    <w:rsid w:val="3238DA66"/>
    <w:rsid w:val="3246524F"/>
    <w:rsid w:val="324CA923"/>
    <w:rsid w:val="325033C2"/>
    <w:rsid w:val="325D2A03"/>
    <w:rsid w:val="3291B250"/>
    <w:rsid w:val="329F1C43"/>
    <w:rsid w:val="32A0C714"/>
    <w:rsid w:val="32A3DE6D"/>
    <w:rsid w:val="32B50D82"/>
    <w:rsid w:val="32D0A91C"/>
    <w:rsid w:val="32D45BE2"/>
    <w:rsid w:val="32F2C398"/>
    <w:rsid w:val="32FB227B"/>
    <w:rsid w:val="330BBF9F"/>
    <w:rsid w:val="3316A328"/>
    <w:rsid w:val="33211C47"/>
    <w:rsid w:val="332315D4"/>
    <w:rsid w:val="33237852"/>
    <w:rsid w:val="3326A90C"/>
    <w:rsid w:val="33461214"/>
    <w:rsid w:val="33461D9E"/>
    <w:rsid w:val="334AA964"/>
    <w:rsid w:val="337423FE"/>
    <w:rsid w:val="33774F5C"/>
    <w:rsid w:val="337D855C"/>
    <w:rsid w:val="33A5BDB0"/>
    <w:rsid w:val="33B1CE54"/>
    <w:rsid w:val="33B7CF9A"/>
    <w:rsid w:val="33C4D8D9"/>
    <w:rsid w:val="33C78AA4"/>
    <w:rsid w:val="33D27924"/>
    <w:rsid w:val="33E039C1"/>
    <w:rsid w:val="33EE04FA"/>
    <w:rsid w:val="33EE4045"/>
    <w:rsid w:val="33F87A72"/>
    <w:rsid w:val="33FB20E1"/>
    <w:rsid w:val="3419EE17"/>
    <w:rsid w:val="341CB09B"/>
    <w:rsid w:val="34219664"/>
    <w:rsid w:val="34339997"/>
    <w:rsid w:val="343AD126"/>
    <w:rsid w:val="34684F9C"/>
    <w:rsid w:val="34757852"/>
    <w:rsid w:val="347916D4"/>
    <w:rsid w:val="347F7560"/>
    <w:rsid w:val="348C9BBB"/>
    <w:rsid w:val="349E4C4C"/>
    <w:rsid w:val="34A42A41"/>
    <w:rsid w:val="34B07D3C"/>
    <w:rsid w:val="34C09DFF"/>
    <w:rsid w:val="34E7C45D"/>
    <w:rsid w:val="34F5DDB8"/>
    <w:rsid w:val="34F85931"/>
    <w:rsid w:val="3506A771"/>
    <w:rsid w:val="3521BB02"/>
    <w:rsid w:val="3533ABB8"/>
    <w:rsid w:val="353528FA"/>
    <w:rsid w:val="35427A24"/>
    <w:rsid w:val="3549AD3E"/>
    <w:rsid w:val="3554CEEB"/>
    <w:rsid w:val="35586DC1"/>
    <w:rsid w:val="3573B8C4"/>
    <w:rsid w:val="3574A7EA"/>
    <w:rsid w:val="357919B3"/>
    <w:rsid w:val="35B0F782"/>
    <w:rsid w:val="35BFA2BD"/>
    <w:rsid w:val="35CC9376"/>
    <w:rsid w:val="35EA9352"/>
    <w:rsid w:val="35EB365D"/>
    <w:rsid w:val="36185F3A"/>
    <w:rsid w:val="366F79E5"/>
    <w:rsid w:val="36A88E81"/>
    <w:rsid w:val="36B41A22"/>
    <w:rsid w:val="36C9A9E1"/>
    <w:rsid w:val="37107306"/>
    <w:rsid w:val="37151CE5"/>
    <w:rsid w:val="3716FECB"/>
    <w:rsid w:val="371B047F"/>
    <w:rsid w:val="371BBFF8"/>
    <w:rsid w:val="37202C84"/>
    <w:rsid w:val="372589B5"/>
    <w:rsid w:val="373106CE"/>
    <w:rsid w:val="37333555"/>
    <w:rsid w:val="374A1974"/>
    <w:rsid w:val="37642B6E"/>
    <w:rsid w:val="37652373"/>
    <w:rsid w:val="377A7F36"/>
    <w:rsid w:val="379C3072"/>
    <w:rsid w:val="37A28F97"/>
    <w:rsid w:val="37AD7660"/>
    <w:rsid w:val="37B3FC73"/>
    <w:rsid w:val="37B48BC8"/>
    <w:rsid w:val="37BEADFA"/>
    <w:rsid w:val="37C8EE23"/>
    <w:rsid w:val="37D3DA48"/>
    <w:rsid w:val="37E3870D"/>
    <w:rsid w:val="37E879B6"/>
    <w:rsid w:val="37EF53CA"/>
    <w:rsid w:val="37FC4AED"/>
    <w:rsid w:val="3808EE96"/>
    <w:rsid w:val="3817DD92"/>
    <w:rsid w:val="3818825F"/>
    <w:rsid w:val="3819E904"/>
    <w:rsid w:val="38255ABE"/>
    <w:rsid w:val="382A01B9"/>
    <w:rsid w:val="38329986"/>
    <w:rsid w:val="3866559E"/>
    <w:rsid w:val="386E6FB5"/>
    <w:rsid w:val="387F219F"/>
    <w:rsid w:val="3882787A"/>
    <w:rsid w:val="38B0BBAD"/>
    <w:rsid w:val="38C3ADD9"/>
    <w:rsid w:val="38CF8F75"/>
    <w:rsid w:val="38DD810C"/>
    <w:rsid w:val="38E3FE86"/>
    <w:rsid w:val="38E65443"/>
    <w:rsid w:val="38E899DA"/>
    <w:rsid w:val="38EFC992"/>
    <w:rsid w:val="38FBEFD0"/>
    <w:rsid w:val="38FFE577"/>
    <w:rsid w:val="39090CDF"/>
    <w:rsid w:val="391200EF"/>
    <w:rsid w:val="391351C5"/>
    <w:rsid w:val="39305A0E"/>
    <w:rsid w:val="393E0AA2"/>
    <w:rsid w:val="39497453"/>
    <w:rsid w:val="395CF7B9"/>
    <w:rsid w:val="39747FF6"/>
    <w:rsid w:val="397FC762"/>
    <w:rsid w:val="39A7FEA5"/>
    <w:rsid w:val="39B4894F"/>
    <w:rsid w:val="39C08A2F"/>
    <w:rsid w:val="39C81A39"/>
    <w:rsid w:val="39CAAB41"/>
    <w:rsid w:val="39CAE490"/>
    <w:rsid w:val="39DCE8AF"/>
    <w:rsid w:val="39DFB54B"/>
    <w:rsid w:val="39E66C9A"/>
    <w:rsid w:val="39E8797C"/>
    <w:rsid w:val="3A06047E"/>
    <w:rsid w:val="3A123EDF"/>
    <w:rsid w:val="3A17DC43"/>
    <w:rsid w:val="3A1C8597"/>
    <w:rsid w:val="3A23DBE7"/>
    <w:rsid w:val="3A255E80"/>
    <w:rsid w:val="3A37A23F"/>
    <w:rsid w:val="3A3D7331"/>
    <w:rsid w:val="3A484699"/>
    <w:rsid w:val="3A549AFE"/>
    <w:rsid w:val="3A564198"/>
    <w:rsid w:val="3A5FDAF0"/>
    <w:rsid w:val="3A7D9B34"/>
    <w:rsid w:val="3A9C1A7F"/>
    <w:rsid w:val="3AB8F98E"/>
    <w:rsid w:val="3AFCC981"/>
    <w:rsid w:val="3B03F326"/>
    <w:rsid w:val="3B121C9E"/>
    <w:rsid w:val="3B130C63"/>
    <w:rsid w:val="3B19C5E1"/>
    <w:rsid w:val="3B1A4620"/>
    <w:rsid w:val="3B1CE5F9"/>
    <w:rsid w:val="3B2014DF"/>
    <w:rsid w:val="3B25D618"/>
    <w:rsid w:val="3B26E6C4"/>
    <w:rsid w:val="3B2700CF"/>
    <w:rsid w:val="3B2A71E2"/>
    <w:rsid w:val="3B45A022"/>
    <w:rsid w:val="3B65322A"/>
    <w:rsid w:val="3B658952"/>
    <w:rsid w:val="3B6B0EA3"/>
    <w:rsid w:val="3B84110F"/>
    <w:rsid w:val="3B92170C"/>
    <w:rsid w:val="3B934DC9"/>
    <w:rsid w:val="3BB9AED7"/>
    <w:rsid w:val="3BC64D65"/>
    <w:rsid w:val="3BD00E09"/>
    <w:rsid w:val="3BE1054E"/>
    <w:rsid w:val="3BE22981"/>
    <w:rsid w:val="3BE74CB3"/>
    <w:rsid w:val="3BEB3A37"/>
    <w:rsid w:val="3C02617E"/>
    <w:rsid w:val="3C0B03B6"/>
    <w:rsid w:val="3C0CCA1E"/>
    <w:rsid w:val="3C11E30F"/>
    <w:rsid w:val="3C1F0BAC"/>
    <w:rsid w:val="3C294504"/>
    <w:rsid w:val="3C2AB49A"/>
    <w:rsid w:val="3C310634"/>
    <w:rsid w:val="3C3353DF"/>
    <w:rsid w:val="3C416057"/>
    <w:rsid w:val="3C52B6B1"/>
    <w:rsid w:val="3C582AD4"/>
    <w:rsid w:val="3C6E78D6"/>
    <w:rsid w:val="3C736181"/>
    <w:rsid w:val="3C7A9187"/>
    <w:rsid w:val="3C84C960"/>
    <w:rsid w:val="3C85858C"/>
    <w:rsid w:val="3C9EF93E"/>
    <w:rsid w:val="3CAD3782"/>
    <w:rsid w:val="3CB7A32F"/>
    <w:rsid w:val="3CBDEC8C"/>
    <w:rsid w:val="3CC86483"/>
    <w:rsid w:val="3CEE113C"/>
    <w:rsid w:val="3CF1D65D"/>
    <w:rsid w:val="3CF4CBB5"/>
    <w:rsid w:val="3D09CB6D"/>
    <w:rsid w:val="3D100A2F"/>
    <w:rsid w:val="3D1339C4"/>
    <w:rsid w:val="3D31A507"/>
    <w:rsid w:val="3D41AF2F"/>
    <w:rsid w:val="3D4742F2"/>
    <w:rsid w:val="3D4C419B"/>
    <w:rsid w:val="3D537F20"/>
    <w:rsid w:val="3D547857"/>
    <w:rsid w:val="3D89D7BB"/>
    <w:rsid w:val="3D9BC92B"/>
    <w:rsid w:val="3DA2319B"/>
    <w:rsid w:val="3DA235F8"/>
    <w:rsid w:val="3DA6108F"/>
    <w:rsid w:val="3DA808B6"/>
    <w:rsid w:val="3DB4278E"/>
    <w:rsid w:val="3DBB76EF"/>
    <w:rsid w:val="3DC6E513"/>
    <w:rsid w:val="3DC7D2A7"/>
    <w:rsid w:val="3DDBBD9D"/>
    <w:rsid w:val="3DEB9036"/>
    <w:rsid w:val="3DF8BE11"/>
    <w:rsid w:val="3E00E004"/>
    <w:rsid w:val="3E1634B8"/>
    <w:rsid w:val="3E273A5D"/>
    <w:rsid w:val="3E791D7B"/>
    <w:rsid w:val="3E7BA2DE"/>
    <w:rsid w:val="3E7E5E8F"/>
    <w:rsid w:val="3E9890E8"/>
    <w:rsid w:val="3E9F4737"/>
    <w:rsid w:val="3EA33ED1"/>
    <w:rsid w:val="3EA6A067"/>
    <w:rsid w:val="3EC1768A"/>
    <w:rsid w:val="3EDE9793"/>
    <w:rsid w:val="3EE97940"/>
    <w:rsid w:val="3EF5F3CF"/>
    <w:rsid w:val="3EFD21AB"/>
    <w:rsid w:val="3F01DEB3"/>
    <w:rsid w:val="3F0A812F"/>
    <w:rsid w:val="3F231CAC"/>
    <w:rsid w:val="3F29D1CD"/>
    <w:rsid w:val="3F4A7007"/>
    <w:rsid w:val="3F4A9D8C"/>
    <w:rsid w:val="3F5EBAB7"/>
    <w:rsid w:val="3F5F0519"/>
    <w:rsid w:val="3F919B73"/>
    <w:rsid w:val="3F92BAB3"/>
    <w:rsid w:val="3FA96AA8"/>
    <w:rsid w:val="3FA9C53A"/>
    <w:rsid w:val="3FAD6F31"/>
    <w:rsid w:val="3FB0E6CC"/>
    <w:rsid w:val="3FB20519"/>
    <w:rsid w:val="3FB2EFC9"/>
    <w:rsid w:val="3FB4FD90"/>
    <w:rsid w:val="3FBA641E"/>
    <w:rsid w:val="3FD3B267"/>
    <w:rsid w:val="3FD5393A"/>
    <w:rsid w:val="3FE45125"/>
    <w:rsid w:val="3FEDCE7C"/>
    <w:rsid w:val="3FFDB44D"/>
    <w:rsid w:val="400BD478"/>
    <w:rsid w:val="40115F90"/>
    <w:rsid w:val="402713BF"/>
    <w:rsid w:val="402A092B"/>
    <w:rsid w:val="402C6B4F"/>
    <w:rsid w:val="402D3598"/>
    <w:rsid w:val="4040D4B7"/>
    <w:rsid w:val="40476558"/>
    <w:rsid w:val="404789B9"/>
    <w:rsid w:val="4056567F"/>
    <w:rsid w:val="406C72F1"/>
    <w:rsid w:val="4073BDED"/>
    <w:rsid w:val="4085D420"/>
    <w:rsid w:val="408A25C8"/>
    <w:rsid w:val="408DEF5F"/>
    <w:rsid w:val="4097D165"/>
    <w:rsid w:val="40A152E7"/>
    <w:rsid w:val="40A4BDF9"/>
    <w:rsid w:val="40A5946C"/>
    <w:rsid w:val="40A75CB2"/>
    <w:rsid w:val="40BF0DD0"/>
    <w:rsid w:val="40C35024"/>
    <w:rsid w:val="40CA4090"/>
    <w:rsid w:val="40CE4132"/>
    <w:rsid w:val="40D21D27"/>
    <w:rsid w:val="40E02B51"/>
    <w:rsid w:val="40E5F4F0"/>
    <w:rsid w:val="40E7EA63"/>
    <w:rsid w:val="40E95C6B"/>
    <w:rsid w:val="40F3FADD"/>
    <w:rsid w:val="40F57CBF"/>
    <w:rsid w:val="4124821A"/>
    <w:rsid w:val="4124FA34"/>
    <w:rsid w:val="412723F3"/>
    <w:rsid w:val="41328FEE"/>
    <w:rsid w:val="413C06C8"/>
    <w:rsid w:val="4143D2E0"/>
    <w:rsid w:val="4155D453"/>
    <w:rsid w:val="41569F1E"/>
    <w:rsid w:val="4163DAC3"/>
    <w:rsid w:val="4164678A"/>
    <w:rsid w:val="417DE8BB"/>
    <w:rsid w:val="417FF201"/>
    <w:rsid w:val="419ACB42"/>
    <w:rsid w:val="41AA7F50"/>
    <w:rsid w:val="41B76580"/>
    <w:rsid w:val="41D71853"/>
    <w:rsid w:val="41D9D9F8"/>
    <w:rsid w:val="41E0CC95"/>
    <w:rsid w:val="420A5D5D"/>
    <w:rsid w:val="420EAAB8"/>
    <w:rsid w:val="421BDE98"/>
    <w:rsid w:val="421E0026"/>
    <w:rsid w:val="422026D5"/>
    <w:rsid w:val="42233F75"/>
    <w:rsid w:val="4224CDCD"/>
    <w:rsid w:val="4224EDB0"/>
    <w:rsid w:val="422D5728"/>
    <w:rsid w:val="42382042"/>
    <w:rsid w:val="42388EBD"/>
    <w:rsid w:val="423D5DA3"/>
    <w:rsid w:val="42577D61"/>
    <w:rsid w:val="426BC66F"/>
    <w:rsid w:val="42708134"/>
    <w:rsid w:val="427CF579"/>
    <w:rsid w:val="42874295"/>
    <w:rsid w:val="428776E6"/>
    <w:rsid w:val="42940FA7"/>
    <w:rsid w:val="4295BFE4"/>
    <w:rsid w:val="4299C6B8"/>
    <w:rsid w:val="429A80E4"/>
    <w:rsid w:val="429B843D"/>
    <w:rsid w:val="42BAB5A4"/>
    <w:rsid w:val="42CAB472"/>
    <w:rsid w:val="42CF20D2"/>
    <w:rsid w:val="42E145A2"/>
    <w:rsid w:val="42F3DE08"/>
    <w:rsid w:val="42F98406"/>
    <w:rsid w:val="43016C31"/>
    <w:rsid w:val="43071CDD"/>
    <w:rsid w:val="430D030D"/>
    <w:rsid w:val="4312BEDA"/>
    <w:rsid w:val="4316F6EE"/>
    <w:rsid w:val="431DA9C4"/>
    <w:rsid w:val="4326C31A"/>
    <w:rsid w:val="43292DB7"/>
    <w:rsid w:val="432DD281"/>
    <w:rsid w:val="4330674C"/>
    <w:rsid w:val="433D1E04"/>
    <w:rsid w:val="434868DA"/>
    <w:rsid w:val="4359DC0B"/>
    <w:rsid w:val="437965D8"/>
    <w:rsid w:val="439ACB11"/>
    <w:rsid w:val="43AF7509"/>
    <w:rsid w:val="43B69B6A"/>
    <w:rsid w:val="43D378C6"/>
    <w:rsid w:val="43D3826B"/>
    <w:rsid w:val="43E69813"/>
    <w:rsid w:val="43F201BE"/>
    <w:rsid w:val="43F23A12"/>
    <w:rsid w:val="440953C3"/>
    <w:rsid w:val="440A39B7"/>
    <w:rsid w:val="44186BAE"/>
    <w:rsid w:val="4420962B"/>
    <w:rsid w:val="4454C32D"/>
    <w:rsid w:val="44562112"/>
    <w:rsid w:val="44651DA9"/>
    <w:rsid w:val="446863C5"/>
    <w:rsid w:val="44709704"/>
    <w:rsid w:val="44752116"/>
    <w:rsid w:val="44769CA4"/>
    <w:rsid w:val="447AB936"/>
    <w:rsid w:val="4498A22F"/>
    <w:rsid w:val="44A5852C"/>
    <w:rsid w:val="44ACA004"/>
    <w:rsid w:val="44B362E4"/>
    <w:rsid w:val="44CC85FC"/>
    <w:rsid w:val="44DCA83B"/>
    <w:rsid w:val="44DD0277"/>
    <w:rsid w:val="44E69910"/>
    <w:rsid w:val="44EAE7B4"/>
    <w:rsid w:val="450B0D2D"/>
    <w:rsid w:val="451D490C"/>
    <w:rsid w:val="45334A3B"/>
    <w:rsid w:val="453CAF81"/>
    <w:rsid w:val="4557E32B"/>
    <w:rsid w:val="45604AD2"/>
    <w:rsid w:val="457FE48C"/>
    <w:rsid w:val="458322E9"/>
    <w:rsid w:val="45879B11"/>
    <w:rsid w:val="45978B90"/>
    <w:rsid w:val="45AAF1C4"/>
    <w:rsid w:val="45AE233C"/>
    <w:rsid w:val="45BBC654"/>
    <w:rsid w:val="45C45A5B"/>
    <w:rsid w:val="45C4748F"/>
    <w:rsid w:val="45D41E14"/>
    <w:rsid w:val="45DD398F"/>
    <w:rsid w:val="45F2D51C"/>
    <w:rsid w:val="45F40534"/>
    <w:rsid w:val="45FBBEC1"/>
    <w:rsid w:val="45FF999E"/>
    <w:rsid w:val="4617286C"/>
    <w:rsid w:val="46363444"/>
    <w:rsid w:val="464757CD"/>
    <w:rsid w:val="464CE50D"/>
    <w:rsid w:val="46572CC9"/>
    <w:rsid w:val="465CFD28"/>
    <w:rsid w:val="466D5950"/>
    <w:rsid w:val="46A7834E"/>
    <w:rsid w:val="46B0C382"/>
    <w:rsid w:val="46B6ECE2"/>
    <w:rsid w:val="46B83C95"/>
    <w:rsid w:val="46BA1159"/>
    <w:rsid w:val="46BF7F34"/>
    <w:rsid w:val="46C16B9A"/>
    <w:rsid w:val="46C2F7ED"/>
    <w:rsid w:val="46C620F3"/>
    <w:rsid w:val="46C64940"/>
    <w:rsid w:val="471EAA45"/>
    <w:rsid w:val="4723721B"/>
    <w:rsid w:val="4729AD8C"/>
    <w:rsid w:val="472BDF6B"/>
    <w:rsid w:val="47398B58"/>
    <w:rsid w:val="473B3B83"/>
    <w:rsid w:val="4756946F"/>
    <w:rsid w:val="476705F8"/>
    <w:rsid w:val="4771F690"/>
    <w:rsid w:val="47762732"/>
    <w:rsid w:val="479B5C53"/>
    <w:rsid w:val="47C4F14B"/>
    <w:rsid w:val="47D9057D"/>
    <w:rsid w:val="47DA3E89"/>
    <w:rsid w:val="47FC3A07"/>
    <w:rsid w:val="4813C353"/>
    <w:rsid w:val="48180C1F"/>
    <w:rsid w:val="481AD4C2"/>
    <w:rsid w:val="482235FD"/>
    <w:rsid w:val="48302821"/>
    <w:rsid w:val="483351FD"/>
    <w:rsid w:val="48339102"/>
    <w:rsid w:val="484066C6"/>
    <w:rsid w:val="4849A3C6"/>
    <w:rsid w:val="4859D74B"/>
    <w:rsid w:val="48667948"/>
    <w:rsid w:val="486E2E35"/>
    <w:rsid w:val="4870C286"/>
    <w:rsid w:val="487511A4"/>
    <w:rsid w:val="487FCA75"/>
    <w:rsid w:val="4881F584"/>
    <w:rsid w:val="488635A1"/>
    <w:rsid w:val="489DD234"/>
    <w:rsid w:val="48A0F2E7"/>
    <w:rsid w:val="48B1C4A1"/>
    <w:rsid w:val="48CC692C"/>
    <w:rsid w:val="48CDF0D9"/>
    <w:rsid w:val="48D41E02"/>
    <w:rsid w:val="48E087BC"/>
    <w:rsid w:val="49036CA9"/>
    <w:rsid w:val="4903C25B"/>
    <w:rsid w:val="4921D1A4"/>
    <w:rsid w:val="492EAA03"/>
    <w:rsid w:val="4932CD50"/>
    <w:rsid w:val="495329FD"/>
    <w:rsid w:val="496F8493"/>
    <w:rsid w:val="4975611A"/>
    <w:rsid w:val="498BBA27"/>
    <w:rsid w:val="498CEB21"/>
    <w:rsid w:val="4994DE89"/>
    <w:rsid w:val="499DE268"/>
    <w:rsid w:val="49A551A9"/>
    <w:rsid w:val="49A586C5"/>
    <w:rsid w:val="49AB76E2"/>
    <w:rsid w:val="49ACA78E"/>
    <w:rsid w:val="49C2F35F"/>
    <w:rsid w:val="49CBC5B1"/>
    <w:rsid w:val="49D6F224"/>
    <w:rsid w:val="49EE5097"/>
    <w:rsid w:val="49F5332E"/>
    <w:rsid w:val="49FA2254"/>
    <w:rsid w:val="4A0438E1"/>
    <w:rsid w:val="4A05A4B7"/>
    <w:rsid w:val="4A07825A"/>
    <w:rsid w:val="4A126474"/>
    <w:rsid w:val="4A142164"/>
    <w:rsid w:val="4A22D04B"/>
    <w:rsid w:val="4A24A787"/>
    <w:rsid w:val="4A2BBCF0"/>
    <w:rsid w:val="4A425969"/>
    <w:rsid w:val="4A519EC6"/>
    <w:rsid w:val="4A59AFCB"/>
    <w:rsid w:val="4A7DC76E"/>
    <w:rsid w:val="4A83E001"/>
    <w:rsid w:val="4A8418E2"/>
    <w:rsid w:val="4A87C54F"/>
    <w:rsid w:val="4AA23262"/>
    <w:rsid w:val="4AB06AFD"/>
    <w:rsid w:val="4AB06C13"/>
    <w:rsid w:val="4ABD5FCE"/>
    <w:rsid w:val="4AC643DE"/>
    <w:rsid w:val="4AD4D8ED"/>
    <w:rsid w:val="4ADD567B"/>
    <w:rsid w:val="4AF90A71"/>
    <w:rsid w:val="4B0554CE"/>
    <w:rsid w:val="4B0ADDCC"/>
    <w:rsid w:val="4B0B7667"/>
    <w:rsid w:val="4B0CE0A2"/>
    <w:rsid w:val="4B14973A"/>
    <w:rsid w:val="4B1961B9"/>
    <w:rsid w:val="4B1FE1E1"/>
    <w:rsid w:val="4B24A512"/>
    <w:rsid w:val="4B26AF7B"/>
    <w:rsid w:val="4B2E18DD"/>
    <w:rsid w:val="4B420091"/>
    <w:rsid w:val="4B43B93A"/>
    <w:rsid w:val="4B4D99CF"/>
    <w:rsid w:val="4B65E244"/>
    <w:rsid w:val="4B680CF7"/>
    <w:rsid w:val="4B8A2167"/>
    <w:rsid w:val="4B9190F2"/>
    <w:rsid w:val="4B9CFC19"/>
    <w:rsid w:val="4BAA13A3"/>
    <w:rsid w:val="4BC4282F"/>
    <w:rsid w:val="4BC6C2C0"/>
    <w:rsid w:val="4BCBF277"/>
    <w:rsid w:val="4BE4566B"/>
    <w:rsid w:val="4C1B05C0"/>
    <w:rsid w:val="4C1B8D42"/>
    <w:rsid w:val="4C29D687"/>
    <w:rsid w:val="4C31AA96"/>
    <w:rsid w:val="4C3F0D6D"/>
    <w:rsid w:val="4C4FF149"/>
    <w:rsid w:val="4C52A231"/>
    <w:rsid w:val="4C651055"/>
    <w:rsid w:val="4C6AFD56"/>
    <w:rsid w:val="4C77D835"/>
    <w:rsid w:val="4C8A1149"/>
    <w:rsid w:val="4C95F824"/>
    <w:rsid w:val="4CA03732"/>
    <w:rsid w:val="4CA40842"/>
    <w:rsid w:val="4CA59050"/>
    <w:rsid w:val="4CAB0EE3"/>
    <w:rsid w:val="4CB25419"/>
    <w:rsid w:val="4CB88B14"/>
    <w:rsid w:val="4CBFB4CC"/>
    <w:rsid w:val="4CCBB5AF"/>
    <w:rsid w:val="4CE24B66"/>
    <w:rsid w:val="4CE2802C"/>
    <w:rsid w:val="4CE81637"/>
    <w:rsid w:val="4CEDB2D0"/>
    <w:rsid w:val="4CF8E356"/>
    <w:rsid w:val="4D0301CC"/>
    <w:rsid w:val="4D08C470"/>
    <w:rsid w:val="4D0DE7A5"/>
    <w:rsid w:val="4D114416"/>
    <w:rsid w:val="4D1B7B19"/>
    <w:rsid w:val="4D22504C"/>
    <w:rsid w:val="4D3C1EAC"/>
    <w:rsid w:val="4D59E711"/>
    <w:rsid w:val="4D61BFD4"/>
    <w:rsid w:val="4D675692"/>
    <w:rsid w:val="4D6DA02F"/>
    <w:rsid w:val="4D6E05D1"/>
    <w:rsid w:val="4D73CC98"/>
    <w:rsid w:val="4D863B30"/>
    <w:rsid w:val="4D884B3D"/>
    <w:rsid w:val="4DA60A03"/>
    <w:rsid w:val="4DC9035C"/>
    <w:rsid w:val="4DCBE4D5"/>
    <w:rsid w:val="4DCCBC28"/>
    <w:rsid w:val="4DE299D5"/>
    <w:rsid w:val="4DE9AB04"/>
    <w:rsid w:val="4DFDEC46"/>
    <w:rsid w:val="4DFE50ED"/>
    <w:rsid w:val="4DFEA9A4"/>
    <w:rsid w:val="4E0077B2"/>
    <w:rsid w:val="4E0944DE"/>
    <w:rsid w:val="4E1298AD"/>
    <w:rsid w:val="4E403B3A"/>
    <w:rsid w:val="4E45A2D5"/>
    <w:rsid w:val="4E4B460D"/>
    <w:rsid w:val="4E5210DC"/>
    <w:rsid w:val="4E52F13A"/>
    <w:rsid w:val="4E57E2D4"/>
    <w:rsid w:val="4E5EB0BB"/>
    <w:rsid w:val="4E65CE58"/>
    <w:rsid w:val="4E66D2BB"/>
    <w:rsid w:val="4E6F055B"/>
    <w:rsid w:val="4E781636"/>
    <w:rsid w:val="4E7A6BA5"/>
    <w:rsid w:val="4E8A1646"/>
    <w:rsid w:val="4E8E47BC"/>
    <w:rsid w:val="4E957FB1"/>
    <w:rsid w:val="4EB4EA88"/>
    <w:rsid w:val="4EDAE86C"/>
    <w:rsid w:val="4EDE7A1D"/>
    <w:rsid w:val="4F11D1D1"/>
    <w:rsid w:val="4F15D2C7"/>
    <w:rsid w:val="4F174E33"/>
    <w:rsid w:val="4F2D0448"/>
    <w:rsid w:val="4F363AED"/>
    <w:rsid w:val="4F3CA76E"/>
    <w:rsid w:val="4F40F07D"/>
    <w:rsid w:val="4F64749B"/>
    <w:rsid w:val="4F8A6F83"/>
    <w:rsid w:val="4FA2B7DD"/>
    <w:rsid w:val="4FA56E95"/>
    <w:rsid w:val="4FAFEFAC"/>
    <w:rsid w:val="4FB197E2"/>
    <w:rsid w:val="4FB4AC8F"/>
    <w:rsid w:val="4FBE0DA5"/>
    <w:rsid w:val="4FC62135"/>
    <w:rsid w:val="4FDAD18E"/>
    <w:rsid w:val="4FDDE94D"/>
    <w:rsid w:val="4FE110FC"/>
    <w:rsid w:val="4FF1E8C9"/>
    <w:rsid w:val="50043D04"/>
    <w:rsid w:val="50089200"/>
    <w:rsid w:val="501462A7"/>
    <w:rsid w:val="5028C692"/>
    <w:rsid w:val="503E4A6A"/>
    <w:rsid w:val="503FD1D7"/>
    <w:rsid w:val="50498B45"/>
    <w:rsid w:val="50546FF3"/>
    <w:rsid w:val="5074EEB5"/>
    <w:rsid w:val="508EC2F1"/>
    <w:rsid w:val="5092A124"/>
    <w:rsid w:val="50953A4F"/>
    <w:rsid w:val="50AE3762"/>
    <w:rsid w:val="50B5E54B"/>
    <w:rsid w:val="50B9E187"/>
    <w:rsid w:val="50CB71B4"/>
    <w:rsid w:val="50E2E826"/>
    <w:rsid w:val="50E94106"/>
    <w:rsid w:val="510EE000"/>
    <w:rsid w:val="511A9DEC"/>
    <w:rsid w:val="51313598"/>
    <w:rsid w:val="51376069"/>
    <w:rsid w:val="513E864C"/>
    <w:rsid w:val="5157CA65"/>
    <w:rsid w:val="51597BC5"/>
    <w:rsid w:val="515CD320"/>
    <w:rsid w:val="51644BAD"/>
    <w:rsid w:val="517E3D58"/>
    <w:rsid w:val="51856F20"/>
    <w:rsid w:val="51887AFA"/>
    <w:rsid w:val="519DF7E2"/>
    <w:rsid w:val="51B46632"/>
    <w:rsid w:val="51B58AF1"/>
    <w:rsid w:val="51B98FDF"/>
    <w:rsid w:val="51BA2757"/>
    <w:rsid w:val="51DA1ACB"/>
    <w:rsid w:val="51E07C44"/>
    <w:rsid w:val="51E49CF0"/>
    <w:rsid w:val="51E7220E"/>
    <w:rsid w:val="51FB30DE"/>
    <w:rsid w:val="520320F0"/>
    <w:rsid w:val="521EA0E9"/>
    <w:rsid w:val="521F44BB"/>
    <w:rsid w:val="52209AEF"/>
    <w:rsid w:val="523DEF69"/>
    <w:rsid w:val="525D06FB"/>
    <w:rsid w:val="5266D482"/>
    <w:rsid w:val="5270F58E"/>
    <w:rsid w:val="5272F14C"/>
    <w:rsid w:val="527C6A2A"/>
    <w:rsid w:val="527DF83C"/>
    <w:rsid w:val="528E0C1F"/>
    <w:rsid w:val="52BB251F"/>
    <w:rsid w:val="52C16119"/>
    <w:rsid w:val="52C59EAE"/>
    <w:rsid w:val="52CC405E"/>
    <w:rsid w:val="52CEAB05"/>
    <w:rsid w:val="52DA0014"/>
    <w:rsid w:val="52FC2BBF"/>
    <w:rsid w:val="5315D421"/>
    <w:rsid w:val="5325650F"/>
    <w:rsid w:val="5336AA04"/>
    <w:rsid w:val="533FE9ED"/>
    <w:rsid w:val="53586344"/>
    <w:rsid w:val="53756CE4"/>
    <w:rsid w:val="5386AFED"/>
    <w:rsid w:val="5389E6F8"/>
    <w:rsid w:val="538CA97F"/>
    <w:rsid w:val="539095B1"/>
    <w:rsid w:val="539EA95A"/>
    <w:rsid w:val="53CA69A7"/>
    <w:rsid w:val="53D32EC0"/>
    <w:rsid w:val="53E47BD5"/>
    <w:rsid w:val="54017FBE"/>
    <w:rsid w:val="540CE318"/>
    <w:rsid w:val="54148F42"/>
    <w:rsid w:val="541DFEEE"/>
    <w:rsid w:val="54375F46"/>
    <w:rsid w:val="5456E6E2"/>
    <w:rsid w:val="5459A0EC"/>
    <w:rsid w:val="54658523"/>
    <w:rsid w:val="54718E80"/>
    <w:rsid w:val="54810DE6"/>
    <w:rsid w:val="5489DE1B"/>
    <w:rsid w:val="5499C3BB"/>
    <w:rsid w:val="54BA94C5"/>
    <w:rsid w:val="54BF9C2E"/>
    <w:rsid w:val="54CAB59E"/>
    <w:rsid w:val="54F1969A"/>
    <w:rsid w:val="54F3862C"/>
    <w:rsid w:val="54FC4430"/>
    <w:rsid w:val="55020823"/>
    <w:rsid w:val="55033607"/>
    <w:rsid w:val="5508089A"/>
    <w:rsid w:val="55123D66"/>
    <w:rsid w:val="5532550A"/>
    <w:rsid w:val="553421F0"/>
    <w:rsid w:val="5544C96B"/>
    <w:rsid w:val="5554143F"/>
    <w:rsid w:val="555A570A"/>
    <w:rsid w:val="556BE8D7"/>
    <w:rsid w:val="559486FD"/>
    <w:rsid w:val="55AF0C6D"/>
    <w:rsid w:val="55B4F774"/>
    <w:rsid w:val="55B60658"/>
    <w:rsid w:val="55B9157C"/>
    <w:rsid w:val="55CBC1F1"/>
    <w:rsid w:val="55D022A7"/>
    <w:rsid w:val="55D65209"/>
    <w:rsid w:val="55DE9B5E"/>
    <w:rsid w:val="55EF86AB"/>
    <w:rsid w:val="55F1FC93"/>
    <w:rsid w:val="55F5FACA"/>
    <w:rsid w:val="55F75538"/>
    <w:rsid w:val="55F99ACF"/>
    <w:rsid w:val="55FAE06F"/>
    <w:rsid w:val="55FFA6C3"/>
    <w:rsid w:val="56072389"/>
    <w:rsid w:val="560CB85B"/>
    <w:rsid w:val="560D535B"/>
    <w:rsid w:val="56258607"/>
    <w:rsid w:val="56320F91"/>
    <w:rsid w:val="56446D22"/>
    <w:rsid w:val="564B3293"/>
    <w:rsid w:val="5657D368"/>
    <w:rsid w:val="565DC13D"/>
    <w:rsid w:val="5688F852"/>
    <w:rsid w:val="5690EA56"/>
    <w:rsid w:val="5696F92B"/>
    <w:rsid w:val="56A48DA5"/>
    <w:rsid w:val="56B14F7D"/>
    <w:rsid w:val="56BD0158"/>
    <w:rsid w:val="56CD0E0E"/>
    <w:rsid w:val="56D495A4"/>
    <w:rsid w:val="56F90C06"/>
    <w:rsid w:val="5700BB60"/>
    <w:rsid w:val="5702B026"/>
    <w:rsid w:val="57235754"/>
    <w:rsid w:val="572B1B87"/>
    <w:rsid w:val="573A7A8B"/>
    <w:rsid w:val="5741F3AF"/>
    <w:rsid w:val="5745132F"/>
    <w:rsid w:val="57535110"/>
    <w:rsid w:val="575E87EA"/>
    <w:rsid w:val="57864FD5"/>
    <w:rsid w:val="579CEF46"/>
    <w:rsid w:val="57A1D0BA"/>
    <w:rsid w:val="57AAF55D"/>
    <w:rsid w:val="57AB0DD6"/>
    <w:rsid w:val="57B501D1"/>
    <w:rsid w:val="57B632BC"/>
    <w:rsid w:val="57BD8CFD"/>
    <w:rsid w:val="57CE5A8F"/>
    <w:rsid w:val="57D66C8B"/>
    <w:rsid w:val="57E7455C"/>
    <w:rsid w:val="57EEA53B"/>
    <w:rsid w:val="57F0432A"/>
    <w:rsid w:val="57F4F45E"/>
    <w:rsid w:val="5806FEBE"/>
    <w:rsid w:val="58094A2B"/>
    <w:rsid w:val="5817FBFF"/>
    <w:rsid w:val="581893FD"/>
    <w:rsid w:val="582C3C4B"/>
    <w:rsid w:val="5832E632"/>
    <w:rsid w:val="58424812"/>
    <w:rsid w:val="5857FA27"/>
    <w:rsid w:val="587F1174"/>
    <w:rsid w:val="589C99B8"/>
    <w:rsid w:val="58C0D2EA"/>
    <w:rsid w:val="58E27B57"/>
    <w:rsid w:val="58E2BD69"/>
    <w:rsid w:val="58FF53BC"/>
    <w:rsid w:val="5902C5F6"/>
    <w:rsid w:val="592B1473"/>
    <w:rsid w:val="5933F79D"/>
    <w:rsid w:val="594793C6"/>
    <w:rsid w:val="594B9FE6"/>
    <w:rsid w:val="594D7E8E"/>
    <w:rsid w:val="595650A5"/>
    <w:rsid w:val="59713A52"/>
    <w:rsid w:val="59777D7A"/>
    <w:rsid w:val="597A1C81"/>
    <w:rsid w:val="597C0C45"/>
    <w:rsid w:val="598A1FEE"/>
    <w:rsid w:val="59A4CE07"/>
    <w:rsid w:val="59A4E012"/>
    <w:rsid w:val="59B2308B"/>
    <w:rsid w:val="59C7C627"/>
    <w:rsid w:val="59CD87A3"/>
    <w:rsid w:val="59CD8DFD"/>
    <w:rsid w:val="59F74669"/>
    <w:rsid w:val="59FAAC36"/>
    <w:rsid w:val="59FB21B5"/>
    <w:rsid w:val="59FD9A13"/>
    <w:rsid w:val="5A0CE07A"/>
    <w:rsid w:val="5A1025CA"/>
    <w:rsid w:val="5A251A02"/>
    <w:rsid w:val="5A2A77FF"/>
    <w:rsid w:val="5A39D6FE"/>
    <w:rsid w:val="5A3B4D07"/>
    <w:rsid w:val="5A41D8CC"/>
    <w:rsid w:val="5A4A9006"/>
    <w:rsid w:val="5A4C287C"/>
    <w:rsid w:val="5A4C398F"/>
    <w:rsid w:val="5A5962FA"/>
    <w:rsid w:val="5A59C9A7"/>
    <w:rsid w:val="5A5CF0A9"/>
    <w:rsid w:val="5A5F0182"/>
    <w:rsid w:val="5A858DA2"/>
    <w:rsid w:val="5AA49D0E"/>
    <w:rsid w:val="5AAA47DC"/>
    <w:rsid w:val="5AC9715E"/>
    <w:rsid w:val="5ACA1065"/>
    <w:rsid w:val="5AD13E07"/>
    <w:rsid w:val="5ADF75B9"/>
    <w:rsid w:val="5AE668AB"/>
    <w:rsid w:val="5AEE34AA"/>
    <w:rsid w:val="5AF37DAF"/>
    <w:rsid w:val="5AFA2A37"/>
    <w:rsid w:val="5B0B7016"/>
    <w:rsid w:val="5B112785"/>
    <w:rsid w:val="5B1E5C06"/>
    <w:rsid w:val="5B2D465D"/>
    <w:rsid w:val="5B3446B9"/>
    <w:rsid w:val="5B3D5244"/>
    <w:rsid w:val="5B4BD3F8"/>
    <w:rsid w:val="5B6C65E5"/>
    <w:rsid w:val="5B6EB5D4"/>
    <w:rsid w:val="5B7184C9"/>
    <w:rsid w:val="5B84BB2B"/>
    <w:rsid w:val="5B8716B3"/>
    <w:rsid w:val="5B914EE6"/>
    <w:rsid w:val="5B9B5947"/>
    <w:rsid w:val="5BAC0386"/>
    <w:rsid w:val="5BBBB9BF"/>
    <w:rsid w:val="5BBE1F0C"/>
    <w:rsid w:val="5BC2308D"/>
    <w:rsid w:val="5BD2BB7C"/>
    <w:rsid w:val="5BDD7327"/>
    <w:rsid w:val="5BE11769"/>
    <w:rsid w:val="5BEE84A2"/>
    <w:rsid w:val="5C2F2421"/>
    <w:rsid w:val="5C2F6128"/>
    <w:rsid w:val="5C2F9713"/>
    <w:rsid w:val="5C2FEFBC"/>
    <w:rsid w:val="5C30316C"/>
    <w:rsid w:val="5C3711FE"/>
    <w:rsid w:val="5C4855FD"/>
    <w:rsid w:val="5C669C6B"/>
    <w:rsid w:val="5C770804"/>
    <w:rsid w:val="5C908376"/>
    <w:rsid w:val="5CB59AD7"/>
    <w:rsid w:val="5CC61BCD"/>
    <w:rsid w:val="5CC7CACC"/>
    <w:rsid w:val="5CD4D1DF"/>
    <w:rsid w:val="5CDAC0D4"/>
    <w:rsid w:val="5CE7E84E"/>
    <w:rsid w:val="5D08988F"/>
    <w:rsid w:val="5D104B48"/>
    <w:rsid w:val="5D1304CC"/>
    <w:rsid w:val="5D27DE98"/>
    <w:rsid w:val="5D28682F"/>
    <w:rsid w:val="5D41C168"/>
    <w:rsid w:val="5D436D94"/>
    <w:rsid w:val="5D479269"/>
    <w:rsid w:val="5D6454E6"/>
    <w:rsid w:val="5D71949A"/>
    <w:rsid w:val="5D71C41E"/>
    <w:rsid w:val="5D8222FD"/>
    <w:rsid w:val="5D9DEEDD"/>
    <w:rsid w:val="5DB335B3"/>
    <w:rsid w:val="5DB87D11"/>
    <w:rsid w:val="5DD5B564"/>
    <w:rsid w:val="5DE78D4E"/>
    <w:rsid w:val="5DECF5C8"/>
    <w:rsid w:val="5DF1A6D3"/>
    <w:rsid w:val="5DFBB1FC"/>
    <w:rsid w:val="5E14168B"/>
    <w:rsid w:val="5E2B0460"/>
    <w:rsid w:val="5E36ABCC"/>
    <w:rsid w:val="5E3A4FF7"/>
    <w:rsid w:val="5E4B46F7"/>
    <w:rsid w:val="5E5126C8"/>
    <w:rsid w:val="5E5E9288"/>
    <w:rsid w:val="5E7892E8"/>
    <w:rsid w:val="5E82B946"/>
    <w:rsid w:val="5E85A930"/>
    <w:rsid w:val="5EA6B04C"/>
    <w:rsid w:val="5EB932CD"/>
    <w:rsid w:val="5ED21968"/>
    <w:rsid w:val="5ED252A1"/>
    <w:rsid w:val="5ED64C92"/>
    <w:rsid w:val="5EEF27B5"/>
    <w:rsid w:val="5F1698BD"/>
    <w:rsid w:val="5F174DED"/>
    <w:rsid w:val="5F1941CE"/>
    <w:rsid w:val="5F1B0D05"/>
    <w:rsid w:val="5F291BDF"/>
    <w:rsid w:val="5F40EA9E"/>
    <w:rsid w:val="5F5B007C"/>
    <w:rsid w:val="5F64BC92"/>
    <w:rsid w:val="5F780E31"/>
    <w:rsid w:val="5F7B08E4"/>
    <w:rsid w:val="5F81AFB5"/>
    <w:rsid w:val="5FA0D6AF"/>
    <w:rsid w:val="5FB159C3"/>
    <w:rsid w:val="5FD17CE1"/>
    <w:rsid w:val="5FD8D2EF"/>
    <w:rsid w:val="5FEFE9CA"/>
    <w:rsid w:val="5FF1EF0F"/>
    <w:rsid w:val="5FF2F035"/>
    <w:rsid w:val="5FF40F35"/>
    <w:rsid w:val="60095122"/>
    <w:rsid w:val="6009D6FF"/>
    <w:rsid w:val="6011C485"/>
    <w:rsid w:val="6015C3B8"/>
    <w:rsid w:val="6043EAA1"/>
    <w:rsid w:val="605024C4"/>
    <w:rsid w:val="605249FF"/>
    <w:rsid w:val="606B2C87"/>
    <w:rsid w:val="6083D2A0"/>
    <w:rsid w:val="60ACC825"/>
    <w:rsid w:val="60B0ECC4"/>
    <w:rsid w:val="60C45A20"/>
    <w:rsid w:val="60E569B0"/>
    <w:rsid w:val="60F5D2A0"/>
    <w:rsid w:val="612ADCD8"/>
    <w:rsid w:val="6131CFD8"/>
    <w:rsid w:val="6132569F"/>
    <w:rsid w:val="61409594"/>
    <w:rsid w:val="614E8288"/>
    <w:rsid w:val="614FF287"/>
    <w:rsid w:val="6158E55D"/>
    <w:rsid w:val="61660D9F"/>
    <w:rsid w:val="6168118D"/>
    <w:rsid w:val="6183FF1F"/>
    <w:rsid w:val="61846518"/>
    <w:rsid w:val="61947DB5"/>
    <w:rsid w:val="61A5CA6D"/>
    <w:rsid w:val="61AF3705"/>
    <w:rsid w:val="61E64693"/>
    <w:rsid w:val="61F91C10"/>
    <w:rsid w:val="620314B5"/>
    <w:rsid w:val="62302CD1"/>
    <w:rsid w:val="6237B910"/>
    <w:rsid w:val="6238C986"/>
    <w:rsid w:val="623A7285"/>
    <w:rsid w:val="6245C43F"/>
    <w:rsid w:val="62733BE2"/>
    <w:rsid w:val="627D4777"/>
    <w:rsid w:val="6288FCE9"/>
    <w:rsid w:val="62ADC851"/>
    <w:rsid w:val="62C69C67"/>
    <w:rsid w:val="62D30BA4"/>
    <w:rsid w:val="62DD99E1"/>
    <w:rsid w:val="62E4D0BA"/>
    <w:rsid w:val="62E5CEF7"/>
    <w:rsid w:val="62F6809C"/>
    <w:rsid w:val="62FCB819"/>
    <w:rsid w:val="62FD4E18"/>
    <w:rsid w:val="6325B542"/>
    <w:rsid w:val="63464EE9"/>
    <w:rsid w:val="635707CA"/>
    <w:rsid w:val="6365609F"/>
    <w:rsid w:val="63830F9E"/>
    <w:rsid w:val="63890DE9"/>
    <w:rsid w:val="638BE209"/>
    <w:rsid w:val="63941CE3"/>
    <w:rsid w:val="639D7074"/>
    <w:rsid w:val="63A2AC86"/>
    <w:rsid w:val="63A2D9FF"/>
    <w:rsid w:val="63B0C94B"/>
    <w:rsid w:val="63B83D7B"/>
    <w:rsid w:val="63BD8FB8"/>
    <w:rsid w:val="63BF7524"/>
    <w:rsid w:val="63C3DF1E"/>
    <w:rsid w:val="63D913D2"/>
    <w:rsid w:val="63DC3753"/>
    <w:rsid w:val="63E105A2"/>
    <w:rsid w:val="63F8EB46"/>
    <w:rsid w:val="63FE3B21"/>
    <w:rsid w:val="64054833"/>
    <w:rsid w:val="640B9731"/>
    <w:rsid w:val="6423B410"/>
    <w:rsid w:val="642E4EBE"/>
    <w:rsid w:val="64330BF8"/>
    <w:rsid w:val="64455D1F"/>
    <w:rsid w:val="644D5483"/>
    <w:rsid w:val="6450F1F8"/>
    <w:rsid w:val="64562A99"/>
    <w:rsid w:val="6463D6BE"/>
    <w:rsid w:val="647F5FC6"/>
    <w:rsid w:val="648049AD"/>
    <w:rsid w:val="649A87CE"/>
    <w:rsid w:val="64B73E1F"/>
    <w:rsid w:val="64CA2B1E"/>
    <w:rsid w:val="64D3FAD1"/>
    <w:rsid w:val="64D512F7"/>
    <w:rsid w:val="64D891D3"/>
    <w:rsid w:val="64E04AB1"/>
    <w:rsid w:val="64E93115"/>
    <w:rsid w:val="64E9D420"/>
    <w:rsid w:val="64ED710B"/>
    <w:rsid w:val="64EF414A"/>
    <w:rsid w:val="6502A173"/>
    <w:rsid w:val="6504889E"/>
    <w:rsid w:val="650E50F3"/>
    <w:rsid w:val="6520127E"/>
    <w:rsid w:val="654AEB60"/>
    <w:rsid w:val="6551F48E"/>
    <w:rsid w:val="65524C33"/>
    <w:rsid w:val="655263ED"/>
    <w:rsid w:val="65572FB2"/>
    <w:rsid w:val="6557E6CA"/>
    <w:rsid w:val="6574A594"/>
    <w:rsid w:val="6578F54C"/>
    <w:rsid w:val="6589E513"/>
    <w:rsid w:val="65C39DAB"/>
    <w:rsid w:val="65C6D521"/>
    <w:rsid w:val="65DD4A3D"/>
    <w:rsid w:val="65ED0B69"/>
    <w:rsid w:val="65FAFE28"/>
    <w:rsid w:val="6605560C"/>
    <w:rsid w:val="6612368A"/>
    <w:rsid w:val="661E32CF"/>
    <w:rsid w:val="662125C6"/>
    <w:rsid w:val="66237158"/>
    <w:rsid w:val="6625A875"/>
    <w:rsid w:val="6630176C"/>
    <w:rsid w:val="6635B557"/>
    <w:rsid w:val="663722A5"/>
    <w:rsid w:val="6642CD57"/>
    <w:rsid w:val="664FE03B"/>
    <w:rsid w:val="6665386E"/>
    <w:rsid w:val="6667DDAC"/>
    <w:rsid w:val="667FE888"/>
    <w:rsid w:val="66970100"/>
    <w:rsid w:val="66B9FCC5"/>
    <w:rsid w:val="66BD1284"/>
    <w:rsid w:val="66C51248"/>
    <w:rsid w:val="66D5E195"/>
    <w:rsid w:val="671B9D4C"/>
    <w:rsid w:val="672F06F5"/>
    <w:rsid w:val="673C847B"/>
    <w:rsid w:val="674337F3"/>
    <w:rsid w:val="6744F834"/>
    <w:rsid w:val="674E8DE0"/>
    <w:rsid w:val="677B85C8"/>
    <w:rsid w:val="678388E8"/>
    <w:rsid w:val="678FF753"/>
    <w:rsid w:val="67934096"/>
    <w:rsid w:val="679617A4"/>
    <w:rsid w:val="679FB3E0"/>
    <w:rsid w:val="67AB4AD9"/>
    <w:rsid w:val="67B82BE6"/>
    <w:rsid w:val="67BC1CD0"/>
    <w:rsid w:val="67BD1329"/>
    <w:rsid w:val="67DA1023"/>
    <w:rsid w:val="67DBA5F0"/>
    <w:rsid w:val="67E20B08"/>
    <w:rsid w:val="67E592F3"/>
    <w:rsid w:val="67F29FF9"/>
    <w:rsid w:val="67F9E16E"/>
    <w:rsid w:val="67FC2682"/>
    <w:rsid w:val="68050236"/>
    <w:rsid w:val="68147C73"/>
    <w:rsid w:val="683BF6BA"/>
    <w:rsid w:val="6847A3DE"/>
    <w:rsid w:val="68685D94"/>
    <w:rsid w:val="6869EC39"/>
    <w:rsid w:val="6894BA29"/>
    <w:rsid w:val="6899ACBE"/>
    <w:rsid w:val="689F2BE8"/>
    <w:rsid w:val="68A904E0"/>
    <w:rsid w:val="68AB1FFF"/>
    <w:rsid w:val="68DC5455"/>
    <w:rsid w:val="68DFBBD0"/>
    <w:rsid w:val="68F81E2D"/>
    <w:rsid w:val="68FF740F"/>
    <w:rsid w:val="69021375"/>
    <w:rsid w:val="690A220B"/>
    <w:rsid w:val="691199F2"/>
    <w:rsid w:val="6916F182"/>
    <w:rsid w:val="692A98C4"/>
    <w:rsid w:val="69325379"/>
    <w:rsid w:val="6955E477"/>
    <w:rsid w:val="69584366"/>
    <w:rsid w:val="6963C607"/>
    <w:rsid w:val="6977A800"/>
    <w:rsid w:val="6993D396"/>
    <w:rsid w:val="699714CC"/>
    <w:rsid w:val="69985C78"/>
    <w:rsid w:val="69AE8A32"/>
    <w:rsid w:val="69B21C7E"/>
    <w:rsid w:val="69BCA5FE"/>
    <w:rsid w:val="69C5E595"/>
    <w:rsid w:val="69CE456F"/>
    <w:rsid w:val="69D80AD4"/>
    <w:rsid w:val="69EE39BF"/>
    <w:rsid w:val="69F4FE48"/>
    <w:rsid w:val="6A0902E9"/>
    <w:rsid w:val="6A2BA5E3"/>
    <w:rsid w:val="6A30CD32"/>
    <w:rsid w:val="6A345F60"/>
    <w:rsid w:val="6A38A14D"/>
    <w:rsid w:val="6A3A5104"/>
    <w:rsid w:val="6A3AD925"/>
    <w:rsid w:val="6A3B5B9D"/>
    <w:rsid w:val="6A53A99B"/>
    <w:rsid w:val="6A5D900A"/>
    <w:rsid w:val="6A66DA88"/>
    <w:rsid w:val="6A70C04C"/>
    <w:rsid w:val="6A8E168E"/>
    <w:rsid w:val="6A8FE7E8"/>
    <w:rsid w:val="6A983E05"/>
    <w:rsid w:val="6A9DBDCE"/>
    <w:rsid w:val="6AA26DE8"/>
    <w:rsid w:val="6AA76223"/>
    <w:rsid w:val="6AB203FD"/>
    <w:rsid w:val="6ABC74D6"/>
    <w:rsid w:val="6AC99406"/>
    <w:rsid w:val="6ACCBAF1"/>
    <w:rsid w:val="6AE3B0DC"/>
    <w:rsid w:val="6AEAB951"/>
    <w:rsid w:val="6AFD2BFF"/>
    <w:rsid w:val="6B1FD654"/>
    <w:rsid w:val="6B291EB0"/>
    <w:rsid w:val="6B507843"/>
    <w:rsid w:val="6B5C3428"/>
    <w:rsid w:val="6B668642"/>
    <w:rsid w:val="6B7C3311"/>
    <w:rsid w:val="6B822EAE"/>
    <w:rsid w:val="6B93EC31"/>
    <w:rsid w:val="6B9545CF"/>
    <w:rsid w:val="6BAE717A"/>
    <w:rsid w:val="6BE6C54A"/>
    <w:rsid w:val="6BEF0869"/>
    <w:rsid w:val="6BFB51A6"/>
    <w:rsid w:val="6C17ED76"/>
    <w:rsid w:val="6C194894"/>
    <w:rsid w:val="6C1F4352"/>
    <w:rsid w:val="6C3243E1"/>
    <w:rsid w:val="6C46455C"/>
    <w:rsid w:val="6CA67248"/>
    <w:rsid w:val="6CBD0CDB"/>
    <w:rsid w:val="6CC75138"/>
    <w:rsid w:val="6CF0E37B"/>
    <w:rsid w:val="6CF7099E"/>
    <w:rsid w:val="6CF79CCC"/>
    <w:rsid w:val="6D016CF3"/>
    <w:rsid w:val="6D02CC1A"/>
    <w:rsid w:val="6D15EA27"/>
    <w:rsid w:val="6D180372"/>
    <w:rsid w:val="6D312BCF"/>
    <w:rsid w:val="6D40D7F8"/>
    <w:rsid w:val="6D45EF97"/>
    <w:rsid w:val="6D46741B"/>
    <w:rsid w:val="6D4CB588"/>
    <w:rsid w:val="6D4DB6F3"/>
    <w:rsid w:val="6D63D517"/>
    <w:rsid w:val="6D838C13"/>
    <w:rsid w:val="6D98FFE1"/>
    <w:rsid w:val="6DA5349F"/>
    <w:rsid w:val="6DAA0330"/>
    <w:rsid w:val="6DB3517C"/>
    <w:rsid w:val="6DB8C2D1"/>
    <w:rsid w:val="6DC0018E"/>
    <w:rsid w:val="6DC71D5B"/>
    <w:rsid w:val="6DF08F08"/>
    <w:rsid w:val="6E05AEC1"/>
    <w:rsid w:val="6E091EF2"/>
    <w:rsid w:val="6E19A0A8"/>
    <w:rsid w:val="6E23A32F"/>
    <w:rsid w:val="6E24369B"/>
    <w:rsid w:val="6E2F5994"/>
    <w:rsid w:val="6E394E6C"/>
    <w:rsid w:val="6E3A8956"/>
    <w:rsid w:val="6E446FA4"/>
    <w:rsid w:val="6E45943F"/>
    <w:rsid w:val="6E4B049E"/>
    <w:rsid w:val="6E5A5AA8"/>
    <w:rsid w:val="6E5C5716"/>
    <w:rsid w:val="6E77878E"/>
    <w:rsid w:val="6EA73E22"/>
    <w:rsid w:val="6EB3D3D3"/>
    <w:rsid w:val="6EB43A01"/>
    <w:rsid w:val="6ECC4F19"/>
    <w:rsid w:val="6ED7A798"/>
    <w:rsid w:val="6EE82832"/>
    <w:rsid w:val="6EEF8BFB"/>
    <w:rsid w:val="6EF0D112"/>
    <w:rsid w:val="6EF78F22"/>
    <w:rsid w:val="6EF98E64"/>
    <w:rsid w:val="6F092F26"/>
    <w:rsid w:val="6F0D74AD"/>
    <w:rsid w:val="6F0DFA61"/>
    <w:rsid w:val="6F0ED76F"/>
    <w:rsid w:val="6F1D5F55"/>
    <w:rsid w:val="6F2C0531"/>
    <w:rsid w:val="6F46DDF8"/>
    <w:rsid w:val="6F4ACC81"/>
    <w:rsid w:val="6F5286CB"/>
    <w:rsid w:val="6F67F235"/>
    <w:rsid w:val="6F6E0C0D"/>
    <w:rsid w:val="6F98702C"/>
    <w:rsid w:val="6F99FD02"/>
    <w:rsid w:val="6F9E4ACC"/>
    <w:rsid w:val="6FA64314"/>
    <w:rsid w:val="6FA797D5"/>
    <w:rsid w:val="6FAB4EB6"/>
    <w:rsid w:val="6FAF0322"/>
    <w:rsid w:val="6FB57D59"/>
    <w:rsid w:val="6FBE430B"/>
    <w:rsid w:val="6FD2D7E1"/>
    <w:rsid w:val="6FD75440"/>
    <w:rsid w:val="6FDF755E"/>
    <w:rsid w:val="6FE2F091"/>
    <w:rsid w:val="6FECDD99"/>
    <w:rsid w:val="6FEF456E"/>
    <w:rsid w:val="700CCAD8"/>
    <w:rsid w:val="70159411"/>
    <w:rsid w:val="7023FD1C"/>
    <w:rsid w:val="702A0EE2"/>
    <w:rsid w:val="702E57C7"/>
    <w:rsid w:val="7032EC44"/>
    <w:rsid w:val="70343C67"/>
    <w:rsid w:val="703CEB95"/>
    <w:rsid w:val="7051E8DC"/>
    <w:rsid w:val="7058DCE1"/>
    <w:rsid w:val="705C722B"/>
    <w:rsid w:val="706D4ED6"/>
    <w:rsid w:val="7085E3D8"/>
    <w:rsid w:val="70896FAD"/>
    <w:rsid w:val="709C62F1"/>
    <w:rsid w:val="70ADB8BC"/>
    <w:rsid w:val="70B96F80"/>
    <w:rsid w:val="70DAE6AE"/>
    <w:rsid w:val="70E057D9"/>
    <w:rsid w:val="70E3716F"/>
    <w:rsid w:val="70FE26A5"/>
    <w:rsid w:val="71003F23"/>
    <w:rsid w:val="7100436E"/>
    <w:rsid w:val="7110FB61"/>
    <w:rsid w:val="712BE92B"/>
    <w:rsid w:val="71329E4C"/>
    <w:rsid w:val="713DFD2D"/>
    <w:rsid w:val="71405B0D"/>
    <w:rsid w:val="715781B7"/>
    <w:rsid w:val="715A5750"/>
    <w:rsid w:val="71753407"/>
    <w:rsid w:val="71802082"/>
    <w:rsid w:val="719B16E5"/>
    <w:rsid w:val="71AF619C"/>
    <w:rsid w:val="71C40474"/>
    <w:rsid w:val="71C74B19"/>
    <w:rsid w:val="71D1B429"/>
    <w:rsid w:val="71D7416A"/>
    <w:rsid w:val="71DB5127"/>
    <w:rsid w:val="71DB73D2"/>
    <w:rsid w:val="71E9C4F7"/>
    <w:rsid w:val="71EF77A3"/>
    <w:rsid w:val="71F15220"/>
    <w:rsid w:val="71FFF885"/>
    <w:rsid w:val="720676F8"/>
    <w:rsid w:val="721F81E1"/>
    <w:rsid w:val="722669B9"/>
    <w:rsid w:val="722FB14F"/>
    <w:rsid w:val="7236BEC9"/>
    <w:rsid w:val="72423EA2"/>
    <w:rsid w:val="72488220"/>
    <w:rsid w:val="724986BC"/>
    <w:rsid w:val="724E3D37"/>
    <w:rsid w:val="724F535A"/>
    <w:rsid w:val="72580C61"/>
    <w:rsid w:val="726C9B58"/>
    <w:rsid w:val="7276CB6F"/>
    <w:rsid w:val="72881BA7"/>
    <w:rsid w:val="728BEC18"/>
    <w:rsid w:val="72927045"/>
    <w:rsid w:val="7294FDCD"/>
    <w:rsid w:val="7297468D"/>
    <w:rsid w:val="729DC044"/>
    <w:rsid w:val="72A2079F"/>
    <w:rsid w:val="72B7BC87"/>
    <w:rsid w:val="72CCEF93"/>
    <w:rsid w:val="72D07EEB"/>
    <w:rsid w:val="72D80821"/>
    <w:rsid w:val="72EDF4CB"/>
    <w:rsid w:val="72F0725F"/>
    <w:rsid w:val="72F3610D"/>
    <w:rsid w:val="7308E1E5"/>
    <w:rsid w:val="73107BDF"/>
    <w:rsid w:val="73172B86"/>
    <w:rsid w:val="731B0C55"/>
    <w:rsid w:val="7325A25A"/>
    <w:rsid w:val="732916AC"/>
    <w:rsid w:val="7336F0BB"/>
    <w:rsid w:val="735BDE78"/>
    <w:rsid w:val="735F6131"/>
    <w:rsid w:val="73686FB6"/>
    <w:rsid w:val="7369CC59"/>
    <w:rsid w:val="736E0092"/>
    <w:rsid w:val="7372CADD"/>
    <w:rsid w:val="7374D2EF"/>
    <w:rsid w:val="737A2E0F"/>
    <w:rsid w:val="737DE663"/>
    <w:rsid w:val="737EA4EC"/>
    <w:rsid w:val="7380E80A"/>
    <w:rsid w:val="73937630"/>
    <w:rsid w:val="73ABC592"/>
    <w:rsid w:val="73BF45EA"/>
    <w:rsid w:val="73C0DD9E"/>
    <w:rsid w:val="73CA5A45"/>
    <w:rsid w:val="73CF7906"/>
    <w:rsid w:val="73D38B1F"/>
    <w:rsid w:val="73EAA510"/>
    <w:rsid w:val="73ECAD2B"/>
    <w:rsid w:val="73F3F9C4"/>
    <w:rsid w:val="7405A3DA"/>
    <w:rsid w:val="74132BE1"/>
    <w:rsid w:val="742D9F32"/>
    <w:rsid w:val="74304311"/>
    <w:rsid w:val="743B73D0"/>
    <w:rsid w:val="743E79C5"/>
    <w:rsid w:val="74404F3B"/>
    <w:rsid w:val="744F74EE"/>
    <w:rsid w:val="7457E306"/>
    <w:rsid w:val="746E13D4"/>
    <w:rsid w:val="748EC694"/>
    <w:rsid w:val="749C6E68"/>
    <w:rsid w:val="74B6CDBE"/>
    <w:rsid w:val="74BDBE2A"/>
    <w:rsid w:val="74D2F3FA"/>
    <w:rsid w:val="74D71D02"/>
    <w:rsid w:val="74DB2820"/>
    <w:rsid w:val="74DB5D30"/>
    <w:rsid w:val="74E23115"/>
    <w:rsid w:val="74E3647B"/>
    <w:rsid w:val="74FA62EC"/>
    <w:rsid w:val="750299E6"/>
    <w:rsid w:val="75169614"/>
    <w:rsid w:val="751FF22F"/>
    <w:rsid w:val="753A6C24"/>
    <w:rsid w:val="753E3ADB"/>
    <w:rsid w:val="753F2171"/>
    <w:rsid w:val="7547E9B4"/>
    <w:rsid w:val="7555BD93"/>
    <w:rsid w:val="756C8810"/>
    <w:rsid w:val="7570B1D8"/>
    <w:rsid w:val="7573BDDC"/>
    <w:rsid w:val="758005B3"/>
    <w:rsid w:val="758902F6"/>
    <w:rsid w:val="758CD3AA"/>
    <w:rsid w:val="758CE0A3"/>
    <w:rsid w:val="75972651"/>
    <w:rsid w:val="75A3C51D"/>
    <w:rsid w:val="75A7993B"/>
    <w:rsid w:val="75A8A72D"/>
    <w:rsid w:val="75AEDCCF"/>
    <w:rsid w:val="75B08E5D"/>
    <w:rsid w:val="75BCF97D"/>
    <w:rsid w:val="75C1452D"/>
    <w:rsid w:val="75C9096B"/>
    <w:rsid w:val="75CA4CC7"/>
    <w:rsid w:val="75D45BDA"/>
    <w:rsid w:val="75D80A08"/>
    <w:rsid w:val="75D97DD8"/>
    <w:rsid w:val="75E4500B"/>
    <w:rsid w:val="75F37812"/>
    <w:rsid w:val="75FB0000"/>
    <w:rsid w:val="76079CB5"/>
    <w:rsid w:val="760B70C7"/>
    <w:rsid w:val="761710FA"/>
    <w:rsid w:val="7618BAE9"/>
    <w:rsid w:val="76225C50"/>
    <w:rsid w:val="762DE0BC"/>
    <w:rsid w:val="763A3AB9"/>
    <w:rsid w:val="76489BF8"/>
    <w:rsid w:val="76578C14"/>
    <w:rsid w:val="76598823"/>
    <w:rsid w:val="765F499F"/>
    <w:rsid w:val="766CC69F"/>
    <w:rsid w:val="7671C7A3"/>
    <w:rsid w:val="76831405"/>
    <w:rsid w:val="7698668D"/>
    <w:rsid w:val="76C2031D"/>
    <w:rsid w:val="76D4BBF8"/>
    <w:rsid w:val="76DF56FE"/>
    <w:rsid w:val="76E75C9C"/>
    <w:rsid w:val="76EA0610"/>
    <w:rsid w:val="76EF6DDC"/>
    <w:rsid w:val="7704F9A5"/>
    <w:rsid w:val="770505E8"/>
    <w:rsid w:val="77269065"/>
    <w:rsid w:val="773A9205"/>
    <w:rsid w:val="7747C5AC"/>
    <w:rsid w:val="775080CF"/>
    <w:rsid w:val="777816BB"/>
    <w:rsid w:val="777CFFC7"/>
    <w:rsid w:val="778ECB8D"/>
    <w:rsid w:val="779547A5"/>
    <w:rsid w:val="779EA59E"/>
    <w:rsid w:val="77AFA5CA"/>
    <w:rsid w:val="77B40716"/>
    <w:rsid w:val="77BCD3D4"/>
    <w:rsid w:val="77C53401"/>
    <w:rsid w:val="77CC8E2C"/>
    <w:rsid w:val="77D583FB"/>
    <w:rsid w:val="77D6D897"/>
    <w:rsid w:val="77E08C53"/>
    <w:rsid w:val="77E8BD1F"/>
    <w:rsid w:val="77EDD708"/>
    <w:rsid w:val="77F73167"/>
    <w:rsid w:val="77F7C3F4"/>
    <w:rsid w:val="77FED079"/>
    <w:rsid w:val="7812DFB1"/>
    <w:rsid w:val="7813E200"/>
    <w:rsid w:val="78179A2B"/>
    <w:rsid w:val="78183A3C"/>
    <w:rsid w:val="7822939C"/>
    <w:rsid w:val="782E503F"/>
    <w:rsid w:val="7832C709"/>
    <w:rsid w:val="78330525"/>
    <w:rsid w:val="7844A8C0"/>
    <w:rsid w:val="78664CA6"/>
    <w:rsid w:val="78744806"/>
    <w:rsid w:val="7876A5E6"/>
    <w:rsid w:val="78844DD1"/>
    <w:rsid w:val="78BC5F22"/>
    <w:rsid w:val="78BCA9C7"/>
    <w:rsid w:val="78BD81DF"/>
    <w:rsid w:val="78D03192"/>
    <w:rsid w:val="78D1C447"/>
    <w:rsid w:val="79047DC5"/>
    <w:rsid w:val="79076D66"/>
    <w:rsid w:val="7909973B"/>
    <w:rsid w:val="7909E115"/>
    <w:rsid w:val="79241AB0"/>
    <w:rsid w:val="7932FCD0"/>
    <w:rsid w:val="7935A92C"/>
    <w:rsid w:val="7939912E"/>
    <w:rsid w:val="7941A675"/>
    <w:rsid w:val="7952CFF9"/>
    <w:rsid w:val="79640964"/>
    <w:rsid w:val="7965817E"/>
    <w:rsid w:val="79697081"/>
    <w:rsid w:val="798AECE5"/>
    <w:rsid w:val="799115A1"/>
    <w:rsid w:val="79AB859F"/>
    <w:rsid w:val="79B4C9D6"/>
    <w:rsid w:val="79E27F53"/>
    <w:rsid w:val="79E968FE"/>
    <w:rsid w:val="79F4B296"/>
    <w:rsid w:val="79F8E943"/>
    <w:rsid w:val="79F90C67"/>
    <w:rsid w:val="79FADBB7"/>
    <w:rsid w:val="7A08BE9B"/>
    <w:rsid w:val="7A109ECC"/>
    <w:rsid w:val="7A20DB26"/>
    <w:rsid w:val="7A28A437"/>
    <w:rsid w:val="7A38409C"/>
    <w:rsid w:val="7A3C8CBA"/>
    <w:rsid w:val="7A478117"/>
    <w:rsid w:val="7A5ADC6B"/>
    <w:rsid w:val="7A5AFC8C"/>
    <w:rsid w:val="7A685439"/>
    <w:rsid w:val="7A6EA2D8"/>
    <w:rsid w:val="7A81F250"/>
    <w:rsid w:val="7A844A5C"/>
    <w:rsid w:val="7A8B56C7"/>
    <w:rsid w:val="7A8ED745"/>
    <w:rsid w:val="7A9D822A"/>
    <w:rsid w:val="7AADF3B3"/>
    <w:rsid w:val="7AC54B93"/>
    <w:rsid w:val="7AD0E3E7"/>
    <w:rsid w:val="7AD4CA17"/>
    <w:rsid w:val="7AFA88F4"/>
    <w:rsid w:val="7AFE580C"/>
    <w:rsid w:val="7B11DC9E"/>
    <w:rsid w:val="7B134FC9"/>
    <w:rsid w:val="7B146DA6"/>
    <w:rsid w:val="7B27782B"/>
    <w:rsid w:val="7B299B17"/>
    <w:rsid w:val="7B2A1A46"/>
    <w:rsid w:val="7B3AB93E"/>
    <w:rsid w:val="7B3CD32B"/>
    <w:rsid w:val="7B3DAB30"/>
    <w:rsid w:val="7B4F4386"/>
    <w:rsid w:val="7B523C13"/>
    <w:rsid w:val="7B75CFCB"/>
    <w:rsid w:val="7B7AC3DF"/>
    <w:rsid w:val="7B8DEC5C"/>
    <w:rsid w:val="7B945E19"/>
    <w:rsid w:val="7BA87DB6"/>
    <w:rsid w:val="7BB78D7E"/>
    <w:rsid w:val="7BBF8E32"/>
    <w:rsid w:val="7BCD9F6A"/>
    <w:rsid w:val="7BD1277B"/>
    <w:rsid w:val="7BD91204"/>
    <w:rsid w:val="7BE8135A"/>
    <w:rsid w:val="7BEC0E59"/>
    <w:rsid w:val="7BEF4737"/>
    <w:rsid w:val="7C04C0FE"/>
    <w:rsid w:val="7C17E4D2"/>
    <w:rsid w:val="7C2CDBEE"/>
    <w:rsid w:val="7C407B20"/>
    <w:rsid w:val="7C51E856"/>
    <w:rsid w:val="7C54DBFD"/>
    <w:rsid w:val="7C6ECC72"/>
    <w:rsid w:val="7C715B2B"/>
    <w:rsid w:val="7C75A954"/>
    <w:rsid w:val="7C76EE79"/>
    <w:rsid w:val="7C7B049E"/>
    <w:rsid w:val="7C91503E"/>
    <w:rsid w:val="7C9499C4"/>
    <w:rsid w:val="7CEB4F32"/>
    <w:rsid w:val="7CED42FA"/>
    <w:rsid w:val="7CEF1870"/>
    <w:rsid w:val="7CF2B937"/>
    <w:rsid w:val="7CFEE388"/>
    <w:rsid w:val="7D01775D"/>
    <w:rsid w:val="7D0F58C0"/>
    <w:rsid w:val="7D113670"/>
    <w:rsid w:val="7D1328E4"/>
    <w:rsid w:val="7D213CBB"/>
    <w:rsid w:val="7D26A714"/>
    <w:rsid w:val="7D2B5AEC"/>
    <w:rsid w:val="7D39946D"/>
    <w:rsid w:val="7D5CDDAA"/>
    <w:rsid w:val="7D66B398"/>
    <w:rsid w:val="7D6D245C"/>
    <w:rsid w:val="7D7D56C5"/>
    <w:rsid w:val="7D8062D7"/>
    <w:rsid w:val="7D81072F"/>
    <w:rsid w:val="7D840C6B"/>
    <w:rsid w:val="7D8DC761"/>
    <w:rsid w:val="7D94F037"/>
    <w:rsid w:val="7D9F4CB0"/>
    <w:rsid w:val="7DBB238D"/>
    <w:rsid w:val="7DBC8A5E"/>
    <w:rsid w:val="7DFF8F95"/>
    <w:rsid w:val="7E03F6C6"/>
    <w:rsid w:val="7E093D43"/>
    <w:rsid w:val="7E1C8035"/>
    <w:rsid w:val="7E28CD1F"/>
    <w:rsid w:val="7E2E8FED"/>
    <w:rsid w:val="7E3971D0"/>
    <w:rsid w:val="7E4629A1"/>
    <w:rsid w:val="7E47B171"/>
    <w:rsid w:val="7E48AE5B"/>
    <w:rsid w:val="7E52348B"/>
    <w:rsid w:val="7E5CBC5F"/>
    <w:rsid w:val="7E66DB6F"/>
    <w:rsid w:val="7E71A1F4"/>
    <w:rsid w:val="7E841D98"/>
    <w:rsid w:val="7E89135B"/>
    <w:rsid w:val="7E8B43EF"/>
    <w:rsid w:val="7E8B7EF7"/>
    <w:rsid w:val="7EA97B3C"/>
    <w:rsid w:val="7EAC5E43"/>
    <w:rsid w:val="7EB4A4B0"/>
    <w:rsid w:val="7EB9B336"/>
    <w:rsid w:val="7EBC65CD"/>
    <w:rsid w:val="7ECB6763"/>
    <w:rsid w:val="7ECFA475"/>
    <w:rsid w:val="7ED04315"/>
    <w:rsid w:val="7EE57730"/>
    <w:rsid w:val="7EEC8EAD"/>
    <w:rsid w:val="7EFBA0D6"/>
    <w:rsid w:val="7F0AB382"/>
    <w:rsid w:val="7F11CE45"/>
    <w:rsid w:val="7F219427"/>
    <w:rsid w:val="7F3E38AC"/>
    <w:rsid w:val="7F4EC222"/>
    <w:rsid w:val="7F81C0E4"/>
    <w:rsid w:val="7F97BCBD"/>
    <w:rsid w:val="7FADD455"/>
    <w:rsid w:val="7FB3265F"/>
    <w:rsid w:val="7FB5266C"/>
    <w:rsid w:val="7FBDA4F1"/>
    <w:rsid w:val="7FD634C7"/>
    <w:rsid w:val="7FDAC73F"/>
    <w:rsid w:val="7FF7F7A9"/>
    <w:rsid w:val="7FFF6181"/>
    <w:rsid w:val="7FFFEC85"/>
  </w:rsids>
  <m:mathPr>
    <m:mathFont m:val="Cambria Math"/>
    <m:brkBin m:val="before"/>
    <m:brkBinSub m:val="--"/>
    <m:smallFrac m:val="0"/>
    <m:dispDef/>
    <m:lMargin m:val="0"/>
    <m:rMargin m:val="0"/>
    <m:defJc m:val="centerGroup"/>
    <m:wrapIndent m:val="1440"/>
    <m:intLim m:val="subSup"/>
    <m:naryLim m:val="undOvr"/>
  </m:mathPr>
  <w:themeFontLang w:val="en-PH"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77B3FCF"/>
  <w15:docId w15:val="{1B64A40A-B527-436E-927B-EDED19DC1E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PH"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355D4"/>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B216E7"/>
    <w:pPr>
      <w:keepNext/>
      <w:keepLines/>
      <w:numPr>
        <w:numId w:val="45"/>
      </w:numPr>
      <w:spacing w:before="240" w:line="259" w:lineRule="auto"/>
      <w:jc w:val="center"/>
      <w:outlineLvl w:val="0"/>
    </w:pPr>
    <w:rPr>
      <w:rFonts w:eastAsiaTheme="majorEastAsia"/>
      <w:b/>
      <w:bCs/>
      <w:color w:val="0D0D0D" w:themeColor="text1" w:themeTint="F2"/>
      <w:lang w:val="en-PH" w:eastAsia="en-PH"/>
    </w:rPr>
  </w:style>
  <w:style w:type="paragraph" w:styleId="Heading2">
    <w:name w:val="heading 2"/>
    <w:basedOn w:val="Normal"/>
    <w:next w:val="Normal"/>
    <w:link w:val="Heading2Char"/>
    <w:uiPriority w:val="9"/>
    <w:unhideWhenUsed/>
    <w:qFormat/>
    <w:rsid w:val="00FB79C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2E2C86"/>
    <w:pPr>
      <w:spacing w:before="100" w:beforeAutospacing="1" w:after="100" w:afterAutospacing="1"/>
      <w:outlineLvl w:val="2"/>
    </w:pPr>
    <w:rPr>
      <w:b/>
      <w:bCs/>
      <w:sz w:val="27"/>
      <w:szCs w:val="27"/>
      <w:lang w:val="en-PH" w:eastAsia="en-PH"/>
    </w:rPr>
  </w:style>
  <w:style w:type="paragraph" w:styleId="Heading4">
    <w:name w:val="heading 4"/>
    <w:basedOn w:val="Normal"/>
    <w:next w:val="Normal"/>
    <w:link w:val="Heading4Char"/>
    <w:uiPriority w:val="9"/>
    <w:semiHidden/>
    <w:unhideWhenUsed/>
    <w:qFormat/>
    <w:rsid w:val="00143E3A"/>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143E3A"/>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143E3A"/>
    <w:pPr>
      <w:keepNext/>
      <w:keepLines/>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143E3A"/>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143E3A"/>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43E3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2E2C86"/>
    <w:pPr>
      <w:tabs>
        <w:tab w:val="center" w:pos="4320"/>
        <w:tab w:val="right" w:pos="8640"/>
      </w:tabs>
    </w:pPr>
  </w:style>
  <w:style w:type="character" w:customStyle="1" w:styleId="HeaderChar">
    <w:name w:val="Header Char"/>
    <w:basedOn w:val="DefaultParagraphFont"/>
    <w:link w:val="Header"/>
    <w:uiPriority w:val="99"/>
    <w:rsid w:val="002E2C86"/>
    <w:rPr>
      <w:rFonts w:ascii="Times New Roman" w:eastAsia="Times New Roman" w:hAnsi="Times New Roman" w:cs="Times New Roman"/>
      <w:sz w:val="24"/>
      <w:szCs w:val="24"/>
      <w:lang w:val="en-US"/>
    </w:rPr>
  </w:style>
  <w:style w:type="character" w:styleId="PageNumber">
    <w:name w:val="page number"/>
    <w:basedOn w:val="DefaultParagraphFont"/>
    <w:rsid w:val="002E2C86"/>
  </w:style>
  <w:style w:type="paragraph" w:styleId="Footer">
    <w:name w:val="footer"/>
    <w:basedOn w:val="Normal"/>
    <w:link w:val="FooterChar"/>
    <w:uiPriority w:val="99"/>
    <w:rsid w:val="002E2C86"/>
    <w:pPr>
      <w:tabs>
        <w:tab w:val="center" w:pos="4320"/>
        <w:tab w:val="right" w:pos="8640"/>
      </w:tabs>
    </w:pPr>
  </w:style>
  <w:style w:type="character" w:customStyle="1" w:styleId="FooterChar">
    <w:name w:val="Footer Char"/>
    <w:basedOn w:val="DefaultParagraphFont"/>
    <w:link w:val="Footer"/>
    <w:uiPriority w:val="99"/>
    <w:rsid w:val="002E2C86"/>
    <w:rPr>
      <w:rFonts w:ascii="Times New Roman" w:eastAsia="Times New Roman" w:hAnsi="Times New Roman" w:cs="Times New Roman"/>
      <w:sz w:val="24"/>
      <w:szCs w:val="24"/>
      <w:lang w:val="en-US"/>
    </w:rPr>
  </w:style>
  <w:style w:type="character" w:styleId="Hyperlink">
    <w:name w:val="Hyperlink"/>
    <w:uiPriority w:val="99"/>
    <w:rsid w:val="002E2C86"/>
    <w:rPr>
      <w:color w:val="0000FF"/>
      <w:u w:val="single"/>
    </w:rPr>
  </w:style>
  <w:style w:type="paragraph" w:styleId="ListParagraph">
    <w:name w:val="List Paragraph"/>
    <w:basedOn w:val="Normal"/>
    <w:uiPriority w:val="34"/>
    <w:qFormat/>
    <w:rsid w:val="002E2C86"/>
    <w:pPr>
      <w:ind w:left="720"/>
      <w:contextualSpacing/>
    </w:pPr>
  </w:style>
  <w:style w:type="character" w:customStyle="1" w:styleId="apple-converted-space">
    <w:name w:val="apple-converted-space"/>
    <w:basedOn w:val="DefaultParagraphFont"/>
    <w:rsid w:val="002E2C86"/>
  </w:style>
  <w:style w:type="character" w:customStyle="1" w:styleId="selectable">
    <w:name w:val="selectable"/>
    <w:basedOn w:val="DefaultParagraphFont"/>
    <w:rsid w:val="002E2C86"/>
  </w:style>
  <w:style w:type="paragraph" w:styleId="NormalWeb">
    <w:name w:val="Normal (Web)"/>
    <w:basedOn w:val="Normal"/>
    <w:uiPriority w:val="99"/>
    <w:rsid w:val="002E2C86"/>
    <w:pPr>
      <w:spacing w:before="100" w:beforeAutospacing="1" w:after="100" w:afterAutospacing="1"/>
    </w:pPr>
  </w:style>
  <w:style w:type="character" w:styleId="Strong">
    <w:name w:val="Strong"/>
    <w:uiPriority w:val="22"/>
    <w:qFormat/>
    <w:rsid w:val="002E2C86"/>
    <w:rPr>
      <w:b/>
      <w:bCs/>
    </w:rPr>
  </w:style>
  <w:style w:type="character" w:styleId="Emphasis">
    <w:name w:val="Emphasis"/>
    <w:basedOn w:val="DefaultParagraphFont"/>
    <w:uiPriority w:val="20"/>
    <w:qFormat/>
    <w:rsid w:val="002E2C86"/>
    <w:rPr>
      <w:i/>
      <w:iCs/>
    </w:rPr>
  </w:style>
  <w:style w:type="character" w:customStyle="1" w:styleId="Heading3Char">
    <w:name w:val="Heading 3 Char"/>
    <w:basedOn w:val="DefaultParagraphFont"/>
    <w:link w:val="Heading3"/>
    <w:uiPriority w:val="9"/>
    <w:rsid w:val="002E2C86"/>
    <w:rPr>
      <w:rFonts w:ascii="Times New Roman" w:eastAsia="Times New Roman" w:hAnsi="Times New Roman" w:cs="Times New Roman"/>
      <w:b/>
      <w:bCs/>
      <w:sz w:val="27"/>
      <w:szCs w:val="27"/>
      <w:lang w:eastAsia="en-PH"/>
    </w:rPr>
  </w:style>
  <w:style w:type="table" w:styleId="TableGrid">
    <w:name w:val="Table Grid"/>
    <w:basedOn w:val="TableNormal"/>
    <w:uiPriority w:val="39"/>
    <w:rsid w:val="002E2C8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E2C86"/>
    <w:rPr>
      <w:rFonts w:ascii="Tahoma" w:hAnsi="Tahoma" w:cs="Tahoma"/>
      <w:sz w:val="16"/>
      <w:szCs w:val="16"/>
    </w:rPr>
  </w:style>
  <w:style w:type="character" w:customStyle="1" w:styleId="BalloonTextChar">
    <w:name w:val="Balloon Text Char"/>
    <w:basedOn w:val="DefaultParagraphFont"/>
    <w:link w:val="BalloonText"/>
    <w:uiPriority w:val="99"/>
    <w:semiHidden/>
    <w:rsid w:val="002E2C86"/>
    <w:rPr>
      <w:rFonts w:ascii="Tahoma" w:eastAsia="Times New Roman" w:hAnsi="Tahoma" w:cs="Tahoma"/>
      <w:sz w:val="16"/>
      <w:szCs w:val="16"/>
      <w:lang w:val="en-US"/>
    </w:rPr>
  </w:style>
  <w:style w:type="paragraph" w:styleId="NoSpacing">
    <w:name w:val="No Spacing"/>
    <w:uiPriority w:val="1"/>
    <w:qFormat/>
    <w:rsid w:val="00867A44"/>
    <w:pPr>
      <w:spacing w:after="0" w:line="240" w:lineRule="auto"/>
    </w:pPr>
  </w:style>
  <w:style w:type="character" w:customStyle="1" w:styleId="fbodytext">
    <w:name w:val="f_bodytext"/>
    <w:basedOn w:val="DefaultParagraphFont"/>
    <w:rsid w:val="00131D14"/>
  </w:style>
  <w:style w:type="character" w:styleId="PlaceholderText">
    <w:name w:val="Placeholder Text"/>
    <w:basedOn w:val="DefaultParagraphFont"/>
    <w:uiPriority w:val="99"/>
    <w:semiHidden/>
    <w:rsid w:val="00482689"/>
    <w:rPr>
      <w:color w:val="808080"/>
    </w:rPr>
  </w:style>
  <w:style w:type="character" w:styleId="FollowedHyperlink">
    <w:name w:val="FollowedHyperlink"/>
    <w:basedOn w:val="DefaultParagraphFont"/>
    <w:uiPriority w:val="99"/>
    <w:semiHidden/>
    <w:unhideWhenUsed/>
    <w:rsid w:val="00B92C04"/>
    <w:rPr>
      <w:color w:val="800080" w:themeColor="followedHyperlink"/>
      <w:u w:val="single"/>
    </w:rPr>
  </w:style>
  <w:style w:type="table" w:customStyle="1" w:styleId="TableGrid1">
    <w:name w:val="Table Grid1"/>
    <w:basedOn w:val="TableNormal"/>
    <w:next w:val="TableGrid"/>
    <w:uiPriority w:val="59"/>
    <w:rsid w:val="00904DE2"/>
    <w:pPr>
      <w:spacing w:after="0" w:line="240" w:lineRule="auto"/>
    </w:pPr>
    <w:rPr>
      <w:rFonts w:eastAsiaTheme="minorEastAsia"/>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76992"/>
    <w:rPr>
      <w:sz w:val="16"/>
      <w:szCs w:val="16"/>
    </w:rPr>
  </w:style>
  <w:style w:type="paragraph" w:styleId="CommentText">
    <w:name w:val="annotation text"/>
    <w:basedOn w:val="Normal"/>
    <w:link w:val="CommentTextChar"/>
    <w:uiPriority w:val="99"/>
    <w:unhideWhenUsed/>
    <w:rsid w:val="00776992"/>
    <w:rPr>
      <w:sz w:val="20"/>
      <w:szCs w:val="20"/>
    </w:rPr>
  </w:style>
  <w:style w:type="character" w:customStyle="1" w:styleId="CommentTextChar">
    <w:name w:val="Comment Text Char"/>
    <w:basedOn w:val="DefaultParagraphFont"/>
    <w:link w:val="CommentText"/>
    <w:uiPriority w:val="99"/>
    <w:rsid w:val="00776992"/>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76992"/>
    <w:rPr>
      <w:b/>
      <w:bCs/>
    </w:rPr>
  </w:style>
  <w:style w:type="character" w:customStyle="1" w:styleId="CommentSubjectChar">
    <w:name w:val="Comment Subject Char"/>
    <w:basedOn w:val="CommentTextChar"/>
    <w:link w:val="CommentSubject"/>
    <w:uiPriority w:val="99"/>
    <w:semiHidden/>
    <w:rsid w:val="00776992"/>
    <w:rPr>
      <w:rFonts w:ascii="Times New Roman" w:eastAsia="Times New Roman" w:hAnsi="Times New Roman" w:cs="Times New Roman"/>
      <w:b/>
      <w:bCs/>
      <w:sz w:val="20"/>
      <w:szCs w:val="20"/>
      <w:lang w:val="en-US"/>
    </w:rPr>
  </w:style>
  <w:style w:type="paragraph" w:customStyle="1" w:styleId="Default">
    <w:name w:val="Default"/>
    <w:rsid w:val="001A5B14"/>
    <w:pPr>
      <w:autoSpaceDE w:val="0"/>
      <w:autoSpaceDN w:val="0"/>
      <w:adjustRightInd w:val="0"/>
      <w:spacing w:after="0" w:line="240" w:lineRule="auto"/>
    </w:pPr>
    <w:rPr>
      <w:rFonts w:ascii="Arial" w:hAnsi="Arial" w:cs="Arial"/>
      <w:color w:val="000000"/>
      <w:sz w:val="24"/>
      <w:szCs w:val="24"/>
      <w:lang w:val="en-US"/>
    </w:rPr>
  </w:style>
  <w:style w:type="character" w:styleId="FootnoteReference">
    <w:name w:val="footnote reference"/>
    <w:basedOn w:val="DefaultParagraphFont"/>
    <w:uiPriority w:val="99"/>
    <w:semiHidden/>
    <w:unhideWhenUsed/>
    <w:rsid w:val="00B52CAC"/>
    <w:rPr>
      <w:vertAlign w:val="superscript"/>
    </w:rPr>
  </w:style>
  <w:style w:type="paragraph" w:customStyle="1" w:styleId="jv">
    <w:name w:val="jv"/>
    <w:basedOn w:val="Normal"/>
    <w:rsid w:val="0001023F"/>
    <w:pPr>
      <w:spacing w:before="100" w:beforeAutospacing="1" w:after="100" w:afterAutospacing="1"/>
    </w:pPr>
  </w:style>
  <w:style w:type="character" w:styleId="HTMLCode">
    <w:name w:val="HTML Code"/>
    <w:basedOn w:val="DefaultParagraphFont"/>
    <w:uiPriority w:val="99"/>
    <w:semiHidden/>
    <w:unhideWhenUsed/>
    <w:rsid w:val="0001023F"/>
    <w:rPr>
      <w:rFonts w:ascii="Courier New" w:eastAsia="Times New Roman" w:hAnsi="Courier New" w:cs="Courier New"/>
      <w:sz w:val="20"/>
      <w:szCs w:val="20"/>
    </w:rPr>
  </w:style>
  <w:style w:type="paragraph" w:styleId="Caption">
    <w:name w:val="caption"/>
    <w:basedOn w:val="Normal"/>
    <w:next w:val="Normal"/>
    <w:uiPriority w:val="35"/>
    <w:unhideWhenUsed/>
    <w:qFormat/>
    <w:rsid w:val="0001023F"/>
    <w:pPr>
      <w:spacing w:after="200"/>
    </w:pPr>
    <w:rPr>
      <w:i/>
      <w:iCs/>
      <w:color w:val="1F497D" w:themeColor="text2"/>
      <w:sz w:val="18"/>
      <w:szCs w:val="18"/>
    </w:rPr>
  </w:style>
  <w:style w:type="table" w:styleId="GridTable4-Accent2">
    <w:name w:val="Grid Table 4 Accent 2"/>
    <w:basedOn w:val="TableNormal"/>
    <w:uiPriority w:val="49"/>
    <w:rsid w:val="00D22C04"/>
    <w:pPr>
      <w:spacing w:after="0" w:line="240" w:lineRule="auto"/>
    </w:pPr>
    <w:tblPr>
      <w:tblStyleRowBandSize w:val="1"/>
      <w:tblStyleColBandSize w:val="1"/>
      <w:tblInd w:w="0" w:type="dxa"/>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character" w:customStyle="1" w:styleId="apple-tab-span">
    <w:name w:val="apple-tab-span"/>
    <w:basedOn w:val="DefaultParagraphFont"/>
    <w:rsid w:val="00F25189"/>
  </w:style>
  <w:style w:type="paragraph" w:customStyle="1" w:styleId="Label">
    <w:name w:val="Label"/>
    <w:rsid w:val="007C44E3"/>
    <w:pPr>
      <w:pBdr>
        <w:top w:val="nil"/>
        <w:left w:val="nil"/>
        <w:bottom w:val="nil"/>
        <w:right w:val="nil"/>
        <w:between w:val="nil"/>
        <w:bar w:val="nil"/>
      </w:pBdr>
      <w:suppressAutoHyphens/>
      <w:spacing w:after="0" w:line="240" w:lineRule="auto"/>
      <w:outlineLvl w:val="0"/>
    </w:pPr>
    <w:rPr>
      <w:rFonts w:ascii="Calibri" w:eastAsia="Calibri" w:hAnsi="Calibri" w:cs="Calibri"/>
      <w:color w:val="000000"/>
      <w:sz w:val="36"/>
      <w:szCs w:val="36"/>
      <w:bdr w:val="nil"/>
      <w:lang w:val="en-US" w:eastAsia="en-PH"/>
    </w:rPr>
  </w:style>
  <w:style w:type="character" w:customStyle="1" w:styleId="Heading1Char">
    <w:name w:val="Heading 1 Char"/>
    <w:basedOn w:val="DefaultParagraphFont"/>
    <w:link w:val="Heading1"/>
    <w:uiPriority w:val="9"/>
    <w:rsid w:val="00B216E7"/>
    <w:rPr>
      <w:rFonts w:ascii="Times New Roman" w:eastAsiaTheme="majorEastAsia" w:hAnsi="Times New Roman" w:cs="Times New Roman"/>
      <w:b/>
      <w:bCs/>
      <w:color w:val="0D0D0D" w:themeColor="text1" w:themeTint="F2"/>
      <w:sz w:val="24"/>
      <w:szCs w:val="24"/>
      <w:lang w:eastAsia="en-PH"/>
    </w:rPr>
  </w:style>
  <w:style w:type="paragraph" w:styleId="Bibliography">
    <w:name w:val="Bibliography"/>
    <w:basedOn w:val="Normal"/>
    <w:next w:val="Normal"/>
    <w:uiPriority w:val="37"/>
    <w:unhideWhenUsed/>
    <w:rsid w:val="009B7A65"/>
  </w:style>
  <w:style w:type="character" w:customStyle="1" w:styleId="UnresolvedMention1">
    <w:name w:val="Unresolved Mention1"/>
    <w:basedOn w:val="DefaultParagraphFont"/>
    <w:uiPriority w:val="99"/>
    <w:semiHidden/>
    <w:unhideWhenUsed/>
    <w:rsid w:val="00390E21"/>
    <w:rPr>
      <w:color w:val="605E5C"/>
      <w:shd w:val="clear" w:color="auto" w:fill="E1DFDD"/>
    </w:rPr>
  </w:style>
  <w:style w:type="paragraph" w:customStyle="1" w:styleId="ColorfulList-Accent11">
    <w:name w:val="Colorful List - Accent 11"/>
    <w:basedOn w:val="Normal"/>
    <w:qFormat/>
    <w:rsid w:val="00617FB7"/>
    <w:pPr>
      <w:spacing w:after="200"/>
      <w:ind w:left="720"/>
      <w:contextualSpacing/>
    </w:pPr>
    <w:rPr>
      <w:sz w:val="22"/>
      <w:szCs w:val="22"/>
    </w:rPr>
  </w:style>
  <w:style w:type="character" w:customStyle="1" w:styleId="normaltextrun">
    <w:name w:val="normaltextrun"/>
    <w:basedOn w:val="DefaultParagraphFont"/>
    <w:rsid w:val="00617FB7"/>
  </w:style>
  <w:style w:type="character" w:customStyle="1" w:styleId="UnresolvedMention2">
    <w:name w:val="Unresolved Mention2"/>
    <w:basedOn w:val="DefaultParagraphFont"/>
    <w:uiPriority w:val="99"/>
    <w:semiHidden/>
    <w:unhideWhenUsed/>
    <w:rsid w:val="00767083"/>
    <w:rPr>
      <w:color w:val="605E5C"/>
      <w:shd w:val="clear" w:color="auto" w:fill="E1DFDD"/>
    </w:rPr>
  </w:style>
  <w:style w:type="paragraph" w:styleId="Revision">
    <w:name w:val="Revision"/>
    <w:hidden/>
    <w:uiPriority w:val="99"/>
    <w:semiHidden/>
    <w:rsid w:val="006433F7"/>
    <w:pPr>
      <w:spacing w:after="0" w:line="240" w:lineRule="auto"/>
    </w:pPr>
    <w:rPr>
      <w:rFonts w:ascii="Times New Roman" w:eastAsia="Times New Roman" w:hAnsi="Times New Roman" w:cs="Times New Roman"/>
      <w:sz w:val="24"/>
      <w:szCs w:val="24"/>
      <w:lang w:val="en-US"/>
    </w:rPr>
  </w:style>
  <w:style w:type="character" w:customStyle="1" w:styleId="eop">
    <w:name w:val="eop"/>
    <w:basedOn w:val="DefaultParagraphFont"/>
    <w:rsid w:val="00A21B9A"/>
  </w:style>
  <w:style w:type="paragraph" w:customStyle="1" w:styleId="paragraph">
    <w:name w:val="paragraph"/>
    <w:basedOn w:val="Normal"/>
    <w:rsid w:val="00E576AA"/>
    <w:pPr>
      <w:spacing w:before="100" w:beforeAutospacing="1" w:after="100" w:afterAutospacing="1"/>
    </w:pPr>
    <w:rPr>
      <w:lang w:val="en-PH" w:eastAsia="en-PH"/>
    </w:rPr>
  </w:style>
  <w:style w:type="table" w:styleId="ListTable3">
    <w:name w:val="List Table 3"/>
    <w:basedOn w:val="TableNormal"/>
    <w:uiPriority w:val="48"/>
    <w:rsid w:val="00F21180"/>
    <w:pPr>
      <w:spacing w:after="0" w:line="240" w:lineRule="auto"/>
    </w:pPr>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GridTable4">
    <w:name w:val="Grid Table 4"/>
    <w:basedOn w:val="TableNormal"/>
    <w:uiPriority w:val="49"/>
    <w:rsid w:val="00F21180"/>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4">
    <w:name w:val="Plain Table 4"/>
    <w:basedOn w:val="TableNormal"/>
    <w:uiPriority w:val="99"/>
    <w:rsid w:val="00D44738"/>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99"/>
    <w:rsid w:val="00D44738"/>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99"/>
    <w:rsid w:val="00D44738"/>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99"/>
    <w:rsid w:val="00AB1237"/>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DC3222"/>
    <w:pPr>
      <w:outlineLvl w:val="9"/>
    </w:pPr>
  </w:style>
  <w:style w:type="paragraph" w:styleId="TOC2">
    <w:name w:val="toc 2"/>
    <w:basedOn w:val="Normal"/>
    <w:next w:val="Normal"/>
    <w:autoRedefine/>
    <w:uiPriority w:val="39"/>
    <w:unhideWhenUsed/>
    <w:rsid w:val="00DC3222"/>
    <w:pPr>
      <w:spacing w:after="100" w:line="259" w:lineRule="auto"/>
      <w:ind w:left="220"/>
    </w:pPr>
    <w:rPr>
      <w:rFonts w:asciiTheme="minorHAnsi" w:eastAsiaTheme="minorEastAsia" w:hAnsiTheme="minorHAnsi"/>
      <w:sz w:val="22"/>
      <w:szCs w:val="22"/>
    </w:rPr>
  </w:style>
  <w:style w:type="paragraph" w:styleId="TOC1">
    <w:name w:val="toc 1"/>
    <w:basedOn w:val="Normal"/>
    <w:next w:val="Normal"/>
    <w:autoRedefine/>
    <w:uiPriority w:val="39"/>
    <w:unhideWhenUsed/>
    <w:rsid w:val="008A2485"/>
    <w:pPr>
      <w:tabs>
        <w:tab w:val="right" w:leader="dot" w:pos="8630"/>
      </w:tabs>
      <w:spacing w:after="100" w:line="259" w:lineRule="auto"/>
    </w:pPr>
    <w:rPr>
      <w:rFonts w:eastAsiaTheme="minorEastAsia"/>
      <w:b/>
      <w:bCs/>
      <w:noProof/>
    </w:rPr>
  </w:style>
  <w:style w:type="paragraph" w:styleId="TOC3">
    <w:name w:val="toc 3"/>
    <w:basedOn w:val="Normal"/>
    <w:next w:val="Normal"/>
    <w:autoRedefine/>
    <w:uiPriority w:val="39"/>
    <w:unhideWhenUsed/>
    <w:rsid w:val="00DC3222"/>
    <w:pPr>
      <w:spacing w:after="100" w:line="259" w:lineRule="auto"/>
      <w:ind w:left="440"/>
    </w:pPr>
    <w:rPr>
      <w:rFonts w:asciiTheme="minorHAnsi" w:eastAsiaTheme="minorEastAsia" w:hAnsiTheme="minorHAnsi"/>
      <w:sz w:val="22"/>
      <w:szCs w:val="22"/>
    </w:rPr>
  </w:style>
  <w:style w:type="paragraph" w:styleId="HTMLPreformatted">
    <w:name w:val="HTML Preformatted"/>
    <w:basedOn w:val="Normal"/>
    <w:link w:val="HTMLPreformattedChar"/>
    <w:uiPriority w:val="99"/>
    <w:unhideWhenUsed/>
    <w:rsid w:val="00DA6B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PH" w:eastAsia="en-PH"/>
    </w:rPr>
  </w:style>
  <w:style w:type="character" w:customStyle="1" w:styleId="HTMLPreformattedChar">
    <w:name w:val="HTML Preformatted Char"/>
    <w:basedOn w:val="DefaultParagraphFont"/>
    <w:link w:val="HTMLPreformatted"/>
    <w:uiPriority w:val="99"/>
    <w:rsid w:val="00DA6B8D"/>
    <w:rPr>
      <w:rFonts w:ascii="Courier New" w:eastAsia="Times New Roman" w:hAnsi="Courier New" w:cs="Courier New"/>
      <w:sz w:val="20"/>
      <w:szCs w:val="20"/>
      <w:lang w:eastAsia="en-PH"/>
    </w:rPr>
  </w:style>
  <w:style w:type="character" w:customStyle="1" w:styleId="Heading2Char">
    <w:name w:val="Heading 2 Char"/>
    <w:basedOn w:val="DefaultParagraphFont"/>
    <w:link w:val="Heading2"/>
    <w:uiPriority w:val="9"/>
    <w:rsid w:val="00FB79C4"/>
    <w:rPr>
      <w:rFonts w:asciiTheme="majorHAnsi" w:eastAsiaTheme="majorEastAsia" w:hAnsiTheme="majorHAnsi" w:cstheme="majorBidi"/>
      <w:color w:val="365F91" w:themeColor="accent1" w:themeShade="BF"/>
      <w:sz w:val="26"/>
      <w:szCs w:val="26"/>
      <w:lang w:val="en-US"/>
    </w:rPr>
  </w:style>
  <w:style w:type="paragraph" w:styleId="TableofFigures">
    <w:name w:val="table of figures"/>
    <w:basedOn w:val="Normal"/>
    <w:next w:val="Normal"/>
    <w:uiPriority w:val="99"/>
    <w:unhideWhenUsed/>
    <w:rsid w:val="00A1144C"/>
    <w:pPr>
      <w:ind w:left="480" w:hanging="480"/>
    </w:pPr>
    <w:rPr>
      <w:rFonts w:asciiTheme="minorHAnsi" w:hAnsiTheme="minorHAnsi" w:cstheme="minorHAnsi"/>
      <w:caps/>
      <w:sz w:val="20"/>
      <w:szCs w:val="20"/>
    </w:rPr>
  </w:style>
  <w:style w:type="table" w:styleId="PlainTable2">
    <w:name w:val="Plain Table 2"/>
    <w:basedOn w:val="TableNormal"/>
    <w:uiPriority w:val="99"/>
    <w:rsid w:val="007660CF"/>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4Char">
    <w:name w:val="Heading 4 Char"/>
    <w:basedOn w:val="DefaultParagraphFont"/>
    <w:link w:val="Heading4"/>
    <w:uiPriority w:val="9"/>
    <w:semiHidden/>
    <w:rsid w:val="005924AA"/>
    <w:rPr>
      <w:rFonts w:asciiTheme="majorHAnsi" w:eastAsiaTheme="majorEastAsia" w:hAnsiTheme="majorHAnsi" w:cstheme="majorBidi"/>
      <w:i/>
      <w:iCs/>
      <w:color w:val="365F91" w:themeColor="accent1" w:themeShade="BF"/>
      <w:sz w:val="24"/>
      <w:szCs w:val="24"/>
      <w:lang w:val="en-US"/>
    </w:rPr>
  </w:style>
  <w:style w:type="character" w:customStyle="1" w:styleId="Heading5Char">
    <w:name w:val="Heading 5 Char"/>
    <w:basedOn w:val="DefaultParagraphFont"/>
    <w:link w:val="Heading5"/>
    <w:uiPriority w:val="9"/>
    <w:semiHidden/>
    <w:rsid w:val="005924AA"/>
    <w:rPr>
      <w:rFonts w:asciiTheme="majorHAnsi" w:eastAsiaTheme="majorEastAsia" w:hAnsiTheme="majorHAnsi" w:cstheme="majorBidi"/>
      <w:color w:val="365F91" w:themeColor="accent1" w:themeShade="BF"/>
      <w:sz w:val="24"/>
      <w:szCs w:val="24"/>
      <w:lang w:val="en-US"/>
    </w:rPr>
  </w:style>
  <w:style w:type="character" w:customStyle="1" w:styleId="Heading6Char">
    <w:name w:val="Heading 6 Char"/>
    <w:basedOn w:val="DefaultParagraphFont"/>
    <w:link w:val="Heading6"/>
    <w:uiPriority w:val="9"/>
    <w:semiHidden/>
    <w:rsid w:val="005924AA"/>
    <w:rPr>
      <w:rFonts w:asciiTheme="majorHAnsi" w:eastAsiaTheme="majorEastAsia" w:hAnsiTheme="majorHAnsi" w:cstheme="majorBidi"/>
      <w:color w:val="243F60" w:themeColor="accent1" w:themeShade="7F"/>
      <w:sz w:val="24"/>
      <w:szCs w:val="24"/>
      <w:lang w:val="en-US"/>
    </w:rPr>
  </w:style>
  <w:style w:type="character" w:customStyle="1" w:styleId="Heading7Char">
    <w:name w:val="Heading 7 Char"/>
    <w:basedOn w:val="DefaultParagraphFont"/>
    <w:link w:val="Heading7"/>
    <w:uiPriority w:val="9"/>
    <w:semiHidden/>
    <w:rsid w:val="005924AA"/>
    <w:rPr>
      <w:rFonts w:asciiTheme="majorHAnsi" w:eastAsiaTheme="majorEastAsia" w:hAnsiTheme="majorHAnsi" w:cstheme="majorBidi"/>
      <w:i/>
      <w:iCs/>
      <w:color w:val="243F60" w:themeColor="accent1" w:themeShade="7F"/>
      <w:sz w:val="24"/>
      <w:szCs w:val="24"/>
      <w:lang w:val="en-US"/>
    </w:rPr>
  </w:style>
  <w:style w:type="character" w:customStyle="1" w:styleId="Heading8Char">
    <w:name w:val="Heading 8 Char"/>
    <w:basedOn w:val="DefaultParagraphFont"/>
    <w:link w:val="Heading8"/>
    <w:uiPriority w:val="9"/>
    <w:semiHidden/>
    <w:rsid w:val="005924AA"/>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5924AA"/>
    <w:rPr>
      <w:rFonts w:asciiTheme="majorHAnsi" w:eastAsiaTheme="majorEastAsia" w:hAnsiTheme="majorHAnsi" w:cstheme="majorBidi"/>
      <w:i/>
      <w:iCs/>
      <w:color w:val="272727" w:themeColor="text1" w:themeTint="D8"/>
      <w:sz w:val="21"/>
      <w:szCs w:val="21"/>
      <w:lang w:val="en-US"/>
    </w:rPr>
  </w:style>
  <w:style w:type="character" w:customStyle="1" w:styleId="UnresolvedMention3">
    <w:name w:val="Unresolved Mention3"/>
    <w:basedOn w:val="DefaultParagraphFont"/>
    <w:uiPriority w:val="99"/>
    <w:semiHidden/>
    <w:unhideWhenUsed/>
    <w:rsid w:val="00A85D41"/>
    <w:rPr>
      <w:color w:val="605E5C"/>
      <w:shd w:val="clear" w:color="auto" w:fill="E1DFDD"/>
    </w:rPr>
  </w:style>
  <w:style w:type="character" w:customStyle="1" w:styleId="UnresolvedMention">
    <w:name w:val="Unresolved Mention"/>
    <w:basedOn w:val="DefaultParagraphFont"/>
    <w:uiPriority w:val="99"/>
    <w:semiHidden/>
    <w:unhideWhenUs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529957">
      <w:bodyDiv w:val="1"/>
      <w:marLeft w:val="0"/>
      <w:marRight w:val="0"/>
      <w:marTop w:val="0"/>
      <w:marBottom w:val="0"/>
      <w:divBdr>
        <w:top w:val="none" w:sz="0" w:space="0" w:color="auto"/>
        <w:left w:val="none" w:sz="0" w:space="0" w:color="auto"/>
        <w:bottom w:val="none" w:sz="0" w:space="0" w:color="auto"/>
        <w:right w:val="none" w:sz="0" w:space="0" w:color="auto"/>
      </w:divBdr>
    </w:div>
    <w:div w:id="9916590">
      <w:bodyDiv w:val="1"/>
      <w:marLeft w:val="0"/>
      <w:marRight w:val="0"/>
      <w:marTop w:val="0"/>
      <w:marBottom w:val="0"/>
      <w:divBdr>
        <w:top w:val="none" w:sz="0" w:space="0" w:color="auto"/>
        <w:left w:val="none" w:sz="0" w:space="0" w:color="auto"/>
        <w:bottom w:val="none" w:sz="0" w:space="0" w:color="auto"/>
        <w:right w:val="none" w:sz="0" w:space="0" w:color="auto"/>
      </w:divBdr>
    </w:div>
    <w:div w:id="27413682">
      <w:bodyDiv w:val="1"/>
      <w:marLeft w:val="0"/>
      <w:marRight w:val="0"/>
      <w:marTop w:val="0"/>
      <w:marBottom w:val="0"/>
      <w:divBdr>
        <w:top w:val="none" w:sz="0" w:space="0" w:color="auto"/>
        <w:left w:val="none" w:sz="0" w:space="0" w:color="auto"/>
        <w:bottom w:val="none" w:sz="0" w:space="0" w:color="auto"/>
        <w:right w:val="none" w:sz="0" w:space="0" w:color="auto"/>
      </w:divBdr>
    </w:div>
    <w:div w:id="30231302">
      <w:bodyDiv w:val="1"/>
      <w:marLeft w:val="0"/>
      <w:marRight w:val="0"/>
      <w:marTop w:val="0"/>
      <w:marBottom w:val="0"/>
      <w:divBdr>
        <w:top w:val="none" w:sz="0" w:space="0" w:color="auto"/>
        <w:left w:val="none" w:sz="0" w:space="0" w:color="auto"/>
        <w:bottom w:val="none" w:sz="0" w:space="0" w:color="auto"/>
        <w:right w:val="none" w:sz="0" w:space="0" w:color="auto"/>
      </w:divBdr>
    </w:div>
    <w:div w:id="57293786">
      <w:bodyDiv w:val="1"/>
      <w:marLeft w:val="0"/>
      <w:marRight w:val="0"/>
      <w:marTop w:val="0"/>
      <w:marBottom w:val="0"/>
      <w:divBdr>
        <w:top w:val="none" w:sz="0" w:space="0" w:color="auto"/>
        <w:left w:val="none" w:sz="0" w:space="0" w:color="auto"/>
        <w:bottom w:val="none" w:sz="0" w:space="0" w:color="auto"/>
        <w:right w:val="none" w:sz="0" w:space="0" w:color="auto"/>
      </w:divBdr>
    </w:div>
    <w:div w:id="63189156">
      <w:bodyDiv w:val="1"/>
      <w:marLeft w:val="0"/>
      <w:marRight w:val="0"/>
      <w:marTop w:val="0"/>
      <w:marBottom w:val="0"/>
      <w:divBdr>
        <w:top w:val="none" w:sz="0" w:space="0" w:color="auto"/>
        <w:left w:val="none" w:sz="0" w:space="0" w:color="auto"/>
        <w:bottom w:val="none" w:sz="0" w:space="0" w:color="auto"/>
        <w:right w:val="none" w:sz="0" w:space="0" w:color="auto"/>
      </w:divBdr>
      <w:divsChild>
        <w:div w:id="214708756">
          <w:marLeft w:val="640"/>
          <w:marRight w:val="0"/>
          <w:marTop w:val="0"/>
          <w:marBottom w:val="0"/>
          <w:divBdr>
            <w:top w:val="none" w:sz="0" w:space="0" w:color="auto"/>
            <w:left w:val="none" w:sz="0" w:space="0" w:color="auto"/>
            <w:bottom w:val="none" w:sz="0" w:space="0" w:color="auto"/>
            <w:right w:val="none" w:sz="0" w:space="0" w:color="auto"/>
          </w:divBdr>
        </w:div>
        <w:div w:id="656999270">
          <w:marLeft w:val="640"/>
          <w:marRight w:val="0"/>
          <w:marTop w:val="0"/>
          <w:marBottom w:val="0"/>
          <w:divBdr>
            <w:top w:val="none" w:sz="0" w:space="0" w:color="auto"/>
            <w:left w:val="none" w:sz="0" w:space="0" w:color="auto"/>
            <w:bottom w:val="none" w:sz="0" w:space="0" w:color="auto"/>
            <w:right w:val="none" w:sz="0" w:space="0" w:color="auto"/>
          </w:divBdr>
        </w:div>
        <w:div w:id="927422340">
          <w:marLeft w:val="640"/>
          <w:marRight w:val="0"/>
          <w:marTop w:val="0"/>
          <w:marBottom w:val="0"/>
          <w:divBdr>
            <w:top w:val="none" w:sz="0" w:space="0" w:color="auto"/>
            <w:left w:val="none" w:sz="0" w:space="0" w:color="auto"/>
            <w:bottom w:val="none" w:sz="0" w:space="0" w:color="auto"/>
            <w:right w:val="none" w:sz="0" w:space="0" w:color="auto"/>
          </w:divBdr>
        </w:div>
        <w:div w:id="958876790">
          <w:marLeft w:val="640"/>
          <w:marRight w:val="0"/>
          <w:marTop w:val="0"/>
          <w:marBottom w:val="0"/>
          <w:divBdr>
            <w:top w:val="none" w:sz="0" w:space="0" w:color="auto"/>
            <w:left w:val="none" w:sz="0" w:space="0" w:color="auto"/>
            <w:bottom w:val="none" w:sz="0" w:space="0" w:color="auto"/>
            <w:right w:val="none" w:sz="0" w:space="0" w:color="auto"/>
          </w:divBdr>
        </w:div>
        <w:div w:id="1270505808">
          <w:marLeft w:val="640"/>
          <w:marRight w:val="0"/>
          <w:marTop w:val="0"/>
          <w:marBottom w:val="0"/>
          <w:divBdr>
            <w:top w:val="none" w:sz="0" w:space="0" w:color="auto"/>
            <w:left w:val="none" w:sz="0" w:space="0" w:color="auto"/>
            <w:bottom w:val="none" w:sz="0" w:space="0" w:color="auto"/>
            <w:right w:val="none" w:sz="0" w:space="0" w:color="auto"/>
          </w:divBdr>
        </w:div>
        <w:div w:id="1329865022">
          <w:marLeft w:val="640"/>
          <w:marRight w:val="0"/>
          <w:marTop w:val="0"/>
          <w:marBottom w:val="0"/>
          <w:divBdr>
            <w:top w:val="none" w:sz="0" w:space="0" w:color="auto"/>
            <w:left w:val="none" w:sz="0" w:space="0" w:color="auto"/>
            <w:bottom w:val="none" w:sz="0" w:space="0" w:color="auto"/>
            <w:right w:val="none" w:sz="0" w:space="0" w:color="auto"/>
          </w:divBdr>
        </w:div>
        <w:div w:id="1444421734">
          <w:marLeft w:val="640"/>
          <w:marRight w:val="0"/>
          <w:marTop w:val="0"/>
          <w:marBottom w:val="0"/>
          <w:divBdr>
            <w:top w:val="none" w:sz="0" w:space="0" w:color="auto"/>
            <w:left w:val="none" w:sz="0" w:space="0" w:color="auto"/>
            <w:bottom w:val="none" w:sz="0" w:space="0" w:color="auto"/>
            <w:right w:val="none" w:sz="0" w:space="0" w:color="auto"/>
          </w:divBdr>
        </w:div>
        <w:div w:id="1461462226">
          <w:marLeft w:val="640"/>
          <w:marRight w:val="0"/>
          <w:marTop w:val="0"/>
          <w:marBottom w:val="0"/>
          <w:divBdr>
            <w:top w:val="none" w:sz="0" w:space="0" w:color="auto"/>
            <w:left w:val="none" w:sz="0" w:space="0" w:color="auto"/>
            <w:bottom w:val="none" w:sz="0" w:space="0" w:color="auto"/>
            <w:right w:val="none" w:sz="0" w:space="0" w:color="auto"/>
          </w:divBdr>
        </w:div>
        <w:div w:id="1659260809">
          <w:marLeft w:val="640"/>
          <w:marRight w:val="0"/>
          <w:marTop w:val="0"/>
          <w:marBottom w:val="0"/>
          <w:divBdr>
            <w:top w:val="none" w:sz="0" w:space="0" w:color="auto"/>
            <w:left w:val="none" w:sz="0" w:space="0" w:color="auto"/>
            <w:bottom w:val="none" w:sz="0" w:space="0" w:color="auto"/>
            <w:right w:val="none" w:sz="0" w:space="0" w:color="auto"/>
          </w:divBdr>
        </w:div>
        <w:div w:id="1712342343">
          <w:marLeft w:val="640"/>
          <w:marRight w:val="0"/>
          <w:marTop w:val="0"/>
          <w:marBottom w:val="0"/>
          <w:divBdr>
            <w:top w:val="none" w:sz="0" w:space="0" w:color="auto"/>
            <w:left w:val="none" w:sz="0" w:space="0" w:color="auto"/>
            <w:bottom w:val="none" w:sz="0" w:space="0" w:color="auto"/>
            <w:right w:val="none" w:sz="0" w:space="0" w:color="auto"/>
          </w:divBdr>
        </w:div>
        <w:div w:id="1720856014">
          <w:marLeft w:val="640"/>
          <w:marRight w:val="0"/>
          <w:marTop w:val="0"/>
          <w:marBottom w:val="0"/>
          <w:divBdr>
            <w:top w:val="none" w:sz="0" w:space="0" w:color="auto"/>
            <w:left w:val="none" w:sz="0" w:space="0" w:color="auto"/>
            <w:bottom w:val="none" w:sz="0" w:space="0" w:color="auto"/>
            <w:right w:val="none" w:sz="0" w:space="0" w:color="auto"/>
          </w:divBdr>
        </w:div>
        <w:div w:id="1733115548">
          <w:marLeft w:val="640"/>
          <w:marRight w:val="0"/>
          <w:marTop w:val="0"/>
          <w:marBottom w:val="0"/>
          <w:divBdr>
            <w:top w:val="none" w:sz="0" w:space="0" w:color="auto"/>
            <w:left w:val="none" w:sz="0" w:space="0" w:color="auto"/>
            <w:bottom w:val="none" w:sz="0" w:space="0" w:color="auto"/>
            <w:right w:val="none" w:sz="0" w:space="0" w:color="auto"/>
          </w:divBdr>
        </w:div>
        <w:div w:id="1733918331">
          <w:marLeft w:val="640"/>
          <w:marRight w:val="0"/>
          <w:marTop w:val="0"/>
          <w:marBottom w:val="0"/>
          <w:divBdr>
            <w:top w:val="none" w:sz="0" w:space="0" w:color="auto"/>
            <w:left w:val="none" w:sz="0" w:space="0" w:color="auto"/>
            <w:bottom w:val="none" w:sz="0" w:space="0" w:color="auto"/>
            <w:right w:val="none" w:sz="0" w:space="0" w:color="auto"/>
          </w:divBdr>
        </w:div>
        <w:div w:id="1798912676">
          <w:marLeft w:val="640"/>
          <w:marRight w:val="0"/>
          <w:marTop w:val="0"/>
          <w:marBottom w:val="0"/>
          <w:divBdr>
            <w:top w:val="none" w:sz="0" w:space="0" w:color="auto"/>
            <w:left w:val="none" w:sz="0" w:space="0" w:color="auto"/>
            <w:bottom w:val="none" w:sz="0" w:space="0" w:color="auto"/>
            <w:right w:val="none" w:sz="0" w:space="0" w:color="auto"/>
          </w:divBdr>
        </w:div>
        <w:div w:id="1910847181">
          <w:marLeft w:val="640"/>
          <w:marRight w:val="0"/>
          <w:marTop w:val="0"/>
          <w:marBottom w:val="0"/>
          <w:divBdr>
            <w:top w:val="none" w:sz="0" w:space="0" w:color="auto"/>
            <w:left w:val="none" w:sz="0" w:space="0" w:color="auto"/>
            <w:bottom w:val="none" w:sz="0" w:space="0" w:color="auto"/>
            <w:right w:val="none" w:sz="0" w:space="0" w:color="auto"/>
          </w:divBdr>
        </w:div>
        <w:div w:id="2147357945">
          <w:marLeft w:val="640"/>
          <w:marRight w:val="0"/>
          <w:marTop w:val="0"/>
          <w:marBottom w:val="0"/>
          <w:divBdr>
            <w:top w:val="none" w:sz="0" w:space="0" w:color="auto"/>
            <w:left w:val="none" w:sz="0" w:space="0" w:color="auto"/>
            <w:bottom w:val="none" w:sz="0" w:space="0" w:color="auto"/>
            <w:right w:val="none" w:sz="0" w:space="0" w:color="auto"/>
          </w:divBdr>
        </w:div>
      </w:divsChild>
    </w:div>
    <w:div w:id="74133192">
      <w:bodyDiv w:val="1"/>
      <w:marLeft w:val="0"/>
      <w:marRight w:val="0"/>
      <w:marTop w:val="0"/>
      <w:marBottom w:val="0"/>
      <w:divBdr>
        <w:top w:val="none" w:sz="0" w:space="0" w:color="auto"/>
        <w:left w:val="none" w:sz="0" w:space="0" w:color="auto"/>
        <w:bottom w:val="none" w:sz="0" w:space="0" w:color="auto"/>
        <w:right w:val="none" w:sz="0" w:space="0" w:color="auto"/>
      </w:divBdr>
    </w:div>
    <w:div w:id="82066320">
      <w:bodyDiv w:val="1"/>
      <w:marLeft w:val="0"/>
      <w:marRight w:val="0"/>
      <w:marTop w:val="0"/>
      <w:marBottom w:val="0"/>
      <w:divBdr>
        <w:top w:val="none" w:sz="0" w:space="0" w:color="auto"/>
        <w:left w:val="none" w:sz="0" w:space="0" w:color="auto"/>
        <w:bottom w:val="none" w:sz="0" w:space="0" w:color="auto"/>
        <w:right w:val="none" w:sz="0" w:space="0" w:color="auto"/>
      </w:divBdr>
    </w:div>
    <w:div w:id="90203388">
      <w:bodyDiv w:val="1"/>
      <w:marLeft w:val="0"/>
      <w:marRight w:val="0"/>
      <w:marTop w:val="0"/>
      <w:marBottom w:val="0"/>
      <w:divBdr>
        <w:top w:val="none" w:sz="0" w:space="0" w:color="auto"/>
        <w:left w:val="none" w:sz="0" w:space="0" w:color="auto"/>
        <w:bottom w:val="none" w:sz="0" w:space="0" w:color="auto"/>
        <w:right w:val="none" w:sz="0" w:space="0" w:color="auto"/>
      </w:divBdr>
    </w:div>
    <w:div w:id="94861271">
      <w:bodyDiv w:val="1"/>
      <w:marLeft w:val="0"/>
      <w:marRight w:val="0"/>
      <w:marTop w:val="0"/>
      <w:marBottom w:val="0"/>
      <w:divBdr>
        <w:top w:val="none" w:sz="0" w:space="0" w:color="auto"/>
        <w:left w:val="none" w:sz="0" w:space="0" w:color="auto"/>
        <w:bottom w:val="none" w:sz="0" w:space="0" w:color="auto"/>
        <w:right w:val="none" w:sz="0" w:space="0" w:color="auto"/>
      </w:divBdr>
    </w:div>
    <w:div w:id="110438869">
      <w:bodyDiv w:val="1"/>
      <w:marLeft w:val="0"/>
      <w:marRight w:val="0"/>
      <w:marTop w:val="0"/>
      <w:marBottom w:val="0"/>
      <w:divBdr>
        <w:top w:val="none" w:sz="0" w:space="0" w:color="auto"/>
        <w:left w:val="none" w:sz="0" w:space="0" w:color="auto"/>
        <w:bottom w:val="none" w:sz="0" w:space="0" w:color="auto"/>
        <w:right w:val="none" w:sz="0" w:space="0" w:color="auto"/>
      </w:divBdr>
    </w:div>
    <w:div w:id="133523403">
      <w:bodyDiv w:val="1"/>
      <w:marLeft w:val="0"/>
      <w:marRight w:val="0"/>
      <w:marTop w:val="0"/>
      <w:marBottom w:val="0"/>
      <w:divBdr>
        <w:top w:val="none" w:sz="0" w:space="0" w:color="auto"/>
        <w:left w:val="none" w:sz="0" w:space="0" w:color="auto"/>
        <w:bottom w:val="none" w:sz="0" w:space="0" w:color="auto"/>
        <w:right w:val="none" w:sz="0" w:space="0" w:color="auto"/>
      </w:divBdr>
    </w:div>
    <w:div w:id="142357135">
      <w:bodyDiv w:val="1"/>
      <w:marLeft w:val="0"/>
      <w:marRight w:val="0"/>
      <w:marTop w:val="0"/>
      <w:marBottom w:val="0"/>
      <w:divBdr>
        <w:top w:val="none" w:sz="0" w:space="0" w:color="auto"/>
        <w:left w:val="none" w:sz="0" w:space="0" w:color="auto"/>
        <w:bottom w:val="none" w:sz="0" w:space="0" w:color="auto"/>
        <w:right w:val="none" w:sz="0" w:space="0" w:color="auto"/>
      </w:divBdr>
      <w:divsChild>
        <w:div w:id="32391140">
          <w:marLeft w:val="640"/>
          <w:marRight w:val="0"/>
          <w:marTop w:val="0"/>
          <w:marBottom w:val="0"/>
          <w:divBdr>
            <w:top w:val="none" w:sz="0" w:space="0" w:color="auto"/>
            <w:left w:val="none" w:sz="0" w:space="0" w:color="auto"/>
            <w:bottom w:val="none" w:sz="0" w:space="0" w:color="auto"/>
            <w:right w:val="none" w:sz="0" w:space="0" w:color="auto"/>
          </w:divBdr>
        </w:div>
        <w:div w:id="83381575">
          <w:marLeft w:val="640"/>
          <w:marRight w:val="0"/>
          <w:marTop w:val="0"/>
          <w:marBottom w:val="0"/>
          <w:divBdr>
            <w:top w:val="none" w:sz="0" w:space="0" w:color="auto"/>
            <w:left w:val="none" w:sz="0" w:space="0" w:color="auto"/>
            <w:bottom w:val="none" w:sz="0" w:space="0" w:color="auto"/>
            <w:right w:val="none" w:sz="0" w:space="0" w:color="auto"/>
          </w:divBdr>
        </w:div>
        <w:div w:id="112484371">
          <w:marLeft w:val="640"/>
          <w:marRight w:val="0"/>
          <w:marTop w:val="0"/>
          <w:marBottom w:val="0"/>
          <w:divBdr>
            <w:top w:val="none" w:sz="0" w:space="0" w:color="auto"/>
            <w:left w:val="none" w:sz="0" w:space="0" w:color="auto"/>
            <w:bottom w:val="none" w:sz="0" w:space="0" w:color="auto"/>
            <w:right w:val="none" w:sz="0" w:space="0" w:color="auto"/>
          </w:divBdr>
        </w:div>
        <w:div w:id="424692478">
          <w:marLeft w:val="640"/>
          <w:marRight w:val="0"/>
          <w:marTop w:val="0"/>
          <w:marBottom w:val="0"/>
          <w:divBdr>
            <w:top w:val="none" w:sz="0" w:space="0" w:color="auto"/>
            <w:left w:val="none" w:sz="0" w:space="0" w:color="auto"/>
            <w:bottom w:val="none" w:sz="0" w:space="0" w:color="auto"/>
            <w:right w:val="none" w:sz="0" w:space="0" w:color="auto"/>
          </w:divBdr>
        </w:div>
        <w:div w:id="616520313">
          <w:marLeft w:val="640"/>
          <w:marRight w:val="0"/>
          <w:marTop w:val="0"/>
          <w:marBottom w:val="0"/>
          <w:divBdr>
            <w:top w:val="none" w:sz="0" w:space="0" w:color="auto"/>
            <w:left w:val="none" w:sz="0" w:space="0" w:color="auto"/>
            <w:bottom w:val="none" w:sz="0" w:space="0" w:color="auto"/>
            <w:right w:val="none" w:sz="0" w:space="0" w:color="auto"/>
          </w:divBdr>
        </w:div>
        <w:div w:id="625811977">
          <w:marLeft w:val="640"/>
          <w:marRight w:val="0"/>
          <w:marTop w:val="0"/>
          <w:marBottom w:val="0"/>
          <w:divBdr>
            <w:top w:val="none" w:sz="0" w:space="0" w:color="auto"/>
            <w:left w:val="none" w:sz="0" w:space="0" w:color="auto"/>
            <w:bottom w:val="none" w:sz="0" w:space="0" w:color="auto"/>
            <w:right w:val="none" w:sz="0" w:space="0" w:color="auto"/>
          </w:divBdr>
        </w:div>
        <w:div w:id="671378129">
          <w:marLeft w:val="640"/>
          <w:marRight w:val="0"/>
          <w:marTop w:val="0"/>
          <w:marBottom w:val="0"/>
          <w:divBdr>
            <w:top w:val="none" w:sz="0" w:space="0" w:color="auto"/>
            <w:left w:val="none" w:sz="0" w:space="0" w:color="auto"/>
            <w:bottom w:val="none" w:sz="0" w:space="0" w:color="auto"/>
            <w:right w:val="none" w:sz="0" w:space="0" w:color="auto"/>
          </w:divBdr>
        </w:div>
        <w:div w:id="818348537">
          <w:marLeft w:val="640"/>
          <w:marRight w:val="0"/>
          <w:marTop w:val="0"/>
          <w:marBottom w:val="0"/>
          <w:divBdr>
            <w:top w:val="none" w:sz="0" w:space="0" w:color="auto"/>
            <w:left w:val="none" w:sz="0" w:space="0" w:color="auto"/>
            <w:bottom w:val="none" w:sz="0" w:space="0" w:color="auto"/>
            <w:right w:val="none" w:sz="0" w:space="0" w:color="auto"/>
          </w:divBdr>
        </w:div>
        <w:div w:id="993946742">
          <w:marLeft w:val="640"/>
          <w:marRight w:val="0"/>
          <w:marTop w:val="0"/>
          <w:marBottom w:val="0"/>
          <w:divBdr>
            <w:top w:val="none" w:sz="0" w:space="0" w:color="auto"/>
            <w:left w:val="none" w:sz="0" w:space="0" w:color="auto"/>
            <w:bottom w:val="none" w:sz="0" w:space="0" w:color="auto"/>
            <w:right w:val="none" w:sz="0" w:space="0" w:color="auto"/>
          </w:divBdr>
        </w:div>
        <w:div w:id="1023749458">
          <w:marLeft w:val="640"/>
          <w:marRight w:val="0"/>
          <w:marTop w:val="0"/>
          <w:marBottom w:val="0"/>
          <w:divBdr>
            <w:top w:val="none" w:sz="0" w:space="0" w:color="auto"/>
            <w:left w:val="none" w:sz="0" w:space="0" w:color="auto"/>
            <w:bottom w:val="none" w:sz="0" w:space="0" w:color="auto"/>
            <w:right w:val="none" w:sz="0" w:space="0" w:color="auto"/>
          </w:divBdr>
        </w:div>
        <w:div w:id="1314064975">
          <w:marLeft w:val="640"/>
          <w:marRight w:val="0"/>
          <w:marTop w:val="0"/>
          <w:marBottom w:val="0"/>
          <w:divBdr>
            <w:top w:val="none" w:sz="0" w:space="0" w:color="auto"/>
            <w:left w:val="none" w:sz="0" w:space="0" w:color="auto"/>
            <w:bottom w:val="none" w:sz="0" w:space="0" w:color="auto"/>
            <w:right w:val="none" w:sz="0" w:space="0" w:color="auto"/>
          </w:divBdr>
        </w:div>
        <w:div w:id="1332176855">
          <w:marLeft w:val="640"/>
          <w:marRight w:val="0"/>
          <w:marTop w:val="0"/>
          <w:marBottom w:val="0"/>
          <w:divBdr>
            <w:top w:val="none" w:sz="0" w:space="0" w:color="auto"/>
            <w:left w:val="none" w:sz="0" w:space="0" w:color="auto"/>
            <w:bottom w:val="none" w:sz="0" w:space="0" w:color="auto"/>
            <w:right w:val="none" w:sz="0" w:space="0" w:color="auto"/>
          </w:divBdr>
        </w:div>
        <w:div w:id="1442142895">
          <w:marLeft w:val="640"/>
          <w:marRight w:val="0"/>
          <w:marTop w:val="0"/>
          <w:marBottom w:val="0"/>
          <w:divBdr>
            <w:top w:val="none" w:sz="0" w:space="0" w:color="auto"/>
            <w:left w:val="none" w:sz="0" w:space="0" w:color="auto"/>
            <w:bottom w:val="none" w:sz="0" w:space="0" w:color="auto"/>
            <w:right w:val="none" w:sz="0" w:space="0" w:color="auto"/>
          </w:divBdr>
        </w:div>
        <w:div w:id="1708794786">
          <w:marLeft w:val="640"/>
          <w:marRight w:val="0"/>
          <w:marTop w:val="0"/>
          <w:marBottom w:val="0"/>
          <w:divBdr>
            <w:top w:val="none" w:sz="0" w:space="0" w:color="auto"/>
            <w:left w:val="none" w:sz="0" w:space="0" w:color="auto"/>
            <w:bottom w:val="none" w:sz="0" w:space="0" w:color="auto"/>
            <w:right w:val="none" w:sz="0" w:space="0" w:color="auto"/>
          </w:divBdr>
        </w:div>
        <w:div w:id="1819571130">
          <w:marLeft w:val="640"/>
          <w:marRight w:val="0"/>
          <w:marTop w:val="0"/>
          <w:marBottom w:val="0"/>
          <w:divBdr>
            <w:top w:val="none" w:sz="0" w:space="0" w:color="auto"/>
            <w:left w:val="none" w:sz="0" w:space="0" w:color="auto"/>
            <w:bottom w:val="none" w:sz="0" w:space="0" w:color="auto"/>
            <w:right w:val="none" w:sz="0" w:space="0" w:color="auto"/>
          </w:divBdr>
        </w:div>
        <w:div w:id="2128966890">
          <w:marLeft w:val="640"/>
          <w:marRight w:val="0"/>
          <w:marTop w:val="0"/>
          <w:marBottom w:val="0"/>
          <w:divBdr>
            <w:top w:val="none" w:sz="0" w:space="0" w:color="auto"/>
            <w:left w:val="none" w:sz="0" w:space="0" w:color="auto"/>
            <w:bottom w:val="none" w:sz="0" w:space="0" w:color="auto"/>
            <w:right w:val="none" w:sz="0" w:space="0" w:color="auto"/>
          </w:divBdr>
        </w:div>
      </w:divsChild>
    </w:div>
    <w:div w:id="147982548">
      <w:bodyDiv w:val="1"/>
      <w:marLeft w:val="0"/>
      <w:marRight w:val="0"/>
      <w:marTop w:val="0"/>
      <w:marBottom w:val="0"/>
      <w:divBdr>
        <w:top w:val="none" w:sz="0" w:space="0" w:color="auto"/>
        <w:left w:val="none" w:sz="0" w:space="0" w:color="auto"/>
        <w:bottom w:val="none" w:sz="0" w:space="0" w:color="auto"/>
        <w:right w:val="none" w:sz="0" w:space="0" w:color="auto"/>
      </w:divBdr>
    </w:div>
    <w:div w:id="193349615">
      <w:bodyDiv w:val="1"/>
      <w:marLeft w:val="0"/>
      <w:marRight w:val="0"/>
      <w:marTop w:val="0"/>
      <w:marBottom w:val="0"/>
      <w:divBdr>
        <w:top w:val="none" w:sz="0" w:space="0" w:color="auto"/>
        <w:left w:val="none" w:sz="0" w:space="0" w:color="auto"/>
        <w:bottom w:val="none" w:sz="0" w:space="0" w:color="auto"/>
        <w:right w:val="none" w:sz="0" w:space="0" w:color="auto"/>
      </w:divBdr>
    </w:div>
    <w:div w:id="209651288">
      <w:bodyDiv w:val="1"/>
      <w:marLeft w:val="0"/>
      <w:marRight w:val="0"/>
      <w:marTop w:val="0"/>
      <w:marBottom w:val="0"/>
      <w:divBdr>
        <w:top w:val="none" w:sz="0" w:space="0" w:color="auto"/>
        <w:left w:val="none" w:sz="0" w:space="0" w:color="auto"/>
        <w:bottom w:val="none" w:sz="0" w:space="0" w:color="auto"/>
        <w:right w:val="none" w:sz="0" w:space="0" w:color="auto"/>
      </w:divBdr>
    </w:div>
    <w:div w:id="250354984">
      <w:bodyDiv w:val="1"/>
      <w:marLeft w:val="0"/>
      <w:marRight w:val="0"/>
      <w:marTop w:val="0"/>
      <w:marBottom w:val="0"/>
      <w:divBdr>
        <w:top w:val="none" w:sz="0" w:space="0" w:color="auto"/>
        <w:left w:val="none" w:sz="0" w:space="0" w:color="auto"/>
        <w:bottom w:val="none" w:sz="0" w:space="0" w:color="auto"/>
        <w:right w:val="none" w:sz="0" w:space="0" w:color="auto"/>
      </w:divBdr>
    </w:div>
    <w:div w:id="271283652">
      <w:bodyDiv w:val="1"/>
      <w:marLeft w:val="0"/>
      <w:marRight w:val="0"/>
      <w:marTop w:val="0"/>
      <w:marBottom w:val="0"/>
      <w:divBdr>
        <w:top w:val="none" w:sz="0" w:space="0" w:color="auto"/>
        <w:left w:val="none" w:sz="0" w:space="0" w:color="auto"/>
        <w:bottom w:val="none" w:sz="0" w:space="0" w:color="auto"/>
        <w:right w:val="none" w:sz="0" w:space="0" w:color="auto"/>
      </w:divBdr>
    </w:div>
    <w:div w:id="282033913">
      <w:bodyDiv w:val="1"/>
      <w:marLeft w:val="0"/>
      <w:marRight w:val="0"/>
      <w:marTop w:val="0"/>
      <w:marBottom w:val="0"/>
      <w:divBdr>
        <w:top w:val="none" w:sz="0" w:space="0" w:color="auto"/>
        <w:left w:val="none" w:sz="0" w:space="0" w:color="auto"/>
        <w:bottom w:val="none" w:sz="0" w:space="0" w:color="auto"/>
        <w:right w:val="none" w:sz="0" w:space="0" w:color="auto"/>
      </w:divBdr>
    </w:div>
    <w:div w:id="288555995">
      <w:bodyDiv w:val="1"/>
      <w:marLeft w:val="0"/>
      <w:marRight w:val="0"/>
      <w:marTop w:val="0"/>
      <w:marBottom w:val="0"/>
      <w:divBdr>
        <w:top w:val="none" w:sz="0" w:space="0" w:color="auto"/>
        <w:left w:val="none" w:sz="0" w:space="0" w:color="auto"/>
        <w:bottom w:val="none" w:sz="0" w:space="0" w:color="auto"/>
        <w:right w:val="none" w:sz="0" w:space="0" w:color="auto"/>
      </w:divBdr>
    </w:div>
    <w:div w:id="292029446">
      <w:bodyDiv w:val="1"/>
      <w:marLeft w:val="0"/>
      <w:marRight w:val="0"/>
      <w:marTop w:val="0"/>
      <w:marBottom w:val="0"/>
      <w:divBdr>
        <w:top w:val="none" w:sz="0" w:space="0" w:color="auto"/>
        <w:left w:val="none" w:sz="0" w:space="0" w:color="auto"/>
        <w:bottom w:val="none" w:sz="0" w:space="0" w:color="auto"/>
        <w:right w:val="none" w:sz="0" w:space="0" w:color="auto"/>
      </w:divBdr>
    </w:div>
    <w:div w:id="321129480">
      <w:bodyDiv w:val="1"/>
      <w:marLeft w:val="0"/>
      <w:marRight w:val="0"/>
      <w:marTop w:val="0"/>
      <w:marBottom w:val="0"/>
      <w:divBdr>
        <w:top w:val="none" w:sz="0" w:space="0" w:color="auto"/>
        <w:left w:val="none" w:sz="0" w:space="0" w:color="auto"/>
        <w:bottom w:val="none" w:sz="0" w:space="0" w:color="auto"/>
        <w:right w:val="none" w:sz="0" w:space="0" w:color="auto"/>
      </w:divBdr>
    </w:div>
    <w:div w:id="356351451">
      <w:bodyDiv w:val="1"/>
      <w:marLeft w:val="0"/>
      <w:marRight w:val="0"/>
      <w:marTop w:val="0"/>
      <w:marBottom w:val="0"/>
      <w:divBdr>
        <w:top w:val="none" w:sz="0" w:space="0" w:color="auto"/>
        <w:left w:val="none" w:sz="0" w:space="0" w:color="auto"/>
        <w:bottom w:val="none" w:sz="0" w:space="0" w:color="auto"/>
        <w:right w:val="none" w:sz="0" w:space="0" w:color="auto"/>
      </w:divBdr>
    </w:div>
    <w:div w:id="374697577">
      <w:bodyDiv w:val="1"/>
      <w:marLeft w:val="0"/>
      <w:marRight w:val="0"/>
      <w:marTop w:val="0"/>
      <w:marBottom w:val="0"/>
      <w:divBdr>
        <w:top w:val="none" w:sz="0" w:space="0" w:color="auto"/>
        <w:left w:val="none" w:sz="0" w:space="0" w:color="auto"/>
        <w:bottom w:val="none" w:sz="0" w:space="0" w:color="auto"/>
        <w:right w:val="none" w:sz="0" w:space="0" w:color="auto"/>
      </w:divBdr>
    </w:div>
    <w:div w:id="375080892">
      <w:bodyDiv w:val="1"/>
      <w:marLeft w:val="0"/>
      <w:marRight w:val="0"/>
      <w:marTop w:val="0"/>
      <w:marBottom w:val="0"/>
      <w:divBdr>
        <w:top w:val="none" w:sz="0" w:space="0" w:color="auto"/>
        <w:left w:val="none" w:sz="0" w:space="0" w:color="auto"/>
        <w:bottom w:val="none" w:sz="0" w:space="0" w:color="auto"/>
        <w:right w:val="none" w:sz="0" w:space="0" w:color="auto"/>
      </w:divBdr>
    </w:div>
    <w:div w:id="376860611">
      <w:bodyDiv w:val="1"/>
      <w:marLeft w:val="0"/>
      <w:marRight w:val="0"/>
      <w:marTop w:val="0"/>
      <w:marBottom w:val="0"/>
      <w:divBdr>
        <w:top w:val="none" w:sz="0" w:space="0" w:color="auto"/>
        <w:left w:val="none" w:sz="0" w:space="0" w:color="auto"/>
        <w:bottom w:val="none" w:sz="0" w:space="0" w:color="auto"/>
        <w:right w:val="none" w:sz="0" w:space="0" w:color="auto"/>
      </w:divBdr>
    </w:div>
    <w:div w:id="391386514">
      <w:bodyDiv w:val="1"/>
      <w:marLeft w:val="0"/>
      <w:marRight w:val="0"/>
      <w:marTop w:val="0"/>
      <w:marBottom w:val="0"/>
      <w:divBdr>
        <w:top w:val="none" w:sz="0" w:space="0" w:color="auto"/>
        <w:left w:val="none" w:sz="0" w:space="0" w:color="auto"/>
        <w:bottom w:val="none" w:sz="0" w:space="0" w:color="auto"/>
        <w:right w:val="none" w:sz="0" w:space="0" w:color="auto"/>
      </w:divBdr>
    </w:div>
    <w:div w:id="397243033">
      <w:bodyDiv w:val="1"/>
      <w:marLeft w:val="0"/>
      <w:marRight w:val="0"/>
      <w:marTop w:val="0"/>
      <w:marBottom w:val="0"/>
      <w:divBdr>
        <w:top w:val="none" w:sz="0" w:space="0" w:color="auto"/>
        <w:left w:val="none" w:sz="0" w:space="0" w:color="auto"/>
        <w:bottom w:val="none" w:sz="0" w:space="0" w:color="auto"/>
        <w:right w:val="none" w:sz="0" w:space="0" w:color="auto"/>
      </w:divBdr>
    </w:div>
    <w:div w:id="400296612">
      <w:bodyDiv w:val="1"/>
      <w:marLeft w:val="0"/>
      <w:marRight w:val="0"/>
      <w:marTop w:val="0"/>
      <w:marBottom w:val="0"/>
      <w:divBdr>
        <w:top w:val="none" w:sz="0" w:space="0" w:color="auto"/>
        <w:left w:val="none" w:sz="0" w:space="0" w:color="auto"/>
        <w:bottom w:val="none" w:sz="0" w:space="0" w:color="auto"/>
        <w:right w:val="none" w:sz="0" w:space="0" w:color="auto"/>
      </w:divBdr>
    </w:div>
    <w:div w:id="417409018">
      <w:bodyDiv w:val="1"/>
      <w:marLeft w:val="0"/>
      <w:marRight w:val="0"/>
      <w:marTop w:val="0"/>
      <w:marBottom w:val="0"/>
      <w:divBdr>
        <w:top w:val="none" w:sz="0" w:space="0" w:color="auto"/>
        <w:left w:val="none" w:sz="0" w:space="0" w:color="auto"/>
        <w:bottom w:val="none" w:sz="0" w:space="0" w:color="auto"/>
        <w:right w:val="none" w:sz="0" w:space="0" w:color="auto"/>
      </w:divBdr>
    </w:div>
    <w:div w:id="417488546">
      <w:bodyDiv w:val="1"/>
      <w:marLeft w:val="0"/>
      <w:marRight w:val="0"/>
      <w:marTop w:val="0"/>
      <w:marBottom w:val="0"/>
      <w:divBdr>
        <w:top w:val="none" w:sz="0" w:space="0" w:color="auto"/>
        <w:left w:val="none" w:sz="0" w:space="0" w:color="auto"/>
        <w:bottom w:val="none" w:sz="0" w:space="0" w:color="auto"/>
        <w:right w:val="none" w:sz="0" w:space="0" w:color="auto"/>
      </w:divBdr>
    </w:div>
    <w:div w:id="448161140">
      <w:bodyDiv w:val="1"/>
      <w:marLeft w:val="0"/>
      <w:marRight w:val="0"/>
      <w:marTop w:val="0"/>
      <w:marBottom w:val="0"/>
      <w:divBdr>
        <w:top w:val="none" w:sz="0" w:space="0" w:color="auto"/>
        <w:left w:val="none" w:sz="0" w:space="0" w:color="auto"/>
        <w:bottom w:val="none" w:sz="0" w:space="0" w:color="auto"/>
        <w:right w:val="none" w:sz="0" w:space="0" w:color="auto"/>
      </w:divBdr>
      <w:divsChild>
        <w:div w:id="1262836274">
          <w:marLeft w:val="0"/>
          <w:marRight w:val="0"/>
          <w:marTop w:val="0"/>
          <w:marBottom w:val="0"/>
          <w:divBdr>
            <w:top w:val="none" w:sz="0" w:space="0" w:color="auto"/>
            <w:left w:val="none" w:sz="0" w:space="0" w:color="auto"/>
            <w:bottom w:val="none" w:sz="0" w:space="0" w:color="auto"/>
            <w:right w:val="none" w:sz="0" w:space="0" w:color="auto"/>
          </w:divBdr>
        </w:div>
        <w:div w:id="1402362988">
          <w:marLeft w:val="0"/>
          <w:marRight w:val="0"/>
          <w:marTop w:val="0"/>
          <w:marBottom w:val="0"/>
          <w:divBdr>
            <w:top w:val="none" w:sz="0" w:space="0" w:color="auto"/>
            <w:left w:val="none" w:sz="0" w:space="0" w:color="auto"/>
            <w:bottom w:val="none" w:sz="0" w:space="0" w:color="auto"/>
            <w:right w:val="none" w:sz="0" w:space="0" w:color="auto"/>
          </w:divBdr>
        </w:div>
        <w:div w:id="1643384816">
          <w:marLeft w:val="0"/>
          <w:marRight w:val="0"/>
          <w:marTop w:val="0"/>
          <w:marBottom w:val="0"/>
          <w:divBdr>
            <w:top w:val="none" w:sz="0" w:space="0" w:color="auto"/>
            <w:left w:val="none" w:sz="0" w:space="0" w:color="auto"/>
            <w:bottom w:val="none" w:sz="0" w:space="0" w:color="auto"/>
            <w:right w:val="none" w:sz="0" w:space="0" w:color="auto"/>
          </w:divBdr>
        </w:div>
        <w:div w:id="1883591001">
          <w:marLeft w:val="0"/>
          <w:marRight w:val="0"/>
          <w:marTop w:val="0"/>
          <w:marBottom w:val="0"/>
          <w:divBdr>
            <w:top w:val="none" w:sz="0" w:space="0" w:color="auto"/>
            <w:left w:val="none" w:sz="0" w:space="0" w:color="auto"/>
            <w:bottom w:val="none" w:sz="0" w:space="0" w:color="auto"/>
            <w:right w:val="none" w:sz="0" w:space="0" w:color="auto"/>
          </w:divBdr>
        </w:div>
      </w:divsChild>
    </w:div>
    <w:div w:id="459612302">
      <w:bodyDiv w:val="1"/>
      <w:marLeft w:val="0"/>
      <w:marRight w:val="0"/>
      <w:marTop w:val="0"/>
      <w:marBottom w:val="0"/>
      <w:divBdr>
        <w:top w:val="none" w:sz="0" w:space="0" w:color="auto"/>
        <w:left w:val="none" w:sz="0" w:space="0" w:color="auto"/>
        <w:bottom w:val="none" w:sz="0" w:space="0" w:color="auto"/>
        <w:right w:val="none" w:sz="0" w:space="0" w:color="auto"/>
      </w:divBdr>
      <w:divsChild>
        <w:div w:id="10691265">
          <w:marLeft w:val="0"/>
          <w:marRight w:val="0"/>
          <w:marTop w:val="0"/>
          <w:marBottom w:val="0"/>
          <w:divBdr>
            <w:top w:val="none" w:sz="0" w:space="0" w:color="auto"/>
            <w:left w:val="none" w:sz="0" w:space="0" w:color="auto"/>
            <w:bottom w:val="none" w:sz="0" w:space="0" w:color="auto"/>
            <w:right w:val="none" w:sz="0" w:space="0" w:color="auto"/>
          </w:divBdr>
        </w:div>
        <w:div w:id="113402630">
          <w:marLeft w:val="0"/>
          <w:marRight w:val="0"/>
          <w:marTop w:val="0"/>
          <w:marBottom w:val="0"/>
          <w:divBdr>
            <w:top w:val="none" w:sz="0" w:space="0" w:color="auto"/>
            <w:left w:val="none" w:sz="0" w:space="0" w:color="auto"/>
            <w:bottom w:val="none" w:sz="0" w:space="0" w:color="auto"/>
            <w:right w:val="none" w:sz="0" w:space="0" w:color="auto"/>
          </w:divBdr>
        </w:div>
        <w:div w:id="321663154">
          <w:marLeft w:val="0"/>
          <w:marRight w:val="0"/>
          <w:marTop w:val="0"/>
          <w:marBottom w:val="0"/>
          <w:divBdr>
            <w:top w:val="none" w:sz="0" w:space="0" w:color="auto"/>
            <w:left w:val="none" w:sz="0" w:space="0" w:color="auto"/>
            <w:bottom w:val="none" w:sz="0" w:space="0" w:color="auto"/>
            <w:right w:val="none" w:sz="0" w:space="0" w:color="auto"/>
          </w:divBdr>
        </w:div>
        <w:div w:id="380711433">
          <w:marLeft w:val="0"/>
          <w:marRight w:val="0"/>
          <w:marTop w:val="0"/>
          <w:marBottom w:val="0"/>
          <w:divBdr>
            <w:top w:val="none" w:sz="0" w:space="0" w:color="auto"/>
            <w:left w:val="none" w:sz="0" w:space="0" w:color="auto"/>
            <w:bottom w:val="none" w:sz="0" w:space="0" w:color="auto"/>
            <w:right w:val="none" w:sz="0" w:space="0" w:color="auto"/>
          </w:divBdr>
        </w:div>
        <w:div w:id="698354241">
          <w:marLeft w:val="0"/>
          <w:marRight w:val="0"/>
          <w:marTop w:val="0"/>
          <w:marBottom w:val="0"/>
          <w:divBdr>
            <w:top w:val="none" w:sz="0" w:space="0" w:color="auto"/>
            <w:left w:val="none" w:sz="0" w:space="0" w:color="auto"/>
            <w:bottom w:val="none" w:sz="0" w:space="0" w:color="auto"/>
            <w:right w:val="none" w:sz="0" w:space="0" w:color="auto"/>
          </w:divBdr>
        </w:div>
        <w:div w:id="733047196">
          <w:marLeft w:val="0"/>
          <w:marRight w:val="0"/>
          <w:marTop w:val="0"/>
          <w:marBottom w:val="0"/>
          <w:divBdr>
            <w:top w:val="none" w:sz="0" w:space="0" w:color="auto"/>
            <w:left w:val="none" w:sz="0" w:space="0" w:color="auto"/>
            <w:bottom w:val="none" w:sz="0" w:space="0" w:color="auto"/>
            <w:right w:val="none" w:sz="0" w:space="0" w:color="auto"/>
          </w:divBdr>
        </w:div>
        <w:div w:id="872697450">
          <w:marLeft w:val="0"/>
          <w:marRight w:val="0"/>
          <w:marTop w:val="0"/>
          <w:marBottom w:val="0"/>
          <w:divBdr>
            <w:top w:val="none" w:sz="0" w:space="0" w:color="auto"/>
            <w:left w:val="none" w:sz="0" w:space="0" w:color="auto"/>
            <w:bottom w:val="none" w:sz="0" w:space="0" w:color="auto"/>
            <w:right w:val="none" w:sz="0" w:space="0" w:color="auto"/>
          </w:divBdr>
        </w:div>
        <w:div w:id="940143153">
          <w:marLeft w:val="0"/>
          <w:marRight w:val="0"/>
          <w:marTop w:val="0"/>
          <w:marBottom w:val="0"/>
          <w:divBdr>
            <w:top w:val="none" w:sz="0" w:space="0" w:color="auto"/>
            <w:left w:val="none" w:sz="0" w:space="0" w:color="auto"/>
            <w:bottom w:val="none" w:sz="0" w:space="0" w:color="auto"/>
            <w:right w:val="none" w:sz="0" w:space="0" w:color="auto"/>
          </w:divBdr>
        </w:div>
        <w:div w:id="1063597236">
          <w:marLeft w:val="0"/>
          <w:marRight w:val="0"/>
          <w:marTop w:val="0"/>
          <w:marBottom w:val="0"/>
          <w:divBdr>
            <w:top w:val="none" w:sz="0" w:space="0" w:color="auto"/>
            <w:left w:val="none" w:sz="0" w:space="0" w:color="auto"/>
            <w:bottom w:val="none" w:sz="0" w:space="0" w:color="auto"/>
            <w:right w:val="none" w:sz="0" w:space="0" w:color="auto"/>
          </w:divBdr>
        </w:div>
        <w:div w:id="1336300107">
          <w:marLeft w:val="0"/>
          <w:marRight w:val="0"/>
          <w:marTop w:val="0"/>
          <w:marBottom w:val="0"/>
          <w:divBdr>
            <w:top w:val="none" w:sz="0" w:space="0" w:color="auto"/>
            <w:left w:val="none" w:sz="0" w:space="0" w:color="auto"/>
            <w:bottom w:val="none" w:sz="0" w:space="0" w:color="auto"/>
            <w:right w:val="none" w:sz="0" w:space="0" w:color="auto"/>
          </w:divBdr>
        </w:div>
        <w:div w:id="1372878701">
          <w:marLeft w:val="0"/>
          <w:marRight w:val="0"/>
          <w:marTop w:val="0"/>
          <w:marBottom w:val="0"/>
          <w:divBdr>
            <w:top w:val="none" w:sz="0" w:space="0" w:color="auto"/>
            <w:left w:val="none" w:sz="0" w:space="0" w:color="auto"/>
            <w:bottom w:val="none" w:sz="0" w:space="0" w:color="auto"/>
            <w:right w:val="none" w:sz="0" w:space="0" w:color="auto"/>
          </w:divBdr>
        </w:div>
        <w:div w:id="1464810253">
          <w:marLeft w:val="0"/>
          <w:marRight w:val="0"/>
          <w:marTop w:val="0"/>
          <w:marBottom w:val="0"/>
          <w:divBdr>
            <w:top w:val="none" w:sz="0" w:space="0" w:color="auto"/>
            <w:left w:val="none" w:sz="0" w:space="0" w:color="auto"/>
            <w:bottom w:val="none" w:sz="0" w:space="0" w:color="auto"/>
            <w:right w:val="none" w:sz="0" w:space="0" w:color="auto"/>
          </w:divBdr>
        </w:div>
        <w:div w:id="1475559692">
          <w:marLeft w:val="0"/>
          <w:marRight w:val="0"/>
          <w:marTop w:val="0"/>
          <w:marBottom w:val="0"/>
          <w:divBdr>
            <w:top w:val="none" w:sz="0" w:space="0" w:color="auto"/>
            <w:left w:val="none" w:sz="0" w:space="0" w:color="auto"/>
            <w:bottom w:val="none" w:sz="0" w:space="0" w:color="auto"/>
            <w:right w:val="none" w:sz="0" w:space="0" w:color="auto"/>
          </w:divBdr>
        </w:div>
        <w:div w:id="1778524243">
          <w:marLeft w:val="0"/>
          <w:marRight w:val="0"/>
          <w:marTop w:val="0"/>
          <w:marBottom w:val="0"/>
          <w:divBdr>
            <w:top w:val="none" w:sz="0" w:space="0" w:color="auto"/>
            <w:left w:val="none" w:sz="0" w:space="0" w:color="auto"/>
            <w:bottom w:val="none" w:sz="0" w:space="0" w:color="auto"/>
            <w:right w:val="none" w:sz="0" w:space="0" w:color="auto"/>
          </w:divBdr>
        </w:div>
        <w:div w:id="1897622168">
          <w:marLeft w:val="0"/>
          <w:marRight w:val="0"/>
          <w:marTop w:val="0"/>
          <w:marBottom w:val="0"/>
          <w:divBdr>
            <w:top w:val="none" w:sz="0" w:space="0" w:color="auto"/>
            <w:left w:val="none" w:sz="0" w:space="0" w:color="auto"/>
            <w:bottom w:val="none" w:sz="0" w:space="0" w:color="auto"/>
            <w:right w:val="none" w:sz="0" w:space="0" w:color="auto"/>
          </w:divBdr>
        </w:div>
        <w:div w:id="2068606178">
          <w:marLeft w:val="0"/>
          <w:marRight w:val="0"/>
          <w:marTop w:val="0"/>
          <w:marBottom w:val="0"/>
          <w:divBdr>
            <w:top w:val="none" w:sz="0" w:space="0" w:color="auto"/>
            <w:left w:val="none" w:sz="0" w:space="0" w:color="auto"/>
            <w:bottom w:val="none" w:sz="0" w:space="0" w:color="auto"/>
            <w:right w:val="none" w:sz="0" w:space="0" w:color="auto"/>
          </w:divBdr>
        </w:div>
      </w:divsChild>
    </w:div>
    <w:div w:id="461464345">
      <w:bodyDiv w:val="1"/>
      <w:marLeft w:val="0"/>
      <w:marRight w:val="0"/>
      <w:marTop w:val="0"/>
      <w:marBottom w:val="0"/>
      <w:divBdr>
        <w:top w:val="none" w:sz="0" w:space="0" w:color="auto"/>
        <w:left w:val="none" w:sz="0" w:space="0" w:color="auto"/>
        <w:bottom w:val="none" w:sz="0" w:space="0" w:color="auto"/>
        <w:right w:val="none" w:sz="0" w:space="0" w:color="auto"/>
      </w:divBdr>
    </w:div>
    <w:div w:id="490953418">
      <w:bodyDiv w:val="1"/>
      <w:marLeft w:val="0"/>
      <w:marRight w:val="0"/>
      <w:marTop w:val="0"/>
      <w:marBottom w:val="0"/>
      <w:divBdr>
        <w:top w:val="none" w:sz="0" w:space="0" w:color="auto"/>
        <w:left w:val="none" w:sz="0" w:space="0" w:color="auto"/>
        <w:bottom w:val="none" w:sz="0" w:space="0" w:color="auto"/>
        <w:right w:val="none" w:sz="0" w:space="0" w:color="auto"/>
      </w:divBdr>
    </w:div>
    <w:div w:id="498232432">
      <w:bodyDiv w:val="1"/>
      <w:marLeft w:val="0"/>
      <w:marRight w:val="0"/>
      <w:marTop w:val="0"/>
      <w:marBottom w:val="0"/>
      <w:divBdr>
        <w:top w:val="none" w:sz="0" w:space="0" w:color="auto"/>
        <w:left w:val="none" w:sz="0" w:space="0" w:color="auto"/>
        <w:bottom w:val="none" w:sz="0" w:space="0" w:color="auto"/>
        <w:right w:val="none" w:sz="0" w:space="0" w:color="auto"/>
      </w:divBdr>
    </w:div>
    <w:div w:id="503403147">
      <w:bodyDiv w:val="1"/>
      <w:marLeft w:val="0"/>
      <w:marRight w:val="0"/>
      <w:marTop w:val="0"/>
      <w:marBottom w:val="0"/>
      <w:divBdr>
        <w:top w:val="none" w:sz="0" w:space="0" w:color="auto"/>
        <w:left w:val="none" w:sz="0" w:space="0" w:color="auto"/>
        <w:bottom w:val="none" w:sz="0" w:space="0" w:color="auto"/>
        <w:right w:val="none" w:sz="0" w:space="0" w:color="auto"/>
      </w:divBdr>
    </w:div>
    <w:div w:id="535239185">
      <w:bodyDiv w:val="1"/>
      <w:marLeft w:val="0"/>
      <w:marRight w:val="0"/>
      <w:marTop w:val="0"/>
      <w:marBottom w:val="0"/>
      <w:divBdr>
        <w:top w:val="none" w:sz="0" w:space="0" w:color="auto"/>
        <w:left w:val="none" w:sz="0" w:space="0" w:color="auto"/>
        <w:bottom w:val="none" w:sz="0" w:space="0" w:color="auto"/>
        <w:right w:val="none" w:sz="0" w:space="0" w:color="auto"/>
      </w:divBdr>
    </w:div>
    <w:div w:id="572393987">
      <w:bodyDiv w:val="1"/>
      <w:marLeft w:val="0"/>
      <w:marRight w:val="0"/>
      <w:marTop w:val="0"/>
      <w:marBottom w:val="0"/>
      <w:divBdr>
        <w:top w:val="none" w:sz="0" w:space="0" w:color="auto"/>
        <w:left w:val="none" w:sz="0" w:space="0" w:color="auto"/>
        <w:bottom w:val="none" w:sz="0" w:space="0" w:color="auto"/>
        <w:right w:val="none" w:sz="0" w:space="0" w:color="auto"/>
      </w:divBdr>
    </w:div>
    <w:div w:id="578249453">
      <w:bodyDiv w:val="1"/>
      <w:marLeft w:val="0"/>
      <w:marRight w:val="0"/>
      <w:marTop w:val="0"/>
      <w:marBottom w:val="0"/>
      <w:divBdr>
        <w:top w:val="none" w:sz="0" w:space="0" w:color="auto"/>
        <w:left w:val="none" w:sz="0" w:space="0" w:color="auto"/>
        <w:bottom w:val="none" w:sz="0" w:space="0" w:color="auto"/>
        <w:right w:val="none" w:sz="0" w:space="0" w:color="auto"/>
      </w:divBdr>
    </w:div>
    <w:div w:id="595551634">
      <w:bodyDiv w:val="1"/>
      <w:marLeft w:val="0"/>
      <w:marRight w:val="0"/>
      <w:marTop w:val="0"/>
      <w:marBottom w:val="0"/>
      <w:divBdr>
        <w:top w:val="none" w:sz="0" w:space="0" w:color="auto"/>
        <w:left w:val="none" w:sz="0" w:space="0" w:color="auto"/>
        <w:bottom w:val="none" w:sz="0" w:space="0" w:color="auto"/>
        <w:right w:val="none" w:sz="0" w:space="0" w:color="auto"/>
      </w:divBdr>
    </w:div>
    <w:div w:id="611857812">
      <w:bodyDiv w:val="1"/>
      <w:marLeft w:val="0"/>
      <w:marRight w:val="0"/>
      <w:marTop w:val="0"/>
      <w:marBottom w:val="0"/>
      <w:divBdr>
        <w:top w:val="none" w:sz="0" w:space="0" w:color="auto"/>
        <w:left w:val="none" w:sz="0" w:space="0" w:color="auto"/>
        <w:bottom w:val="none" w:sz="0" w:space="0" w:color="auto"/>
        <w:right w:val="none" w:sz="0" w:space="0" w:color="auto"/>
      </w:divBdr>
    </w:div>
    <w:div w:id="625308991">
      <w:bodyDiv w:val="1"/>
      <w:marLeft w:val="0"/>
      <w:marRight w:val="0"/>
      <w:marTop w:val="0"/>
      <w:marBottom w:val="0"/>
      <w:divBdr>
        <w:top w:val="none" w:sz="0" w:space="0" w:color="auto"/>
        <w:left w:val="none" w:sz="0" w:space="0" w:color="auto"/>
        <w:bottom w:val="none" w:sz="0" w:space="0" w:color="auto"/>
        <w:right w:val="none" w:sz="0" w:space="0" w:color="auto"/>
      </w:divBdr>
    </w:div>
    <w:div w:id="635991869">
      <w:bodyDiv w:val="1"/>
      <w:marLeft w:val="0"/>
      <w:marRight w:val="0"/>
      <w:marTop w:val="0"/>
      <w:marBottom w:val="0"/>
      <w:divBdr>
        <w:top w:val="none" w:sz="0" w:space="0" w:color="auto"/>
        <w:left w:val="none" w:sz="0" w:space="0" w:color="auto"/>
        <w:bottom w:val="none" w:sz="0" w:space="0" w:color="auto"/>
        <w:right w:val="none" w:sz="0" w:space="0" w:color="auto"/>
      </w:divBdr>
    </w:div>
    <w:div w:id="644117571">
      <w:bodyDiv w:val="1"/>
      <w:marLeft w:val="0"/>
      <w:marRight w:val="0"/>
      <w:marTop w:val="0"/>
      <w:marBottom w:val="0"/>
      <w:divBdr>
        <w:top w:val="none" w:sz="0" w:space="0" w:color="auto"/>
        <w:left w:val="none" w:sz="0" w:space="0" w:color="auto"/>
        <w:bottom w:val="none" w:sz="0" w:space="0" w:color="auto"/>
        <w:right w:val="none" w:sz="0" w:space="0" w:color="auto"/>
      </w:divBdr>
    </w:div>
    <w:div w:id="644315096">
      <w:bodyDiv w:val="1"/>
      <w:marLeft w:val="0"/>
      <w:marRight w:val="0"/>
      <w:marTop w:val="0"/>
      <w:marBottom w:val="0"/>
      <w:divBdr>
        <w:top w:val="none" w:sz="0" w:space="0" w:color="auto"/>
        <w:left w:val="none" w:sz="0" w:space="0" w:color="auto"/>
        <w:bottom w:val="none" w:sz="0" w:space="0" w:color="auto"/>
        <w:right w:val="none" w:sz="0" w:space="0" w:color="auto"/>
      </w:divBdr>
    </w:div>
    <w:div w:id="659309278">
      <w:bodyDiv w:val="1"/>
      <w:marLeft w:val="0"/>
      <w:marRight w:val="0"/>
      <w:marTop w:val="0"/>
      <w:marBottom w:val="0"/>
      <w:divBdr>
        <w:top w:val="none" w:sz="0" w:space="0" w:color="auto"/>
        <w:left w:val="none" w:sz="0" w:space="0" w:color="auto"/>
        <w:bottom w:val="none" w:sz="0" w:space="0" w:color="auto"/>
        <w:right w:val="none" w:sz="0" w:space="0" w:color="auto"/>
      </w:divBdr>
    </w:div>
    <w:div w:id="693766645">
      <w:bodyDiv w:val="1"/>
      <w:marLeft w:val="0"/>
      <w:marRight w:val="0"/>
      <w:marTop w:val="0"/>
      <w:marBottom w:val="0"/>
      <w:divBdr>
        <w:top w:val="none" w:sz="0" w:space="0" w:color="auto"/>
        <w:left w:val="none" w:sz="0" w:space="0" w:color="auto"/>
        <w:bottom w:val="none" w:sz="0" w:space="0" w:color="auto"/>
        <w:right w:val="none" w:sz="0" w:space="0" w:color="auto"/>
      </w:divBdr>
    </w:div>
    <w:div w:id="759256666">
      <w:bodyDiv w:val="1"/>
      <w:marLeft w:val="0"/>
      <w:marRight w:val="0"/>
      <w:marTop w:val="0"/>
      <w:marBottom w:val="0"/>
      <w:divBdr>
        <w:top w:val="none" w:sz="0" w:space="0" w:color="auto"/>
        <w:left w:val="none" w:sz="0" w:space="0" w:color="auto"/>
        <w:bottom w:val="none" w:sz="0" w:space="0" w:color="auto"/>
        <w:right w:val="none" w:sz="0" w:space="0" w:color="auto"/>
      </w:divBdr>
    </w:div>
    <w:div w:id="770276473">
      <w:bodyDiv w:val="1"/>
      <w:marLeft w:val="0"/>
      <w:marRight w:val="0"/>
      <w:marTop w:val="0"/>
      <w:marBottom w:val="0"/>
      <w:divBdr>
        <w:top w:val="none" w:sz="0" w:space="0" w:color="auto"/>
        <w:left w:val="none" w:sz="0" w:space="0" w:color="auto"/>
        <w:bottom w:val="none" w:sz="0" w:space="0" w:color="auto"/>
        <w:right w:val="none" w:sz="0" w:space="0" w:color="auto"/>
      </w:divBdr>
    </w:div>
    <w:div w:id="787630247">
      <w:bodyDiv w:val="1"/>
      <w:marLeft w:val="0"/>
      <w:marRight w:val="0"/>
      <w:marTop w:val="0"/>
      <w:marBottom w:val="0"/>
      <w:divBdr>
        <w:top w:val="none" w:sz="0" w:space="0" w:color="auto"/>
        <w:left w:val="none" w:sz="0" w:space="0" w:color="auto"/>
        <w:bottom w:val="none" w:sz="0" w:space="0" w:color="auto"/>
        <w:right w:val="none" w:sz="0" w:space="0" w:color="auto"/>
      </w:divBdr>
    </w:div>
    <w:div w:id="797339558">
      <w:bodyDiv w:val="1"/>
      <w:marLeft w:val="0"/>
      <w:marRight w:val="0"/>
      <w:marTop w:val="0"/>
      <w:marBottom w:val="0"/>
      <w:divBdr>
        <w:top w:val="none" w:sz="0" w:space="0" w:color="auto"/>
        <w:left w:val="none" w:sz="0" w:space="0" w:color="auto"/>
        <w:bottom w:val="none" w:sz="0" w:space="0" w:color="auto"/>
        <w:right w:val="none" w:sz="0" w:space="0" w:color="auto"/>
      </w:divBdr>
    </w:div>
    <w:div w:id="804081842">
      <w:bodyDiv w:val="1"/>
      <w:marLeft w:val="0"/>
      <w:marRight w:val="0"/>
      <w:marTop w:val="0"/>
      <w:marBottom w:val="0"/>
      <w:divBdr>
        <w:top w:val="none" w:sz="0" w:space="0" w:color="auto"/>
        <w:left w:val="none" w:sz="0" w:space="0" w:color="auto"/>
        <w:bottom w:val="none" w:sz="0" w:space="0" w:color="auto"/>
        <w:right w:val="none" w:sz="0" w:space="0" w:color="auto"/>
      </w:divBdr>
    </w:div>
    <w:div w:id="812990747">
      <w:bodyDiv w:val="1"/>
      <w:marLeft w:val="0"/>
      <w:marRight w:val="0"/>
      <w:marTop w:val="0"/>
      <w:marBottom w:val="0"/>
      <w:divBdr>
        <w:top w:val="none" w:sz="0" w:space="0" w:color="auto"/>
        <w:left w:val="none" w:sz="0" w:space="0" w:color="auto"/>
        <w:bottom w:val="none" w:sz="0" w:space="0" w:color="auto"/>
        <w:right w:val="none" w:sz="0" w:space="0" w:color="auto"/>
      </w:divBdr>
    </w:div>
    <w:div w:id="817038468">
      <w:bodyDiv w:val="1"/>
      <w:marLeft w:val="0"/>
      <w:marRight w:val="0"/>
      <w:marTop w:val="0"/>
      <w:marBottom w:val="0"/>
      <w:divBdr>
        <w:top w:val="none" w:sz="0" w:space="0" w:color="auto"/>
        <w:left w:val="none" w:sz="0" w:space="0" w:color="auto"/>
        <w:bottom w:val="none" w:sz="0" w:space="0" w:color="auto"/>
        <w:right w:val="none" w:sz="0" w:space="0" w:color="auto"/>
      </w:divBdr>
    </w:div>
    <w:div w:id="831022626">
      <w:bodyDiv w:val="1"/>
      <w:marLeft w:val="0"/>
      <w:marRight w:val="0"/>
      <w:marTop w:val="0"/>
      <w:marBottom w:val="0"/>
      <w:divBdr>
        <w:top w:val="none" w:sz="0" w:space="0" w:color="auto"/>
        <w:left w:val="none" w:sz="0" w:space="0" w:color="auto"/>
        <w:bottom w:val="none" w:sz="0" w:space="0" w:color="auto"/>
        <w:right w:val="none" w:sz="0" w:space="0" w:color="auto"/>
      </w:divBdr>
    </w:div>
    <w:div w:id="834878557">
      <w:bodyDiv w:val="1"/>
      <w:marLeft w:val="0"/>
      <w:marRight w:val="0"/>
      <w:marTop w:val="0"/>
      <w:marBottom w:val="0"/>
      <w:divBdr>
        <w:top w:val="none" w:sz="0" w:space="0" w:color="auto"/>
        <w:left w:val="none" w:sz="0" w:space="0" w:color="auto"/>
        <w:bottom w:val="none" w:sz="0" w:space="0" w:color="auto"/>
        <w:right w:val="none" w:sz="0" w:space="0" w:color="auto"/>
      </w:divBdr>
    </w:div>
    <w:div w:id="859392239">
      <w:bodyDiv w:val="1"/>
      <w:marLeft w:val="0"/>
      <w:marRight w:val="0"/>
      <w:marTop w:val="0"/>
      <w:marBottom w:val="0"/>
      <w:divBdr>
        <w:top w:val="none" w:sz="0" w:space="0" w:color="auto"/>
        <w:left w:val="none" w:sz="0" w:space="0" w:color="auto"/>
        <w:bottom w:val="none" w:sz="0" w:space="0" w:color="auto"/>
        <w:right w:val="none" w:sz="0" w:space="0" w:color="auto"/>
      </w:divBdr>
    </w:div>
    <w:div w:id="875314405">
      <w:bodyDiv w:val="1"/>
      <w:marLeft w:val="0"/>
      <w:marRight w:val="0"/>
      <w:marTop w:val="0"/>
      <w:marBottom w:val="0"/>
      <w:divBdr>
        <w:top w:val="none" w:sz="0" w:space="0" w:color="auto"/>
        <w:left w:val="none" w:sz="0" w:space="0" w:color="auto"/>
        <w:bottom w:val="none" w:sz="0" w:space="0" w:color="auto"/>
        <w:right w:val="none" w:sz="0" w:space="0" w:color="auto"/>
      </w:divBdr>
    </w:div>
    <w:div w:id="881360692">
      <w:bodyDiv w:val="1"/>
      <w:marLeft w:val="0"/>
      <w:marRight w:val="0"/>
      <w:marTop w:val="0"/>
      <w:marBottom w:val="0"/>
      <w:divBdr>
        <w:top w:val="none" w:sz="0" w:space="0" w:color="auto"/>
        <w:left w:val="none" w:sz="0" w:space="0" w:color="auto"/>
        <w:bottom w:val="none" w:sz="0" w:space="0" w:color="auto"/>
        <w:right w:val="none" w:sz="0" w:space="0" w:color="auto"/>
      </w:divBdr>
    </w:div>
    <w:div w:id="890918825">
      <w:bodyDiv w:val="1"/>
      <w:marLeft w:val="0"/>
      <w:marRight w:val="0"/>
      <w:marTop w:val="0"/>
      <w:marBottom w:val="0"/>
      <w:divBdr>
        <w:top w:val="none" w:sz="0" w:space="0" w:color="auto"/>
        <w:left w:val="none" w:sz="0" w:space="0" w:color="auto"/>
        <w:bottom w:val="none" w:sz="0" w:space="0" w:color="auto"/>
        <w:right w:val="none" w:sz="0" w:space="0" w:color="auto"/>
      </w:divBdr>
    </w:div>
    <w:div w:id="920987413">
      <w:bodyDiv w:val="1"/>
      <w:marLeft w:val="0"/>
      <w:marRight w:val="0"/>
      <w:marTop w:val="0"/>
      <w:marBottom w:val="0"/>
      <w:divBdr>
        <w:top w:val="none" w:sz="0" w:space="0" w:color="auto"/>
        <w:left w:val="none" w:sz="0" w:space="0" w:color="auto"/>
        <w:bottom w:val="none" w:sz="0" w:space="0" w:color="auto"/>
        <w:right w:val="none" w:sz="0" w:space="0" w:color="auto"/>
      </w:divBdr>
    </w:div>
    <w:div w:id="924341551">
      <w:bodyDiv w:val="1"/>
      <w:marLeft w:val="0"/>
      <w:marRight w:val="0"/>
      <w:marTop w:val="0"/>
      <w:marBottom w:val="0"/>
      <w:divBdr>
        <w:top w:val="none" w:sz="0" w:space="0" w:color="auto"/>
        <w:left w:val="none" w:sz="0" w:space="0" w:color="auto"/>
        <w:bottom w:val="none" w:sz="0" w:space="0" w:color="auto"/>
        <w:right w:val="none" w:sz="0" w:space="0" w:color="auto"/>
      </w:divBdr>
    </w:div>
    <w:div w:id="936407230">
      <w:bodyDiv w:val="1"/>
      <w:marLeft w:val="0"/>
      <w:marRight w:val="0"/>
      <w:marTop w:val="0"/>
      <w:marBottom w:val="0"/>
      <w:divBdr>
        <w:top w:val="none" w:sz="0" w:space="0" w:color="auto"/>
        <w:left w:val="none" w:sz="0" w:space="0" w:color="auto"/>
        <w:bottom w:val="none" w:sz="0" w:space="0" w:color="auto"/>
        <w:right w:val="none" w:sz="0" w:space="0" w:color="auto"/>
      </w:divBdr>
    </w:div>
    <w:div w:id="960112082">
      <w:bodyDiv w:val="1"/>
      <w:marLeft w:val="0"/>
      <w:marRight w:val="0"/>
      <w:marTop w:val="0"/>
      <w:marBottom w:val="0"/>
      <w:divBdr>
        <w:top w:val="none" w:sz="0" w:space="0" w:color="auto"/>
        <w:left w:val="none" w:sz="0" w:space="0" w:color="auto"/>
        <w:bottom w:val="none" w:sz="0" w:space="0" w:color="auto"/>
        <w:right w:val="none" w:sz="0" w:space="0" w:color="auto"/>
      </w:divBdr>
    </w:div>
    <w:div w:id="965896286">
      <w:bodyDiv w:val="1"/>
      <w:marLeft w:val="0"/>
      <w:marRight w:val="0"/>
      <w:marTop w:val="0"/>
      <w:marBottom w:val="0"/>
      <w:divBdr>
        <w:top w:val="none" w:sz="0" w:space="0" w:color="auto"/>
        <w:left w:val="none" w:sz="0" w:space="0" w:color="auto"/>
        <w:bottom w:val="none" w:sz="0" w:space="0" w:color="auto"/>
        <w:right w:val="none" w:sz="0" w:space="0" w:color="auto"/>
      </w:divBdr>
    </w:div>
    <w:div w:id="994921423">
      <w:bodyDiv w:val="1"/>
      <w:marLeft w:val="0"/>
      <w:marRight w:val="0"/>
      <w:marTop w:val="0"/>
      <w:marBottom w:val="0"/>
      <w:divBdr>
        <w:top w:val="none" w:sz="0" w:space="0" w:color="auto"/>
        <w:left w:val="none" w:sz="0" w:space="0" w:color="auto"/>
        <w:bottom w:val="none" w:sz="0" w:space="0" w:color="auto"/>
        <w:right w:val="none" w:sz="0" w:space="0" w:color="auto"/>
      </w:divBdr>
    </w:div>
    <w:div w:id="999817641">
      <w:bodyDiv w:val="1"/>
      <w:marLeft w:val="0"/>
      <w:marRight w:val="0"/>
      <w:marTop w:val="0"/>
      <w:marBottom w:val="0"/>
      <w:divBdr>
        <w:top w:val="none" w:sz="0" w:space="0" w:color="auto"/>
        <w:left w:val="none" w:sz="0" w:space="0" w:color="auto"/>
        <w:bottom w:val="none" w:sz="0" w:space="0" w:color="auto"/>
        <w:right w:val="none" w:sz="0" w:space="0" w:color="auto"/>
      </w:divBdr>
    </w:div>
    <w:div w:id="1024592938">
      <w:bodyDiv w:val="1"/>
      <w:marLeft w:val="0"/>
      <w:marRight w:val="0"/>
      <w:marTop w:val="0"/>
      <w:marBottom w:val="0"/>
      <w:divBdr>
        <w:top w:val="none" w:sz="0" w:space="0" w:color="auto"/>
        <w:left w:val="none" w:sz="0" w:space="0" w:color="auto"/>
        <w:bottom w:val="none" w:sz="0" w:space="0" w:color="auto"/>
        <w:right w:val="none" w:sz="0" w:space="0" w:color="auto"/>
      </w:divBdr>
    </w:div>
    <w:div w:id="1032419483">
      <w:bodyDiv w:val="1"/>
      <w:marLeft w:val="0"/>
      <w:marRight w:val="0"/>
      <w:marTop w:val="0"/>
      <w:marBottom w:val="0"/>
      <w:divBdr>
        <w:top w:val="none" w:sz="0" w:space="0" w:color="auto"/>
        <w:left w:val="none" w:sz="0" w:space="0" w:color="auto"/>
        <w:bottom w:val="none" w:sz="0" w:space="0" w:color="auto"/>
        <w:right w:val="none" w:sz="0" w:space="0" w:color="auto"/>
      </w:divBdr>
      <w:divsChild>
        <w:div w:id="253318768">
          <w:marLeft w:val="0"/>
          <w:marRight w:val="0"/>
          <w:marTop w:val="0"/>
          <w:marBottom w:val="0"/>
          <w:divBdr>
            <w:top w:val="none" w:sz="0" w:space="0" w:color="auto"/>
            <w:left w:val="none" w:sz="0" w:space="0" w:color="auto"/>
            <w:bottom w:val="none" w:sz="0" w:space="0" w:color="auto"/>
            <w:right w:val="none" w:sz="0" w:space="0" w:color="auto"/>
          </w:divBdr>
        </w:div>
        <w:div w:id="272904860">
          <w:marLeft w:val="0"/>
          <w:marRight w:val="0"/>
          <w:marTop w:val="0"/>
          <w:marBottom w:val="0"/>
          <w:divBdr>
            <w:top w:val="none" w:sz="0" w:space="0" w:color="auto"/>
            <w:left w:val="none" w:sz="0" w:space="0" w:color="auto"/>
            <w:bottom w:val="none" w:sz="0" w:space="0" w:color="auto"/>
            <w:right w:val="none" w:sz="0" w:space="0" w:color="auto"/>
          </w:divBdr>
        </w:div>
        <w:div w:id="475881114">
          <w:marLeft w:val="0"/>
          <w:marRight w:val="0"/>
          <w:marTop w:val="0"/>
          <w:marBottom w:val="0"/>
          <w:divBdr>
            <w:top w:val="none" w:sz="0" w:space="0" w:color="auto"/>
            <w:left w:val="none" w:sz="0" w:space="0" w:color="auto"/>
            <w:bottom w:val="none" w:sz="0" w:space="0" w:color="auto"/>
            <w:right w:val="none" w:sz="0" w:space="0" w:color="auto"/>
          </w:divBdr>
        </w:div>
        <w:div w:id="528375637">
          <w:marLeft w:val="0"/>
          <w:marRight w:val="0"/>
          <w:marTop w:val="0"/>
          <w:marBottom w:val="0"/>
          <w:divBdr>
            <w:top w:val="none" w:sz="0" w:space="0" w:color="auto"/>
            <w:left w:val="none" w:sz="0" w:space="0" w:color="auto"/>
            <w:bottom w:val="none" w:sz="0" w:space="0" w:color="auto"/>
            <w:right w:val="none" w:sz="0" w:space="0" w:color="auto"/>
          </w:divBdr>
        </w:div>
        <w:div w:id="530730661">
          <w:marLeft w:val="0"/>
          <w:marRight w:val="0"/>
          <w:marTop w:val="0"/>
          <w:marBottom w:val="0"/>
          <w:divBdr>
            <w:top w:val="none" w:sz="0" w:space="0" w:color="auto"/>
            <w:left w:val="none" w:sz="0" w:space="0" w:color="auto"/>
            <w:bottom w:val="none" w:sz="0" w:space="0" w:color="auto"/>
            <w:right w:val="none" w:sz="0" w:space="0" w:color="auto"/>
          </w:divBdr>
        </w:div>
        <w:div w:id="835077599">
          <w:marLeft w:val="0"/>
          <w:marRight w:val="0"/>
          <w:marTop w:val="0"/>
          <w:marBottom w:val="0"/>
          <w:divBdr>
            <w:top w:val="none" w:sz="0" w:space="0" w:color="auto"/>
            <w:left w:val="none" w:sz="0" w:space="0" w:color="auto"/>
            <w:bottom w:val="none" w:sz="0" w:space="0" w:color="auto"/>
            <w:right w:val="none" w:sz="0" w:space="0" w:color="auto"/>
          </w:divBdr>
        </w:div>
        <w:div w:id="841316598">
          <w:marLeft w:val="0"/>
          <w:marRight w:val="0"/>
          <w:marTop w:val="0"/>
          <w:marBottom w:val="0"/>
          <w:divBdr>
            <w:top w:val="none" w:sz="0" w:space="0" w:color="auto"/>
            <w:left w:val="none" w:sz="0" w:space="0" w:color="auto"/>
            <w:bottom w:val="none" w:sz="0" w:space="0" w:color="auto"/>
            <w:right w:val="none" w:sz="0" w:space="0" w:color="auto"/>
          </w:divBdr>
        </w:div>
        <w:div w:id="868838261">
          <w:marLeft w:val="0"/>
          <w:marRight w:val="0"/>
          <w:marTop w:val="0"/>
          <w:marBottom w:val="0"/>
          <w:divBdr>
            <w:top w:val="none" w:sz="0" w:space="0" w:color="auto"/>
            <w:left w:val="none" w:sz="0" w:space="0" w:color="auto"/>
            <w:bottom w:val="none" w:sz="0" w:space="0" w:color="auto"/>
            <w:right w:val="none" w:sz="0" w:space="0" w:color="auto"/>
          </w:divBdr>
        </w:div>
        <w:div w:id="1062020228">
          <w:marLeft w:val="0"/>
          <w:marRight w:val="0"/>
          <w:marTop w:val="0"/>
          <w:marBottom w:val="0"/>
          <w:divBdr>
            <w:top w:val="none" w:sz="0" w:space="0" w:color="auto"/>
            <w:left w:val="none" w:sz="0" w:space="0" w:color="auto"/>
            <w:bottom w:val="none" w:sz="0" w:space="0" w:color="auto"/>
            <w:right w:val="none" w:sz="0" w:space="0" w:color="auto"/>
          </w:divBdr>
        </w:div>
        <w:div w:id="1352492046">
          <w:marLeft w:val="0"/>
          <w:marRight w:val="0"/>
          <w:marTop w:val="0"/>
          <w:marBottom w:val="0"/>
          <w:divBdr>
            <w:top w:val="none" w:sz="0" w:space="0" w:color="auto"/>
            <w:left w:val="none" w:sz="0" w:space="0" w:color="auto"/>
            <w:bottom w:val="none" w:sz="0" w:space="0" w:color="auto"/>
            <w:right w:val="none" w:sz="0" w:space="0" w:color="auto"/>
          </w:divBdr>
        </w:div>
        <w:div w:id="1544292792">
          <w:marLeft w:val="0"/>
          <w:marRight w:val="0"/>
          <w:marTop w:val="0"/>
          <w:marBottom w:val="0"/>
          <w:divBdr>
            <w:top w:val="none" w:sz="0" w:space="0" w:color="auto"/>
            <w:left w:val="none" w:sz="0" w:space="0" w:color="auto"/>
            <w:bottom w:val="none" w:sz="0" w:space="0" w:color="auto"/>
            <w:right w:val="none" w:sz="0" w:space="0" w:color="auto"/>
          </w:divBdr>
        </w:div>
        <w:div w:id="1604264618">
          <w:marLeft w:val="0"/>
          <w:marRight w:val="0"/>
          <w:marTop w:val="0"/>
          <w:marBottom w:val="0"/>
          <w:divBdr>
            <w:top w:val="none" w:sz="0" w:space="0" w:color="auto"/>
            <w:left w:val="none" w:sz="0" w:space="0" w:color="auto"/>
            <w:bottom w:val="none" w:sz="0" w:space="0" w:color="auto"/>
            <w:right w:val="none" w:sz="0" w:space="0" w:color="auto"/>
          </w:divBdr>
        </w:div>
        <w:div w:id="1659965883">
          <w:marLeft w:val="0"/>
          <w:marRight w:val="0"/>
          <w:marTop w:val="0"/>
          <w:marBottom w:val="0"/>
          <w:divBdr>
            <w:top w:val="none" w:sz="0" w:space="0" w:color="auto"/>
            <w:left w:val="none" w:sz="0" w:space="0" w:color="auto"/>
            <w:bottom w:val="none" w:sz="0" w:space="0" w:color="auto"/>
            <w:right w:val="none" w:sz="0" w:space="0" w:color="auto"/>
          </w:divBdr>
        </w:div>
        <w:div w:id="1775126221">
          <w:marLeft w:val="0"/>
          <w:marRight w:val="0"/>
          <w:marTop w:val="0"/>
          <w:marBottom w:val="0"/>
          <w:divBdr>
            <w:top w:val="none" w:sz="0" w:space="0" w:color="auto"/>
            <w:left w:val="none" w:sz="0" w:space="0" w:color="auto"/>
            <w:bottom w:val="none" w:sz="0" w:space="0" w:color="auto"/>
            <w:right w:val="none" w:sz="0" w:space="0" w:color="auto"/>
          </w:divBdr>
        </w:div>
        <w:div w:id="1849175427">
          <w:marLeft w:val="0"/>
          <w:marRight w:val="0"/>
          <w:marTop w:val="0"/>
          <w:marBottom w:val="0"/>
          <w:divBdr>
            <w:top w:val="none" w:sz="0" w:space="0" w:color="auto"/>
            <w:left w:val="none" w:sz="0" w:space="0" w:color="auto"/>
            <w:bottom w:val="none" w:sz="0" w:space="0" w:color="auto"/>
            <w:right w:val="none" w:sz="0" w:space="0" w:color="auto"/>
          </w:divBdr>
        </w:div>
        <w:div w:id="1855606018">
          <w:marLeft w:val="0"/>
          <w:marRight w:val="0"/>
          <w:marTop w:val="0"/>
          <w:marBottom w:val="0"/>
          <w:divBdr>
            <w:top w:val="none" w:sz="0" w:space="0" w:color="auto"/>
            <w:left w:val="none" w:sz="0" w:space="0" w:color="auto"/>
            <w:bottom w:val="none" w:sz="0" w:space="0" w:color="auto"/>
            <w:right w:val="none" w:sz="0" w:space="0" w:color="auto"/>
          </w:divBdr>
        </w:div>
      </w:divsChild>
    </w:div>
    <w:div w:id="1033312497">
      <w:bodyDiv w:val="1"/>
      <w:marLeft w:val="0"/>
      <w:marRight w:val="0"/>
      <w:marTop w:val="0"/>
      <w:marBottom w:val="0"/>
      <w:divBdr>
        <w:top w:val="none" w:sz="0" w:space="0" w:color="auto"/>
        <w:left w:val="none" w:sz="0" w:space="0" w:color="auto"/>
        <w:bottom w:val="none" w:sz="0" w:space="0" w:color="auto"/>
        <w:right w:val="none" w:sz="0" w:space="0" w:color="auto"/>
      </w:divBdr>
    </w:div>
    <w:div w:id="1033653731">
      <w:bodyDiv w:val="1"/>
      <w:marLeft w:val="0"/>
      <w:marRight w:val="0"/>
      <w:marTop w:val="0"/>
      <w:marBottom w:val="0"/>
      <w:divBdr>
        <w:top w:val="none" w:sz="0" w:space="0" w:color="auto"/>
        <w:left w:val="none" w:sz="0" w:space="0" w:color="auto"/>
        <w:bottom w:val="none" w:sz="0" w:space="0" w:color="auto"/>
        <w:right w:val="none" w:sz="0" w:space="0" w:color="auto"/>
      </w:divBdr>
    </w:div>
    <w:div w:id="1039934619">
      <w:bodyDiv w:val="1"/>
      <w:marLeft w:val="0"/>
      <w:marRight w:val="0"/>
      <w:marTop w:val="0"/>
      <w:marBottom w:val="0"/>
      <w:divBdr>
        <w:top w:val="none" w:sz="0" w:space="0" w:color="auto"/>
        <w:left w:val="none" w:sz="0" w:space="0" w:color="auto"/>
        <w:bottom w:val="none" w:sz="0" w:space="0" w:color="auto"/>
        <w:right w:val="none" w:sz="0" w:space="0" w:color="auto"/>
      </w:divBdr>
    </w:div>
    <w:div w:id="1045105787">
      <w:bodyDiv w:val="1"/>
      <w:marLeft w:val="0"/>
      <w:marRight w:val="0"/>
      <w:marTop w:val="0"/>
      <w:marBottom w:val="0"/>
      <w:divBdr>
        <w:top w:val="none" w:sz="0" w:space="0" w:color="auto"/>
        <w:left w:val="none" w:sz="0" w:space="0" w:color="auto"/>
        <w:bottom w:val="none" w:sz="0" w:space="0" w:color="auto"/>
        <w:right w:val="none" w:sz="0" w:space="0" w:color="auto"/>
      </w:divBdr>
    </w:div>
    <w:div w:id="1057897814">
      <w:bodyDiv w:val="1"/>
      <w:marLeft w:val="0"/>
      <w:marRight w:val="0"/>
      <w:marTop w:val="0"/>
      <w:marBottom w:val="0"/>
      <w:divBdr>
        <w:top w:val="none" w:sz="0" w:space="0" w:color="auto"/>
        <w:left w:val="none" w:sz="0" w:space="0" w:color="auto"/>
        <w:bottom w:val="none" w:sz="0" w:space="0" w:color="auto"/>
        <w:right w:val="none" w:sz="0" w:space="0" w:color="auto"/>
      </w:divBdr>
    </w:div>
    <w:div w:id="1077367109">
      <w:bodyDiv w:val="1"/>
      <w:marLeft w:val="0"/>
      <w:marRight w:val="0"/>
      <w:marTop w:val="0"/>
      <w:marBottom w:val="0"/>
      <w:divBdr>
        <w:top w:val="none" w:sz="0" w:space="0" w:color="auto"/>
        <w:left w:val="none" w:sz="0" w:space="0" w:color="auto"/>
        <w:bottom w:val="none" w:sz="0" w:space="0" w:color="auto"/>
        <w:right w:val="none" w:sz="0" w:space="0" w:color="auto"/>
      </w:divBdr>
    </w:div>
    <w:div w:id="1080252315">
      <w:bodyDiv w:val="1"/>
      <w:marLeft w:val="0"/>
      <w:marRight w:val="0"/>
      <w:marTop w:val="0"/>
      <w:marBottom w:val="0"/>
      <w:divBdr>
        <w:top w:val="none" w:sz="0" w:space="0" w:color="auto"/>
        <w:left w:val="none" w:sz="0" w:space="0" w:color="auto"/>
        <w:bottom w:val="none" w:sz="0" w:space="0" w:color="auto"/>
        <w:right w:val="none" w:sz="0" w:space="0" w:color="auto"/>
      </w:divBdr>
    </w:div>
    <w:div w:id="1084110037">
      <w:bodyDiv w:val="1"/>
      <w:marLeft w:val="0"/>
      <w:marRight w:val="0"/>
      <w:marTop w:val="0"/>
      <w:marBottom w:val="0"/>
      <w:divBdr>
        <w:top w:val="none" w:sz="0" w:space="0" w:color="auto"/>
        <w:left w:val="none" w:sz="0" w:space="0" w:color="auto"/>
        <w:bottom w:val="none" w:sz="0" w:space="0" w:color="auto"/>
        <w:right w:val="none" w:sz="0" w:space="0" w:color="auto"/>
      </w:divBdr>
    </w:div>
    <w:div w:id="1126896742">
      <w:bodyDiv w:val="1"/>
      <w:marLeft w:val="0"/>
      <w:marRight w:val="0"/>
      <w:marTop w:val="0"/>
      <w:marBottom w:val="0"/>
      <w:divBdr>
        <w:top w:val="none" w:sz="0" w:space="0" w:color="auto"/>
        <w:left w:val="none" w:sz="0" w:space="0" w:color="auto"/>
        <w:bottom w:val="none" w:sz="0" w:space="0" w:color="auto"/>
        <w:right w:val="none" w:sz="0" w:space="0" w:color="auto"/>
      </w:divBdr>
    </w:div>
    <w:div w:id="1137720466">
      <w:bodyDiv w:val="1"/>
      <w:marLeft w:val="0"/>
      <w:marRight w:val="0"/>
      <w:marTop w:val="0"/>
      <w:marBottom w:val="0"/>
      <w:divBdr>
        <w:top w:val="none" w:sz="0" w:space="0" w:color="auto"/>
        <w:left w:val="none" w:sz="0" w:space="0" w:color="auto"/>
        <w:bottom w:val="none" w:sz="0" w:space="0" w:color="auto"/>
        <w:right w:val="none" w:sz="0" w:space="0" w:color="auto"/>
      </w:divBdr>
    </w:div>
    <w:div w:id="1141995525">
      <w:bodyDiv w:val="1"/>
      <w:marLeft w:val="0"/>
      <w:marRight w:val="0"/>
      <w:marTop w:val="0"/>
      <w:marBottom w:val="0"/>
      <w:divBdr>
        <w:top w:val="none" w:sz="0" w:space="0" w:color="auto"/>
        <w:left w:val="none" w:sz="0" w:space="0" w:color="auto"/>
        <w:bottom w:val="none" w:sz="0" w:space="0" w:color="auto"/>
        <w:right w:val="none" w:sz="0" w:space="0" w:color="auto"/>
      </w:divBdr>
    </w:div>
    <w:div w:id="1154762108">
      <w:bodyDiv w:val="1"/>
      <w:marLeft w:val="0"/>
      <w:marRight w:val="0"/>
      <w:marTop w:val="0"/>
      <w:marBottom w:val="0"/>
      <w:divBdr>
        <w:top w:val="none" w:sz="0" w:space="0" w:color="auto"/>
        <w:left w:val="none" w:sz="0" w:space="0" w:color="auto"/>
        <w:bottom w:val="none" w:sz="0" w:space="0" w:color="auto"/>
        <w:right w:val="none" w:sz="0" w:space="0" w:color="auto"/>
      </w:divBdr>
    </w:div>
    <w:div w:id="1197278125">
      <w:bodyDiv w:val="1"/>
      <w:marLeft w:val="0"/>
      <w:marRight w:val="0"/>
      <w:marTop w:val="0"/>
      <w:marBottom w:val="0"/>
      <w:divBdr>
        <w:top w:val="none" w:sz="0" w:space="0" w:color="auto"/>
        <w:left w:val="none" w:sz="0" w:space="0" w:color="auto"/>
        <w:bottom w:val="none" w:sz="0" w:space="0" w:color="auto"/>
        <w:right w:val="none" w:sz="0" w:space="0" w:color="auto"/>
      </w:divBdr>
    </w:div>
    <w:div w:id="1203514922">
      <w:bodyDiv w:val="1"/>
      <w:marLeft w:val="0"/>
      <w:marRight w:val="0"/>
      <w:marTop w:val="0"/>
      <w:marBottom w:val="0"/>
      <w:divBdr>
        <w:top w:val="none" w:sz="0" w:space="0" w:color="auto"/>
        <w:left w:val="none" w:sz="0" w:space="0" w:color="auto"/>
        <w:bottom w:val="none" w:sz="0" w:space="0" w:color="auto"/>
        <w:right w:val="none" w:sz="0" w:space="0" w:color="auto"/>
      </w:divBdr>
    </w:div>
    <w:div w:id="1207528653">
      <w:bodyDiv w:val="1"/>
      <w:marLeft w:val="0"/>
      <w:marRight w:val="0"/>
      <w:marTop w:val="0"/>
      <w:marBottom w:val="0"/>
      <w:divBdr>
        <w:top w:val="none" w:sz="0" w:space="0" w:color="auto"/>
        <w:left w:val="none" w:sz="0" w:space="0" w:color="auto"/>
        <w:bottom w:val="none" w:sz="0" w:space="0" w:color="auto"/>
        <w:right w:val="none" w:sz="0" w:space="0" w:color="auto"/>
      </w:divBdr>
    </w:div>
    <w:div w:id="1209801591">
      <w:bodyDiv w:val="1"/>
      <w:marLeft w:val="0"/>
      <w:marRight w:val="0"/>
      <w:marTop w:val="0"/>
      <w:marBottom w:val="0"/>
      <w:divBdr>
        <w:top w:val="none" w:sz="0" w:space="0" w:color="auto"/>
        <w:left w:val="none" w:sz="0" w:space="0" w:color="auto"/>
        <w:bottom w:val="none" w:sz="0" w:space="0" w:color="auto"/>
        <w:right w:val="none" w:sz="0" w:space="0" w:color="auto"/>
      </w:divBdr>
    </w:div>
    <w:div w:id="1211385108">
      <w:bodyDiv w:val="1"/>
      <w:marLeft w:val="0"/>
      <w:marRight w:val="0"/>
      <w:marTop w:val="0"/>
      <w:marBottom w:val="0"/>
      <w:divBdr>
        <w:top w:val="none" w:sz="0" w:space="0" w:color="auto"/>
        <w:left w:val="none" w:sz="0" w:space="0" w:color="auto"/>
        <w:bottom w:val="none" w:sz="0" w:space="0" w:color="auto"/>
        <w:right w:val="none" w:sz="0" w:space="0" w:color="auto"/>
      </w:divBdr>
    </w:div>
    <w:div w:id="1211498586">
      <w:bodyDiv w:val="1"/>
      <w:marLeft w:val="0"/>
      <w:marRight w:val="0"/>
      <w:marTop w:val="0"/>
      <w:marBottom w:val="0"/>
      <w:divBdr>
        <w:top w:val="none" w:sz="0" w:space="0" w:color="auto"/>
        <w:left w:val="none" w:sz="0" w:space="0" w:color="auto"/>
        <w:bottom w:val="none" w:sz="0" w:space="0" w:color="auto"/>
        <w:right w:val="none" w:sz="0" w:space="0" w:color="auto"/>
      </w:divBdr>
    </w:div>
    <w:div w:id="1217401016">
      <w:bodyDiv w:val="1"/>
      <w:marLeft w:val="0"/>
      <w:marRight w:val="0"/>
      <w:marTop w:val="0"/>
      <w:marBottom w:val="0"/>
      <w:divBdr>
        <w:top w:val="none" w:sz="0" w:space="0" w:color="auto"/>
        <w:left w:val="none" w:sz="0" w:space="0" w:color="auto"/>
        <w:bottom w:val="none" w:sz="0" w:space="0" w:color="auto"/>
        <w:right w:val="none" w:sz="0" w:space="0" w:color="auto"/>
      </w:divBdr>
    </w:div>
    <w:div w:id="1227959793">
      <w:bodyDiv w:val="1"/>
      <w:marLeft w:val="0"/>
      <w:marRight w:val="0"/>
      <w:marTop w:val="0"/>
      <w:marBottom w:val="0"/>
      <w:divBdr>
        <w:top w:val="none" w:sz="0" w:space="0" w:color="auto"/>
        <w:left w:val="none" w:sz="0" w:space="0" w:color="auto"/>
        <w:bottom w:val="none" w:sz="0" w:space="0" w:color="auto"/>
        <w:right w:val="none" w:sz="0" w:space="0" w:color="auto"/>
      </w:divBdr>
    </w:div>
    <w:div w:id="1261254146">
      <w:bodyDiv w:val="1"/>
      <w:marLeft w:val="0"/>
      <w:marRight w:val="0"/>
      <w:marTop w:val="0"/>
      <w:marBottom w:val="0"/>
      <w:divBdr>
        <w:top w:val="none" w:sz="0" w:space="0" w:color="auto"/>
        <w:left w:val="none" w:sz="0" w:space="0" w:color="auto"/>
        <w:bottom w:val="none" w:sz="0" w:space="0" w:color="auto"/>
        <w:right w:val="none" w:sz="0" w:space="0" w:color="auto"/>
      </w:divBdr>
    </w:div>
    <w:div w:id="1268003146">
      <w:bodyDiv w:val="1"/>
      <w:marLeft w:val="0"/>
      <w:marRight w:val="0"/>
      <w:marTop w:val="0"/>
      <w:marBottom w:val="0"/>
      <w:divBdr>
        <w:top w:val="none" w:sz="0" w:space="0" w:color="auto"/>
        <w:left w:val="none" w:sz="0" w:space="0" w:color="auto"/>
        <w:bottom w:val="none" w:sz="0" w:space="0" w:color="auto"/>
        <w:right w:val="none" w:sz="0" w:space="0" w:color="auto"/>
      </w:divBdr>
    </w:div>
    <w:div w:id="1326125676">
      <w:bodyDiv w:val="1"/>
      <w:marLeft w:val="0"/>
      <w:marRight w:val="0"/>
      <w:marTop w:val="0"/>
      <w:marBottom w:val="0"/>
      <w:divBdr>
        <w:top w:val="none" w:sz="0" w:space="0" w:color="auto"/>
        <w:left w:val="none" w:sz="0" w:space="0" w:color="auto"/>
        <w:bottom w:val="none" w:sz="0" w:space="0" w:color="auto"/>
        <w:right w:val="none" w:sz="0" w:space="0" w:color="auto"/>
      </w:divBdr>
    </w:div>
    <w:div w:id="1326477549">
      <w:bodyDiv w:val="1"/>
      <w:marLeft w:val="0"/>
      <w:marRight w:val="0"/>
      <w:marTop w:val="0"/>
      <w:marBottom w:val="0"/>
      <w:divBdr>
        <w:top w:val="none" w:sz="0" w:space="0" w:color="auto"/>
        <w:left w:val="none" w:sz="0" w:space="0" w:color="auto"/>
        <w:bottom w:val="none" w:sz="0" w:space="0" w:color="auto"/>
        <w:right w:val="none" w:sz="0" w:space="0" w:color="auto"/>
      </w:divBdr>
    </w:div>
    <w:div w:id="1332562177">
      <w:bodyDiv w:val="1"/>
      <w:marLeft w:val="0"/>
      <w:marRight w:val="0"/>
      <w:marTop w:val="0"/>
      <w:marBottom w:val="0"/>
      <w:divBdr>
        <w:top w:val="none" w:sz="0" w:space="0" w:color="auto"/>
        <w:left w:val="none" w:sz="0" w:space="0" w:color="auto"/>
        <w:bottom w:val="none" w:sz="0" w:space="0" w:color="auto"/>
        <w:right w:val="none" w:sz="0" w:space="0" w:color="auto"/>
      </w:divBdr>
    </w:div>
    <w:div w:id="1369910360">
      <w:bodyDiv w:val="1"/>
      <w:marLeft w:val="0"/>
      <w:marRight w:val="0"/>
      <w:marTop w:val="0"/>
      <w:marBottom w:val="0"/>
      <w:divBdr>
        <w:top w:val="none" w:sz="0" w:space="0" w:color="auto"/>
        <w:left w:val="none" w:sz="0" w:space="0" w:color="auto"/>
        <w:bottom w:val="none" w:sz="0" w:space="0" w:color="auto"/>
        <w:right w:val="none" w:sz="0" w:space="0" w:color="auto"/>
      </w:divBdr>
    </w:div>
    <w:div w:id="1400444648">
      <w:bodyDiv w:val="1"/>
      <w:marLeft w:val="0"/>
      <w:marRight w:val="0"/>
      <w:marTop w:val="0"/>
      <w:marBottom w:val="0"/>
      <w:divBdr>
        <w:top w:val="none" w:sz="0" w:space="0" w:color="auto"/>
        <w:left w:val="none" w:sz="0" w:space="0" w:color="auto"/>
        <w:bottom w:val="none" w:sz="0" w:space="0" w:color="auto"/>
        <w:right w:val="none" w:sz="0" w:space="0" w:color="auto"/>
      </w:divBdr>
    </w:div>
    <w:div w:id="1402868194">
      <w:bodyDiv w:val="1"/>
      <w:marLeft w:val="0"/>
      <w:marRight w:val="0"/>
      <w:marTop w:val="0"/>
      <w:marBottom w:val="0"/>
      <w:divBdr>
        <w:top w:val="none" w:sz="0" w:space="0" w:color="auto"/>
        <w:left w:val="none" w:sz="0" w:space="0" w:color="auto"/>
        <w:bottom w:val="none" w:sz="0" w:space="0" w:color="auto"/>
        <w:right w:val="none" w:sz="0" w:space="0" w:color="auto"/>
      </w:divBdr>
    </w:div>
    <w:div w:id="1438788013">
      <w:bodyDiv w:val="1"/>
      <w:marLeft w:val="0"/>
      <w:marRight w:val="0"/>
      <w:marTop w:val="0"/>
      <w:marBottom w:val="0"/>
      <w:divBdr>
        <w:top w:val="none" w:sz="0" w:space="0" w:color="auto"/>
        <w:left w:val="none" w:sz="0" w:space="0" w:color="auto"/>
        <w:bottom w:val="none" w:sz="0" w:space="0" w:color="auto"/>
        <w:right w:val="none" w:sz="0" w:space="0" w:color="auto"/>
      </w:divBdr>
    </w:div>
    <w:div w:id="1444497330">
      <w:bodyDiv w:val="1"/>
      <w:marLeft w:val="0"/>
      <w:marRight w:val="0"/>
      <w:marTop w:val="0"/>
      <w:marBottom w:val="0"/>
      <w:divBdr>
        <w:top w:val="none" w:sz="0" w:space="0" w:color="auto"/>
        <w:left w:val="none" w:sz="0" w:space="0" w:color="auto"/>
        <w:bottom w:val="none" w:sz="0" w:space="0" w:color="auto"/>
        <w:right w:val="none" w:sz="0" w:space="0" w:color="auto"/>
      </w:divBdr>
    </w:div>
    <w:div w:id="1447191432">
      <w:bodyDiv w:val="1"/>
      <w:marLeft w:val="0"/>
      <w:marRight w:val="0"/>
      <w:marTop w:val="0"/>
      <w:marBottom w:val="0"/>
      <w:divBdr>
        <w:top w:val="none" w:sz="0" w:space="0" w:color="auto"/>
        <w:left w:val="none" w:sz="0" w:space="0" w:color="auto"/>
        <w:bottom w:val="none" w:sz="0" w:space="0" w:color="auto"/>
        <w:right w:val="none" w:sz="0" w:space="0" w:color="auto"/>
      </w:divBdr>
    </w:div>
    <w:div w:id="1483738471">
      <w:bodyDiv w:val="1"/>
      <w:marLeft w:val="0"/>
      <w:marRight w:val="0"/>
      <w:marTop w:val="0"/>
      <w:marBottom w:val="0"/>
      <w:divBdr>
        <w:top w:val="none" w:sz="0" w:space="0" w:color="auto"/>
        <w:left w:val="none" w:sz="0" w:space="0" w:color="auto"/>
        <w:bottom w:val="none" w:sz="0" w:space="0" w:color="auto"/>
        <w:right w:val="none" w:sz="0" w:space="0" w:color="auto"/>
      </w:divBdr>
    </w:div>
    <w:div w:id="1486623341">
      <w:bodyDiv w:val="1"/>
      <w:marLeft w:val="0"/>
      <w:marRight w:val="0"/>
      <w:marTop w:val="0"/>
      <w:marBottom w:val="0"/>
      <w:divBdr>
        <w:top w:val="none" w:sz="0" w:space="0" w:color="auto"/>
        <w:left w:val="none" w:sz="0" w:space="0" w:color="auto"/>
        <w:bottom w:val="none" w:sz="0" w:space="0" w:color="auto"/>
        <w:right w:val="none" w:sz="0" w:space="0" w:color="auto"/>
      </w:divBdr>
    </w:div>
    <w:div w:id="1497376684">
      <w:bodyDiv w:val="1"/>
      <w:marLeft w:val="0"/>
      <w:marRight w:val="0"/>
      <w:marTop w:val="0"/>
      <w:marBottom w:val="0"/>
      <w:divBdr>
        <w:top w:val="none" w:sz="0" w:space="0" w:color="auto"/>
        <w:left w:val="none" w:sz="0" w:space="0" w:color="auto"/>
        <w:bottom w:val="none" w:sz="0" w:space="0" w:color="auto"/>
        <w:right w:val="none" w:sz="0" w:space="0" w:color="auto"/>
      </w:divBdr>
    </w:div>
    <w:div w:id="1517503696">
      <w:bodyDiv w:val="1"/>
      <w:marLeft w:val="0"/>
      <w:marRight w:val="0"/>
      <w:marTop w:val="0"/>
      <w:marBottom w:val="0"/>
      <w:divBdr>
        <w:top w:val="none" w:sz="0" w:space="0" w:color="auto"/>
        <w:left w:val="none" w:sz="0" w:space="0" w:color="auto"/>
        <w:bottom w:val="none" w:sz="0" w:space="0" w:color="auto"/>
        <w:right w:val="none" w:sz="0" w:space="0" w:color="auto"/>
      </w:divBdr>
    </w:div>
    <w:div w:id="1519419226">
      <w:bodyDiv w:val="1"/>
      <w:marLeft w:val="0"/>
      <w:marRight w:val="0"/>
      <w:marTop w:val="0"/>
      <w:marBottom w:val="0"/>
      <w:divBdr>
        <w:top w:val="none" w:sz="0" w:space="0" w:color="auto"/>
        <w:left w:val="none" w:sz="0" w:space="0" w:color="auto"/>
        <w:bottom w:val="none" w:sz="0" w:space="0" w:color="auto"/>
        <w:right w:val="none" w:sz="0" w:space="0" w:color="auto"/>
      </w:divBdr>
    </w:div>
    <w:div w:id="1522934656">
      <w:bodyDiv w:val="1"/>
      <w:marLeft w:val="0"/>
      <w:marRight w:val="0"/>
      <w:marTop w:val="0"/>
      <w:marBottom w:val="0"/>
      <w:divBdr>
        <w:top w:val="none" w:sz="0" w:space="0" w:color="auto"/>
        <w:left w:val="none" w:sz="0" w:space="0" w:color="auto"/>
        <w:bottom w:val="none" w:sz="0" w:space="0" w:color="auto"/>
        <w:right w:val="none" w:sz="0" w:space="0" w:color="auto"/>
      </w:divBdr>
    </w:div>
    <w:div w:id="1523974542">
      <w:bodyDiv w:val="1"/>
      <w:marLeft w:val="0"/>
      <w:marRight w:val="0"/>
      <w:marTop w:val="0"/>
      <w:marBottom w:val="0"/>
      <w:divBdr>
        <w:top w:val="none" w:sz="0" w:space="0" w:color="auto"/>
        <w:left w:val="none" w:sz="0" w:space="0" w:color="auto"/>
        <w:bottom w:val="none" w:sz="0" w:space="0" w:color="auto"/>
        <w:right w:val="none" w:sz="0" w:space="0" w:color="auto"/>
      </w:divBdr>
    </w:div>
    <w:div w:id="1529875705">
      <w:bodyDiv w:val="1"/>
      <w:marLeft w:val="0"/>
      <w:marRight w:val="0"/>
      <w:marTop w:val="0"/>
      <w:marBottom w:val="0"/>
      <w:divBdr>
        <w:top w:val="none" w:sz="0" w:space="0" w:color="auto"/>
        <w:left w:val="none" w:sz="0" w:space="0" w:color="auto"/>
        <w:bottom w:val="none" w:sz="0" w:space="0" w:color="auto"/>
        <w:right w:val="none" w:sz="0" w:space="0" w:color="auto"/>
      </w:divBdr>
    </w:div>
    <w:div w:id="1533423866">
      <w:bodyDiv w:val="1"/>
      <w:marLeft w:val="0"/>
      <w:marRight w:val="0"/>
      <w:marTop w:val="0"/>
      <w:marBottom w:val="0"/>
      <w:divBdr>
        <w:top w:val="none" w:sz="0" w:space="0" w:color="auto"/>
        <w:left w:val="none" w:sz="0" w:space="0" w:color="auto"/>
        <w:bottom w:val="none" w:sz="0" w:space="0" w:color="auto"/>
        <w:right w:val="none" w:sz="0" w:space="0" w:color="auto"/>
      </w:divBdr>
    </w:div>
    <w:div w:id="1541168024">
      <w:bodyDiv w:val="1"/>
      <w:marLeft w:val="0"/>
      <w:marRight w:val="0"/>
      <w:marTop w:val="0"/>
      <w:marBottom w:val="0"/>
      <w:divBdr>
        <w:top w:val="none" w:sz="0" w:space="0" w:color="auto"/>
        <w:left w:val="none" w:sz="0" w:space="0" w:color="auto"/>
        <w:bottom w:val="none" w:sz="0" w:space="0" w:color="auto"/>
        <w:right w:val="none" w:sz="0" w:space="0" w:color="auto"/>
      </w:divBdr>
    </w:div>
    <w:div w:id="1556428026">
      <w:bodyDiv w:val="1"/>
      <w:marLeft w:val="0"/>
      <w:marRight w:val="0"/>
      <w:marTop w:val="0"/>
      <w:marBottom w:val="0"/>
      <w:divBdr>
        <w:top w:val="none" w:sz="0" w:space="0" w:color="auto"/>
        <w:left w:val="none" w:sz="0" w:space="0" w:color="auto"/>
        <w:bottom w:val="none" w:sz="0" w:space="0" w:color="auto"/>
        <w:right w:val="none" w:sz="0" w:space="0" w:color="auto"/>
      </w:divBdr>
    </w:div>
    <w:div w:id="1577013014">
      <w:bodyDiv w:val="1"/>
      <w:marLeft w:val="0"/>
      <w:marRight w:val="0"/>
      <w:marTop w:val="0"/>
      <w:marBottom w:val="0"/>
      <w:divBdr>
        <w:top w:val="none" w:sz="0" w:space="0" w:color="auto"/>
        <w:left w:val="none" w:sz="0" w:space="0" w:color="auto"/>
        <w:bottom w:val="none" w:sz="0" w:space="0" w:color="auto"/>
        <w:right w:val="none" w:sz="0" w:space="0" w:color="auto"/>
      </w:divBdr>
    </w:div>
    <w:div w:id="1586264595">
      <w:bodyDiv w:val="1"/>
      <w:marLeft w:val="0"/>
      <w:marRight w:val="0"/>
      <w:marTop w:val="0"/>
      <w:marBottom w:val="0"/>
      <w:divBdr>
        <w:top w:val="none" w:sz="0" w:space="0" w:color="auto"/>
        <w:left w:val="none" w:sz="0" w:space="0" w:color="auto"/>
        <w:bottom w:val="none" w:sz="0" w:space="0" w:color="auto"/>
        <w:right w:val="none" w:sz="0" w:space="0" w:color="auto"/>
      </w:divBdr>
    </w:div>
    <w:div w:id="1592278126">
      <w:bodyDiv w:val="1"/>
      <w:marLeft w:val="0"/>
      <w:marRight w:val="0"/>
      <w:marTop w:val="0"/>
      <w:marBottom w:val="0"/>
      <w:divBdr>
        <w:top w:val="none" w:sz="0" w:space="0" w:color="auto"/>
        <w:left w:val="none" w:sz="0" w:space="0" w:color="auto"/>
        <w:bottom w:val="none" w:sz="0" w:space="0" w:color="auto"/>
        <w:right w:val="none" w:sz="0" w:space="0" w:color="auto"/>
      </w:divBdr>
    </w:div>
    <w:div w:id="1595937205">
      <w:bodyDiv w:val="1"/>
      <w:marLeft w:val="0"/>
      <w:marRight w:val="0"/>
      <w:marTop w:val="0"/>
      <w:marBottom w:val="0"/>
      <w:divBdr>
        <w:top w:val="none" w:sz="0" w:space="0" w:color="auto"/>
        <w:left w:val="none" w:sz="0" w:space="0" w:color="auto"/>
        <w:bottom w:val="none" w:sz="0" w:space="0" w:color="auto"/>
        <w:right w:val="none" w:sz="0" w:space="0" w:color="auto"/>
      </w:divBdr>
    </w:div>
    <w:div w:id="1603419434">
      <w:bodyDiv w:val="1"/>
      <w:marLeft w:val="0"/>
      <w:marRight w:val="0"/>
      <w:marTop w:val="0"/>
      <w:marBottom w:val="0"/>
      <w:divBdr>
        <w:top w:val="none" w:sz="0" w:space="0" w:color="auto"/>
        <w:left w:val="none" w:sz="0" w:space="0" w:color="auto"/>
        <w:bottom w:val="none" w:sz="0" w:space="0" w:color="auto"/>
        <w:right w:val="none" w:sz="0" w:space="0" w:color="auto"/>
      </w:divBdr>
    </w:div>
    <w:div w:id="1615013812">
      <w:bodyDiv w:val="1"/>
      <w:marLeft w:val="0"/>
      <w:marRight w:val="0"/>
      <w:marTop w:val="0"/>
      <w:marBottom w:val="0"/>
      <w:divBdr>
        <w:top w:val="none" w:sz="0" w:space="0" w:color="auto"/>
        <w:left w:val="none" w:sz="0" w:space="0" w:color="auto"/>
        <w:bottom w:val="none" w:sz="0" w:space="0" w:color="auto"/>
        <w:right w:val="none" w:sz="0" w:space="0" w:color="auto"/>
      </w:divBdr>
    </w:div>
    <w:div w:id="1624116563">
      <w:bodyDiv w:val="1"/>
      <w:marLeft w:val="0"/>
      <w:marRight w:val="0"/>
      <w:marTop w:val="0"/>
      <w:marBottom w:val="0"/>
      <w:divBdr>
        <w:top w:val="none" w:sz="0" w:space="0" w:color="auto"/>
        <w:left w:val="none" w:sz="0" w:space="0" w:color="auto"/>
        <w:bottom w:val="none" w:sz="0" w:space="0" w:color="auto"/>
        <w:right w:val="none" w:sz="0" w:space="0" w:color="auto"/>
      </w:divBdr>
    </w:div>
    <w:div w:id="1626086361">
      <w:bodyDiv w:val="1"/>
      <w:marLeft w:val="0"/>
      <w:marRight w:val="0"/>
      <w:marTop w:val="0"/>
      <w:marBottom w:val="0"/>
      <w:divBdr>
        <w:top w:val="none" w:sz="0" w:space="0" w:color="auto"/>
        <w:left w:val="none" w:sz="0" w:space="0" w:color="auto"/>
        <w:bottom w:val="none" w:sz="0" w:space="0" w:color="auto"/>
        <w:right w:val="none" w:sz="0" w:space="0" w:color="auto"/>
      </w:divBdr>
    </w:div>
    <w:div w:id="1630237254">
      <w:bodyDiv w:val="1"/>
      <w:marLeft w:val="0"/>
      <w:marRight w:val="0"/>
      <w:marTop w:val="0"/>
      <w:marBottom w:val="0"/>
      <w:divBdr>
        <w:top w:val="none" w:sz="0" w:space="0" w:color="auto"/>
        <w:left w:val="none" w:sz="0" w:space="0" w:color="auto"/>
        <w:bottom w:val="none" w:sz="0" w:space="0" w:color="auto"/>
        <w:right w:val="none" w:sz="0" w:space="0" w:color="auto"/>
      </w:divBdr>
    </w:div>
    <w:div w:id="1656908061">
      <w:bodyDiv w:val="1"/>
      <w:marLeft w:val="0"/>
      <w:marRight w:val="0"/>
      <w:marTop w:val="0"/>
      <w:marBottom w:val="0"/>
      <w:divBdr>
        <w:top w:val="none" w:sz="0" w:space="0" w:color="auto"/>
        <w:left w:val="none" w:sz="0" w:space="0" w:color="auto"/>
        <w:bottom w:val="none" w:sz="0" w:space="0" w:color="auto"/>
        <w:right w:val="none" w:sz="0" w:space="0" w:color="auto"/>
      </w:divBdr>
    </w:div>
    <w:div w:id="1681656826">
      <w:bodyDiv w:val="1"/>
      <w:marLeft w:val="0"/>
      <w:marRight w:val="0"/>
      <w:marTop w:val="0"/>
      <w:marBottom w:val="0"/>
      <w:divBdr>
        <w:top w:val="none" w:sz="0" w:space="0" w:color="auto"/>
        <w:left w:val="none" w:sz="0" w:space="0" w:color="auto"/>
        <w:bottom w:val="none" w:sz="0" w:space="0" w:color="auto"/>
        <w:right w:val="none" w:sz="0" w:space="0" w:color="auto"/>
      </w:divBdr>
    </w:div>
    <w:div w:id="1706365063">
      <w:bodyDiv w:val="1"/>
      <w:marLeft w:val="0"/>
      <w:marRight w:val="0"/>
      <w:marTop w:val="0"/>
      <w:marBottom w:val="0"/>
      <w:divBdr>
        <w:top w:val="none" w:sz="0" w:space="0" w:color="auto"/>
        <w:left w:val="none" w:sz="0" w:space="0" w:color="auto"/>
        <w:bottom w:val="none" w:sz="0" w:space="0" w:color="auto"/>
        <w:right w:val="none" w:sz="0" w:space="0" w:color="auto"/>
      </w:divBdr>
    </w:div>
    <w:div w:id="1711034863">
      <w:bodyDiv w:val="1"/>
      <w:marLeft w:val="0"/>
      <w:marRight w:val="0"/>
      <w:marTop w:val="0"/>
      <w:marBottom w:val="0"/>
      <w:divBdr>
        <w:top w:val="none" w:sz="0" w:space="0" w:color="auto"/>
        <w:left w:val="none" w:sz="0" w:space="0" w:color="auto"/>
        <w:bottom w:val="none" w:sz="0" w:space="0" w:color="auto"/>
        <w:right w:val="none" w:sz="0" w:space="0" w:color="auto"/>
      </w:divBdr>
    </w:div>
    <w:div w:id="1743412343">
      <w:bodyDiv w:val="1"/>
      <w:marLeft w:val="0"/>
      <w:marRight w:val="0"/>
      <w:marTop w:val="0"/>
      <w:marBottom w:val="0"/>
      <w:divBdr>
        <w:top w:val="none" w:sz="0" w:space="0" w:color="auto"/>
        <w:left w:val="none" w:sz="0" w:space="0" w:color="auto"/>
        <w:bottom w:val="none" w:sz="0" w:space="0" w:color="auto"/>
        <w:right w:val="none" w:sz="0" w:space="0" w:color="auto"/>
      </w:divBdr>
    </w:div>
    <w:div w:id="1748573442">
      <w:bodyDiv w:val="1"/>
      <w:marLeft w:val="0"/>
      <w:marRight w:val="0"/>
      <w:marTop w:val="0"/>
      <w:marBottom w:val="0"/>
      <w:divBdr>
        <w:top w:val="none" w:sz="0" w:space="0" w:color="auto"/>
        <w:left w:val="none" w:sz="0" w:space="0" w:color="auto"/>
        <w:bottom w:val="none" w:sz="0" w:space="0" w:color="auto"/>
        <w:right w:val="none" w:sz="0" w:space="0" w:color="auto"/>
      </w:divBdr>
    </w:div>
    <w:div w:id="1800493260">
      <w:bodyDiv w:val="1"/>
      <w:marLeft w:val="0"/>
      <w:marRight w:val="0"/>
      <w:marTop w:val="0"/>
      <w:marBottom w:val="0"/>
      <w:divBdr>
        <w:top w:val="none" w:sz="0" w:space="0" w:color="auto"/>
        <w:left w:val="none" w:sz="0" w:space="0" w:color="auto"/>
        <w:bottom w:val="none" w:sz="0" w:space="0" w:color="auto"/>
        <w:right w:val="none" w:sz="0" w:space="0" w:color="auto"/>
      </w:divBdr>
    </w:div>
    <w:div w:id="1809712138">
      <w:bodyDiv w:val="1"/>
      <w:marLeft w:val="0"/>
      <w:marRight w:val="0"/>
      <w:marTop w:val="0"/>
      <w:marBottom w:val="0"/>
      <w:divBdr>
        <w:top w:val="none" w:sz="0" w:space="0" w:color="auto"/>
        <w:left w:val="none" w:sz="0" w:space="0" w:color="auto"/>
        <w:bottom w:val="none" w:sz="0" w:space="0" w:color="auto"/>
        <w:right w:val="none" w:sz="0" w:space="0" w:color="auto"/>
      </w:divBdr>
    </w:div>
    <w:div w:id="1838961889">
      <w:bodyDiv w:val="1"/>
      <w:marLeft w:val="0"/>
      <w:marRight w:val="0"/>
      <w:marTop w:val="0"/>
      <w:marBottom w:val="0"/>
      <w:divBdr>
        <w:top w:val="none" w:sz="0" w:space="0" w:color="auto"/>
        <w:left w:val="none" w:sz="0" w:space="0" w:color="auto"/>
        <w:bottom w:val="none" w:sz="0" w:space="0" w:color="auto"/>
        <w:right w:val="none" w:sz="0" w:space="0" w:color="auto"/>
      </w:divBdr>
    </w:div>
    <w:div w:id="1854489806">
      <w:bodyDiv w:val="1"/>
      <w:marLeft w:val="0"/>
      <w:marRight w:val="0"/>
      <w:marTop w:val="0"/>
      <w:marBottom w:val="0"/>
      <w:divBdr>
        <w:top w:val="none" w:sz="0" w:space="0" w:color="auto"/>
        <w:left w:val="none" w:sz="0" w:space="0" w:color="auto"/>
        <w:bottom w:val="none" w:sz="0" w:space="0" w:color="auto"/>
        <w:right w:val="none" w:sz="0" w:space="0" w:color="auto"/>
      </w:divBdr>
    </w:div>
    <w:div w:id="1859536976">
      <w:bodyDiv w:val="1"/>
      <w:marLeft w:val="0"/>
      <w:marRight w:val="0"/>
      <w:marTop w:val="0"/>
      <w:marBottom w:val="0"/>
      <w:divBdr>
        <w:top w:val="none" w:sz="0" w:space="0" w:color="auto"/>
        <w:left w:val="none" w:sz="0" w:space="0" w:color="auto"/>
        <w:bottom w:val="none" w:sz="0" w:space="0" w:color="auto"/>
        <w:right w:val="none" w:sz="0" w:space="0" w:color="auto"/>
      </w:divBdr>
      <w:divsChild>
        <w:div w:id="1995986639">
          <w:marLeft w:val="0"/>
          <w:marRight w:val="0"/>
          <w:marTop w:val="0"/>
          <w:marBottom w:val="0"/>
          <w:divBdr>
            <w:top w:val="none" w:sz="0" w:space="0" w:color="auto"/>
            <w:left w:val="none" w:sz="0" w:space="0" w:color="auto"/>
            <w:bottom w:val="none" w:sz="0" w:space="0" w:color="auto"/>
            <w:right w:val="none" w:sz="0" w:space="0" w:color="auto"/>
          </w:divBdr>
          <w:divsChild>
            <w:div w:id="1837108455">
              <w:marLeft w:val="0"/>
              <w:marRight w:val="0"/>
              <w:marTop w:val="100"/>
              <w:marBottom w:val="100"/>
              <w:divBdr>
                <w:top w:val="none" w:sz="0" w:space="0" w:color="auto"/>
                <w:left w:val="none" w:sz="0" w:space="0" w:color="auto"/>
                <w:bottom w:val="none" w:sz="0" w:space="0" w:color="auto"/>
                <w:right w:val="none" w:sz="0" w:space="0" w:color="auto"/>
              </w:divBdr>
              <w:divsChild>
                <w:div w:id="1959144470">
                  <w:marLeft w:val="0"/>
                  <w:marRight w:val="0"/>
                  <w:marTop w:val="0"/>
                  <w:marBottom w:val="0"/>
                  <w:divBdr>
                    <w:top w:val="none" w:sz="0" w:space="0" w:color="auto"/>
                    <w:left w:val="none" w:sz="0" w:space="0" w:color="auto"/>
                    <w:bottom w:val="none" w:sz="0" w:space="0" w:color="auto"/>
                    <w:right w:val="none" w:sz="0" w:space="0" w:color="auto"/>
                  </w:divBdr>
                  <w:divsChild>
                    <w:div w:id="2078940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7599998">
      <w:bodyDiv w:val="1"/>
      <w:marLeft w:val="0"/>
      <w:marRight w:val="0"/>
      <w:marTop w:val="0"/>
      <w:marBottom w:val="0"/>
      <w:divBdr>
        <w:top w:val="none" w:sz="0" w:space="0" w:color="auto"/>
        <w:left w:val="none" w:sz="0" w:space="0" w:color="auto"/>
        <w:bottom w:val="none" w:sz="0" w:space="0" w:color="auto"/>
        <w:right w:val="none" w:sz="0" w:space="0" w:color="auto"/>
      </w:divBdr>
      <w:divsChild>
        <w:div w:id="802119029">
          <w:marLeft w:val="0"/>
          <w:marRight w:val="0"/>
          <w:marTop w:val="0"/>
          <w:marBottom w:val="0"/>
          <w:divBdr>
            <w:top w:val="single" w:sz="2" w:space="0" w:color="000000"/>
            <w:left w:val="single" w:sz="2" w:space="0" w:color="000000"/>
            <w:bottom w:val="single" w:sz="2" w:space="0" w:color="000000"/>
            <w:right w:val="single" w:sz="2" w:space="0" w:color="000000"/>
          </w:divBdr>
        </w:div>
        <w:div w:id="1160197195">
          <w:marLeft w:val="0"/>
          <w:marRight w:val="0"/>
          <w:marTop w:val="0"/>
          <w:marBottom w:val="0"/>
          <w:divBdr>
            <w:top w:val="single" w:sz="2" w:space="0" w:color="000000"/>
            <w:left w:val="single" w:sz="2" w:space="0" w:color="000000"/>
            <w:bottom w:val="single" w:sz="2" w:space="0" w:color="000000"/>
            <w:right w:val="single" w:sz="2" w:space="0" w:color="000000"/>
          </w:divBdr>
        </w:div>
        <w:div w:id="1882939042">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1900285932">
      <w:bodyDiv w:val="1"/>
      <w:marLeft w:val="0"/>
      <w:marRight w:val="0"/>
      <w:marTop w:val="0"/>
      <w:marBottom w:val="0"/>
      <w:divBdr>
        <w:top w:val="none" w:sz="0" w:space="0" w:color="auto"/>
        <w:left w:val="none" w:sz="0" w:space="0" w:color="auto"/>
        <w:bottom w:val="none" w:sz="0" w:space="0" w:color="auto"/>
        <w:right w:val="none" w:sz="0" w:space="0" w:color="auto"/>
      </w:divBdr>
    </w:div>
    <w:div w:id="1902016648">
      <w:bodyDiv w:val="1"/>
      <w:marLeft w:val="0"/>
      <w:marRight w:val="0"/>
      <w:marTop w:val="0"/>
      <w:marBottom w:val="0"/>
      <w:divBdr>
        <w:top w:val="none" w:sz="0" w:space="0" w:color="auto"/>
        <w:left w:val="none" w:sz="0" w:space="0" w:color="auto"/>
        <w:bottom w:val="none" w:sz="0" w:space="0" w:color="auto"/>
        <w:right w:val="none" w:sz="0" w:space="0" w:color="auto"/>
      </w:divBdr>
    </w:div>
    <w:div w:id="1921131594">
      <w:bodyDiv w:val="1"/>
      <w:marLeft w:val="0"/>
      <w:marRight w:val="0"/>
      <w:marTop w:val="0"/>
      <w:marBottom w:val="0"/>
      <w:divBdr>
        <w:top w:val="none" w:sz="0" w:space="0" w:color="auto"/>
        <w:left w:val="none" w:sz="0" w:space="0" w:color="auto"/>
        <w:bottom w:val="none" w:sz="0" w:space="0" w:color="auto"/>
        <w:right w:val="none" w:sz="0" w:space="0" w:color="auto"/>
      </w:divBdr>
    </w:div>
    <w:div w:id="1948583166">
      <w:bodyDiv w:val="1"/>
      <w:marLeft w:val="0"/>
      <w:marRight w:val="0"/>
      <w:marTop w:val="0"/>
      <w:marBottom w:val="0"/>
      <w:divBdr>
        <w:top w:val="none" w:sz="0" w:space="0" w:color="auto"/>
        <w:left w:val="none" w:sz="0" w:space="0" w:color="auto"/>
        <w:bottom w:val="none" w:sz="0" w:space="0" w:color="auto"/>
        <w:right w:val="none" w:sz="0" w:space="0" w:color="auto"/>
      </w:divBdr>
    </w:div>
    <w:div w:id="1973829976">
      <w:bodyDiv w:val="1"/>
      <w:marLeft w:val="0"/>
      <w:marRight w:val="0"/>
      <w:marTop w:val="0"/>
      <w:marBottom w:val="0"/>
      <w:divBdr>
        <w:top w:val="none" w:sz="0" w:space="0" w:color="auto"/>
        <w:left w:val="none" w:sz="0" w:space="0" w:color="auto"/>
        <w:bottom w:val="none" w:sz="0" w:space="0" w:color="auto"/>
        <w:right w:val="none" w:sz="0" w:space="0" w:color="auto"/>
      </w:divBdr>
    </w:div>
    <w:div w:id="1977638623">
      <w:bodyDiv w:val="1"/>
      <w:marLeft w:val="0"/>
      <w:marRight w:val="0"/>
      <w:marTop w:val="0"/>
      <w:marBottom w:val="0"/>
      <w:divBdr>
        <w:top w:val="none" w:sz="0" w:space="0" w:color="auto"/>
        <w:left w:val="none" w:sz="0" w:space="0" w:color="auto"/>
        <w:bottom w:val="none" w:sz="0" w:space="0" w:color="auto"/>
        <w:right w:val="none" w:sz="0" w:space="0" w:color="auto"/>
      </w:divBdr>
    </w:div>
    <w:div w:id="1980459056">
      <w:bodyDiv w:val="1"/>
      <w:marLeft w:val="0"/>
      <w:marRight w:val="0"/>
      <w:marTop w:val="0"/>
      <w:marBottom w:val="0"/>
      <w:divBdr>
        <w:top w:val="none" w:sz="0" w:space="0" w:color="auto"/>
        <w:left w:val="none" w:sz="0" w:space="0" w:color="auto"/>
        <w:bottom w:val="none" w:sz="0" w:space="0" w:color="auto"/>
        <w:right w:val="none" w:sz="0" w:space="0" w:color="auto"/>
      </w:divBdr>
    </w:div>
    <w:div w:id="1986546228">
      <w:bodyDiv w:val="1"/>
      <w:marLeft w:val="0"/>
      <w:marRight w:val="0"/>
      <w:marTop w:val="0"/>
      <w:marBottom w:val="0"/>
      <w:divBdr>
        <w:top w:val="none" w:sz="0" w:space="0" w:color="auto"/>
        <w:left w:val="none" w:sz="0" w:space="0" w:color="auto"/>
        <w:bottom w:val="none" w:sz="0" w:space="0" w:color="auto"/>
        <w:right w:val="none" w:sz="0" w:space="0" w:color="auto"/>
      </w:divBdr>
    </w:div>
    <w:div w:id="1993408534">
      <w:bodyDiv w:val="1"/>
      <w:marLeft w:val="0"/>
      <w:marRight w:val="0"/>
      <w:marTop w:val="0"/>
      <w:marBottom w:val="0"/>
      <w:divBdr>
        <w:top w:val="none" w:sz="0" w:space="0" w:color="auto"/>
        <w:left w:val="none" w:sz="0" w:space="0" w:color="auto"/>
        <w:bottom w:val="none" w:sz="0" w:space="0" w:color="auto"/>
        <w:right w:val="none" w:sz="0" w:space="0" w:color="auto"/>
      </w:divBdr>
    </w:div>
    <w:div w:id="2000038239">
      <w:bodyDiv w:val="1"/>
      <w:marLeft w:val="0"/>
      <w:marRight w:val="0"/>
      <w:marTop w:val="0"/>
      <w:marBottom w:val="0"/>
      <w:divBdr>
        <w:top w:val="none" w:sz="0" w:space="0" w:color="auto"/>
        <w:left w:val="none" w:sz="0" w:space="0" w:color="auto"/>
        <w:bottom w:val="none" w:sz="0" w:space="0" w:color="auto"/>
        <w:right w:val="none" w:sz="0" w:space="0" w:color="auto"/>
      </w:divBdr>
      <w:divsChild>
        <w:div w:id="205677928">
          <w:marLeft w:val="0"/>
          <w:marRight w:val="0"/>
          <w:marTop w:val="0"/>
          <w:marBottom w:val="0"/>
          <w:divBdr>
            <w:top w:val="none" w:sz="0" w:space="0" w:color="auto"/>
            <w:left w:val="none" w:sz="0" w:space="0" w:color="auto"/>
            <w:bottom w:val="none" w:sz="0" w:space="0" w:color="auto"/>
            <w:right w:val="none" w:sz="0" w:space="0" w:color="auto"/>
          </w:divBdr>
          <w:divsChild>
            <w:div w:id="133910357">
              <w:marLeft w:val="0"/>
              <w:marRight w:val="0"/>
              <w:marTop w:val="0"/>
              <w:marBottom w:val="0"/>
              <w:divBdr>
                <w:top w:val="none" w:sz="0" w:space="0" w:color="auto"/>
                <w:left w:val="none" w:sz="0" w:space="0" w:color="auto"/>
                <w:bottom w:val="none" w:sz="0" w:space="0" w:color="auto"/>
                <w:right w:val="none" w:sz="0" w:space="0" w:color="auto"/>
              </w:divBdr>
              <w:divsChild>
                <w:div w:id="1084883965">
                  <w:marLeft w:val="0"/>
                  <w:marRight w:val="0"/>
                  <w:marTop w:val="100"/>
                  <w:marBottom w:val="100"/>
                  <w:divBdr>
                    <w:top w:val="none" w:sz="0" w:space="0" w:color="auto"/>
                    <w:left w:val="none" w:sz="0" w:space="0" w:color="auto"/>
                    <w:bottom w:val="none" w:sz="0" w:space="0" w:color="auto"/>
                    <w:right w:val="none" w:sz="0" w:space="0" w:color="auto"/>
                  </w:divBdr>
                  <w:divsChild>
                    <w:div w:id="2123376915">
                      <w:marLeft w:val="0"/>
                      <w:marRight w:val="0"/>
                      <w:marTop w:val="0"/>
                      <w:marBottom w:val="0"/>
                      <w:divBdr>
                        <w:top w:val="none" w:sz="0" w:space="0" w:color="auto"/>
                        <w:left w:val="none" w:sz="0" w:space="0" w:color="auto"/>
                        <w:bottom w:val="none" w:sz="0" w:space="0" w:color="auto"/>
                        <w:right w:val="none" w:sz="0" w:space="0" w:color="auto"/>
                      </w:divBdr>
                      <w:divsChild>
                        <w:div w:id="314384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4276614">
          <w:marLeft w:val="0"/>
          <w:marRight w:val="0"/>
          <w:marTop w:val="0"/>
          <w:marBottom w:val="0"/>
          <w:divBdr>
            <w:top w:val="none" w:sz="0" w:space="0" w:color="auto"/>
            <w:left w:val="none" w:sz="0" w:space="0" w:color="auto"/>
            <w:bottom w:val="none" w:sz="0" w:space="0" w:color="auto"/>
            <w:right w:val="none" w:sz="0" w:space="0" w:color="auto"/>
          </w:divBdr>
          <w:divsChild>
            <w:div w:id="820345306">
              <w:marLeft w:val="0"/>
              <w:marRight w:val="0"/>
              <w:marTop w:val="0"/>
              <w:marBottom w:val="0"/>
              <w:divBdr>
                <w:top w:val="none" w:sz="0" w:space="0" w:color="auto"/>
                <w:left w:val="none" w:sz="0" w:space="0" w:color="auto"/>
                <w:bottom w:val="none" w:sz="0" w:space="0" w:color="auto"/>
                <w:right w:val="none" w:sz="0" w:space="0" w:color="auto"/>
              </w:divBdr>
              <w:divsChild>
                <w:div w:id="1390229152">
                  <w:marLeft w:val="0"/>
                  <w:marRight w:val="0"/>
                  <w:marTop w:val="100"/>
                  <w:marBottom w:val="100"/>
                  <w:divBdr>
                    <w:top w:val="none" w:sz="0" w:space="0" w:color="auto"/>
                    <w:left w:val="none" w:sz="0" w:space="0" w:color="auto"/>
                    <w:bottom w:val="none" w:sz="0" w:space="0" w:color="auto"/>
                    <w:right w:val="none" w:sz="0" w:space="0" w:color="auto"/>
                  </w:divBdr>
                  <w:divsChild>
                    <w:div w:id="1493833398">
                      <w:marLeft w:val="0"/>
                      <w:marRight w:val="0"/>
                      <w:marTop w:val="0"/>
                      <w:marBottom w:val="0"/>
                      <w:divBdr>
                        <w:top w:val="none" w:sz="0" w:space="0" w:color="auto"/>
                        <w:left w:val="none" w:sz="0" w:space="0" w:color="auto"/>
                        <w:bottom w:val="none" w:sz="0" w:space="0" w:color="auto"/>
                        <w:right w:val="none" w:sz="0" w:space="0" w:color="auto"/>
                      </w:divBdr>
                      <w:divsChild>
                        <w:div w:id="352191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1394843">
      <w:bodyDiv w:val="1"/>
      <w:marLeft w:val="0"/>
      <w:marRight w:val="0"/>
      <w:marTop w:val="0"/>
      <w:marBottom w:val="0"/>
      <w:divBdr>
        <w:top w:val="none" w:sz="0" w:space="0" w:color="auto"/>
        <w:left w:val="none" w:sz="0" w:space="0" w:color="auto"/>
        <w:bottom w:val="none" w:sz="0" w:space="0" w:color="auto"/>
        <w:right w:val="none" w:sz="0" w:space="0" w:color="auto"/>
      </w:divBdr>
      <w:divsChild>
        <w:div w:id="270478503">
          <w:marLeft w:val="0"/>
          <w:marRight w:val="0"/>
          <w:marTop w:val="0"/>
          <w:marBottom w:val="0"/>
          <w:divBdr>
            <w:top w:val="none" w:sz="0" w:space="0" w:color="auto"/>
            <w:left w:val="none" w:sz="0" w:space="0" w:color="auto"/>
            <w:bottom w:val="none" w:sz="0" w:space="0" w:color="auto"/>
            <w:right w:val="none" w:sz="0" w:space="0" w:color="auto"/>
          </w:divBdr>
        </w:div>
        <w:div w:id="451674992">
          <w:marLeft w:val="0"/>
          <w:marRight w:val="0"/>
          <w:marTop w:val="0"/>
          <w:marBottom w:val="0"/>
          <w:divBdr>
            <w:top w:val="none" w:sz="0" w:space="0" w:color="auto"/>
            <w:left w:val="none" w:sz="0" w:space="0" w:color="auto"/>
            <w:bottom w:val="none" w:sz="0" w:space="0" w:color="auto"/>
            <w:right w:val="none" w:sz="0" w:space="0" w:color="auto"/>
          </w:divBdr>
        </w:div>
      </w:divsChild>
    </w:div>
    <w:div w:id="2037778636">
      <w:bodyDiv w:val="1"/>
      <w:marLeft w:val="0"/>
      <w:marRight w:val="0"/>
      <w:marTop w:val="0"/>
      <w:marBottom w:val="0"/>
      <w:divBdr>
        <w:top w:val="none" w:sz="0" w:space="0" w:color="auto"/>
        <w:left w:val="none" w:sz="0" w:space="0" w:color="auto"/>
        <w:bottom w:val="none" w:sz="0" w:space="0" w:color="auto"/>
        <w:right w:val="none" w:sz="0" w:space="0" w:color="auto"/>
      </w:divBdr>
    </w:div>
    <w:div w:id="2065984360">
      <w:bodyDiv w:val="1"/>
      <w:marLeft w:val="0"/>
      <w:marRight w:val="0"/>
      <w:marTop w:val="0"/>
      <w:marBottom w:val="0"/>
      <w:divBdr>
        <w:top w:val="none" w:sz="0" w:space="0" w:color="auto"/>
        <w:left w:val="none" w:sz="0" w:space="0" w:color="auto"/>
        <w:bottom w:val="none" w:sz="0" w:space="0" w:color="auto"/>
        <w:right w:val="none" w:sz="0" w:space="0" w:color="auto"/>
      </w:divBdr>
    </w:div>
    <w:div w:id="2098212834">
      <w:bodyDiv w:val="1"/>
      <w:marLeft w:val="0"/>
      <w:marRight w:val="0"/>
      <w:marTop w:val="0"/>
      <w:marBottom w:val="0"/>
      <w:divBdr>
        <w:top w:val="none" w:sz="0" w:space="0" w:color="auto"/>
        <w:left w:val="none" w:sz="0" w:space="0" w:color="auto"/>
        <w:bottom w:val="none" w:sz="0" w:space="0" w:color="auto"/>
        <w:right w:val="none" w:sz="0" w:space="0" w:color="auto"/>
      </w:divBdr>
    </w:div>
    <w:div w:id="2109041686">
      <w:bodyDiv w:val="1"/>
      <w:marLeft w:val="0"/>
      <w:marRight w:val="0"/>
      <w:marTop w:val="0"/>
      <w:marBottom w:val="0"/>
      <w:divBdr>
        <w:top w:val="none" w:sz="0" w:space="0" w:color="auto"/>
        <w:left w:val="none" w:sz="0" w:space="0" w:color="auto"/>
        <w:bottom w:val="none" w:sz="0" w:space="0" w:color="auto"/>
        <w:right w:val="none" w:sz="0" w:space="0" w:color="auto"/>
      </w:divBdr>
    </w:div>
    <w:div w:id="2126725958">
      <w:bodyDiv w:val="1"/>
      <w:marLeft w:val="0"/>
      <w:marRight w:val="0"/>
      <w:marTop w:val="0"/>
      <w:marBottom w:val="0"/>
      <w:divBdr>
        <w:top w:val="none" w:sz="0" w:space="0" w:color="auto"/>
        <w:left w:val="none" w:sz="0" w:space="0" w:color="auto"/>
        <w:bottom w:val="none" w:sz="0" w:space="0" w:color="auto"/>
        <w:right w:val="none" w:sz="0" w:space="0" w:color="auto"/>
      </w:divBdr>
      <w:divsChild>
        <w:div w:id="228618859">
          <w:marLeft w:val="640"/>
          <w:marRight w:val="0"/>
          <w:marTop w:val="0"/>
          <w:marBottom w:val="0"/>
          <w:divBdr>
            <w:top w:val="none" w:sz="0" w:space="0" w:color="auto"/>
            <w:left w:val="none" w:sz="0" w:space="0" w:color="auto"/>
            <w:bottom w:val="none" w:sz="0" w:space="0" w:color="auto"/>
            <w:right w:val="none" w:sz="0" w:space="0" w:color="auto"/>
          </w:divBdr>
        </w:div>
        <w:div w:id="359160601">
          <w:marLeft w:val="640"/>
          <w:marRight w:val="0"/>
          <w:marTop w:val="0"/>
          <w:marBottom w:val="0"/>
          <w:divBdr>
            <w:top w:val="none" w:sz="0" w:space="0" w:color="auto"/>
            <w:left w:val="none" w:sz="0" w:space="0" w:color="auto"/>
            <w:bottom w:val="none" w:sz="0" w:space="0" w:color="auto"/>
            <w:right w:val="none" w:sz="0" w:space="0" w:color="auto"/>
          </w:divBdr>
        </w:div>
        <w:div w:id="449276103">
          <w:marLeft w:val="640"/>
          <w:marRight w:val="0"/>
          <w:marTop w:val="0"/>
          <w:marBottom w:val="0"/>
          <w:divBdr>
            <w:top w:val="none" w:sz="0" w:space="0" w:color="auto"/>
            <w:left w:val="none" w:sz="0" w:space="0" w:color="auto"/>
            <w:bottom w:val="none" w:sz="0" w:space="0" w:color="auto"/>
            <w:right w:val="none" w:sz="0" w:space="0" w:color="auto"/>
          </w:divBdr>
        </w:div>
        <w:div w:id="631401877">
          <w:marLeft w:val="640"/>
          <w:marRight w:val="0"/>
          <w:marTop w:val="0"/>
          <w:marBottom w:val="0"/>
          <w:divBdr>
            <w:top w:val="none" w:sz="0" w:space="0" w:color="auto"/>
            <w:left w:val="none" w:sz="0" w:space="0" w:color="auto"/>
            <w:bottom w:val="none" w:sz="0" w:space="0" w:color="auto"/>
            <w:right w:val="none" w:sz="0" w:space="0" w:color="auto"/>
          </w:divBdr>
        </w:div>
        <w:div w:id="944966769">
          <w:marLeft w:val="640"/>
          <w:marRight w:val="0"/>
          <w:marTop w:val="0"/>
          <w:marBottom w:val="0"/>
          <w:divBdr>
            <w:top w:val="none" w:sz="0" w:space="0" w:color="auto"/>
            <w:left w:val="none" w:sz="0" w:space="0" w:color="auto"/>
            <w:bottom w:val="none" w:sz="0" w:space="0" w:color="auto"/>
            <w:right w:val="none" w:sz="0" w:space="0" w:color="auto"/>
          </w:divBdr>
        </w:div>
        <w:div w:id="957250463">
          <w:marLeft w:val="640"/>
          <w:marRight w:val="0"/>
          <w:marTop w:val="0"/>
          <w:marBottom w:val="0"/>
          <w:divBdr>
            <w:top w:val="none" w:sz="0" w:space="0" w:color="auto"/>
            <w:left w:val="none" w:sz="0" w:space="0" w:color="auto"/>
            <w:bottom w:val="none" w:sz="0" w:space="0" w:color="auto"/>
            <w:right w:val="none" w:sz="0" w:space="0" w:color="auto"/>
          </w:divBdr>
        </w:div>
        <w:div w:id="1047144804">
          <w:marLeft w:val="640"/>
          <w:marRight w:val="0"/>
          <w:marTop w:val="0"/>
          <w:marBottom w:val="0"/>
          <w:divBdr>
            <w:top w:val="none" w:sz="0" w:space="0" w:color="auto"/>
            <w:left w:val="none" w:sz="0" w:space="0" w:color="auto"/>
            <w:bottom w:val="none" w:sz="0" w:space="0" w:color="auto"/>
            <w:right w:val="none" w:sz="0" w:space="0" w:color="auto"/>
          </w:divBdr>
        </w:div>
        <w:div w:id="1173573799">
          <w:marLeft w:val="640"/>
          <w:marRight w:val="0"/>
          <w:marTop w:val="0"/>
          <w:marBottom w:val="0"/>
          <w:divBdr>
            <w:top w:val="none" w:sz="0" w:space="0" w:color="auto"/>
            <w:left w:val="none" w:sz="0" w:space="0" w:color="auto"/>
            <w:bottom w:val="none" w:sz="0" w:space="0" w:color="auto"/>
            <w:right w:val="none" w:sz="0" w:space="0" w:color="auto"/>
          </w:divBdr>
        </w:div>
        <w:div w:id="1226792323">
          <w:marLeft w:val="640"/>
          <w:marRight w:val="0"/>
          <w:marTop w:val="0"/>
          <w:marBottom w:val="0"/>
          <w:divBdr>
            <w:top w:val="none" w:sz="0" w:space="0" w:color="auto"/>
            <w:left w:val="none" w:sz="0" w:space="0" w:color="auto"/>
            <w:bottom w:val="none" w:sz="0" w:space="0" w:color="auto"/>
            <w:right w:val="none" w:sz="0" w:space="0" w:color="auto"/>
          </w:divBdr>
        </w:div>
        <w:div w:id="1269780584">
          <w:marLeft w:val="640"/>
          <w:marRight w:val="0"/>
          <w:marTop w:val="0"/>
          <w:marBottom w:val="0"/>
          <w:divBdr>
            <w:top w:val="none" w:sz="0" w:space="0" w:color="auto"/>
            <w:left w:val="none" w:sz="0" w:space="0" w:color="auto"/>
            <w:bottom w:val="none" w:sz="0" w:space="0" w:color="auto"/>
            <w:right w:val="none" w:sz="0" w:space="0" w:color="auto"/>
          </w:divBdr>
        </w:div>
        <w:div w:id="1599097230">
          <w:marLeft w:val="640"/>
          <w:marRight w:val="0"/>
          <w:marTop w:val="0"/>
          <w:marBottom w:val="0"/>
          <w:divBdr>
            <w:top w:val="none" w:sz="0" w:space="0" w:color="auto"/>
            <w:left w:val="none" w:sz="0" w:space="0" w:color="auto"/>
            <w:bottom w:val="none" w:sz="0" w:space="0" w:color="auto"/>
            <w:right w:val="none" w:sz="0" w:space="0" w:color="auto"/>
          </w:divBdr>
        </w:div>
        <w:div w:id="1772972002">
          <w:marLeft w:val="640"/>
          <w:marRight w:val="0"/>
          <w:marTop w:val="0"/>
          <w:marBottom w:val="0"/>
          <w:divBdr>
            <w:top w:val="none" w:sz="0" w:space="0" w:color="auto"/>
            <w:left w:val="none" w:sz="0" w:space="0" w:color="auto"/>
            <w:bottom w:val="none" w:sz="0" w:space="0" w:color="auto"/>
            <w:right w:val="none" w:sz="0" w:space="0" w:color="auto"/>
          </w:divBdr>
        </w:div>
        <w:div w:id="1847860239">
          <w:marLeft w:val="640"/>
          <w:marRight w:val="0"/>
          <w:marTop w:val="0"/>
          <w:marBottom w:val="0"/>
          <w:divBdr>
            <w:top w:val="none" w:sz="0" w:space="0" w:color="auto"/>
            <w:left w:val="none" w:sz="0" w:space="0" w:color="auto"/>
            <w:bottom w:val="none" w:sz="0" w:space="0" w:color="auto"/>
            <w:right w:val="none" w:sz="0" w:space="0" w:color="auto"/>
          </w:divBdr>
        </w:div>
        <w:div w:id="1995256183">
          <w:marLeft w:val="640"/>
          <w:marRight w:val="0"/>
          <w:marTop w:val="0"/>
          <w:marBottom w:val="0"/>
          <w:divBdr>
            <w:top w:val="none" w:sz="0" w:space="0" w:color="auto"/>
            <w:left w:val="none" w:sz="0" w:space="0" w:color="auto"/>
            <w:bottom w:val="none" w:sz="0" w:space="0" w:color="auto"/>
            <w:right w:val="none" w:sz="0" w:space="0" w:color="auto"/>
          </w:divBdr>
        </w:div>
        <w:div w:id="2076128155">
          <w:marLeft w:val="640"/>
          <w:marRight w:val="0"/>
          <w:marTop w:val="0"/>
          <w:marBottom w:val="0"/>
          <w:divBdr>
            <w:top w:val="none" w:sz="0" w:space="0" w:color="auto"/>
            <w:left w:val="none" w:sz="0" w:space="0" w:color="auto"/>
            <w:bottom w:val="none" w:sz="0" w:space="0" w:color="auto"/>
            <w:right w:val="none" w:sz="0" w:space="0" w:color="auto"/>
          </w:divBdr>
        </w:div>
        <w:div w:id="2117672558">
          <w:marLeft w:val="640"/>
          <w:marRight w:val="0"/>
          <w:marTop w:val="0"/>
          <w:marBottom w:val="0"/>
          <w:divBdr>
            <w:top w:val="none" w:sz="0" w:space="0" w:color="auto"/>
            <w:left w:val="none" w:sz="0" w:space="0" w:color="auto"/>
            <w:bottom w:val="none" w:sz="0" w:space="0" w:color="auto"/>
            <w:right w:val="none" w:sz="0" w:space="0" w:color="auto"/>
          </w:divBdr>
        </w:div>
      </w:divsChild>
    </w:div>
    <w:div w:id="2135295674">
      <w:bodyDiv w:val="1"/>
      <w:marLeft w:val="0"/>
      <w:marRight w:val="0"/>
      <w:marTop w:val="0"/>
      <w:marBottom w:val="0"/>
      <w:divBdr>
        <w:top w:val="none" w:sz="0" w:space="0" w:color="auto"/>
        <w:left w:val="none" w:sz="0" w:space="0" w:color="auto"/>
        <w:bottom w:val="none" w:sz="0" w:space="0" w:color="auto"/>
        <w:right w:val="none" w:sz="0" w:space="0" w:color="auto"/>
      </w:divBdr>
    </w:div>
    <w:div w:id="21364844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ianrx/Downloads/kekekekekke.docx" TargetMode="External"/><Relationship Id="rId18" Type="http://schemas.openxmlformats.org/officeDocument/2006/relationships/footer" Target="footer2.xml"/><Relationship Id="rId26" Type="http://schemas.openxmlformats.org/officeDocument/2006/relationships/image" Target="media/image8.jpg"/><Relationship Id="rId39" Type="http://schemas.openxmlformats.org/officeDocument/2006/relationships/image" Target="media/image20.png"/><Relationship Id="rId21" Type="http://schemas.openxmlformats.org/officeDocument/2006/relationships/image" Target="media/image3.jpg"/><Relationship Id="rId34" Type="http://schemas.openxmlformats.org/officeDocument/2006/relationships/image" Target="media/image15.png"/><Relationship Id="rId42" Type="http://schemas.openxmlformats.org/officeDocument/2006/relationships/image" Target="media/image23.png"/><Relationship Id="rId47" Type="http://schemas.openxmlformats.org/officeDocument/2006/relationships/image" Target="media/image28.jpg"/><Relationship Id="rId50" Type="http://schemas.openxmlformats.org/officeDocument/2006/relationships/header" Target="header4.xml"/><Relationship Id="rId55" Type="http://schemas.microsoft.com/office/2020/10/relationships/intelligence" Target="intelligence2.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2.xml"/><Relationship Id="rId29" Type="http://schemas.openxmlformats.org/officeDocument/2006/relationships/image" Target="media/image11.png"/><Relationship Id="rId11" Type="http://schemas.openxmlformats.org/officeDocument/2006/relationships/hyperlink" Target="file:///C:/Users/ianrx/Downloads/kekekekekke.docx" TargetMode="External"/><Relationship Id="rId24" Type="http://schemas.openxmlformats.org/officeDocument/2006/relationships/image" Target="media/image6.pn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image" Target="media/image1.png"/><Relationship Id="rId31" Type="http://schemas.openxmlformats.org/officeDocument/2006/relationships/chart" Target="charts/chart1.xml"/><Relationship Id="rId44" Type="http://schemas.openxmlformats.org/officeDocument/2006/relationships/image" Target="media/image25.png"/><Relationship Id="rId52" Type="http://schemas.openxmlformats.org/officeDocument/2006/relationships/footer" Target="footer4.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file:///C:/Users/ianrx/Downloads/kekekekekke.docx" TargetMode="External"/><Relationship Id="rId22" Type="http://schemas.openxmlformats.org/officeDocument/2006/relationships/image" Target="media/image4.png"/><Relationship Id="rId27" Type="http://schemas.openxmlformats.org/officeDocument/2006/relationships/image" Target="media/image9.jpg"/><Relationship Id="rId30" Type="http://schemas.openxmlformats.org/officeDocument/2006/relationships/image" Target="media/image12.png"/><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image" Target="media/image29.jpg"/><Relationship Id="rId8" Type="http://schemas.openxmlformats.org/officeDocument/2006/relationships/webSettings" Target="webSettings.xml"/><Relationship Id="rId51" Type="http://schemas.openxmlformats.org/officeDocument/2006/relationships/footer" Target="footer3.xml"/><Relationship Id="rId3" Type="http://schemas.openxmlformats.org/officeDocument/2006/relationships/customXml" Target="../customXml/item3.xml"/><Relationship Id="rId12" Type="http://schemas.openxmlformats.org/officeDocument/2006/relationships/hyperlink" Target="file:///C:/Users/ianrx/Downloads/kekekekekke.docx" TargetMode="External"/><Relationship Id="rId17" Type="http://schemas.openxmlformats.org/officeDocument/2006/relationships/footer" Target="footer1.xml"/><Relationship Id="rId25" Type="http://schemas.openxmlformats.org/officeDocument/2006/relationships/image" Target="media/image7.pn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7.png"/><Relationship Id="rId20" Type="http://schemas.openxmlformats.org/officeDocument/2006/relationships/image" Target="media/image2.jpg"/><Relationship Id="rId41" Type="http://schemas.openxmlformats.org/officeDocument/2006/relationships/image" Target="media/image22.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1.xml"/><Relationship Id="rId23" Type="http://schemas.openxmlformats.org/officeDocument/2006/relationships/image" Target="media/image5.png"/><Relationship Id="rId28" Type="http://schemas.openxmlformats.org/officeDocument/2006/relationships/image" Target="media/image10.jpg"/><Relationship Id="rId36" Type="http://schemas.openxmlformats.org/officeDocument/2006/relationships/image" Target="media/image17.png"/><Relationship Id="rId49" Type="http://schemas.openxmlformats.org/officeDocument/2006/relationships/header" Target="header3.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percentStacked"/>
        <c:varyColors val="0"/>
        <c:ser>
          <c:idx val="0"/>
          <c:order val="0"/>
          <c:tx>
            <c:strRef>
              <c:f>Sheet1!$B$1</c:f>
              <c:strCache>
                <c:ptCount val="1"/>
                <c:pt idx="0">
                  <c:v>Android Operating System Versions</c:v>
                </c:pt>
              </c:strCache>
            </c:strRef>
          </c:tx>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chemeClr>
              </a:solidFill>
              <a:round/>
            </a:ln>
            <a:effectLst>
              <a:outerShdw blurRad="40000" dist="20000" dir="5400000" rotWithShape="0">
                <a:srgbClr val="000000">
                  <a:alpha val="38000"/>
                </a:srgbClr>
              </a:outerShdw>
            </a:effectLst>
          </c:spPr>
          <c:invertIfNegative val="0"/>
          <c:cat>
            <c:strRef>
              <c:f>Sheet1!$A$2:$A$5</c:f>
              <c:strCache>
                <c:ptCount val="3"/>
                <c:pt idx="0">
                  <c:v>Android 10</c:v>
                </c:pt>
                <c:pt idx="1">
                  <c:v>Android 11</c:v>
                </c:pt>
                <c:pt idx="2">
                  <c:v>Android 12</c:v>
                </c:pt>
              </c:strCache>
            </c:strRef>
          </c:cat>
          <c:val>
            <c:numRef>
              <c:f>Sheet1!$B$2:$B$5</c:f>
              <c:numCache>
                <c:formatCode>General</c:formatCode>
                <c:ptCount val="4"/>
                <c:pt idx="0">
                  <c:v>100</c:v>
                </c:pt>
                <c:pt idx="1">
                  <c:v>100</c:v>
                </c:pt>
                <c:pt idx="2">
                  <c:v>100</c:v>
                </c:pt>
              </c:numCache>
            </c:numRef>
          </c:val>
          <c:extLst xmlns:c16r2="http://schemas.microsoft.com/office/drawing/2015/06/chart">
            <c:ext xmlns:c16="http://schemas.microsoft.com/office/drawing/2014/chart" uri="{C3380CC4-5D6E-409C-BE32-E72D297353CC}">
              <c16:uniqueId val="{00000000-7524-42CB-B6AB-B0F1A067AAA1}"/>
            </c:ext>
          </c:extLst>
        </c:ser>
        <c:dLbls>
          <c:showLegendKey val="0"/>
          <c:showVal val="0"/>
          <c:showCatName val="0"/>
          <c:showSerName val="0"/>
          <c:showPercent val="0"/>
          <c:showBubbleSize val="0"/>
        </c:dLbls>
        <c:gapWidth val="150"/>
        <c:overlap val="100"/>
        <c:axId val="-80858400"/>
        <c:axId val="-80693392"/>
      </c:barChart>
      <c:catAx>
        <c:axId val="-808584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80693392"/>
        <c:crosses val="autoZero"/>
        <c:auto val="1"/>
        <c:lblAlgn val="ctr"/>
        <c:lblOffset val="100"/>
        <c:noMultiLvlLbl val="0"/>
      </c:catAx>
      <c:valAx>
        <c:axId val="-8069339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808584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01">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247"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D9EA67F-E2A7-4246-A778-8CC99C7152EA}">
  <we:reference id="wa104382081" version="1.35.0.0" store="en-US" storeType="OMEX"/>
  <we:alternateReferences>
    <we:reference id="wa104382081" version="1.35.0.0" store="en-US" storeType="OMEX"/>
  </we:alternateReferences>
  <we:properties>
    <we:property name="MENDELEY_CITATIONS" value="[{&quot;citationID&quot;:&quot;MENDELEY_CITATION_09579ccc-70c9-430d-a9bc-d43443414ff1&quot;,&quot;citationItems&quot;:[{&quot;id&quot;:&quot;27aff22c-0602-5a03-9fe5-67ac44bbed3f&quot;,&quot;itemData&quot;:{&quot;author&quot;:[{&quot;dropping-particle&quot;:&quot;&quot;,&quot;family&quot;:&quot;Mattila&quot;,&quot;given&quot;:&quot;M A X&quot;,&quot;non-dropping-particle&quot;:&quot;&quot;,&quot;parse-names&quot;:false,&quot;suffix&quot;:&quot;&quot;},{&quot;dropping-particle&quot;:&quot;&quot;,&quot;family&quot;:&quot;Salman&quot;,&quot;given&quot;:&quot;Hassan&quot;,&quot;non-dropping-particle&quot;:&quot;&quot;,&quot;parse-names&quot;:false,&quot;suffix&quot;:&quot;&quot;}],&quot;id&quot;:&quot;27aff22c-0602-5a03-9fe5-67ac44bbed3f&quot;,&quot;issued&quot;:{&quot;date-parts&quot;:[[&quot;2018&quot;]]},&quot;title&quot;:&quot;Analysing Social Media Marketing on Twitter using Sentiment Analysis&quot;,&quot;type&quot;:&quot;article-journal&quot;},&quot;uris&quot;:[&quot;http://www.mendeley.com/documents/?uuid=a70f3675-62a2-4325-a946-25ce8a1b72d4&quot;],&quot;isTemporary&quot;:false,&quot;legacyDesktopId&quot;:&quot;a70f3675-62a2-4325-a946-25ce8a1b72d4&quot;}],&quot;properties&quot;:{&quot;noteIndex&quot;:0},&quot;isEdited&quot;:false,&quot;manualOverride&quot;:{&quot;citeprocText&quot;:&quot;[1]&quot;,&quot;isManuallyOverridden&quot;:true,&quot;manualOverrideText&quot;:&quot;(Mattila &amp; Salman, 2018)&quot;},&quot;citationTag&quot;:&quot;MENDELEY_CITATION_v3_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&quot;},{&quot;citationID&quot;:&quot;MENDELEY_CITATION_bf1ac7d5-bf8f-4876-8e07-1dedbb957acd&quot;,&quot;citationItems&quot;:[{&quot;id&quot;:&quot;3d3e98d5-1e60-5713-9e33-e8c93bdcee4e&quot;,&quot;itemData&quot;:{&quot;abstract&quot;:&quot;method of a controlled experiment where the data collected from Twitter is divided into groups and run through the ClusTop algorithm. The topics are then compared to draw tentative conclusions about their validity as a basis for election prediction. The study finds that it is indeed possible to adapt the ClusTop algorithm to use with tweets and geolocation to identify different topics, thus confirming the usefulness of the algorithm. In addition to this, the study confirms that manually examining the words used within the topics makes it possible to see differences between them. The work thereby places itself in the tradition of exploring how Twitter can be used for election prediction by being one of the first studies to look at clustering as a way of approaching the problem. Keywords:&quot;,&quot;author&quot;:[{&quot;dropping-particle&quot;:&quot;&quot;,&quot;family&quot;:&quot;Arhammar&quot;,&quot;given&quot;:&quot;Molly&quot;,&quot;non-dropping-particle&quot;:&quot;&quot;,&quot;parse-names&quot;:false,&quot;suffix&quot;:&quot;&quot;}],&quot;container-title&quot;:&quot;Studies&quot;,&quot;id&quot;:&quot;3d3e98d5-1e60-5713-9e33-e8c93bdcee4e&quot;,&quot;issued&quot;:{&quot;date-parts&quot;:[[&quot;2019&quot;]]},&quot;page&quot;:&quot;1-45&quot;,&quot;title&quot;:&quot;What we talk about when we talk about winners- Using clustering of Twitter topics as a basis for election prediction&quot;,&quot;type&quot;:&quot;article-journal&quot;},&quot;uris&quot;:[&quot;http://www.mendeley.com/documents/?uuid=fbe6268d-8f9e-4e24-8248-b7c524c293a1&quot;],&quot;isTemporary&quot;:false,&quot;legacyDesktopId&quot;:&quot;fbe6268d-8f9e-4e24-8248-b7c524c293a1&quot;}],&quot;properties&quot;:{&quot;noteIndex&quot;:0},&quot;isEdited&quot;:false,&quot;manualOverride&quot;:{&quot;citeprocText&quot;:&quot;[2]&quot;,&quot;isManuallyOverridden&quot;:true,&quot;manualOverrideText&quot;:&quot;(Arhammar, 2019)&quot;},&quot;citationTag&quot;:&quot;MENDELEY_CITATION_v3_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&quot;},{&quot;citationID&quot;:&quot;MENDELEY_CITATION_4b01413c-06aa-4781-bd00-e4fffd81365f&quot;,&quot;citationItems&quot;:[{&quot;id&quot;:&quot;93d77ab6-2de0-5326-85be-f7cdfa71af06&quot;,&quot;itemData&quot;:{&quot;ISBN&quot;:&quot;9781931971874&quot;,&quot;abstract&quot;:&quot;The Trusted Platform Module (TPM) is commonly thought of as hardware that can increase platform security. However, it can also be used for malicious purposes. The TPM, along with other hardware, can implement a cloaked computation, whose memory state cannot be observed by any other software, including the operating system and hypervisor. We show that malware can use cloaked computations to hide essential secrets (like the target of an attack) from a malware analyst. We describe and implement a protocol that establishes an encryption key under control of the TPM that can only be used by a specific infection program. An infected host then proves the legitimacy of this key to a remote malware distribution platform, and receives and executes an encrypted payload in a way that prevents software visibility of the decrypted payload. We detail how malware can benefit from cloaked computations and discuss defenses against our protocol. Hardening legitimate uses of the TPM against attack improves the resilience of our malware, creating a Catch-22 for secure computing technology.&quot;,&quot;author&quot;:[{&quot;dropping-particle&quot;:&quot;&quot;,&quot;family&quot;:&quot;Dunn&quot;,&quot;given&quot;:&quot;Alan M.&quot;,&quot;non-dropping-particle&quot;:&quot;&quot;,&quot;parse-names&quot;:false,&quot;suffix&quot;:&quot;&quot;},{&quot;dropping-particle&quot;:&quot;&quot;,&quot;family&quot;:&quot;Hofmann&quot;,&quot;given&quot;:&quot;Owen S.&quot;,&quot;non-dropping-particle&quot;:&quot;&quot;,&quot;parse-names&quot;:false,&quot;suffix&quot;:&quot;&quot;},{&quot;dropping-particle&quot;:&quot;&quot;,&quot;family&quot;:&quot;Waters&quot;,&quot;given&quot;:&quot;Brent&quot;,&quot;non-dropping-particle&quot;:&quot;&quot;,&quot;parse-names&quot;:false,&quot;suffix&quot;:&quot;&quot;},{&quot;dropping-particle&quot;:&quot;&quot;,&quot;family&quot;:&quot;Witchel&quot;,&quot;given&quot;:&quot;Emmett&quot;,&quot;non-dropping-particle&quot;:&quot;&quot;,&quot;parse-names&quot;:false,&quot;suffix&quot;:&quot;&quot;}],&quot;container-title&quot;:&quot;Proceedings of the 20th USENIX Security Symposium&quot;,&quot;id&quot;:&quot;93d77ab6-2de0-5326-85be-f7cdfa71af06&quot;,&quot;issued&quot;:{&quot;date-parts&quot;:[[&quot;2011&quot;]]},&quot;page&quot;:&quot;395-410&quot;,&quot;title&quot;:&quot;Cloaking malware with the trusted platform module&quot;,&quot;type&quot;:&quot;article&quot;},&quot;uris&quot;:[&quot;http://www.mendeley.com/documents/?uuid=fa7e5e67-b132-4514-83a9-da531a5cd801&quot;],&quot;isTemporary&quot;:false,&quot;legacyDesktopId&quot;:&quot;fa7e5e67-b132-4514-83a9-da531a5cd801&quot;}],&quot;properties&quot;:{&quot;noteIndex&quot;:0},&quot;isEdited&quot;:false,&quot;manualOverride&quot;:{&quot;citeprocText&quot;:&quot;[3]&quot;,&quot;isManuallyOverridden&quot;:true,&quot;manualOverrideText&quot;:&quot;(Dunn, Hofmann, Waters, &amp; Witchel, 2011)&quot;},&quot;citationTag&quot;:&quot;MENDELEY_CITATION_v3_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&quot;},{&quot;citationID&quot;:&quot;MENDELEY_CITATION_727862de-388a-41fa-bdae-8de92a774580&quot;,&quot;citationItems&quot;:[{&quot;id&quot;:&quot;93d77ab6-2de0-5326-85be-f7cdfa71af06&quot;,&quot;itemData&quot;:{&quot;ISBN&quot;:&quot;9781931971874&quot;,&quot;abstract&quot;:&quot;The Trusted Platform Module (TPM) is commonly thought of as hardware that can increase platform security. However, it can also be used for malicious purposes. The TPM, along with other hardware, can implement a cloaked computation, whose memory state cannot be observed by any other software, including the operating system and hypervisor. We show that malware can use cloaked computations to hide essential secrets (like the target of an attack) from a malware analyst. We describe and implement a protocol that establishes an encryption key under control of the TPM that can only be used by a specific infection program. An infected host then proves the legitimacy of this key to a remote malware distribution platform, and receives and executes an encrypted payload in a way that prevents software visibility of the decrypted payload. We detail how malware can benefit from cloaked computations and discuss defenses against our protocol. Hardening legitimate uses of the TPM against attack improves the resilience of our malware, creating a Catch-22 for secure computing technology.&quot;,&quot;author&quot;:[{&quot;dropping-particle&quot;:&quot;&quot;,&quot;family&quot;:&quot;Dunn&quot;,&quot;given&quot;:&quot;Alan M.&quot;,&quot;non-dropping-particle&quot;:&quot;&quot;,&quot;parse-names&quot;:false,&quot;suffix&quot;:&quot;&quot;},{&quot;dropping-particle&quot;:&quot;&quot;,&quot;family&quot;:&quot;Hofmann&quot;,&quot;given&quot;:&quot;Owen S.&quot;,&quot;non-dropping-particle&quot;:&quot;&quot;,&quot;parse-names&quot;:false,&quot;suffix&quot;:&quot;&quot;},{&quot;dropping-particle&quot;:&quot;&quot;,&quot;family&quot;:&quot;Waters&quot;,&quot;given&quot;:&quot;Brent&quot;,&quot;non-dropping-particle&quot;:&quot;&quot;,&quot;parse-names&quot;:false,&quot;suffix&quot;:&quot;&quot;},{&quot;dropping-particle&quot;:&quot;&quot;,&quot;family&quot;:&quot;Witchel&quot;,&quot;given&quot;:&quot;Emmett&quot;,&quot;non-dropping-particle&quot;:&quot;&quot;,&quot;parse-names&quot;:false,&quot;suffix&quot;:&quot;&quot;}],&quot;container-title&quot;:&quot;Proceedings of the 20th USENIX Security Symposium&quot;,&quot;id&quot;:&quot;93d77ab6-2de0-5326-85be-f7cdfa71af06&quot;,&quot;issued&quot;:{&quot;date-parts&quot;:[[&quot;2011&quot;]]},&quot;page&quot;:&quot;395-410&quot;,&quot;title&quot;:&quot;Cloaking malware with the trusted platform module&quot;,&quot;type&quot;:&quot;article&quot;},&quot;uris&quot;:[&quot;http://www.mendeley.com/documents/?uuid=fa7e5e67-b132-4514-83a9-da531a5cd801&quot;],&quot;isTemporary&quot;:false,&quot;legacyDesktopId&quot;:&quot;fa7e5e67-b132-4514-83a9-da531a5cd801&quot;}],&quot;properties&quot;:{&quot;noteIndex&quot;:0},&quot;isEdited&quot;:false,&quot;manualOverride&quot;:{&quot;citeprocText&quot;:&quot;[3]&quot;,&quot;isManuallyOverridden&quot;:true,&quot;manualOverrideText&quot;:&quot;(Dunn et al., 2011)&quot;},&quot;citationTag&quot;:&quot;MENDELEY_CITATION_v3_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&quot;},{&quot;citationID&quot;:&quot;MENDELEY_CITATION_f4cf7e16-aa2f-4854-a915-35a5a2801f5a&quot;,&quot;citationItems&quot;:[{&quot;id&quot;:&quot;93d77ab6-2de0-5326-85be-f7cdfa71af06&quot;,&quot;itemData&quot;:{&quot;ISBN&quot;:&quot;9781931971874&quot;,&quot;abstract&quot;:&quot;The Trusted Platform Module (TPM) is commonly thought of as hardware that can increase platform security. However, it can also be used for malicious purposes. The TPM, along with other hardware, can implement a cloaked computation, whose memory state cannot be observed by any other software, including the operating system and hypervisor. We show that malware can use cloaked computations to hide essential secrets (like the target of an attack) from a malware analyst. We describe and implement a protocol that establishes an encryption key under control of the TPM that can only be used by a specific infection program. An infected host then proves the legitimacy of this key to a remote malware distribution platform, and receives and executes an encrypted payload in a way that prevents software visibility of the decrypted payload. We detail how malware can benefit from cloaked computations and discuss defenses against our protocol. Hardening legitimate uses of the TPM against attack improves the resilience of our malware, creating a Catch-22 for secure computing technology.&quot;,&quot;author&quot;:[{&quot;dropping-particle&quot;:&quot;&quot;,&quot;family&quot;:&quot;Dunn&quot;,&quot;given&quot;:&quot;Alan M.&quot;,&quot;non-dropping-particle&quot;:&quot;&quot;,&quot;parse-names&quot;:false,&quot;suffix&quot;:&quot;&quot;},{&quot;dropping-particle&quot;:&quot;&quot;,&quot;family&quot;:&quot;Hofmann&quot;,&quot;given&quot;:&quot;Owen S.&quot;,&quot;non-dropping-particle&quot;:&quot;&quot;,&quot;parse-names&quot;:false,&quot;suffix&quot;:&quot;&quot;},{&quot;dropping-particle&quot;:&quot;&quot;,&quot;family&quot;:&quot;Waters&quot;,&quot;given&quot;:&quot;Brent&quot;,&quot;non-dropping-particle&quot;:&quot;&quot;,&quot;parse-names&quot;:false,&quot;suffix&quot;:&quot;&quot;},{&quot;dropping-particle&quot;:&quot;&quot;,&quot;family&quot;:&quot;Witchel&quot;,&quot;given&quot;:&quot;Emmett&quot;,&quot;non-dropping-particle&quot;:&quot;&quot;,&quot;parse-names&quot;:false,&quot;suffix&quot;:&quot;&quot;}],&quot;container-title&quot;:&quot;Proceedings of the 20th USENIX Security Symposium&quot;,&quot;id&quot;:&quot;93d77ab6-2de0-5326-85be-f7cdfa71af06&quot;,&quot;issued&quot;:{&quot;date-parts&quot;:[[&quot;2011&quot;]]},&quot;page&quot;:&quot;395-410&quot;,&quot;title&quot;:&quot;Cloaking malware with the trusted platform module&quot;,&quot;type&quot;:&quot;article&quot;},&quot;uris&quot;:[&quot;http://www.mendeley.com/documents/?uuid=fa7e5e67-b132-4514-83a9-da531a5cd801&quot;],&quot;isTemporary&quot;:false,&quot;legacyDesktopId&quot;:&quot;fa7e5e67-b132-4514-83a9-da531a5cd801&quot;}],&quot;properties&quot;:{&quot;noteIndex&quot;:0},&quot;isEdited&quot;:false,&quot;manualOverride&quot;:{&quot;citeprocText&quot;:&quot;[3]&quot;,&quot;isManuallyOverridden&quot;:false,&quot;manualOverrideText&quot;:&quot;&quot;},&quot;citationTag&quot;:&quot;MENDELEY_CITATION_v3_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&quot;},{&quot;citationID&quot;:&quot;MENDELEY_CITATION_a20952d5-b422-4dc4-9063-48cd33043a59&quot;,&quot;citationItems&quot;:[{&quot;id&quot;:&quot;ef43d61a-89fb-529d-9383-d06a4c0838c3&quot;,&quot;itemData&quot;:{&quot;DOI&quot;:&quot;10.1109/ICCONS.2018.8662942&quot;,&quot;ISBN&quot;:&quot;9781538628423&quot;,&quot;abstract&quot;:&quot;Over the past few years, the novel appeal and increasing popularity of social networks as a medium for users to express their opinions and views have created an accumulation of a massive amount of data. This evolving mountain of data is commonly termed Big Data. Accordingly, one area in which the application of new techniques in data mining research has significant potential to achieve more precise classification of hidden knowledge in Big Data is sentiment analysis (aka optimal mining). A hybrid approach using Naïve Bayes and Random Forest on mining Twitter datasets is presented here as an extension of previous work. Briefly, relevant data sets are collected from Twitter using Twitter API; then, use of the hybrid methodology is illustrated and evaluated against one with only Naïve Bayes classifier. Results show better accuracy and efficiency in the sentiment classification for the hybrid approach.&quot;,&quot;author&quot;:[{&quot;dropping-particle&quot;:&quot;&quot;,&quot;family&quot;:&quot;Desai&quot;,&quot;given&quot;:&quot;Radhi D.&quot;,&quot;non-dropping-particle&quot;:&quot;&quot;,&quot;parse-names&quot;:false,&quot;suffix&quot;:&quot;&quot;}],&quot;container-title&quot;:&quot;Proceedings of the 2nd International Conference on Intelligent Computing and Control Systems, ICICCS 2018&quot;,&quot;id&quot;:&quot;ef43d61a-89fb-529d-9383-d06a4c0838c3&quot;,&quot;issued&quot;:{&quot;date-parts&quot;:[[&quot;2019&quot;]]},&quot;page&quot;:&quot;114-117&quot;,&quot;title&quot;:&quot;Sentiment Analysis of Twitter Data&quot;,&quot;type&quot;:&quot;article-journal&quot;},&quot;uris&quot;:[&quot;http://www.mendeley.com/documents/?uuid=99963d37-4049-460e-b314-1db71e26dc9a&quot;],&quot;isTemporary&quot;:false,&quot;legacyDesktopId&quot;:&quot;99963d37-4049-460e-b314-1db71e26dc9a&quot;}],&quot;properties&quot;:{&quot;noteIndex&quot;:0},&quot;isEdited&quot;:false,&quot;manualOverride&quot;:{&quot;citeprocText&quot;:&quot;[4]&quot;,&quot;isManuallyOverridden&quot;:false,&quot;manualOverrideText&quot;:&quot;&quot;},&quot;citationTag&quot;:&quot;MENDELEY_CITATION_v3_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&quot;},{&quot;citationID&quot;:&quot;MENDELEY_CITATION_57131a1d-0d2f-4be3-a592-b81258be4c01&quot;,&quot;citationItems&quot;:[{&quot;id&quot;:&quot;1ca37ed1-0f71-5256-8f07-5f2ca17c4f53&quot;,&quot;itemData&quot;:{&quot;ISSN&quot;:&quot;0975-4172&quot;,&quot;abstract&quot;:&quot;Ubiquitous presence of internet, advent of web 2.0 has made social media tools like blogs, Facebook, Twitter very popular and effective. People interact with each other, share their ideas, opinions, interests and personal information. These user comments are used for finding the sentiments and also add financial, commercial and social values. However, due to the enormous amount of user generated data, it is an expensive process to analyze the data manually. Increase in activity of opinion mining and sentiment analysis, challenges are getting added every day. There is aneed for automated analysis techniques to extract sentiments and opinions conveyed in the user-comments. Sentiment analysis, also known as opinion mining is the computational study of sentiments and opinions conveyed in natural language for the purpose of decision making.&quot;,&quot;author&quot;:[{&quot;dropping-particle&quot;:&quot;&quot;,&quot;family&quot;:&quot;Mathapati&quot;,&quot;given&quot;:&quot;Savitha&quot;,&quot;non-dropping-particle&quot;:&quot;&quot;,&quot;parse-names&quot;:false,&quot;suffix&quot;:&quot;&quot;},{&quot;dropping-particle&quot;:&quot;&quot;,&quot;family&quot;:&quot;Manjula&quot;,&quot;given&quot;:&quot;S H&quot;,&quot;non-dropping-particle&quot;:&quot;&quot;,&quot;parse-names&quot;:false,&quot;suffix&quot;:&quot;&quot;},{&quot;dropping-particle&quot;:&quot;&quot;,&quot;family&quot;:&quot;Venugopal&quot;,&quot;given&quot;:&quot;K R&quot;,&quot;non-dropping-particle&quot;:&quot;&quot;,&quot;parse-names&quot;:false,&quot;suffix&quot;:&quot;&quot;}],&quot;container-title&quot;:&quot;Global Journal of Computer Science and Technology&quot;,&quot;id&quot;:&quot;1ca37ed1-0f71-5256-8f07-5f2ca17c4f53&quot;,&quot;issue&quot;:&quot;5&quot;,&quot;issued&quot;:{&quot;date-parts&quot;:[[&quot;2016&quot;]]},&quot;page&quot;:&quot;77-90&quot;,&quot;title&quot;:&quot;Sentiment Analysis and Opinion Mining from Social Media : A Review&quot;,&quot;type&quot;:&quot;article-journal&quot;,&quot;volume&quot;:&quot;16&quot;},&quot;uris&quot;:[&quot;http://www.mendeley.com/documents/?uuid=5f41d7a6-6c6b-4fe3-a620-4d6ca10de4eb&quot;,&quot;http://www.mendeley.com/documents/?uuid=3a9ef665-06f8-45bc-9245-8d04f7772409&quot;],&quot;isTemporary&quot;:false,&quot;legacyDesktopId&quot;:&quot;5f41d7a6-6c6b-4fe3-a620-4d6ca10de4eb&quot;}],&quot;properties&quot;:{&quot;noteIndex&quot;:0},&quot;isEdited&quot;:false,&quot;manualOverride&quot;:{&quot;citeprocText&quot;:&quot;[5]&quot;,&quot;isManuallyOverridden&quot;:false,&quot;manualOverrideText&quot;:&quot;&quot;},&quot;citationTag&quot;:&quot;MENDELEY_CITATION_v3_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&quot;},{&quot;citationID&quot;:&quot;MENDELEY_CITATION_3fd26027-f446-49f7-93c7-c7347e13f478&quot;,&quot;citationItems&quot;:[{&quot;id&quot;:&quot;2a39d832-d6b0-5661-85a5-24a6cd95700a&quot;,&quot;itemData&quot;:{&quot;author&quot;:[{&quot;dropping-particle&quot;:&quot;&quot;,&quot;family&quot;:&quot;Gupta&quot;,&quot;given&quot;:&quot;Shruti&quot;,&quot;non-dropping-particle&quot;:&quot;&quot;,&quot;parse-names&quot;:false,&quot;suffix&quot;:&quot;&quot;},{&quot;dropping-particle&quot;:&quot;&quot;,&quot;family&quot;:&quot;Pandey&quot;,&quot;given&quot;:&quot;Ashutosh&quot;,&quot;non-dropping-particle&quot;:&quot;&quot;,&quot;parse-names&quot;:false,&quot;suffix&quot;:&quot;&quot;},{&quot;dropping-particle&quot;:&quot;&quot;,&quot;family&quot;:&quot;Paliwal&quot;,&quot;given&quot;:&quot;Prof K K&quot;,&quot;non-dropping-particle&quot;:&quot;&quot;,&quot;parse-names&quot;:false,&quot;suffix&quot;:&quot;&quot;}],&quot;id&quot;:&quot;2a39d832-d6b0-5661-85a5-24a6cd95700a&quot;,&quot;issued&quot;:{&quot;date-parts&quot;:[[&quot;0&quot;]]},&quot;page&quot;:&quot;201-207&quot;,&quot;title&quot;:&quot;S e n t i m e n t A n a l y s i s o f T w i t t e r a n d F a c e b o o k D a t a U s i n g M a p - R e d u c e&quot;,&quot;type&quot;:&quot;article-journal&quot;},&quot;uris&quot;:[&quot;http://www.mendeley.com/documents/?uuid=f28896a7-80ff-422f-b2dc-abe75a4d2c8b&quot;,&quot;http://www.mendeley.com/documents/?uuid=1e7a7b48-cfdc-4517-9933-08d31498c6e0&quot;],&quot;isTemporary&quot;:false,&quot;legacyDesktopId&quot;:&quot;f28896a7-80ff-422f-b2dc-abe75a4d2c8b&quot;}],&quot;properties&quot;:{&quot;noteIndex&quot;:0},&quot;isEdited&quot;:false,&quot;manualOverride&quot;:{&quot;citeprocText&quot;:&quot;[6]&quot;,&quot;isManuallyOverridden&quot;:false,&quot;manualOverrideText&quot;:&quot;&quot;},&quot;citationTag&quot;:&quot;MENDELEY_CITATION_v3_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&quot;},{&quot;citationID&quot;:&quot;MENDELEY_CITATION_5c0fe1d3-9e87-40f7-aefc-99299e8d4ea6&quot;,&quot;citationItems&quot;:[{&quot;id&quot;:&quot;a7ed921d-4ae9-5775-ada1-707b2d628c4f&quot;,&quot;itemData&quot;:{&quot;DOI&quot;:&quot;10.5121/ijnlc.2015.4207&quot;,&quot;author&quot;:[{&quot;dropping-particle&quot;:&quot;&quot;,&quot;family&quot;:&quot;Romanyshyn&quot;,&quot;given&quot;:&quot;Mariana&quot;,&quot;non-dropping-particle&quot;:&quot;&quot;,&quot;parse-names&quot;:false,&quot;suffix&quot;:&quot;&quot;}],&quot;id&quot;:&quot;a7ed921d-4ae9-5775-ada1-707b2d628c4f&quot;,&quot;issue&quot;:&quot;4&quot;,&quot;issued&quot;:{&quot;date-parts&quot;:[[&quot;2013&quot;]]},&quot;page&quot;:&quot;103-111&quot;,&quot;title&quot;:&quot;R Ule - Based S Entiment a Nalysis of U Krainian R Eviews&quot;,&quot;type&quot;:&quot;article-journal&quot;,&quot;volume&quot;:&quot;4&quot;},&quot;uris&quot;:[&quot;http://www.mendeley.com/documents/?uuid=907aec85-8cd9-40d7-842d-6c6e1826b3f7&quot;],&quot;isTemporary&quot;:false,&quot;legacyDesktopId&quot;:&quot;907aec85-8cd9-40d7-842d-6c6e1826b3f7&quot;}],&quot;properties&quot;:{&quot;noteIndex&quot;:0},&quot;isEdited&quot;:false,&quot;manualOverride&quot;:{&quot;citeprocText&quot;:&quot;[7]&quot;,&quot;isManuallyOverridden&quot;:false,&quot;manualOverrideText&quot;:&quot;&quot;},&quot;citationTag&quot;:&quot;MENDELEY_CITATION_v3_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&quot;},{&quot;citationID&quot;:&quot;MENDELEY_CITATION_dc731bfe-261e-47a2-81fa-c27ac21ae8b7&quot;,&quot;citationItems&quot;:[{&quot;id&quot;:&quot;a8e3a2e2-83f9-5e35-9211-9b93fba2c985&quot;,&quot;itemData&quot;:{&quot;abstract&quot;:&quot;Sentiment analysis is the process of determining the emotion expressed by a text, usually classified to either negative, neutral or positive. In this paper, the researchers propose the use of Recurrent Neural Network (RNN), specifically the Long Short-Term Memory Neural Network (LSTM), in analyzing sentiments of Filipino tweets. The network is modeled to have only binary classification, either the text contains negative or positive sentiment. The network was trained with 4108 tweets, 42% of which are positive while 58% are negative. It was then evaluated with 381 tweets. The network yielded a training accuracy of 97.29% and testing accuracy of 73.48%. The model can be implemented in just 5 lines of Python code in Keras with Tensorflow[1] as backend.&quot;,&quot;author&quot;:[{&quot;dropping-particle&quot;:&quot;&quot;,&quot;family&quot;:&quot;Mina&quot;,&quot;given&quot;:&quot;Rusty John Lloyd&quot;,&quot;non-dropping-particle&quot;:&quot;&quot;,&quot;parse-names&quot;:false,&quot;suffix&quot;:&quot;&quot;},{&quot;dropping-particle&quot;:&quot;&quot;,&quot;family&quot;:&quot;Atienza&quot;,&quot;given&quot;:&quot;Rowel&quot;,&quot;non-dropping-particle&quot;:&quot;&quot;,&quot;parse-names&quot;:false,&quot;suffix&quot;:&quot;&quot;}],&quot;id&quot;:&quot;a8e3a2e2-83f9-5e35-9211-9b93fba2c985&quot;,&quot;issued&quot;:{&quot;date-parts&quot;:[[&quot;2017&quot;]]},&quot;page&quot;:&quot;1-5&quot;,&quot;title&quot;:&quot;Sentiment Analysis of Filipino Tweets Using Recurrent Neural Network&quot;,&quot;type&quot;:&quot;article-journal&quot;},&quot;uris&quot;:[&quot;http://www.mendeley.com/documents/?uuid=859a16a1-e318-4488-b4e3-cde14d127a80&quot;,&quot;http://www.mendeley.com/documents/?uuid=53ae77b8-361e-4f6a-bd39-f60281f5c323&quot;],&quot;isTemporary&quot;:false,&quot;legacyDesktopId&quot;:&quot;859a16a1-e318-4488-b4e3-cde14d127a80&quot;}],&quot;properties&quot;:{&quot;noteIndex&quot;:0},&quot;isEdited&quot;:false,&quot;manualOverride&quot;:{&quot;citeprocText&quot;:&quot;[8]&quot;,&quot;isManuallyOverridden&quot;:false,&quot;manualOverrideText&quot;:&quot;&quot;},&quot;citationTag&quot;:&quot;MENDELEY_CITATION_v3_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&quot;},{&quot;citationID&quot;:&quot;MENDELEY_CITATION_e90514a6-6287-4df7-9aea-ba151bbdd562&quot;,&quot;citationItems&quot;:[{&quot;id&quot;:&quot;458e4906-d6be-5cfb-ba15-b400f8bbcefb&quot;,&quot;itemData&quot;:{&quot;DOI&quot;:&quot;10.1016/j.asej.2014.04.011&quot;,&quot;ISSN&quot;:&quot;20904479&quot;,&quot;abstract&quot;:&quot;Sentiment Analysis (SA) is an ongoing field of research in text mining field. SA is the computational treatment of opinions, sentiments and subjectivity of text. This survey paper tackles a comprehensive overview of the last update in this field. Many recently proposed algorithms' enhancements and various SA applications are investigated and presented briefly in this survey. These articles are categorized according to their contributions in the various SA techniques. The related fields to SA (transfer learning, emotion detection, and building resources) that attracted researchers recently are discussed. The main target of this survey is to give nearly full image of SA techniques and the related fields with brief details. The main contributions of this paper include the sophisticated categorizations of a large number of recent articles and the illustration of the recent trend of research in the sentiment analysis and its related areas.&quot;,&quot;author&quot;:[{&quot;dropping-particle&quot;:&quot;&quot;,&quot;family&quot;:&quot;Medhat&quot;,&quot;given&quot;:&quot;Walaa&quot;,&quot;non-dropping-particle&quot;:&quot;&quot;,&quot;parse-names&quot;:false,&quot;suffix&quot;:&quot;&quot;},{&quot;dropping-particle&quot;:&quot;&quot;,&quot;family&quot;:&quot;Hassan&quot;,&quot;given&quot;:&quot;Ahmed&quot;,&quot;non-dropping-particle&quot;:&quot;&quot;,&quot;parse-names&quot;:false,&quot;suffix&quot;:&quot;&quot;},{&quot;dropping-particle&quot;:&quot;&quot;,&quot;family&quot;:&quot;Korashy&quot;,&quot;given&quot;:&quot;Hoda&quot;,&quot;non-dropping-particle&quot;:&quot;&quot;,&quot;parse-names&quot;:false,&quot;suffix&quot;:&quot;&quot;}],&quot;container-title&quot;:&quot;Ain Shams Engineering Journal&quot;,&quot;id&quot;:&quot;458e4906-d6be-5cfb-ba15-b400f8bbcefb&quot;,&quot;issue&quot;:&quot;4&quot;,&quot;issued&quot;:{&quot;date-parts&quot;:[[&quot;2014&quot;]]},&quot;page&quot;:&quot;1093-1113&quot;,&quot;publisher&quot;:&quot;Faculty of Engineering, Ain Shams University&quot;,&quot;title&quot;:&quot;Sentiment analysis algorithms and applications: A survey&quot;,&quot;type&quot;:&quot;article-journal&quot;,&quot;volume&quot;:&quot;5&quot;},&quot;uris&quot;:[&quot;http://www.mendeley.com/documents/?uuid=061753ca-7a05-4287-aa76-b4d2412f8535&quot;],&quot;isTemporary&quot;:false,&quot;legacyDesktopId&quot;:&quot;061753ca-7a05-4287-aa76-b4d2412f8535&quot;}],&quot;properties&quot;:{&quot;noteIndex&quot;:0},&quot;isEdited&quot;:false,&quot;manualOverride&quot;:{&quot;citeprocText&quot;:&quot;[9]&quot;,&quot;isManuallyOverridden&quot;:true,&quot;manualOverrideText&quot;:&quot;(Medhat, Hassan, &amp; Korashy, 2014)&quot;},&quot;citationTag&quot;:&quot;MENDELEY_CITATION_v3_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&quot;},{&quot;citationID&quot;:&quot;MENDELEY_CITATION_f7412469-3610-436f-8c91-4ad03787268e&quot;,&quot;citationItems&quot;:[{&quot;id&quot;:&quot;8b788580-00f7-5087-b688-71e439eaa1bb&quot;,&quot;itemData&quot;:{&quot;ISBN&quot;:&quot;2011031273&quot;,&quot;author&quot;:[{&quot;dropping-particle&quot;:&quot;&quot;,&quot;family&quot;:&quot;Ling&quot;,&quot;given&quot;:&quot;Corpus-based Cross&quot;,&quot;non-dropping-particle&quot;:&quot;&quot;,&quot;parse-names&quot;:false,&quot;suffix&quot;:&quot;&quot;},{&quot;dropping-particle&quot;:&quot;&quot;,&quot;family&quot;:&quot;Ponay&quot;,&quot;given&quot;:&quot;Charmaine&quot;,&quot;non-dropping-particle&quot;:&quot;&quot;,&quot;parse-names&quot;:false,&quot;suffix&quot;:&quot;&quot;},{&quot;dropping-particle&quot;:&quot;&quot;,&quot;family&quot;:&quot;Domingo&quot;,&quot;given&quot;:&quot;Darlan Keen&quot;,&quot;non-dropping-particle&quot;:&quot;&quot;,&quot;parse-names&quot;:false,&quot;suffix&quot;:&quot;&quot;},{&quot;dropping-particle&quot;:&quot;&quot;,&quot;family&quot;:&quot;King&quot;,&quot;given&quot;:&quot;Nyker Matthew&quot;,&quot;non-dropping-particle&quot;:&quot;&quot;,&quot;parse-names&quot;:false,&quot;suffix&quot;:&quot;&quot;},{&quot;dropping-particle&quot;:&quot;&quot;,&quot;family&quot;:&quot;Lopez&quot;,&quot;given&quot;:&quot;Jerome Lorenzo&quot;,&quot;non-dropping-particle&quot;:&quot;&quot;,&quot;parse-names&quot;:false,&quot;suffix&quot;:&quot;&quot;},{&quot;dropping-particle&quot;:&quot;&quot;,&quot;family&quot;:&quot;Ponay&quot;,&quot;given&quot;:&quot;Charmaine&quot;,&quot;non-dropping-particle&quot;:&quot;&quot;,&quot;parse-names&quot;:false,&quot;suffix&quot;:&quot;&quot;}],&quot;id&quot;:&quot;8b788580-00f7-5087-b688-71e439eaa1bb&quot;,&quot;issue&quot;:&quot;July&quot;,&quot;issued&quot;:{&quot;date-parts&quot;:[[&quot;2015&quot;]]},&quot;page&quot;:&quot;0-7&quot;,&quot;title&quot;:&quot;FilCon : Filipino Sentiment Lexicon Generation Using Word Level-Annotated Dictionary-Based FilCon : Filipino Sentiment Lexicon Generation Using Word Level- Approach&quot;,&quot;type&quot;:&quot;article-journal&quot;},&quot;uris&quot;:[&quot;http://www.mendeley.com/documents/?uuid=3a3ae743-74e2-4caf-9e27-e273ff15d162&quot;,&quot;http://www.mendeley.com/documents/?uuid=cb1ba5a1-c856-4b8b-b8c6-d8b78e8b0968&quot;],&quot;isTemporary&quot;:false,&quot;legacyDesktopId&quot;:&quot;3a3ae743-74e2-4caf-9e27-e273ff15d162&quot;}],&quot;properties&quot;:{&quot;noteIndex&quot;:0},&quot;isEdited&quot;:false,&quot;manualOverride&quot;:{&quot;citeprocText&quot;:&quot;[10]&quot;,&quot;isManuallyOverridden&quot;:true,&quot;manualOverrideText&quot;:&quot;(Ling et al., 2015)&quot;},&quot;citationTag&quot;:&quot;MENDELEY_CITATION_v3_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&quot;},{&quot;citationID&quot;:&quot;MENDELEY_CITATION_6b67af39-7a35-446a-b778-11771954a865&quot;,&quot;citationItems&quot;:[{&quot;id&quot;:&quot;812049c0-b45b-5f9d-96ae-472517661b13&quot;,&quot;itemData&quot;:{&quot;DOI&quot;:&quot;10.1002/9780470995624.ch16&quot;,&quot;ISBN&quot;:&quot;9781538618875&quot;,&quot;abstract&quot;:&quot;Product marketing deals with the first of the \&quot;7P\&quot;'s of marketing, which are Product, Pricing, Place, Promotion, Packaging, Positioning &amp; People.&quot;,&quot;author&quot;:[{&quot;dropping-particle&quot;:&quot;&quot;,&quot;family&quot;:&quot;Coma&quot;,&quot;given&quot;:&quot;Jaume&quot;,&quot;non-dropping-particle&quot;:&quot;&quot;,&quot;parse-names&quot;:false,&quot;suffix&quot;:&quot;&quot;}],&quot;container-title&quot;:&quot;Whittemore's Science and Practice of Pig Production&quot;,&quot;id&quot;:&quot;812049c0-b45b-5f9d-96ae-472517661b13&quot;,&quot;issued&quot;:{&quot;date-parts&quot;:[[&quot;2017&quot;]]},&quot;page&quot;:&quot;507-532&quot;,&quot;publisher&quot;:&quot;IEEE&quot;,&quot;title&quot;:&quot;Product Marketing&quot;,&quot;type&quot;:&quot;article-journal&quot;},&quot;uris&quot;:[&quot;http://www.mendeley.com/documents/?uuid=7c92b98d-fd7b-4017-a6a0-66faf21fa89e&quot;],&quot;isTemporary&quot;:false,&quot;legacyDesktopId&quot;:&quot;7c92b98d-fd7b-4017-a6a0-66faf21fa89e&quot;}],&quot;properties&quot;:{&quot;noteIndex&quot;:0},&quot;isEdited&quot;:false,&quot;manualOverride&quot;:{&quot;citeprocText&quot;:&quot;[11]&quot;,&quot;isManuallyOverridden&quot;:true,&quot;manualOverrideText&quot;:&quot;(Coma, 2017)&quot;},&quot;citationTag&quot;:&quot;MENDELEY_CITATION_v3_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&quot;},{&quot;citationID&quot;:&quot;MENDELEY_CITATION_8e3ff0c3-91e5-45a0-afef-b1a9877be6e3&quot;,&quot;citationItems&quot;:[{&quot;id&quot;:&quot;812049c0-b45b-5f9d-96ae-472517661b13&quot;,&quot;itemData&quot;:{&quot;DOI&quot;:&quot;10.1002/9780470995624.ch16&quot;,&quot;ISBN&quot;:&quot;9781538618875&quot;,&quot;abstract&quot;:&quot;Product marketing deals with the first of the \&quot;7P\&quot;'s of marketing, which are Product, Pricing, Place, Promotion, Packaging, Positioning &amp; People.&quot;,&quot;author&quot;:[{&quot;dropping-particle&quot;:&quot;&quot;,&quot;family&quot;:&quot;Coma&quot;,&quot;given&quot;:&quot;Jaume&quot;,&quot;non-dropping-particle&quot;:&quot;&quot;,&quot;parse-names&quot;:false,&quot;suffix&quot;:&quot;&quot;}],&quot;container-title&quot;:&quot;Whittemore's Science and Practice of Pig Production&quot;,&quot;id&quot;:&quot;812049c0-b45b-5f9d-96ae-472517661b13&quot;,&quot;issued&quot;:{&quot;date-parts&quot;:[[&quot;2017&quot;]]},&quot;page&quot;:&quot;507-532&quot;,&quot;publisher&quot;:&quot;IEEE&quot;,&quot;title&quot;:&quot;Product Marketing&quot;,&quot;type&quot;:&quot;article-journal&quot;},&quot;uris&quot;:[&quot;http://www.mendeley.com/documents/?uuid=7c92b98d-fd7b-4017-a6a0-66faf21fa89e&quot;],&quot;isTemporary&quot;:false,&quot;legacyDesktopId&quot;:&quot;7c92b98d-fd7b-4017-a6a0-66faf21fa89e&quot;}],&quot;properties&quot;:{&quot;noteIndex&quot;:0},&quot;isEdited&quot;:false,&quot;manualOverride&quot;:{&quot;citeprocText&quot;:&quot;[11]&quot;,&quot;isManuallyOverridden&quot;:false,&quot;manualOverrideText&quot;:&quot;&quot;},&quot;citationTag&quot;:&quot;MENDELEY_CITATION_v3_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&quot;},{&quot;citationID&quot;:&quot;MENDELEY_CITATION_84fff1d7-bc09-4350-b655-08c6ff9d6131&quot;,&quot;citationItems&quot;:[{&quot;id&quot;:&quot;812049c0-b45b-5f9d-96ae-472517661b13&quot;,&quot;itemData&quot;:{&quot;DOI&quot;:&quot;10.1002/9780470995624.ch16&quot;,&quot;ISBN&quot;:&quot;9781538618875&quot;,&quot;abstract&quot;:&quot;Product marketing deals with the first of the \&quot;7P\&quot;'s of marketing, which are Product, Pricing, Place, Promotion, Packaging, Positioning &amp; People.&quot;,&quot;author&quot;:[{&quot;dropping-particle&quot;:&quot;&quot;,&quot;family&quot;:&quot;Coma&quot;,&quot;given&quot;:&quot;Jaume&quot;,&quot;non-dropping-particle&quot;:&quot;&quot;,&quot;parse-names&quot;:false,&quot;suffix&quot;:&quot;&quot;}],&quot;container-title&quot;:&quot;Whittemore's Science and Practice of Pig Production&quot;,&quot;id&quot;:&quot;812049c0-b45b-5f9d-96ae-472517661b13&quot;,&quot;issued&quot;:{&quot;date-parts&quot;:[[&quot;2017&quot;]]},&quot;page&quot;:&quot;507-532&quot;,&quot;publisher&quot;:&quot;IEEE&quot;,&quot;title&quot;:&quot;Product Marketing&quot;,&quot;type&quot;:&quot;article-journal&quot;},&quot;uris&quot;:[&quot;http://www.mendeley.com/documents/?uuid=7c92b98d-fd7b-4017-a6a0-66faf21fa89e&quot;],&quot;isTemporary&quot;:false,&quot;legacyDesktopId&quot;:&quot;7c92b98d-fd7b-4017-a6a0-66faf21fa89e&quot;}],&quot;properties&quot;:{&quot;noteIndex&quot;:0},&quot;isEdited&quot;:false,&quot;manualOverride&quot;:{&quot;citeprocText&quot;:&quot;[11]&quot;,&quot;isManuallyOverridden&quot;:true,&quot;manualOverrideText&quot;:&quot;(Coma, 2017)&quot;},&quot;citationTag&quot;:&quot;MENDELEY_CITATION_v3_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&quot;},{&quot;citationID&quot;:&quot;MENDELEY_CITATION_56e19cc6-96dc-46db-8092-10126d75a204&quot;,&quot;citationItems&quot;:[{&quot;id&quot;:&quot;b1d80ffa-0611-5632-a422-8dcc58a8cbf5&quot;,&quot;itemData&quot;:{&quot;abstract&quot;:&quot;The Bayesian Classification represents a supervised learning method as well as a statistical method for classification. Assumes an underlying probabilistic model and it allows us to capture uncertainty about the model in a principled way by determining probabilities of the outcomes. This Classification is named after Thomas Bayes (1702-1761), who proposed the Bayes Theorem. Bayesian classification provides practical learning algorithms and prior knowledge and observed data can be combined. Bayesian Classification provides a useful perspective for understanding and evaluating many learning algorithms. It calculates explicit probabilities for hypothesis and it is robust to noise in input data. In statistical classification the Bayes classifier minimises the probability of misclassification. That was a visual intuition for a simple case of the Bayes classifier, also called: 1)Idiot Bayes 2)Naive Bayes 3)Simple Bayes&quot;,&quot;author&quot;:[{&quot;dropping-particle&quot;:&quot;&quot;,&quot;family&quot;:&quot;Vikramkumar&quot;,&quot;given&quot;:&quot;&quot;,&quot;non-dropping-particle&quot;:&quot;&quot;,&quot;parse-names&quot;:false,&quot;suffix&quot;:&quot;&quot;},{&quot;dropping-particle&quot;:&quot;&quot;,&quot;family&quot;:&quot;B&quot;,&quot;given&quot;:&quot;Vijaykumar&quot;,&quot;non-dropping-particle&quot;:&quot;&quot;,&quot;parse-names&quot;:false,&quot;suffix&quot;:&quot;&quot;},{&quot;dropping-particle&quot;:&quot;&quot;,&quot;family&quot;:&quot;Trilochan&quot;,&quot;given&quot;:&quot;&quot;,&quot;non-dropping-particle&quot;:&quot;&quot;,&quot;parse-names&quot;:false,&quot;suffix&quot;:&quot;&quot;}],&quot;id&quot;:&quot;b1d80ffa-0611-5632-a422-8dcc58a8cbf5&quot;,&quot;issued&quot;:{&quot;date-parts&quot;:[[&quot;2014&quot;]]},&quot;title&quot;:&quot;Bayes and Naive Bayes Classifier&quot;,&quot;type&quot;:&quot;article-journal&quot;},&quot;uris&quot;:[&quot;http://www.mendeley.com/documents/?uuid=ee0a50f9-5071-44da-99c6-8e493af2402d&quot;],&quot;isTemporary&quot;:false,&quot;legacyDesktopId&quot;:&quot;ee0a50f9-5071-44da-99c6-8e493af2402d&quot;}],&quot;properties&quot;:{&quot;noteIndex&quot;:0},&quot;isEdited&quot;:false,&quot;manualOverride&quot;:{&quot;citeprocText&quot;:&quot;[12]&quot;,&quot;isManuallyOverridden&quot;:false,&quot;manualOverrideText&quot;:&quot;&quot;},&quot;citationTag&quot;:&quot;MENDELEY_CITATION_v3_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&quot;},{&quot;citationID&quot;:&quot;MENDELEY_CITATION_05414548-db1c-46dd-ad87-ab7d3b4a2533&quot;,&quot;citationItems&quot;:[{&quot;id&quot;:&quot;58f0d57d-9f3f-5df2-a0f2-75e184adb138&quot;,&quot;itemData&quot;:{&quot;id&quot;:&quot;58f0d57d-9f3f-5df2-a0f2-75e184adb138&quot;,&quot;issued&quot;:{&quot;date-parts&quot;:[[&quot;0&quot;]]},&quot;page&quot;:&quot;1-8&quot;,&quot;title&quot;:&quot;Bayes ' theorem&quot;,&quot;type&quot;:&quot;chapter&quot;},&quot;uris&quot;:[&quot;http://www.mendeley.com/documents/?uuid=c53caa72-caf2-4d33-8850-066d9077abfd&quot;],&quot;isTemporary&quot;:false,&quot;legacyDesktopId&quot;:&quot;c53caa72-caf2-4d33-8850-066d9077abfd&quot;}],&quot;properties&quot;:{&quot;noteIndex&quot;:0},&quot;isEdited&quot;:false,&quot;manualOverride&quot;:{&quot;citeprocText&quot;:&quot;[13]&quot;,&quot;isManuallyOverridden&quot;:false,&quot;manualOverrideText&quot;:&quot;&quot;},&quot;citationTag&quot;:&quot;MENDELEY_CITATION_v3_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&quot;},{&quot;citationID&quot;:&quot;MENDELEY_CITATION_7817328c-4b67-4b53-800a-790f2fddb704&quot;,&quot;citationItems&quot;:[{&quot;id&quot;:&quot;bcd6f7b5-dd5a-589c-81c9-92f25c5359d4&quot;,&quot;itemData&quot;:{&quot;author&quot;:[{&quot;dropping-particle&quot;:&quot;&quot;,&quot;family&quot;:&quot;Parmar&quot;,&quot;given&quot;:&quot;Devendra&quot;,&quot;non-dropping-particle&quot;:&quot;&quot;,&quot;parse-names&quot;:false,&quot;suffix&quot;:&quot;&quot;}],&quot;id&quot;:&quot;bcd6f7b5-dd5a-589c-81c9-92f25c5359d4&quot;,&quot;issued&quot;:{&quot;date-parts&quot;:[[&quot;2015&quot;]]},&quot;page&quot;:&quot;222-224&quot;,&quot;title&quot;:&quot;Short Survey on Naive Bayes Algorithm&quot;,&quot;type&quot;:&quot;article-journal&quot;},&quot;uris&quot;:[&quot;http://www.mendeley.com/documents/?uuid=efe72500-845f-42c7-90de-1f7fc074d28c&quot;],&quot;isTemporary&quot;:false,&quot;legacyDesktopId&quot;:&quot;efe72500-845f-42c7-90de-1f7fc074d28c&quot;}],&quot;properties&quot;:{&quot;noteIndex&quot;:0},&quot;isEdited&quot;:false,&quot;manualOverride&quot;:{&quot;citeprocText&quot;:&quot;[14]&quot;,&quot;isManuallyOverridden&quot;:false,&quot;manualOverrideText&quot;:&quot;&quot;},&quot;citationTag&quot;:&quot;MENDELEY_CITATION_v3_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&quot;},{&quot;citationID&quot;:&quot;MENDELEY_CITATION_a82bc2e5-ff20-4d1f-aec2-7a4d17b33d5e&quot;,&quot;citationItems&quot;:[{&quot;id&quot;:&quot;bcd6f7b5-dd5a-589c-81c9-92f25c5359d4&quot;,&quot;itemData&quot;:{&quot;author&quot;:[{&quot;dropping-particle&quot;:&quot;&quot;,&quot;family&quot;:&quot;Parmar&quot;,&quot;given&quot;:&quot;Devendra&quot;,&quot;non-dropping-particle&quot;:&quot;&quot;,&quot;parse-names&quot;:false,&quot;suffix&quot;:&quot;&quot;}],&quot;id&quot;:&quot;bcd6f7b5-dd5a-589c-81c9-92f25c5359d4&quot;,&quot;issued&quot;:{&quot;date-parts&quot;:[[&quot;2015&quot;]]},&quot;page&quot;:&quot;222-224&quot;,&quot;title&quot;:&quot;Short Survey on Naive Bayes Algorithm&quot;,&quot;type&quot;:&quot;article-journal&quot;},&quot;uris&quot;:[&quot;http://www.mendeley.com/documents/?uuid=efe72500-845f-42c7-90de-1f7fc074d28c&quot;],&quot;isTemporary&quot;:false,&quot;legacyDesktopId&quot;:&quot;efe72500-845f-42c7-90de-1f7fc074d28c&quot;}],&quot;properties&quot;:{&quot;noteIndex&quot;:0},&quot;isEdited&quot;:false,&quot;manualOverride&quot;:{&quot;citeprocText&quot;:&quot;[14]&quot;,&quot;isManuallyOverridden&quot;:false,&quot;manualOverrideText&quot;:&quot;&quot;},&quot;citationTag&quot;:&quot;MENDELEY_CITATION_v3_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&quot;},{&quot;citationID&quot;:&quot;MENDELEY_CITATION_8658d44d-e696-4534-9234-e142979449ee&quot;,&quot;citationItems&quot;:[{&quot;id&quot;:&quot;56a592d2-cf18-5f96-b528-d389ab74fa03&quot;,&quot;itemData&quot;:{&quot;DOI&quot;:&quot;10.5860/choice.51-3301&quot;,&quot;ISBN&quot;:&quot;9780956372840&quot;,&quot;ISSN&quot;:&quot;0009-4978&quot;,&quot;abstract&quot;:&quot;There is an explosion of interest in Bayesian statistics, primarily because recently created computational methods have finally made Bayesian analysis tractable and accessible to a wide audience. Doing Bayesian Data Analysis, A Tutorial Introduction with R and BUGS, is for first year graduate students or advanced undergraduates and provides an accessible approach, as all mathematics is explained intuitively and with concrete examples. It assumes only algebra and ‘rusty’ calculus. Unlike other textbooks, this book begins with the basics, including essential concepts of probability and random sampling. The book gradually climbs all the way to advanced hierarchical modeling methods for realistic data. The text provides complete examples with the R programming language and BUGS software (both freeware), and begins with basic programming examples, working up gradually to complete programs for complex analyses and presentation graphics. These templates can be easily adapted for a large variety of students and their own research needs.The textbook bridges the students from their undergraduate training into modern Bayesian methods.-Accessible, including the basics of essential concepts of probability and random sampling -Examples with R programming language and BUGS software -Comprehensive coverage of all scenarios addressed by non-bayesian textbooks- t-tests, analysis of variance (ANOVA) and comparisons in ANOVA, multiple regression, and chi-square (contingency table analysis). -Coverage of experiment planning -R and BUGS computer programming code on website -Exercises have explicit purposes and guidelines for accomplishment&quot;,&quot;author&quot;:[{&quot;dropping-particle&quot;:&quot;V&quot;,&quot;family&quot;:&quot;Stone&quot;,&quot;given&quot;:&quot;James&quot;,&quot;non-dropping-particle&quot;:&quot;&quot;,&quot;parse-names&quot;:false,&quot;suffix&quot;:&quot;&quot;}],&quot;container-title&quot;:&quot;Choice Reviews Online&quot;,&quot;id&quot;:&quot;56a592d2-cf18-5f96-b528-d389ab74fa03&quot;,&quot;issue&quot;:&quot;06&quot;,&quot;issued&quot;:{&quot;date-parts&quot;:[[&quot;2014&quot;]]},&quot;number-of-pages&quot;:&quot;51-3301-51-3301&quot;,&quot;title&quot;:&quot;Bayes' rule: a tutorial introduction to Bayesian analysis&quot;,&quot;type&quot;:&quot;book&quot;,&quot;volume&quot;:&quot;51&quot;},&quot;uris&quot;:[&quot;http://www.mendeley.com/documents/?uuid=68db302e-4515-46ee-ab8b-a612ed2be1c8&quot;],&quot;isTemporary&quot;:false,&quot;legacyDesktopId&quot;:&quot;68db302e-4515-46ee-ab8b-a612ed2be1c8&quot;}],&quot;properties&quot;:{&quot;noteIndex&quot;:0},&quot;isEdited&quot;:false,&quot;manualOverride&quot;:{&quot;citeprocText&quot;:&quot;[15]&quot;,&quot;isManuallyOverridden&quot;:true,&quot;manualOverrideText&quot;:&quot;(Stone, 2014)&quot;},&quot;citationTag&quot;:&quot;MENDELEY_CITATION_v3_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&quot;},{&quot;citationID&quot;:&quot;MENDELEY_CITATION_c70aa708-4049-4851-975e-8a454ebd70e7&quot;,&quot;citationItems&quot;:[{&quot;id&quot;:&quot;ba5b9c4e-10b9-566e-a0cb-d794eb7592b2&quot;,&quot;itemData&quot;:{&quot;author&quot;:[{&quot;dropping-particle&quot;:&quot;&quot;,&quot;family&quot;:&quot;Orlof&quot;,&quot;given&quot;:&quot;Jeremy&quot;,&quot;non-dropping-particle&quot;:&quot;&quot;,&quot;parse-names&quot;:false,&quot;suffix&quot;:&quot;&quot;},{&quot;dropping-particle&quot;:&quot;&quot;,&quot;family&quot;:&quot;Bloom&quot;,&quot;given&quot;:&quot;Jonathan&quot;,&quot;non-dropping-particle&quot;:&quot;&quot;,&quot;parse-names&quot;:false,&quot;suffix&quot;:&quot;&quot;}],&quot;id&quot;:&quot;ba5b9c4e-10b9-566e-a0cb-d794eb7592b2&quot;,&quot;issued&quot;:{&quot;date-parts&quot;:[[&quot;2014&quot;]]},&quot;page&quot;:&quot;1-11&quot;,&quot;title&quot;:&quot;Conditional Probability , Independence and Bayes ’ Theorem Jeremy Orloff and Jonathan Bloom&quot;,&quot;type&quot;:&quot;article&quot;},&quot;uris&quot;:[&quot;http://www.mendeley.com/documents/?uuid=090b86cb-6dfa-473a-917f-8b472c0c4e0b&quot;],&quot;isTemporary&quot;:false,&quot;legacyDesktopId&quot;:&quot;090b86cb-6dfa-473a-917f-8b472c0c4e0b&quot;}],&quot;properties&quot;:{&quot;noteIndex&quot;:0},&quot;isEdited&quot;:false,&quot;manualOverride&quot;:{&quot;citeprocText&quot;:&quot;[16]&quot;,&quot;isManuallyOverridden&quot;:true,&quot;manualOverrideText&quot;:&quot;(Orlof &amp; Bloom, 2014)&quot;},&quot;citationTag&quot;:&quot;MENDELEY_CITATION_v3_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&quot;}]"/>
    <we:property name="MENDELEY_CITATIONS_STYLE" value="&quot;https://www.zotero.org/styles/iee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e9259218-f4bf-40bf-9260-a66590d2f692">
      <Terms xmlns="http://schemas.microsoft.com/office/infopath/2007/PartnerControls"/>
    </lcf76f155ced4ddcb4097134ff3c332f>
    <TaxCatchAll xmlns="35a5bf27-e1e9-4688-aaf1-2c892208f50b"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7F628624018E1C4F9AD7A3503CB46C5A" ma:contentTypeVersion="15" ma:contentTypeDescription="Create a new document." ma:contentTypeScope="" ma:versionID="a360ea9ff559febc5bb4de1b00fa1561">
  <xsd:schema xmlns:xsd="http://www.w3.org/2001/XMLSchema" xmlns:xs="http://www.w3.org/2001/XMLSchema" xmlns:p="http://schemas.microsoft.com/office/2006/metadata/properties" xmlns:ns2="e9259218-f4bf-40bf-9260-a66590d2f692" xmlns:ns3="35a5bf27-e1e9-4688-aaf1-2c892208f50b" targetNamespace="http://schemas.microsoft.com/office/2006/metadata/properties" ma:root="true" ma:fieldsID="fde0e2cad37788b462d516c15be6d14f" ns2:_="" ns3:_="">
    <xsd:import namespace="e9259218-f4bf-40bf-9260-a66590d2f692"/>
    <xsd:import namespace="35a5bf27-e1e9-4688-aaf1-2c892208f50b"/>
    <xsd:element name="properties">
      <xsd:complexType>
        <xsd:sequence>
          <xsd:element name="documentManagement">
            <xsd:complexType>
              <xsd:all>
                <xsd:element ref="ns2:MediaServiceMetadata" minOccurs="0"/>
                <xsd:element ref="ns2:MediaServiceFastMetadata" minOccurs="0"/>
                <xsd:element ref="ns2:MediaServiceGenerationTime" minOccurs="0"/>
                <xsd:element ref="ns2:MediaServiceEventHashCode" minOccurs="0"/>
                <xsd:element ref="ns2:MediaServiceAutoKeyPoints" minOccurs="0"/>
                <xsd:element ref="ns2:MediaServiceKeyPoints" minOccurs="0"/>
                <xsd:element ref="ns2:MediaServiceOCR" minOccurs="0"/>
                <xsd:element ref="ns2:MediaServiceDateTaken" minOccurs="0"/>
                <xsd:element ref="ns2:MediaLengthInSeconds" minOccurs="0"/>
                <xsd:element ref="ns3:SharedWithUsers" minOccurs="0"/>
                <xsd:element ref="ns3:SharedWithDetail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9259218-f4bf-40bf-9260-a66590d2f69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GenerationTime" ma:index="10" nillable="true" ma:displayName="MediaServiceGenerationTime" ma:hidden="true" ma:internalName="MediaServiceGenerationTime" ma:readOnly="true">
      <xsd:simpleType>
        <xsd:restriction base="dms:Text"/>
      </xsd:simpleType>
    </xsd:element>
    <xsd:element name="MediaServiceEventHashCode" ma:index="11" nillable="true" ma:displayName="MediaServiceEventHashCode" ma:hidden="true" ma:internalName="MediaServiceEventHashCode" ma:readOnly="true">
      <xsd:simpleType>
        <xsd:restriction base="dms:Text"/>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ce2da984-ee11-4564-966a-81a42342c957"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35a5bf27-e1e9-4688-aaf1-2c892208f50b"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TaxCatchAll" ma:index="21" nillable="true" ma:displayName="Taxonomy Catch All Column" ma:hidden="true" ma:list="{f1232262-a71e-4af8-b96a-b11a287ead44}" ma:internalName="TaxCatchAll" ma:showField="CatchAllData" ma:web="35a5bf27-e1e9-4688-aaf1-2c892208f50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b:Source>
    <b:Tag>Twi20</b:Tag>
    <b:SourceType>InternetSite</b:SourceType>
    <b:Guid>{6649F8AE-3B52-4E5E-8C1F-3AFAC077BA3B}</b:Guid>
    <b:Author>
      <b:Author>
        <b:Corporate>Twitter, Inc.</b:Corporate>
      </b:Author>
    </b:Author>
    <b:Title>Twitter Developer Doc</b:Title>
    <b:InternetSiteTitle>Twitter Developer</b:InternetSiteTitle>
    <b:Year>2020</b:Year>
    <b:URL>https://developer.twitter.com/en/docs</b:URL>
    <b:RefOrder>1</b:RefOrder>
  </b:Source>
  <b:Source>
    <b:Tag>JCl201</b:Tag>
    <b:SourceType>InternetSite</b:SourceType>
    <b:Guid>{216CBCB4-28E5-476C-ABCC-2D7143280839}</b:Guid>
    <b:Author>
      <b:Author>
        <b:NameList>
          <b:Person>
            <b:Last>Clement</b:Last>
            <b:First>J.</b:First>
          </b:Person>
        </b:NameList>
      </b:Author>
    </b:Author>
    <b:Title>Twitter: annual revenue 2010-2019, by segment</b:Title>
    <b:InternetSiteTitle>statista</b:InternetSiteTitle>
    <b:Year>2020</b:Year>
    <b:Month>February</b:Month>
    <b:Day>19</b:Day>
    <b:URL>https://www.statista.com/statistics/274566/twitters-annual-revenue-by-channel/</b:URL>
    <b:RefOrder>2</b:RefOrder>
  </b:Source>
  <b:Source>
    <b:Tag>JCl19</b:Tag>
    <b:SourceType>InternetSite</b:SourceType>
    <b:Guid>{6C134CFA-73D2-4F71-8852-96ACE8F90C63}</b:Guid>
    <b:Author>
      <b:Author>
        <b:NameList>
          <b:Person>
            <b:Last>Clement</b:Last>
            <b:First>J.</b:First>
          </b:Person>
        </b:NameList>
      </b:Author>
    </b:Author>
    <b:Title>Twitter: number of monthly active users 2010-2019</b:Title>
    <b:InternetSiteTitle>statista</b:InternetSiteTitle>
    <b:Year>2019</b:Year>
    <b:Month>August</b:Month>
    <b:Day>14</b:Day>
    <b:URL>https://www.statista.com/statistics/282087/number-of-monthly-active-twitter-users/</b:URL>
    <b:RefOrder>3</b:RefOrder>
  </b:Source>
  <b:Source>
    <b:Tag>JCl191</b:Tag>
    <b:SourceType>InternetSite</b:SourceType>
    <b:Guid>{A6CE15F0-6999-4A39-885E-B521552A0399}</b:Guid>
    <b:Author>
      <b:Author>
        <b:NameList>
          <b:Person>
            <b:Last>Clement</b:Last>
            <b:First>J.</b:First>
          </b:Person>
        </b:NameList>
      </b:Author>
    </b:Author>
    <b:Title>Annual Twitter user growth rate worldwide from 2015 to 2020</b:Title>
    <b:InternetSiteTitle>statista</b:InternetSiteTitle>
    <b:Year>2019</b:Year>
    <b:Month>July</b:Month>
    <b:Day>23</b:Day>
    <b:URL>https://www.statista.com/statistics/303723/twitters-annual-growth-rate-worldwide/#:~:text=Twitter%3A%20annual%20user%20growth%20rate%20worldwide%202015-2020&amp;text=This%20statistic%20provides%20information%20on,2%20percent%20annually%20in%202020</b:URL>
    <b:RefOrder>4</b:RefOrder>
  </b:Source>
  <b:Source>
    <b:Tag>Twi16</b:Tag>
    <b:SourceType>InternetSite</b:SourceType>
    <b:Guid>{0B29DEC9-7D40-4B79-ABC4-FBB8850D719D}</b:Guid>
    <b:Title>Twitter penetration in the Philippines from 2014 to 2019</b:Title>
    <b:InternetSiteTitle>statistica</b:InternetSiteTitle>
    <b:Year>2016</b:Year>
    <b:Month>February</b:Month>
    <b:Day>22</b:Day>
    <b:URL>https://www.statista.com/statistics/490628/twitter-penetration-philippines/</b:URL>
    <b:RefOrder>5</b:RefOrder>
  </b:Source>
  <b:Source>
    <b:Tag>Sim19</b:Tag>
    <b:SourceType>InternetSite</b:SourceType>
    <b:Guid>{FEDB04F2-9E42-473E-8A8D-2EBA5AE337D4}</b:Guid>
    <b:Author>
      <b:Author>
        <b:NameList>
          <b:Person>
            <b:Last>Kemp</b:Last>
            <b:First>Simon</b:First>
          </b:Person>
        </b:NameList>
      </b:Author>
    </b:Author>
    <b:Title>DIGITAL 2019: GLOBAL INTERNET USE ACCELERATES</b:Title>
    <b:InternetSiteTitle>wearesocial</b:InternetSiteTitle>
    <b:Year>2019</b:Year>
    <b:Month>January</b:Month>
    <b:Day>30</b:Day>
    <b:URL>https://wearesocial.com/blog/2019/01/digital-2019-global-internet-use-accelerates#</b:URL>
    <b:RefOrder>6</b:RefOrder>
  </b:Source>
  <b:Source>
    <b:Tag>Twi</b:Tag>
    <b:SourceType>InternetSite</b:SourceType>
    <b:Guid>{D0EA8BAF-4823-4C71-B12B-A7DD0D14524A}</b:Guid>
    <b:Title>Twitter statistics for Philippines</b:Title>
    <b:InternetSiteTitle>socialbakers</b:InternetSiteTitle>
    <b:URL>https://www.socialbakers.com/statistics/twitter/profiles/philippines</b:URL>
    <b:RefOrder>7</b:RefOrder>
  </b:Source>
</b:Sources>
</file>

<file path=customXml/itemProps1.xml><?xml version="1.0" encoding="utf-8"?>
<ds:datastoreItem xmlns:ds="http://schemas.openxmlformats.org/officeDocument/2006/customXml" ds:itemID="{E8C81B26-B488-459F-9DDD-6386924B4FA6}">
  <ds:schemaRefs>
    <ds:schemaRef ds:uri="http://schemas.microsoft.com/sharepoint/v3/contenttype/forms"/>
  </ds:schemaRefs>
</ds:datastoreItem>
</file>

<file path=customXml/itemProps2.xml><?xml version="1.0" encoding="utf-8"?>
<ds:datastoreItem xmlns:ds="http://schemas.openxmlformats.org/officeDocument/2006/customXml" ds:itemID="{316454A2-BEED-4FF6-A33A-FA4619259F91}">
  <ds:schemaRefs>
    <ds:schemaRef ds:uri="http://schemas.microsoft.com/office/2006/metadata/properties"/>
    <ds:schemaRef ds:uri="http://schemas.microsoft.com/office/infopath/2007/PartnerControls"/>
    <ds:schemaRef ds:uri="e9259218-f4bf-40bf-9260-a66590d2f692"/>
    <ds:schemaRef ds:uri="35a5bf27-e1e9-4688-aaf1-2c892208f50b"/>
  </ds:schemaRefs>
</ds:datastoreItem>
</file>

<file path=customXml/itemProps3.xml><?xml version="1.0" encoding="utf-8"?>
<ds:datastoreItem xmlns:ds="http://schemas.openxmlformats.org/officeDocument/2006/customXml" ds:itemID="{12A74A53-FD77-45B4-AD91-94FCE4E882C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9259218-f4bf-40bf-9260-a66590d2f692"/>
    <ds:schemaRef ds:uri="35a5bf27-e1e9-4688-aaf1-2c892208f50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5844325-AE28-489D-8E5D-8A40BECEE1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6</TotalTime>
  <Pages>89</Pages>
  <Words>14837</Words>
  <Characters>84575</Characters>
  <Application>Microsoft Office Word</Application>
  <DocSecurity>0</DocSecurity>
  <Lines>704</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214</CharactersWithSpaces>
  <SharedDoc>false</SharedDoc>
  <HLinks>
    <vt:vector size="540" baseType="variant">
      <vt:variant>
        <vt:i4>1703988</vt:i4>
      </vt:variant>
      <vt:variant>
        <vt:i4>542</vt:i4>
      </vt:variant>
      <vt:variant>
        <vt:i4>0</vt:i4>
      </vt:variant>
      <vt:variant>
        <vt:i4>5</vt:i4>
      </vt:variant>
      <vt:variant>
        <vt:lpwstr/>
      </vt:variant>
      <vt:variant>
        <vt:lpwstr>_Toc106139058</vt:lpwstr>
      </vt:variant>
      <vt:variant>
        <vt:i4>1703988</vt:i4>
      </vt:variant>
      <vt:variant>
        <vt:i4>536</vt:i4>
      </vt:variant>
      <vt:variant>
        <vt:i4>0</vt:i4>
      </vt:variant>
      <vt:variant>
        <vt:i4>5</vt:i4>
      </vt:variant>
      <vt:variant>
        <vt:lpwstr/>
      </vt:variant>
      <vt:variant>
        <vt:lpwstr>_Toc106139057</vt:lpwstr>
      </vt:variant>
      <vt:variant>
        <vt:i4>1703988</vt:i4>
      </vt:variant>
      <vt:variant>
        <vt:i4>530</vt:i4>
      </vt:variant>
      <vt:variant>
        <vt:i4>0</vt:i4>
      </vt:variant>
      <vt:variant>
        <vt:i4>5</vt:i4>
      </vt:variant>
      <vt:variant>
        <vt:lpwstr/>
      </vt:variant>
      <vt:variant>
        <vt:lpwstr>_Toc106139056</vt:lpwstr>
      </vt:variant>
      <vt:variant>
        <vt:i4>1703988</vt:i4>
      </vt:variant>
      <vt:variant>
        <vt:i4>524</vt:i4>
      </vt:variant>
      <vt:variant>
        <vt:i4>0</vt:i4>
      </vt:variant>
      <vt:variant>
        <vt:i4>5</vt:i4>
      </vt:variant>
      <vt:variant>
        <vt:lpwstr/>
      </vt:variant>
      <vt:variant>
        <vt:lpwstr>_Toc106139055</vt:lpwstr>
      </vt:variant>
      <vt:variant>
        <vt:i4>1703988</vt:i4>
      </vt:variant>
      <vt:variant>
        <vt:i4>518</vt:i4>
      </vt:variant>
      <vt:variant>
        <vt:i4>0</vt:i4>
      </vt:variant>
      <vt:variant>
        <vt:i4>5</vt:i4>
      </vt:variant>
      <vt:variant>
        <vt:lpwstr/>
      </vt:variant>
      <vt:variant>
        <vt:lpwstr>_Toc106139054</vt:lpwstr>
      </vt:variant>
      <vt:variant>
        <vt:i4>1703988</vt:i4>
      </vt:variant>
      <vt:variant>
        <vt:i4>512</vt:i4>
      </vt:variant>
      <vt:variant>
        <vt:i4>0</vt:i4>
      </vt:variant>
      <vt:variant>
        <vt:i4>5</vt:i4>
      </vt:variant>
      <vt:variant>
        <vt:lpwstr/>
      </vt:variant>
      <vt:variant>
        <vt:lpwstr>_Toc106139053</vt:lpwstr>
      </vt:variant>
      <vt:variant>
        <vt:i4>1703988</vt:i4>
      </vt:variant>
      <vt:variant>
        <vt:i4>506</vt:i4>
      </vt:variant>
      <vt:variant>
        <vt:i4>0</vt:i4>
      </vt:variant>
      <vt:variant>
        <vt:i4>5</vt:i4>
      </vt:variant>
      <vt:variant>
        <vt:lpwstr/>
      </vt:variant>
      <vt:variant>
        <vt:lpwstr>_Toc106139052</vt:lpwstr>
      </vt:variant>
      <vt:variant>
        <vt:i4>1703988</vt:i4>
      </vt:variant>
      <vt:variant>
        <vt:i4>500</vt:i4>
      </vt:variant>
      <vt:variant>
        <vt:i4>0</vt:i4>
      </vt:variant>
      <vt:variant>
        <vt:i4>5</vt:i4>
      </vt:variant>
      <vt:variant>
        <vt:lpwstr/>
      </vt:variant>
      <vt:variant>
        <vt:lpwstr>_Toc106139051</vt:lpwstr>
      </vt:variant>
      <vt:variant>
        <vt:i4>5767269</vt:i4>
      </vt:variant>
      <vt:variant>
        <vt:i4>491</vt:i4>
      </vt:variant>
      <vt:variant>
        <vt:i4>0</vt:i4>
      </vt:variant>
      <vt:variant>
        <vt:i4>5</vt:i4>
      </vt:variant>
      <vt:variant>
        <vt:lpwstr>C:\Users\ianrx\Downloads\kekekekekke.docx</vt:lpwstr>
      </vt:variant>
      <vt:variant>
        <vt:lpwstr>_Toc106139050</vt:lpwstr>
      </vt:variant>
      <vt:variant>
        <vt:i4>5832805</vt:i4>
      </vt:variant>
      <vt:variant>
        <vt:i4>485</vt:i4>
      </vt:variant>
      <vt:variant>
        <vt:i4>0</vt:i4>
      </vt:variant>
      <vt:variant>
        <vt:i4>5</vt:i4>
      </vt:variant>
      <vt:variant>
        <vt:lpwstr>C:\Users\ianrx\Downloads\kekekekekke.docx</vt:lpwstr>
      </vt:variant>
      <vt:variant>
        <vt:lpwstr>_Toc106139049</vt:lpwstr>
      </vt:variant>
      <vt:variant>
        <vt:i4>1769524</vt:i4>
      </vt:variant>
      <vt:variant>
        <vt:i4>479</vt:i4>
      </vt:variant>
      <vt:variant>
        <vt:i4>0</vt:i4>
      </vt:variant>
      <vt:variant>
        <vt:i4>5</vt:i4>
      </vt:variant>
      <vt:variant>
        <vt:lpwstr/>
      </vt:variant>
      <vt:variant>
        <vt:lpwstr>_Toc106139048</vt:lpwstr>
      </vt:variant>
      <vt:variant>
        <vt:i4>1769524</vt:i4>
      </vt:variant>
      <vt:variant>
        <vt:i4>473</vt:i4>
      </vt:variant>
      <vt:variant>
        <vt:i4>0</vt:i4>
      </vt:variant>
      <vt:variant>
        <vt:i4>5</vt:i4>
      </vt:variant>
      <vt:variant>
        <vt:lpwstr/>
      </vt:variant>
      <vt:variant>
        <vt:lpwstr>_Toc106139047</vt:lpwstr>
      </vt:variant>
      <vt:variant>
        <vt:i4>5832805</vt:i4>
      </vt:variant>
      <vt:variant>
        <vt:i4>467</vt:i4>
      </vt:variant>
      <vt:variant>
        <vt:i4>0</vt:i4>
      </vt:variant>
      <vt:variant>
        <vt:i4>5</vt:i4>
      </vt:variant>
      <vt:variant>
        <vt:lpwstr>C:\Users\ianrx\Downloads\kekekekekke.docx</vt:lpwstr>
      </vt:variant>
      <vt:variant>
        <vt:lpwstr>_Toc106139046</vt:lpwstr>
      </vt:variant>
      <vt:variant>
        <vt:i4>5832805</vt:i4>
      </vt:variant>
      <vt:variant>
        <vt:i4>461</vt:i4>
      </vt:variant>
      <vt:variant>
        <vt:i4>0</vt:i4>
      </vt:variant>
      <vt:variant>
        <vt:i4>5</vt:i4>
      </vt:variant>
      <vt:variant>
        <vt:lpwstr>C:\Users\ianrx\Downloads\kekekekekke.docx</vt:lpwstr>
      </vt:variant>
      <vt:variant>
        <vt:lpwstr>_Toc106139045</vt:lpwstr>
      </vt:variant>
      <vt:variant>
        <vt:i4>1769524</vt:i4>
      </vt:variant>
      <vt:variant>
        <vt:i4>455</vt:i4>
      </vt:variant>
      <vt:variant>
        <vt:i4>0</vt:i4>
      </vt:variant>
      <vt:variant>
        <vt:i4>5</vt:i4>
      </vt:variant>
      <vt:variant>
        <vt:lpwstr/>
      </vt:variant>
      <vt:variant>
        <vt:lpwstr>_Toc106139044</vt:lpwstr>
      </vt:variant>
      <vt:variant>
        <vt:i4>1769524</vt:i4>
      </vt:variant>
      <vt:variant>
        <vt:i4>449</vt:i4>
      </vt:variant>
      <vt:variant>
        <vt:i4>0</vt:i4>
      </vt:variant>
      <vt:variant>
        <vt:i4>5</vt:i4>
      </vt:variant>
      <vt:variant>
        <vt:lpwstr/>
      </vt:variant>
      <vt:variant>
        <vt:lpwstr>_Toc106139043</vt:lpwstr>
      </vt:variant>
      <vt:variant>
        <vt:i4>1769524</vt:i4>
      </vt:variant>
      <vt:variant>
        <vt:i4>443</vt:i4>
      </vt:variant>
      <vt:variant>
        <vt:i4>0</vt:i4>
      </vt:variant>
      <vt:variant>
        <vt:i4>5</vt:i4>
      </vt:variant>
      <vt:variant>
        <vt:lpwstr/>
      </vt:variant>
      <vt:variant>
        <vt:lpwstr>_Toc106139042</vt:lpwstr>
      </vt:variant>
      <vt:variant>
        <vt:i4>1769524</vt:i4>
      </vt:variant>
      <vt:variant>
        <vt:i4>437</vt:i4>
      </vt:variant>
      <vt:variant>
        <vt:i4>0</vt:i4>
      </vt:variant>
      <vt:variant>
        <vt:i4>5</vt:i4>
      </vt:variant>
      <vt:variant>
        <vt:lpwstr/>
      </vt:variant>
      <vt:variant>
        <vt:lpwstr>_Toc106139041</vt:lpwstr>
      </vt:variant>
      <vt:variant>
        <vt:i4>1769524</vt:i4>
      </vt:variant>
      <vt:variant>
        <vt:i4>431</vt:i4>
      </vt:variant>
      <vt:variant>
        <vt:i4>0</vt:i4>
      </vt:variant>
      <vt:variant>
        <vt:i4>5</vt:i4>
      </vt:variant>
      <vt:variant>
        <vt:lpwstr/>
      </vt:variant>
      <vt:variant>
        <vt:lpwstr>_Toc106139040</vt:lpwstr>
      </vt:variant>
      <vt:variant>
        <vt:i4>1835060</vt:i4>
      </vt:variant>
      <vt:variant>
        <vt:i4>425</vt:i4>
      </vt:variant>
      <vt:variant>
        <vt:i4>0</vt:i4>
      </vt:variant>
      <vt:variant>
        <vt:i4>5</vt:i4>
      </vt:variant>
      <vt:variant>
        <vt:lpwstr/>
      </vt:variant>
      <vt:variant>
        <vt:lpwstr>_Toc106139039</vt:lpwstr>
      </vt:variant>
      <vt:variant>
        <vt:i4>1835060</vt:i4>
      </vt:variant>
      <vt:variant>
        <vt:i4>419</vt:i4>
      </vt:variant>
      <vt:variant>
        <vt:i4>0</vt:i4>
      </vt:variant>
      <vt:variant>
        <vt:i4>5</vt:i4>
      </vt:variant>
      <vt:variant>
        <vt:lpwstr/>
      </vt:variant>
      <vt:variant>
        <vt:lpwstr>_Toc106139038</vt:lpwstr>
      </vt:variant>
      <vt:variant>
        <vt:i4>1835060</vt:i4>
      </vt:variant>
      <vt:variant>
        <vt:i4>413</vt:i4>
      </vt:variant>
      <vt:variant>
        <vt:i4>0</vt:i4>
      </vt:variant>
      <vt:variant>
        <vt:i4>5</vt:i4>
      </vt:variant>
      <vt:variant>
        <vt:lpwstr/>
      </vt:variant>
      <vt:variant>
        <vt:lpwstr>_Toc106139037</vt:lpwstr>
      </vt:variant>
      <vt:variant>
        <vt:i4>1835060</vt:i4>
      </vt:variant>
      <vt:variant>
        <vt:i4>407</vt:i4>
      </vt:variant>
      <vt:variant>
        <vt:i4>0</vt:i4>
      </vt:variant>
      <vt:variant>
        <vt:i4>5</vt:i4>
      </vt:variant>
      <vt:variant>
        <vt:lpwstr/>
      </vt:variant>
      <vt:variant>
        <vt:lpwstr>_Toc106139036</vt:lpwstr>
      </vt:variant>
      <vt:variant>
        <vt:i4>1835060</vt:i4>
      </vt:variant>
      <vt:variant>
        <vt:i4>401</vt:i4>
      </vt:variant>
      <vt:variant>
        <vt:i4>0</vt:i4>
      </vt:variant>
      <vt:variant>
        <vt:i4>5</vt:i4>
      </vt:variant>
      <vt:variant>
        <vt:lpwstr/>
      </vt:variant>
      <vt:variant>
        <vt:lpwstr>_Toc106139035</vt:lpwstr>
      </vt:variant>
      <vt:variant>
        <vt:i4>1835060</vt:i4>
      </vt:variant>
      <vt:variant>
        <vt:i4>395</vt:i4>
      </vt:variant>
      <vt:variant>
        <vt:i4>0</vt:i4>
      </vt:variant>
      <vt:variant>
        <vt:i4>5</vt:i4>
      </vt:variant>
      <vt:variant>
        <vt:lpwstr/>
      </vt:variant>
      <vt:variant>
        <vt:lpwstr>_Toc106139034</vt:lpwstr>
      </vt:variant>
      <vt:variant>
        <vt:i4>1835060</vt:i4>
      </vt:variant>
      <vt:variant>
        <vt:i4>389</vt:i4>
      </vt:variant>
      <vt:variant>
        <vt:i4>0</vt:i4>
      </vt:variant>
      <vt:variant>
        <vt:i4>5</vt:i4>
      </vt:variant>
      <vt:variant>
        <vt:lpwstr/>
      </vt:variant>
      <vt:variant>
        <vt:lpwstr>_Toc106139033</vt:lpwstr>
      </vt:variant>
      <vt:variant>
        <vt:i4>1835060</vt:i4>
      </vt:variant>
      <vt:variant>
        <vt:i4>383</vt:i4>
      </vt:variant>
      <vt:variant>
        <vt:i4>0</vt:i4>
      </vt:variant>
      <vt:variant>
        <vt:i4>5</vt:i4>
      </vt:variant>
      <vt:variant>
        <vt:lpwstr/>
      </vt:variant>
      <vt:variant>
        <vt:lpwstr>_Toc106139032</vt:lpwstr>
      </vt:variant>
      <vt:variant>
        <vt:i4>1835060</vt:i4>
      </vt:variant>
      <vt:variant>
        <vt:i4>377</vt:i4>
      </vt:variant>
      <vt:variant>
        <vt:i4>0</vt:i4>
      </vt:variant>
      <vt:variant>
        <vt:i4>5</vt:i4>
      </vt:variant>
      <vt:variant>
        <vt:lpwstr/>
      </vt:variant>
      <vt:variant>
        <vt:lpwstr>_Toc106139031</vt:lpwstr>
      </vt:variant>
      <vt:variant>
        <vt:i4>1835060</vt:i4>
      </vt:variant>
      <vt:variant>
        <vt:i4>371</vt:i4>
      </vt:variant>
      <vt:variant>
        <vt:i4>0</vt:i4>
      </vt:variant>
      <vt:variant>
        <vt:i4>5</vt:i4>
      </vt:variant>
      <vt:variant>
        <vt:lpwstr/>
      </vt:variant>
      <vt:variant>
        <vt:lpwstr>_Toc106139030</vt:lpwstr>
      </vt:variant>
      <vt:variant>
        <vt:i4>1900596</vt:i4>
      </vt:variant>
      <vt:variant>
        <vt:i4>365</vt:i4>
      </vt:variant>
      <vt:variant>
        <vt:i4>0</vt:i4>
      </vt:variant>
      <vt:variant>
        <vt:i4>5</vt:i4>
      </vt:variant>
      <vt:variant>
        <vt:lpwstr/>
      </vt:variant>
      <vt:variant>
        <vt:lpwstr>_Toc106139029</vt:lpwstr>
      </vt:variant>
      <vt:variant>
        <vt:i4>1900596</vt:i4>
      </vt:variant>
      <vt:variant>
        <vt:i4>359</vt:i4>
      </vt:variant>
      <vt:variant>
        <vt:i4>0</vt:i4>
      </vt:variant>
      <vt:variant>
        <vt:i4>5</vt:i4>
      </vt:variant>
      <vt:variant>
        <vt:lpwstr/>
      </vt:variant>
      <vt:variant>
        <vt:lpwstr>_Toc106139028</vt:lpwstr>
      </vt:variant>
      <vt:variant>
        <vt:i4>1900596</vt:i4>
      </vt:variant>
      <vt:variant>
        <vt:i4>353</vt:i4>
      </vt:variant>
      <vt:variant>
        <vt:i4>0</vt:i4>
      </vt:variant>
      <vt:variant>
        <vt:i4>5</vt:i4>
      </vt:variant>
      <vt:variant>
        <vt:lpwstr/>
      </vt:variant>
      <vt:variant>
        <vt:lpwstr>_Toc106139027</vt:lpwstr>
      </vt:variant>
      <vt:variant>
        <vt:i4>1900596</vt:i4>
      </vt:variant>
      <vt:variant>
        <vt:i4>347</vt:i4>
      </vt:variant>
      <vt:variant>
        <vt:i4>0</vt:i4>
      </vt:variant>
      <vt:variant>
        <vt:i4>5</vt:i4>
      </vt:variant>
      <vt:variant>
        <vt:lpwstr/>
      </vt:variant>
      <vt:variant>
        <vt:lpwstr>_Toc106139026</vt:lpwstr>
      </vt:variant>
      <vt:variant>
        <vt:i4>1900596</vt:i4>
      </vt:variant>
      <vt:variant>
        <vt:i4>341</vt:i4>
      </vt:variant>
      <vt:variant>
        <vt:i4>0</vt:i4>
      </vt:variant>
      <vt:variant>
        <vt:i4>5</vt:i4>
      </vt:variant>
      <vt:variant>
        <vt:lpwstr/>
      </vt:variant>
      <vt:variant>
        <vt:lpwstr>_Toc106139025</vt:lpwstr>
      </vt:variant>
      <vt:variant>
        <vt:i4>1900596</vt:i4>
      </vt:variant>
      <vt:variant>
        <vt:i4>335</vt:i4>
      </vt:variant>
      <vt:variant>
        <vt:i4>0</vt:i4>
      </vt:variant>
      <vt:variant>
        <vt:i4>5</vt:i4>
      </vt:variant>
      <vt:variant>
        <vt:lpwstr/>
      </vt:variant>
      <vt:variant>
        <vt:lpwstr>_Toc106139024</vt:lpwstr>
      </vt:variant>
      <vt:variant>
        <vt:i4>1900596</vt:i4>
      </vt:variant>
      <vt:variant>
        <vt:i4>329</vt:i4>
      </vt:variant>
      <vt:variant>
        <vt:i4>0</vt:i4>
      </vt:variant>
      <vt:variant>
        <vt:i4>5</vt:i4>
      </vt:variant>
      <vt:variant>
        <vt:lpwstr/>
      </vt:variant>
      <vt:variant>
        <vt:lpwstr>_Toc106139023</vt:lpwstr>
      </vt:variant>
      <vt:variant>
        <vt:i4>1900596</vt:i4>
      </vt:variant>
      <vt:variant>
        <vt:i4>323</vt:i4>
      </vt:variant>
      <vt:variant>
        <vt:i4>0</vt:i4>
      </vt:variant>
      <vt:variant>
        <vt:i4>5</vt:i4>
      </vt:variant>
      <vt:variant>
        <vt:lpwstr/>
      </vt:variant>
      <vt:variant>
        <vt:lpwstr>_Toc106139022</vt:lpwstr>
      </vt:variant>
      <vt:variant>
        <vt:i4>1900596</vt:i4>
      </vt:variant>
      <vt:variant>
        <vt:i4>317</vt:i4>
      </vt:variant>
      <vt:variant>
        <vt:i4>0</vt:i4>
      </vt:variant>
      <vt:variant>
        <vt:i4>5</vt:i4>
      </vt:variant>
      <vt:variant>
        <vt:lpwstr/>
      </vt:variant>
      <vt:variant>
        <vt:lpwstr>_Toc106139021</vt:lpwstr>
      </vt:variant>
      <vt:variant>
        <vt:i4>1900596</vt:i4>
      </vt:variant>
      <vt:variant>
        <vt:i4>311</vt:i4>
      </vt:variant>
      <vt:variant>
        <vt:i4>0</vt:i4>
      </vt:variant>
      <vt:variant>
        <vt:i4>5</vt:i4>
      </vt:variant>
      <vt:variant>
        <vt:lpwstr/>
      </vt:variant>
      <vt:variant>
        <vt:lpwstr>_Toc106139020</vt:lpwstr>
      </vt:variant>
      <vt:variant>
        <vt:i4>1703992</vt:i4>
      </vt:variant>
      <vt:variant>
        <vt:i4>302</vt:i4>
      </vt:variant>
      <vt:variant>
        <vt:i4>0</vt:i4>
      </vt:variant>
      <vt:variant>
        <vt:i4>5</vt:i4>
      </vt:variant>
      <vt:variant>
        <vt:lpwstr/>
      </vt:variant>
      <vt:variant>
        <vt:lpwstr>_Toc106185792</vt:lpwstr>
      </vt:variant>
      <vt:variant>
        <vt:i4>1703992</vt:i4>
      </vt:variant>
      <vt:variant>
        <vt:i4>296</vt:i4>
      </vt:variant>
      <vt:variant>
        <vt:i4>0</vt:i4>
      </vt:variant>
      <vt:variant>
        <vt:i4>5</vt:i4>
      </vt:variant>
      <vt:variant>
        <vt:lpwstr/>
      </vt:variant>
      <vt:variant>
        <vt:lpwstr>_Toc106185791</vt:lpwstr>
      </vt:variant>
      <vt:variant>
        <vt:i4>1703992</vt:i4>
      </vt:variant>
      <vt:variant>
        <vt:i4>290</vt:i4>
      </vt:variant>
      <vt:variant>
        <vt:i4>0</vt:i4>
      </vt:variant>
      <vt:variant>
        <vt:i4>5</vt:i4>
      </vt:variant>
      <vt:variant>
        <vt:lpwstr/>
      </vt:variant>
      <vt:variant>
        <vt:lpwstr>_Toc106185790</vt:lpwstr>
      </vt:variant>
      <vt:variant>
        <vt:i4>1769528</vt:i4>
      </vt:variant>
      <vt:variant>
        <vt:i4>284</vt:i4>
      </vt:variant>
      <vt:variant>
        <vt:i4>0</vt:i4>
      </vt:variant>
      <vt:variant>
        <vt:i4>5</vt:i4>
      </vt:variant>
      <vt:variant>
        <vt:lpwstr/>
      </vt:variant>
      <vt:variant>
        <vt:lpwstr>_Toc106185789</vt:lpwstr>
      </vt:variant>
      <vt:variant>
        <vt:i4>1769528</vt:i4>
      </vt:variant>
      <vt:variant>
        <vt:i4>278</vt:i4>
      </vt:variant>
      <vt:variant>
        <vt:i4>0</vt:i4>
      </vt:variant>
      <vt:variant>
        <vt:i4>5</vt:i4>
      </vt:variant>
      <vt:variant>
        <vt:lpwstr/>
      </vt:variant>
      <vt:variant>
        <vt:lpwstr>_Toc106185788</vt:lpwstr>
      </vt:variant>
      <vt:variant>
        <vt:i4>1769528</vt:i4>
      </vt:variant>
      <vt:variant>
        <vt:i4>272</vt:i4>
      </vt:variant>
      <vt:variant>
        <vt:i4>0</vt:i4>
      </vt:variant>
      <vt:variant>
        <vt:i4>5</vt:i4>
      </vt:variant>
      <vt:variant>
        <vt:lpwstr/>
      </vt:variant>
      <vt:variant>
        <vt:lpwstr>_Toc106185787</vt:lpwstr>
      </vt:variant>
      <vt:variant>
        <vt:i4>1769528</vt:i4>
      </vt:variant>
      <vt:variant>
        <vt:i4>266</vt:i4>
      </vt:variant>
      <vt:variant>
        <vt:i4>0</vt:i4>
      </vt:variant>
      <vt:variant>
        <vt:i4>5</vt:i4>
      </vt:variant>
      <vt:variant>
        <vt:lpwstr/>
      </vt:variant>
      <vt:variant>
        <vt:lpwstr>_Toc106185786</vt:lpwstr>
      </vt:variant>
      <vt:variant>
        <vt:i4>1769528</vt:i4>
      </vt:variant>
      <vt:variant>
        <vt:i4>260</vt:i4>
      </vt:variant>
      <vt:variant>
        <vt:i4>0</vt:i4>
      </vt:variant>
      <vt:variant>
        <vt:i4>5</vt:i4>
      </vt:variant>
      <vt:variant>
        <vt:lpwstr/>
      </vt:variant>
      <vt:variant>
        <vt:lpwstr>_Toc106185785</vt:lpwstr>
      </vt:variant>
      <vt:variant>
        <vt:i4>1769528</vt:i4>
      </vt:variant>
      <vt:variant>
        <vt:i4>254</vt:i4>
      </vt:variant>
      <vt:variant>
        <vt:i4>0</vt:i4>
      </vt:variant>
      <vt:variant>
        <vt:i4>5</vt:i4>
      </vt:variant>
      <vt:variant>
        <vt:lpwstr/>
      </vt:variant>
      <vt:variant>
        <vt:lpwstr>_Toc106185784</vt:lpwstr>
      </vt:variant>
      <vt:variant>
        <vt:i4>1769528</vt:i4>
      </vt:variant>
      <vt:variant>
        <vt:i4>248</vt:i4>
      </vt:variant>
      <vt:variant>
        <vt:i4>0</vt:i4>
      </vt:variant>
      <vt:variant>
        <vt:i4>5</vt:i4>
      </vt:variant>
      <vt:variant>
        <vt:lpwstr/>
      </vt:variant>
      <vt:variant>
        <vt:lpwstr>_Toc106185783</vt:lpwstr>
      </vt:variant>
      <vt:variant>
        <vt:i4>1769528</vt:i4>
      </vt:variant>
      <vt:variant>
        <vt:i4>242</vt:i4>
      </vt:variant>
      <vt:variant>
        <vt:i4>0</vt:i4>
      </vt:variant>
      <vt:variant>
        <vt:i4>5</vt:i4>
      </vt:variant>
      <vt:variant>
        <vt:lpwstr/>
      </vt:variant>
      <vt:variant>
        <vt:lpwstr>_Toc106185782</vt:lpwstr>
      </vt:variant>
      <vt:variant>
        <vt:i4>1769528</vt:i4>
      </vt:variant>
      <vt:variant>
        <vt:i4>236</vt:i4>
      </vt:variant>
      <vt:variant>
        <vt:i4>0</vt:i4>
      </vt:variant>
      <vt:variant>
        <vt:i4>5</vt:i4>
      </vt:variant>
      <vt:variant>
        <vt:lpwstr/>
      </vt:variant>
      <vt:variant>
        <vt:lpwstr>_Toc106185781</vt:lpwstr>
      </vt:variant>
      <vt:variant>
        <vt:i4>1769528</vt:i4>
      </vt:variant>
      <vt:variant>
        <vt:i4>230</vt:i4>
      </vt:variant>
      <vt:variant>
        <vt:i4>0</vt:i4>
      </vt:variant>
      <vt:variant>
        <vt:i4>5</vt:i4>
      </vt:variant>
      <vt:variant>
        <vt:lpwstr/>
      </vt:variant>
      <vt:variant>
        <vt:lpwstr>_Toc106185780</vt:lpwstr>
      </vt:variant>
      <vt:variant>
        <vt:i4>1310776</vt:i4>
      </vt:variant>
      <vt:variant>
        <vt:i4>224</vt:i4>
      </vt:variant>
      <vt:variant>
        <vt:i4>0</vt:i4>
      </vt:variant>
      <vt:variant>
        <vt:i4>5</vt:i4>
      </vt:variant>
      <vt:variant>
        <vt:lpwstr/>
      </vt:variant>
      <vt:variant>
        <vt:lpwstr>_Toc106185779</vt:lpwstr>
      </vt:variant>
      <vt:variant>
        <vt:i4>1310776</vt:i4>
      </vt:variant>
      <vt:variant>
        <vt:i4>218</vt:i4>
      </vt:variant>
      <vt:variant>
        <vt:i4>0</vt:i4>
      </vt:variant>
      <vt:variant>
        <vt:i4>5</vt:i4>
      </vt:variant>
      <vt:variant>
        <vt:lpwstr/>
      </vt:variant>
      <vt:variant>
        <vt:lpwstr>_Toc106185778</vt:lpwstr>
      </vt:variant>
      <vt:variant>
        <vt:i4>1310776</vt:i4>
      </vt:variant>
      <vt:variant>
        <vt:i4>212</vt:i4>
      </vt:variant>
      <vt:variant>
        <vt:i4>0</vt:i4>
      </vt:variant>
      <vt:variant>
        <vt:i4>5</vt:i4>
      </vt:variant>
      <vt:variant>
        <vt:lpwstr/>
      </vt:variant>
      <vt:variant>
        <vt:lpwstr>_Toc106185777</vt:lpwstr>
      </vt:variant>
      <vt:variant>
        <vt:i4>1310776</vt:i4>
      </vt:variant>
      <vt:variant>
        <vt:i4>206</vt:i4>
      </vt:variant>
      <vt:variant>
        <vt:i4>0</vt:i4>
      </vt:variant>
      <vt:variant>
        <vt:i4>5</vt:i4>
      </vt:variant>
      <vt:variant>
        <vt:lpwstr/>
      </vt:variant>
      <vt:variant>
        <vt:lpwstr>_Toc106185776</vt:lpwstr>
      </vt:variant>
      <vt:variant>
        <vt:i4>1310776</vt:i4>
      </vt:variant>
      <vt:variant>
        <vt:i4>200</vt:i4>
      </vt:variant>
      <vt:variant>
        <vt:i4>0</vt:i4>
      </vt:variant>
      <vt:variant>
        <vt:i4>5</vt:i4>
      </vt:variant>
      <vt:variant>
        <vt:lpwstr/>
      </vt:variant>
      <vt:variant>
        <vt:lpwstr>_Toc106185775</vt:lpwstr>
      </vt:variant>
      <vt:variant>
        <vt:i4>1310776</vt:i4>
      </vt:variant>
      <vt:variant>
        <vt:i4>194</vt:i4>
      </vt:variant>
      <vt:variant>
        <vt:i4>0</vt:i4>
      </vt:variant>
      <vt:variant>
        <vt:i4>5</vt:i4>
      </vt:variant>
      <vt:variant>
        <vt:lpwstr/>
      </vt:variant>
      <vt:variant>
        <vt:lpwstr>_Toc106185774</vt:lpwstr>
      </vt:variant>
      <vt:variant>
        <vt:i4>1310776</vt:i4>
      </vt:variant>
      <vt:variant>
        <vt:i4>188</vt:i4>
      </vt:variant>
      <vt:variant>
        <vt:i4>0</vt:i4>
      </vt:variant>
      <vt:variant>
        <vt:i4>5</vt:i4>
      </vt:variant>
      <vt:variant>
        <vt:lpwstr/>
      </vt:variant>
      <vt:variant>
        <vt:lpwstr>_Toc106185773</vt:lpwstr>
      </vt:variant>
      <vt:variant>
        <vt:i4>1310776</vt:i4>
      </vt:variant>
      <vt:variant>
        <vt:i4>182</vt:i4>
      </vt:variant>
      <vt:variant>
        <vt:i4>0</vt:i4>
      </vt:variant>
      <vt:variant>
        <vt:i4>5</vt:i4>
      </vt:variant>
      <vt:variant>
        <vt:lpwstr/>
      </vt:variant>
      <vt:variant>
        <vt:lpwstr>_Toc106185772</vt:lpwstr>
      </vt:variant>
      <vt:variant>
        <vt:i4>1310776</vt:i4>
      </vt:variant>
      <vt:variant>
        <vt:i4>176</vt:i4>
      </vt:variant>
      <vt:variant>
        <vt:i4>0</vt:i4>
      </vt:variant>
      <vt:variant>
        <vt:i4>5</vt:i4>
      </vt:variant>
      <vt:variant>
        <vt:lpwstr/>
      </vt:variant>
      <vt:variant>
        <vt:lpwstr>_Toc106185771</vt:lpwstr>
      </vt:variant>
      <vt:variant>
        <vt:i4>1310776</vt:i4>
      </vt:variant>
      <vt:variant>
        <vt:i4>170</vt:i4>
      </vt:variant>
      <vt:variant>
        <vt:i4>0</vt:i4>
      </vt:variant>
      <vt:variant>
        <vt:i4>5</vt:i4>
      </vt:variant>
      <vt:variant>
        <vt:lpwstr/>
      </vt:variant>
      <vt:variant>
        <vt:lpwstr>_Toc106185770</vt:lpwstr>
      </vt:variant>
      <vt:variant>
        <vt:i4>1376312</vt:i4>
      </vt:variant>
      <vt:variant>
        <vt:i4>164</vt:i4>
      </vt:variant>
      <vt:variant>
        <vt:i4>0</vt:i4>
      </vt:variant>
      <vt:variant>
        <vt:i4>5</vt:i4>
      </vt:variant>
      <vt:variant>
        <vt:lpwstr/>
      </vt:variant>
      <vt:variant>
        <vt:lpwstr>_Toc106185769</vt:lpwstr>
      </vt:variant>
      <vt:variant>
        <vt:i4>1376312</vt:i4>
      </vt:variant>
      <vt:variant>
        <vt:i4>158</vt:i4>
      </vt:variant>
      <vt:variant>
        <vt:i4>0</vt:i4>
      </vt:variant>
      <vt:variant>
        <vt:i4>5</vt:i4>
      </vt:variant>
      <vt:variant>
        <vt:lpwstr/>
      </vt:variant>
      <vt:variant>
        <vt:lpwstr>_Toc106185768</vt:lpwstr>
      </vt:variant>
      <vt:variant>
        <vt:i4>1376312</vt:i4>
      </vt:variant>
      <vt:variant>
        <vt:i4>152</vt:i4>
      </vt:variant>
      <vt:variant>
        <vt:i4>0</vt:i4>
      </vt:variant>
      <vt:variant>
        <vt:i4>5</vt:i4>
      </vt:variant>
      <vt:variant>
        <vt:lpwstr/>
      </vt:variant>
      <vt:variant>
        <vt:lpwstr>_Toc106185767</vt:lpwstr>
      </vt:variant>
      <vt:variant>
        <vt:i4>1376312</vt:i4>
      </vt:variant>
      <vt:variant>
        <vt:i4>146</vt:i4>
      </vt:variant>
      <vt:variant>
        <vt:i4>0</vt:i4>
      </vt:variant>
      <vt:variant>
        <vt:i4>5</vt:i4>
      </vt:variant>
      <vt:variant>
        <vt:lpwstr/>
      </vt:variant>
      <vt:variant>
        <vt:lpwstr>_Toc106185766</vt:lpwstr>
      </vt:variant>
      <vt:variant>
        <vt:i4>1376312</vt:i4>
      </vt:variant>
      <vt:variant>
        <vt:i4>140</vt:i4>
      </vt:variant>
      <vt:variant>
        <vt:i4>0</vt:i4>
      </vt:variant>
      <vt:variant>
        <vt:i4>5</vt:i4>
      </vt:variant>
      <vt:variant>
        <vt:lpwstr/>
      </vt:variant>
      <vt:variant>
        <vt:lpwstr>_Toc106185765</vt:lpwstr>
      </vt:variant>
      <vt:variant>
        <vt:i4>1376312</vt:i4>
      </vt:variant>
      <vt:variant>
        <vt:i4>134</vt:i4>
      </vt:variant>
      <vt:variant>
        <vt:i4>0</vt:i4>
      </vt:variant>
      <vt:variant>
        <vt:i4>5</vt:i4>
      </vt:variant>
      <vt:variant>
        <vt:lpwstr/>
      </vt:variant>
      <vt:variant>
        <vt:lpwstr>_Toc106185764</vt:lpwstr>
      </vt:variant>
      <vt:variant>
        <vt:i4>1376312</vt:i4>
      </vt:variant>
      <vt:variant>
        <vt:i4>128</vt:i4>
      </vt:variant>
      <vt:variant>
        <vt:i4>0</vt:i4>
      </vt:variant>
      <vt:variant>
        <vt:i4>5</vt:i4>
      </vt:variant>
      <vt:variant>
        <vt:lpwstr/>
      </vt:variant>
      <vt:variant>
        <vt:lpwstr>_Toc106185763</vt:lpwstr>
      </vt:variant>
      <vt:variant>
        <vt:i4>1376312</vt:i4>
      </vt:variant>
      <vt:variant>
        <vt:i4>122</vt:i4>
      </vt:variant>
      <vt:variant>
        <vt:i4>0</vt:i4>
      </vt:variant>
      <vt:variant>
        <vt:i4>5</vt:i4>
      </vt:variant>
      <vt:variant>
        <vt:lpwstr/>
      </vt:variant>
      <vt:variant>
        <vt:lpwstr>_Toc106185762</vt:lpwstr>
      </vt:variant>
      <vt:variant>
        <vt:i4>1376312</vt:i4>
      </vt:variant>
      <vt:variant>
        <vt:i4>116</vt:i4>
      </vt:variant>
      <vt:variant>
        <vt:i4>0</vt:i4>
      </vt:variant>
      <vt:variant>
        <vt:i4>5</vt:i4>
      </vt:variant>
      <vt:variant>
        <vt:lpwstr/>
      </vt:variant>
      <vt:variant>
        <vt:lpwstr>_Toc106185761</vt:lpwstr>
      </vt:variant>
      <vt:variant>
        <vt:i4>1376312</vt:i4>
      </vt:variant>
      <vt:variant>
        <vt:i4>110</vt:i4>
      </vt:variant>
      <vt:variant>
        <vt:i4>0</vt:i4>
      </vt:variant>
      <vt:variant>
        <vt:i4>5</vt:i4>
      </vt:variant>
      <vt:variant>
        <vt:lpwstr/>
      </vt:variant>
      <vt:variant>
        <vt:lpwstr>_Toc106185760</vt:lpwstr>
      </vt:variant>
      <vt:variant>
        <vt:i4>1441848</vt:i4>
      </vt:variant>
      <vt:variant>
        <vt:i4>104</vt:i4>
      </vt:variant>
      <vt:variant>
        <vt:i4>0</vt:i4>
      </vt:variant>
      <vt:variant>
        <vt:i4>5</vt:i4>
      </vt:variant>
      <vt:variant>
        <vt:lpwstr/>
      </vt:variant>
      <vt:variant>
        <vt:lpwstr>_Toc106185759</vt:lpwstr>
      </vt:variant>
      <vt:variant>
        <vt:i4>1441848</vt:i4>
      </vt:variant>
      <vt:variant>
        <vt:i4>98</vt:i4>
      </vt:variant>
      <vt:variant>
        <vt:i4>0</vt:i4>
      </vt:variant>
      <vt:variant>
        <vt:i4>5</vt:i4>
      </vt:variant>
      <vt:variant>
        <vt:lpwstr/>
      </vt:variant>
      <vt:variant>
        <vt:lpwstr>_Toc106185758</vt:lpwstr>
      </vt:variant>
      <vt:variant>
        <vt:i4>1441848</vt:i4>
      </vt:variant>
      <vt:variant>
        <vt:i4>92</vt:i4>
      </vt:variant>
      <vt:variant>
        <vt:i4>0</vt:i4>
      </vt:variant>
      <vt:variant>
        <vt:i4>5</vt:i4>
      </vt:variant>
      <vt:variant>
        <vt:lpwstr/>
      </vt:variant>
      <vt:variant>
        <vt:lpwstr>_Toc106185757</vt:lpwstr>
      </vt:variant>
      <vt:variant>
        <vt:i4>1441848</vt:i4>
      </vt:variant>
      <vt:variant>
        <vt:i4>86</vt:i4>
      </vt:variant>
      <vt:variant>
        <vt:i4>0</vt:i4>
      </vt:variant>
      <vt:variant>
        <vt:i4>5</vt:i4>
      </vt:variant>
      <vt:variant>
        <vt:lpwstr/>
      </vt:variant>
      <vt:variant>
        <vt:lpwstr>_Toc106185756</vt:lpwstr>
      </vt:variant>
      <vt:variant>
        <vt:i4>1441848</vt:i4>
      </vt:variant>
      <vt:variant>
        <vt:i4>80</vt:i4>
      </vt:variant>
      <vt:variant>
        <vt:i4>0</vt:i4>
      </vt:variant>
      <vt:variant>
        <vt:i4>5</vt:i4>
      </vt:variant>
      <vt:variant>
        <vt:lpwstr/>
      </vt:variant>
      <vt:variant>
        <vt:lpwstr>_Toc106185755</vt:lpwstr>
      </vt:variant>
      <vt:variant>
        <vt:i4>1441848</vt:i4>
      </vt:variant>
      <vt:variant>
        <vt:i4>74</vt:i4>
      </vt:variant>
      <vt:variant>
        <vt:i4>0</vt:i4>
      </vt:variant>
      <vt:variant>
        <vt:i4>5</vt:i4>
      </vt:variant>
      <vt:variant>
        <vt:lpwstr/>
      </vt:variant>
      <vt:variant>
        <vt:lpwstr>_Toc106185754</vt:lpwstr>
      </vt:variant>
      <vt:variant>
        <vt:i4>1441848</vt:i4>
      </vt:variant>
      <vt:variant>
        <vt:i4>68</vt:i4>
      </vt:variant>
      <vt:variant>
        <vt:i4>0</vt:i4>
      </vt:variant>
      <vt:variant>
        <vt:i4>5</vt:i4>
      </vt:variant>
      <vt:variant>
        <vt:lpwstr/>
      </vt:variant>
      <vt:variant>
        <vt:lpwstr>_Toc106185753</vt:lpwstr>
      </vt:variant>
      <vt:variant>
        <vt:i4>1441848</vt:i4>
      </vt:variant>
      <vt:variant>
        <vt:i4>62</vt:i4>
      </vt:variant>
      <vt:variant>
        <vt:i4>0</vt:i4>
      </vt:variant>
      <vt:variant>
        <vt:i4>5</vt:i4>
      </vt:variant>
      <vt:variant>
        <vt:lpwstr/>
      </vt:variant>
      <vt:variant>
        <vt:lpwstr>_Toc106185752</vt:lpwstr>
      </vt:variant>
      <vt:variant>
        <vt:i4>1441848</vt:i4>
      </vt:variant>
      <vt:variant>
        <vt:i4>56</vt:i4>
      </vt:variant>
      <vt:variant>
        <vt:i4>0</vt:i4>
      </vt:variant>
      <vt:variant>
        <vt:i4>5</vt:i4>
      </vt:variant>
      <vt:variant>
        <vt:lpwstr/>
      </vt:variant>
      <vt:variant>
        <vt:lpwstr>_Toc106185751</vt:lpwstr>
      </vt:variant>
      <vt:variant>
        <vt:i4>1441848</vt:i4>
      </vt:variant>
      <vt:variant>
        <vt:i4>50</vt:i4>
      </vt:variant>
      <vt:variant>
        <vt:i4>0</vt:i4>
      </vt:variant>
      <vt:variant>
        <vt:i4>5</vt:i4>
      </vt:variant>
      <vt:variant>
        <vt:lpwstr/>
      </vt:variant>
      <vt:variant>
        <vt:lpwstr>_Toc106185750</vt:lpwstr>
      </vt:variant>
      <vt:variant>
        <vt:i4>1507384</vt:i4>
      </vt:variant>
      <vt:variant>
        <vt:i4>44</vt:i4>
      </vt:variant>
      <vt:variant>
        <vt:i4>0</vt:i4>
      </vt:variant>
      <vt:variant>
        <vt:i4>5</vt:i4>
      </vt:variant>
      <vt:variant>
        <vt:lpwstr/>
      </vt:variant>
      <vt:variant>
        <vt:lpwstr>_Toc106185749</vt:lpwstr>
      </vt:variant>
      <vt:variant>
        <vt:i4>1507384</vt:i4>
      </vt:variant>
      <vt:variant>
        <vt:i4>38</vt:i4>
      </vt:variant>
      <vt:variant>
        <vt:i4>0</vt:i4>
      </vt:variant>
      <vt:variant>
        <vt:i4>5</vt:i4>
      </vt:variant>
      <vt:variant>
        <vt:lpwstr/>
      </vt:variant>
      <vt:variant>
        <vt:lpwstr>_Toc106185748</vt:lpwstr>
      </vt:variant>
      <vt:variant>
        <vt:i4>1507384</vt:i4>
      </vt:variant>
      <vt:variant>
        <vt:i4>32</vt:i4>
      </vt:variant>
      <vt:variant>
        <vt:i4>0</vt:i4>
      </vt:variant>
      <vt:variant>
        <vt:i4>5</vt:i4>
      </vt:variant>
      <vt:variant>
        <vt:lpwstr/>
      </vt:variant>
      <vt:variant>
        <vt:lpwstr>_Toc106185747</vt:lpwstr>
      </vt:variant>
      <vt:variant>
        <vt:i4>1507384</vt:i4>
      </vt:variant>
      <vt:variant>
        <vt:i4>26</vt:i4>
      </vt:variant>
      <vt:variant>
        <vt:i4>0</vt:i4>
      </vt:variant>
      <vt:variant>
        <vt:i4>5</vt:i4>
      </vt:variant>
      <vt:variant>
        <vt:lpwstr/>
      </vt:variant>
      <vt:variant>
        <vt:lpwstr>_Toc106185746</vt:lpwstr>
      </vt:variant>
      <vt:variant>
        <vt:i4>1507384</vt:i4>
      </vt:variant>
      <vt:variant>
        <vt:i4>20</vt:i4>
      </vt:variant>
      <vt:variant>
        <vt:i4>0</vt:i4>
      </vt:variant>
      <vt:variant>
        <vt:i4>5</vt:i4>
      </vt:variant>
      <vt:variant>
        <vt:lpwstr/>
      </vt:variant>
      <vt:variant>
        <vt:lpwstr>_Toc106185744</vt:lpwstr>
      </vt:variant>
      <vt:variant>
        <vt:i4>1507384</vt:i4>
      </vt:variant>
      <vt:variant>
        <vt:i4>14</vt:i4>
      </vt:variant>
      <vt:variant>
        <vt:i4>0</vt:i4>
      </vt:variant>
      <vt:variant>
        <vt:i4>5</vt:i4>
      </vt:variant>
      <vt:variant>
        <vt:lpwstr/>
      </vt:variant>
      <vt:variant>
        <vt:lpwstr>_Toc106185743</vt:lpwstr>
      </vt:variant>
      <vt:variant>
        <vt:i4>1507384</vt:i4>
      </vt:variant>
      <vt:variant>
        <vt:i4>8</vt:i4>
      </vt:variant>
      <vt:variant>
        <vt:i4>0</vt:i4>
      </vt:variant>
      <vt:variant>
        <vt:i4>5</vt:i4>
      </vt:variant>
      <vt:variant>
        <vt:lpwstr/>
      </vt:variant>
      <vt:variant>
        <vt:lpwstr>_Toc106185742</vt:lpwstr>
      </vt:variant>
      <vt:variant>
        <vt:i4>1507384</vt:i4>
      </vt:variant>
      <vt:variant>
        <vt:i4>2</vt:i4>
      </vt:variant>
      <vt:variant>
        <vt:i4>0</vt:i4>
      </vt:variant>
      <vt:variant>
        <vt:i4>5</vt:i4>
      </vt:variant>
      <vt:variant>
        <vt:lpwstr/>
      </vt:variant>
      <vt:variant>
        <vt:lpwstr>_Toc10618574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dc:creator>
  <cp:keywords/>
  <dc:description/>
  <cp:lastModifiedBy>J308 26</cp:lastModifiedBy>
  <cp:revision>3</cp:revision>
  <cp:lastPrinted>2019-12-07T17:02:00Z</cp:lastPrinted>
  <dcterms:created xsi:type="dcterms:W3CDTF">2022-08-16T01:32:00Z</dcterms:created>
  <dcterms:modified xsi:type="dcterms:W3CDTF">2022-08-22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ContentTypeId">
    <vt:lpwstr>0x01010030FFCA984EE31F418CD9AD6DBE1F83D7</vt:lpwstr>
  </property>
  <property fmtid="{D5CDD505-2E9C-101B-9397-08002B2CF9AE}" pid="24" name="Mendeley Citation Style_1">
    <vt:lpwstr>http://www.zotero.org/styles/apa</vt:lpwstr>
  </property>
  <property fmtid="{D5CDD505-2E9C-101B-9397-08002B2CF9AE}" pid="25" name="Mendeley Unique User Id_1">
    <vt:lpwstr>de4c4870-9a8b-37fa-a2dd-63d18920ac19</vt:lpwstr>
  </property>
  <property fmtid="{D5CDD505-2E9C-101B-9397-08002B2CF9AE}" pid="26" name="MediaServiceImageTags">
    <vt:lpwstr/>
  </property>
</Properties>
</file>